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F76F7" w14:textId="77777777" w:rsidR="006126DF" w:rsidRDefault="003516B2" w:rsidP="00181F0D">
      <w:pPr>
        <w:pStyle w:val="CoverPage"/>
        <w:spacing w:line="360" w:lineRule="auto"/>
        <w:jc w:val="both"/>
      </w:pPr>
      <w:r>
        <w:rPr>
          <w:noProof/>
        </w:rPr>
        <w:pict w14:anchorId="1BD5F3EF">
          <v:rect id="Rectangle 2" o:spid="_x0000_s1027" style="position:absolute;left:0;text-align:left;margin-left:-2.35pt;margin-top:3.1pt;width:487.7pt;height:711.85pt;z-index:1;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" filled="f" strokeweight="4pt"/>
        </w:pict>
      </w:r>
      <w:r>
        <w:rPr>
          <w:noProof/>
        </w:rPr>
        <w:pict w14:anchorId="79FBC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style="position:absolute;left:0;text-align:left;margin-left:55.05pt;margin-top:76pt;width:156pt;height:156pt;z-index:-3;visibility:visible;mso-position-horizontal-relative:page;mso-position-vertical-relative:page">
            <v:imagedata r:id="rId8" o:title=""/>
            <w10:wrap anchorx="page" anchory="page"/>
          </v:shape>
        </w:pict>
      </w:r>
    </w:p>
    <w:p w14:paraId="7253BC9E" w14:textId="77777777" w:rsidR="00E74380" w:rsidRPr="00E74380" w:rsidRDefault="00E74380" w:rsidP="00181F0D">
      <w:pPr>
        <w:spacing w:line="360" w:lineRule="auto"/>
        <w:jc w:val="both"/>
      </w:pPr>
    </w:p>
    <w:p w14:paraId="1177DFE7" w14:textId="77777777" w:rsidR="006126DF" w:rsidRDefault="006126DF" w:rsidP="00181F0D">
      <w:pPr>
        <w:pStyle w:val="CoverPage"/>
        <w:spacing w:line="360" w:lineRule="auto"/>
        <w:jc w:val="both"/>
      </w:pPr>
    </w:p>
    <w:p w14:paraId="3ED566FA" w14:textId="77777777" w:rsidR="006126DF" w:rsidRDefault="006126DF" w:rsidP="00181F0D">
      <w:pPr>
        <w:pStyle w:val="CoverPage"/>
        <w:spacing w:line="360" w:lineRule="auto"/>
        <w:jc w:val="both"/>
      </w:pPr>
    </w:p>
    <w:p w14:paraId="1BDC584B" w14:textId="77777777" w:rsidR="006126DF" w:rsidRPr="00837A51" w:rsidRDefault="006126DF" w:rsidP="00181F0D">
      <w:pPr>
        <w:pStyle w:val="NoSpacing"/>
        <w:spacing w:line="360" w:lineRule="auto"/>
        <w:jc w:val="both"/>
      </w:pPr>
    </w:p>
    <w:p w14:paraId="6F33F60E" w14:textId="77777777" w:rsidR="00E74380" w:rsidRDefault="00E74380" w:rsidP="00181F0D">
      <w:pPr>
        <w:pStyle w:val="NoSpacing"/>
        <w:spacing w:line="360" w:lineRule="auto"/>
        <w:jc w:val="both"/>
      </w:pPr>
    </w:p>
    <w:p w14:paraId="37737BDC" w14:textId="77777777" w:rsidR="00837A51" w:rsidRDefault="00837A51" w:rsidP="00181F0D">
      <w:pPr>
        <w:pStyle w:val="NoSpacing"/>
        <w:spacing w:line="360" w:lineRule="auto"/>
        <w:jc w:val="both"/>
      </w:pPr>
    </w:p>
    <w:p w14:paraId="64637BAA" w14:textId="77777777" w:rsidR="00837A51" w:rsidRDefault="00837A51" w:rsidP="00181F0D">
      <w:pPr>
        <w:pStyle w:val="NoSpacing"/>
        <w:spacing w:line="360" w:lineRule="auto"/>
        <w:jc w:val="both"/>
      </w:pPr>
    </w:p>
    <w:p w14:paraId="578C134E" w14:textId="575ABCF4" w:rsidR="00837A51" w:rsidRDefault="00837A51" w:rsidP="00181F0D">
      <w:pPr>
        <w:pStyle w:val="NoSpacing"/>
        <w:spacing w:line="360" w:lineRule="auto"/>
        <w:jc w:val="both"/>
      </w:pPr>
    </w:p>
    <w:p w14:paraId="4F0FCB4F" w14:textId="77777777" w:rsidR="00A520DF" w:rsidRDefault="00A520DF" w:rsidP="00181F0D">
      <w:pPr>
        <w:pStyle w:val="NoSpacing"/>
        <w:spacing w:line="360" w:lineRule="auto"/>
        <w:jc w:val="both"/>
      </w:pPr>
    </w:p>
    <w:p w14:paraId="33CD7C6A" w14:textId="77777777" w:rsidR="00E74380" w:rsidRPr="00E74380" w:rsidRDefault="00E74380" w:rsidP="00181F0D">
      <w:pPr>
        <w:pStyle w:val="NoSpacing"/>
        <w:spacing w:line="360" w:lineRule="auto"/>
        <w:jc w:val="both"/>
      </w:pPr>
    </w:p>
    <w:p w14:paraId="70AD8D02" w14:textId="663645BC" w:rsidR="00837A51" w:rsidRPr="00A520DF" w:rsidRDefault="004E45A7" w:rsidP="00A520DF">
      <w:pPr>
        <w:pStyle w:val="NoSpacing"/>
        <w:tabs>
          <w:tab w:val="left" w:pos="426"/>
        </w:tabs>
        <w:spacing w:line="360" w:lineRule="auto"/>
        <w:jc w:val="center"/>
        <w:rPr>
          <w:b/>
          <w:bCs/>
        </w:rPr>
      </w:pPr>
      <w:r w:rsidRPr="00A520DF">
        <w:rPr>
          <w:b/>
          <w:bCs/>
          <w:sz w:val="40"/>
          <w:szCs w:val="40"/>
        </w:rPr>
        <w:t>FACULTY OF SCIENCE &amp; TECHNOLOGY</w:t>
      </w:r>
    </w:p>
    <w:p w14:paraId="4D0782EE" w14:textId="77777777" w:rsidR="00837A51" w:rsidRPr="00E74380" w:rsidRDefault="00837A51" w:rsidP="00A520DF">
      <w:pPr>
        <w:pStyle w:val="NoSpacing"/>
        <w:spacing w:line="360" w:lineRule="auto"/>
        <w:jc w:val="center"/>
      </w:pPr>
    </w:p>
    <w:p w14:paraId="3436D262" w14:textId="6B7DE142" w:rsidR="006126DF" w:rsidRPr="00E74380" w:rsidRDefault="00E74380" w:rsidP="00A520DF">
      <w:pPr>
        <w:pStyle w:val="NoSpacing"/>
        <w:spacing w:line="360" w:lineRule="auto"/>
        <w:jc w:val="center"/>
        <w:rPr>
          <w:sz w:val="36"/>
          <w:szCs w:val="36"/>
        </w:rPr>
      </w:pPr>
      <w:r w:rsidRPr="00E74380">
        <w:rPr>
          <w:sz w:val="36"/>
          <w:szCs w:val="36"/>
        </w:rPr>
        <w:t>BSc (Hons</w:t>
      </w:r>
      <w:r w:rsidR="006126DF" w:rsidRPr="00E74380">
        <w:rPr>
          <w:sz w:val="36"/>
          <w:szCs w:val="36"/>
        </w:rPr>
        <w:t xml:space="preserve">) </w:t>
      </w:r>
      <w:r w:rsidR="00FC73AF">
        <w:rPr>
          <w:sz w:val="36"/>
          <w:szCs w:val="36"/>
        </w:rPr>
        <w:t>Software Engineering</w:t>
      </w:r>
    </w:p>
    <w:p w14:paraId="60181D73" w14:textId="579DD1C5" w:rsidR="00837A51" w:rsidRDefault="00FC73AF" w:rsidP="00A520DF">
      <w:pPr>
        <w:pStyle w:val="NoSpacing"/>
        <w:spacing w:line="360" w:lineRule="auto"/>
        <w:jc w:val="center"/>
      </w:pPr>
      <w:r>
        <w:rPr>
          <w:sz w:val="36"/>
          <w:szCs w:val="36"/>
        </w:rPr>
        <w:t>May 2021</w:t>
      </w:r>
    </w:p>
    <w:p w14:paraId="182EB938" w14:textId="77777777" w:rsidR="00837A51" w:rsidRDefault="00837A51" w:rsidP="00A520DF">
      <w:pPr>
        <w:pStyle w:val="NoSpacing"/>
        <w:spacing w:line="360" w:lineRule="auto"/>
        <w:jc w:val="center"/>
      </w:pPr>
    </w:p>
    <w:p w14:paraId="53845729" w14:textId="77777777" w:rsidR="006126DF" w:rsidRDefault="006126DF" w:rsidP="00A520DF">
      <w:pPr>
        <w:pStyle w:val="NoSpacing"/>
        <w:spacing w:line="360" w:lineRule="auto"/>
        <w:jc w:val="center"/>
      </w:pPr>
    </w:p>
    <w:p w14:paraId="1710941E" w14:textId="77777777" w:rsidR="00837A51" w:rsidRDefault="00837A51" w:rsidP="00A520DF">
      <w:pPr>
        <w:pStyle w:val="NoSpacing"/>
        <w:spacing w:line="360" w:lineRule="auto"/>
        <w:jc w:val="center"/>
      </w:pPr>
    </w:p>
    <w:p w14:paraId="67231C3F" w14:textId="4FB7E332" w:rsidR="00837A51" w:rsidRPr="003D5BF0" w:rsidRDefault="004949B3" w:rsidP="00A520DF">
      <w:pPr>
        <w:pStyle w:val="NoSpacing"/>
        <w:spacing w:line="360" w:lineRule="auto"/>
        <w:jc w:val="center"/>
        <w:rPr>
          <w:sz w:val="28"/>
          <w:szCs w:val="28"/>
        </w:rPr>
      </w:pPr>
      <w:r>
        <w:rPr>
          <w:sz w:val="28"/>
          <w:szCs w:val="28"/>
        </w:rPr>
        <w:t xml:space="preserve">Habitat: </w:t>
      </w:r>
      <w:r w:rsidR="006748F7" w:rsidRPr="003D5BF0">
        <w:rPr>
          <w:sz w:val="28"/>
          <w:szCs w:val="28"/>
        </w:rPr>
        <w:t>A Web Application to Monitor Linux Configurations and Reduce High Impact Failures</w:t>
      </w:r>
    </w:p>
    <w:p w14:paraId="48FF91D9" w14:textId="77777777" w:rsidR="006126DF" w:rsidRPr="003D5BF0" w:rsidRDefault="006126DF" w:rsidP="00A520DF">
      <w:pPr>
        <w:pStyle w:val="NoSpacing"/>
        <w:spacing w:line="360" w:lineRule="auto"/>
        <w:jc w:val="center"/>
        <w:rPr>
          <w:sz w:val="28"/>
          <w:szCs w:val="28"/>
        </w:rPr>
      </w:pPr>
    </w:p>
    <w:p w14:paraId="05599E21" w14:textId="33CB5931" w:rsidR="00837A51" w:rsidRPr="003D5BF0" w:rsidRDefault="00E74380" w:rsidP="00A520DF">
      <w:pPr>
        <w:pStyle w:val="NoSpacing"/>
        <w:spacing w:line="360" w:lineRule="auto"/>
        <w:jc w:val="center"/>
        <w:rPr>
          <w:sz w:val="28"/>
          <w:szCs w:val="28"/>
        </w:rPr>
      </w:pPr>
      <w:r w:rsidRPr="003D5BF0">
        <w:rPr>
          <w:sz w:val="28"/>
          <w:szCs w:val="28"/>
        </w:rPr>
        <w:t>by</w:t>
      </w:r>
    </w:p>
    <w:p w14:paraId="5A141355" w14:textId="77777777" w:rsidR="00837A51" w:rsidRPr="003D5BF0" w:rsidRDefault="00837A51" w:rsidP="00A520DF">
      <w:pPr>
        <w:pStyle w:val="NoSpacing"/>
        <w:spacing w:line="360" w:lineRule="auto"/>
        <w:jc w:val="center"/>
        <w:rPr>
          <w:sz w:val="28"/>
          <w:szCs w:val="28"/>
        </w:rPr>
      </w:pPr>
    </w:p>
    <w:p w14:paraId="76295616" w14:textId="2BFE8815" w:rsidR="00E80F2B" w:rsidRPr="003D5BF0" w:rsidRDefault="00FC73AF" w:rsidP="00A520DF">
      <w:pPr>
        <w:pStyle w:val="NoSpacing"/>
        <w:spacing w:line="360" w:lineRule="auto"/>
        <w:jc w:val="center"/>
        <w:rPr>
          <w:sz w:val="28"/>
          <w:szCs w:val="28"/>
        </w:rPr>
      </w:pPr>
      <w:r w:rsidRPr="003D5BF0">
        <w:rPr>
          <w:sz w:val="28"/>
          <w:szCs w:val="28"/>
        </w:rPr>
        <w:t>Andrew Parkhill</w:t>
      </w:r>
    </w:p>
    <w:p w14:paraId="2AD88F71" w14:textId="77777777" w:rsidR="00E80F2B" w:rsidRPr="006B76E2" w:rsidRDefault="00E80F2B" w:rsidP="00181F0D">
      <w:pPr>
        <w:pStyle w:val="15Spacing"/>
        <w:jc w:val="both"/>
      </w:pPr>
    </w:p>
    <w:p w14:paraId="5103A8DB" w14:textId="77777777" w:rsidR="00E80F2B" w:rsidRPr="006B76E2" w:rsidRDefault="00E80F2B" w:rsidP="00181F0D">
      <w:pPr>
        <w:pStyle w:val="15Spacing"/>
        <w:jc w:val="both"/>
      </w:pPr>
    </w:p>
    <w:p w14:paraId="1471CC5A" w14:textId="77777777" w:rsidR="00E80F2B" w:rsidRPr="00837FA0" w:rsidRDefault="0070707A" w:rsidP="00181F0D">
      <w:pPr>
        <w:pStyle w:val="15Spacing"/>
        <w:jc w:val="both"/>
        <w:rPr>
          <w:sz w:val="28"/>
        </w:rPr>
      </w:pPr>
      <w:r w:rsidRPr="00837FA0">
        <w:rPr>
          <w:sz w:val="28"/>
        </w:rPr>
        <w:t>Faculty of Science &amp; Technology</w:t>
      </w:r>
    </w:p>
    <w:p w14:paraId="6CB956A9" w14:textId="77777777" w:rsidR="00E80F2B" w:rsidRPr="00837FA0" w:rsidRDefault="003C2D12" w:rsidP="00181F0D">
      <w:pPr>
        <w:pStyle w:val="15Spacing"/>
        <w:jc w:val="both"/>
        <w:rPr>
          <w:sz w:val="28"/>
        </w:rPr>
      </w:pPr>
      <w:r w:rsidRPr="00837FA0">
        <w:rPr>
          <w:sz w:val="28"/>
        </w:rPr>
        <w:t>Department of Computing and Informatics</w:t>
      </w:r>
    </w:p>
    <w:p w14:paraId="1D3E738E" w14:textId="77777777" w:rsidR="00E80F2B" w:rsidRPr="00837FA0" w:rsidRDefault="00E80F2B" w:rsidP="00181F0D">
      <w:pPr>
        <w:pStyle w:val="15Spacing"/>
        <w:jc w:val="both"/>
        <w:rPr>
          <w:sz w:val="28"/>
        </w:rPr>
      </w:pPr>
      <w:r w:rsidRPr="00837FA0">
        <w:rPr>
          <w:sz w:val="28"/>
        </w:rPr>
        <w:t>Final Year Project</w:t>
      </w:r>
    </w:p>
    <w:p w14:paraId="7FE3C043" w14:textId="77777777" w:rsidR="00E80F2B" w:rsidRPr="006B76E2" w:rsidRDefault="00E80F2B" w:rsidP="00181F0D">
      <w:pPr>
        <w:pStyle w:val="15Spacing"/>
        <w:jc w:val="both"/>
      </w:pPr>
    </w:p>
    <w:p w14:paraId="5F53B496" w14:textId="77777777" w:rsidR="00E80F2B" w:rsidRPr="006B76E2" w:rsidRDefault="00E80F2B" w:rsidP="00181F0D">
      <w:pPr>
        <w:pStyle w:val="15Spacing"/>
        <w:jc w:val="both"/>
      </w:pPr>
    </w:p>
    <w:p w14:paraId="3FD65861" w14:textId="77777777" w:rsidR="00E80F2B" w:rsidRPr="006B76E2" w:rsidRDefault="00E80F2B" w:rsidP="00181F0D">
      <w:pPr>
        <w:pStyle w:val="15Spacing"/>
        <w:jc w:val="both"/>
      </w:pPr>
    </w:p>
    <w:p w14:paraId="1D0945A6" w14:textId="77777777" w:rsidR="00E80F2B" w:rsidRPr="006B76E2" w:rsidRDefault="00E80F2B" w:rsidP="00181F0D">
      <w:pPr>
        <w:pStyle w:val="15Spacing"/>
        <w:jc w:val="both"/>
      </w:pPr>
    </w:p>
    <w:p w14:paraId="07C1C4EE" w14:textId="77777777" w:rsidR="00E80F2B" w:rsidRPr="006B76E2" w:rsidRDefault="00E80F2B" w:rsidP="00181F0D">
      <w:pPr>
        <w:pStyle w:val="15Spacing"/>
        <w:jc w:val="both"/>
      </w:pPr>
    </w:p>
    <w:p w14:paraId="2FAC86D9" w14:textId="77777777" w:rsidR="00E80F2B" w:rsidRPr="006B76E2" w:rsidRDefault="00E80F2B" w:rsidP="00181F0D">
      <w:pPr>
        <w:pStyle w:val="15Spacing"/>
        <w:jc w:val="both"/>
      </w:pPr>
    </w:p>
    <w:p w14:paraId="08BE0901" w14:textId="77777777" w:rsidR="00E80F2B" w:rsidRPr="006B76E2" w:rsidRDefault="00E80F2B" w:rsidP="00181F0D">
      <w:pPr>
        <w:pStyle w:val="15Spacing"/>
        <w:jc w:val="both"/>
      </w:pPr>
    </w:p>
    <w:p w14:paraId="7D6C1A7D" w14:textId="77777777" w:rsidR="00E80F2B" w:rsidRPr="006B76E2" w:rsidRDefault="00E80F2B" w:rsidP="00181F0D">
      <w:pPr>
        <w:pStyle w:val="15Spacing"/>
        <w:jc w:val="both"/>
      </w:pPr>
    </w:p>
    <w:p w14:paraId="37413747" w14:textId="77777777" w:rsidR="00E80F2B" w:rsidRPr="006B76E2" w:rsidRDefault="00E80F2B" w:rsidP="00181F0D">
      <w:pPr>
        <w:pStyle w:val="15Spacing"/>
        <w:jc w:val="both"/>
      </w:pPr>
    </w:p>
    <w:p w14:paraId="5BF28106" w14:textId="77777777" w:rsidR="00E80F2B" w:rsidRPr="006B76E2" w:rsidRDefault="00E80F2B" w:rsidP="00181F0D">
      <w:pPr>
        <w:pStyle w:val="15Spacing"/>
        <w:jc w:val="both"/>
      </w:pPr>
    </w:p>
    <w:p w14:paraId="014CA20B" w14:textId="77777777" w:rsidR="00E80F2B" w:rsidRPr="006B76E2" w:rsidRDefault="00E80F2B" w:rsidP="00181F0D">
      <w:pPr>
        <w:pStyle w:val="15Spacing"/>
        <w:jc w:val="both"/>
      </w:pPr>
    </w:p>
    <w:p w14:paraId="73F131D2" w14:textId="77777777" w:rsidR="00E80F2B" w:rsidRPr="006B76E2" w:rsidRDefault="00E80F2B" w:rsidP="00181F0D">
      <w:pPr>
        <w:pStyle w:val="15Spacing"/>
        <w:jc w:val="both"/>
      </w:pPr>
    </w:p>
    <w:p w14:paraId="07113D7B" w14:textId="77777777" w:rsidR="006126DF" w:rsidRPr="006E5066" w:rsidRDefault="006126DF" w:rsidP="009D2E0D">
      <w:pPr>
        <w:pStyle w:val="NoSpacing"/>
        <w:spacing w:line="288" w:lineRule="auto"/>
        <w:jc w:val="both"/>
        <w:rPr>
          <w:b/>
          <w:bCs/>
          <w:sz w:val="32"/>
          <w:szCs w:val="32"/>
        </w:rPr>
      </w:pPr>
      <w:r w:rsidRPr="006E5066">
        <w:rPr>
          <w:b/>
          <w:bCs/>
        </w:rPr>
        <w:br w:type="page"/>
      </w:r>
      <w:r w:rsidRPr="006E5066">
        <w:rPr>
          <w:b/>
          <w:bCs/>
          <w:sz w:val="32"/>
          <w:szCs w:val="32"/>
        </w:rPr>
        <w:lastRenderedPageBreak/>
        <w:t>Abstract</w:t>
      </w:r>
    </w:p>
    <w:p w14:paraId="163C41C2" w14:textId="77777777" w:rsidR="001B13DF" w:rsidRDefault="001B13DF" w:rsidP="009D2E0D">
      <w:pPr>
        <w:pStyle w:val="15Spacing"/>
        <w:spacing w:line="288" w:lineRule="auto"/>
        <w:jc w:val="both"/>
      </w:pPr>
    </w:p>
    <w:p w14:paraId="63D62612" w14:textId="39032E0F" w:rsidR="00025C0F" w:rsidRDefault="00025C0F" w:rsidP="009D2E0D">
      <w:pPr>
        <w:pStyle w:val="15Spacing"/>
        <w:spacing w:line="288" w:lineRule="auto"/>
        <w:jc w:val="both"/>
      </w:pPr>
      <w:r>
        <w:t>Th</w:t>
      </w:r>
      <w:r w:rsidR="000B33C4">
        <w:t xml:space="preserve">is </w:t>
      </w:r>
      <w:r>
        <w:t xml:space="preserve">dissertation </w:t>
      </w:r>
      <w:r w:rsidR="000B33C4">
        <w:t>presents the development process for</w:t>
      </w:r>
      <w:r w:rsidR="004261A4">
        <w:t xml:space="preserve"> Habitat,</w:t>
      </w:r>
      <w:r>
        <w:t xml:space="preserve"> a web application which monitors the configuration of Linux devices and</w:t>
      </w:r>
      <w:r w:rsidR="004261A4">
        <w:t xml:space="preserve"> the configuration of</w:t>
      </w:r>
      <w:r>
        <w:t xml:space="preserve"> application’s hosted on Linux devices</w:t>
      </w:r>
      <w:r w:rsidR="001B13DF">
        <w:t>, allowing</w:t>
      </w:r>
      <w:r>
        <w:t xml:space="preserve"> development</w:t>
      </w:r>
      <w:r w:rsidR="001B13DF">
        <w:t xml:space="preserve"> teams to increase visibility of their environment</w:t>
      </w:r>
      <w:r w:rsidR="009D2E0D">
        <w:t xml:space="preserve"> configurations</w:t>
      </w:r>
      <w:r>
        <w:t>. The goal with this application was to assist development teams in ensuring consistency across environments and help to avoid costly failures associated with misconfiguration.</w:t>
      </w:r>
    </w:p>
    <w:p w14:paraId="1C591AE2" w14:textId="216913FD" w:rsidR="00B03732" w:rsidRDefault="00B03732" w:rsidP="009D2E0D">
      <w:pPr>
        <w:pStyle w:val="15Spacing"/>
        <w:spacing w:line="288" w:lineRule="auto"/>
        <w:jc w:val="both"/>
      </w:pPr>
    </w:p>
    <w:p w14:paraId="57309A1D" w14:textId="6525B341" w:rsidR="00B03732" w:rsidRDefault="00B03732" w:rsidP="009D2E0D">
      <w:pPr>
        <w:pStyle w:val="15Spacing"/>
        <w:spacing w:line="288" w:lineRule="auto"/>
        <w:jc w:val="both"/>
      </w:pPr>
      <w:r>
        <w:t>The tooling associated with the development process has been outlined, with a development environment including a Raspberry Pi acting as a physical Linux device as well as three Linux Virtual Machines provisioned for testing purposes.</w:t>
      </w:r>
    </w:p>
    <w:p w14:paraId="12F54626" w14:textId="6690E4E3" w:rsidR="00B03732" w:rsidRDefault="00B03732" w:rsidP="009D2E0D">
      <w:pPr>
        <w:pStyle w:val="15Spacing"/>
        <w:spacing w:line="288" w:lineRule="auto"/>
        <w:jc w:val="both"/>
      </w:pPr>
    </w:p>
    <w:p w14:paraId="0EE1CCB7" w14:textId="32A281C7" w:rsidR="00B03732" w:rsidRDefault="00B03732" w:rsidP="009D2E0D">
      <w:pPr>
        <w:pStyle w:val="15Spacing"/>
        <w:spacing w:line="288" w:lineRule="auto"/>
        <w:jc w:val="both"/>
      </w:pPr>
      <w:r>
        <w:t xml:space="preserve">The final solution was developed using a combination of the Kanban and Prototyping methodologies with the goal of </w:t>
      </w:r>
      <w:r w:rsidR="00557C11">
        <w:t>delivering</w:t>
      </w:r>
      <w:r>
        <w:t xml:space="preserve"> a proof of concept. A thorough evaluation phase was also undertaken which outlines </w:t>
      </w:r>
      <w:r w:rsidR="005F271A">
        <w:t>any challenges encountered</w:t>
      </w:r>
      <w:r>
        <w:t>. The source code has been written with professionalism and scalability in mind, ensuring the ability to facilitate the addition of further features.</w:t>
      </w:r>
    </w:p>
    <w:p w14:paraId="2224DB25" w14:textId="77777777" w:rsidR="00025C0F" w:rsidRDefault="00025C0F" w:rsidP="009D2E0D">
      <w:pPr>
        <w:pStyle w:val="15Spacing"/>
        <w:spacing w:line="288" w:lineRule="auto"/>
        <w:jc w:val="both"/>
      </w:pPr>
    </w:p>
    <w:p w14:paraId="4D418B29" w14:textId="267A8EA4" w:rsidR="00025C0F" w:rsidRDefault="00025C0F" w:rsidP="009D2E0D">
      <w:pPr>
        <w:pStyle w:val="15Spacing"/>
        <w:spacing w:line="288" w:lineRule="auto"/>
        <w:jc w:val="both"/>
      </w:pPr>
      <w:r>
        <w:t>Research has been focussed around the area of environment configuration and the</w:t>
      </w:r>
      <w:r w:rsidR="004261A4">
        <w:t xml:space="preserve"> adverse</w:t>
      </w:r>
      <w:r>
        <w:t xml:space="preserve"> impact failures can have on organisations.</w:t>
      </w:r>
      <w:r w:rsidR="00557C11">
        <w:t xml:space="preserve"> The literature review undertaken helped inform the final requirements for the application by providing wider knowledge around the area of configuration failures. </w:t>
      </w:r>
      <w:r>
        <w:t>While the idea has been derived from</w:t>
      </w:r>
      <w:r w:rsidR="009D2E0D">
        <w:t xml:space="preserve"> personal</w:t>
      </w:r>
      <w:r>
        <w:t xml:space="preserve"> </w:t>
      </w:r>
      <w:r w:rsidR="001B13DF">
        <w:t>experiences in industry, t</w:t>
      </w:r>
      <w:r>
        <w:t>he final solution</w:t>
      </w:r>
      <w:r w:rsidR="001B13DF">
        <w:t xml:space="preserve"> has not been developed with </w:t>
      </w:r>
      <w:r w:rsidR="00B03732">
        <w:t>a</w:t>
      </w:r>
      <w:r w:rsidR="001B13DF">
        <w:t xml:space="preserve"> specific client in mind.</w:t>
      </w:r>
    </w:p>
    <w:p w14:paraId="087B8B54" w14:textId="77777777" w:rsidR="0032731B" w:rsidRDefault="0032731B" w:rsidP="00181F0D">
      <w:pPr>
        <w:spacing w:line="360" w:lineRule="auto"/>
        <w:jc w:val="both"/>
      </w:pPr>
      <w:r>
        <w:br w:type="page"/>
      </w:r>
    </w:p>
    <w:tbl>
      <w:tblPr>
        <w:tblW w:w="5000" w:type="pct"/>
        <w:tblCellSpacing w:w="0" w:type="dxa"/>
        <w:tblCellMar>
          <w:left w:w="0" w:type="dxa"/>
          <w:right w:w="0" w:type="dxa"/>
        </w:tblCellMar>
        <w:tblLook w:val="0000" w:firstRow="0" w:lastRow="0" w:firstColumn="0" w:lastColumn="0" w:noHBand="0" w:noVBand="0"/>
      </w:tblPr>
      <w:tblGrid>
        <w:gridCol w:w="9638"/>
      </w:tblGrid>
      <w:tr w:rsidR="00837A51" w:rsidRPr="000A6CE1" w14:paraId="002662C9" w14:textId="77777777" w:rsidTr="00EA13C1">
        <w:trPr>
          <w:tblCellSpacing w:w="0" w:type="dxa"/>
        </w:trPr>
        <w:tc>
          <w:tcPr>
            <w:tcW w:w="5000" w:type="pct"/>
            <w:tcBorders>
              <w:top w:val="nil"/>
              <w:left w:val="nil"/>
              <w:bottom w:val="nil"/>
              <w:right w:val="nil"/>
            </w:tcBorders>
            <w:vAlign w:val="center"/>
          </w:tcPr>
          <w:p w14:paraId="069CD4AF" w14:textId="77777777" w:rsidR="00837A51" w:rsidRPr="00A00943" w:rsidRDefault="0032731B" w:rsidP="009D2E0D">
            <w:pPr>
              <w:pStyle w:val="NoSpacing"/>
              <w:spacing w:line="288" w:lineRule="auto"/>
              <w:jc w:val="both"/>
              <w:rPr>
                <w:rFonts w:ascii="Times New Roman" w:hAnsi="Times New Roman"/>
                <w:b/>
                <w:sz w:val="32"/>
                <w:szCs w:val="32"/>
              </w:rPr>
            </w:pPr>
            <w:r>
              <w:br w:type="page"/>
            </w:r>
            <w:r>
              <w:br w:type="page"/>
            </w:r>
            <w:r>
              <w:br w:type="page"/>
            </w:r>
            <w:r w:rsidR="00837A51" w:rsidRPr="00A00943">
              <w:rPr>
                <w:b/>
                <w:sz w:val="32"/>
                <w:szCs w:val="32"/>
              </w:rPr>
              <w:t>Dissertation Declaration</w:t>
            </w:r>
          </w:p>
          <w:p w14:paraId="4997F5C5" w14:textId="77777777" w:rsidR="008E6288" w:rsidRPr="008E6288" w:rsidRDefault="008E6288" w:rsidP="009D2E0D">
            <w:pPr>
              <w:pStyle w:val="12Spacing"/>
              <w:jc w:val="both"/>
            </w:pPr>
          </w:p>
          <w:p w14:paraId="5B2584A0" w14:textId="77777777" w:rsidR="00837A51" w:rsidRPr="000A6CE1" w:rsidRDefault="00837A51" w:rsidP="009D2E0D">
            <w:pPr>
              <w:pStyle w:val="12Spacing"/>
              <w:jc w:val="both"/>
              <w:rPr>
                <w:rFonts w:ascii="Times New Roman" w:hAnsi="Times New Roman"/>
                <w:sz w:val="24"/>
                <w:szCs w:val="24"/>
              </w:rPr>
            </w:pPr>
            <w:r w:rsidRPr="000A6CE1">
              <w:t>I agree that, should the University wish to retain it for reference purposes, a copy of my dissertation may be held by Bournemouth University normally for a period of 3 academic years. I understand that once the retention period has expired my dissertation will be destroyed.</w:t>
            </w:r>
          </w:p>
          <w:p w14:paraId="495DE2DD" w14:textId="77777777" w:rsidR="00837A51" w:rsidRPr="000A6CE1" w:rsidRDefault="00837A51" w:rsidP="009D2E0D">
            <w:pPr>
              <w:pStyle w:val="12Spacing"/>
              <w:jc w:val="both"/>
              <w:rPr>
                <w:rFonts w:ascii="Times New Roman" w:hAnsi="Times New Roman"/>
                <w:sz w:val="24"/>
                <w:szCs w:val="24"/>
              </w:rPr>
            </w:pPr>
            <w:r w:rsidRPr="000A6CE1">
              <w:t> </w:t>
            </w:r>
          </w:p>
          <w:p w14:paraId="31D511FA" w14:textId="77777777" w:rsidR="00837A51" w:rsidRPr="00A00943" w:rsidRDefault="00837A51" w:rsidP="009D2E0D">
            <w:pPr>
              <w:pStyle w:val="12Spacing"/>
              <w:jc w:val="both"/>
              <w:rPr>
                <w:rFonts w:ascii="Times New Roman" w:hAnsi="Times New Roman"/>
                <w:b/>
                <w:sz w:val="24"/>
                <w:szCs w:val="24"/>
              </w:rPr>
            </w:pPr>
            <w:r w:rsidRPr="00A00943">
              <w:rPr>
                <w:b/>
              </w:rPr>
              <w:t>Confidentiality</w:t>
            </w:r>
          </w:p>
          <w:p w14:paraId="561F678E" w14:textId="77777777" w:rsidR="00837A51" w:rsidRPr="000A6CE1" w:rsidRDefault="00837A51" w:rsidP="009D2E0D">
            <w:pPr>
              <w:pStyle w:val="12Spacing"/>
              <w:jc w:val="both"/>
              <w:rPr>
                <w:rFonts w:ascii="Times New Roman" w:hAnsi="Times New Roman"/>
                <w:sz w:val="24"/>
                <w:szCs w:val="24"/>
              </w:rPr>
            </w:pPr>
            <w:r w:rsidRPr="000A6CE1">
              <w:t> </w:t>
            </w:r>
          </w:p>
          <w:p w14:paraId="0DD49439" w14:textId="77777777" w:rsidR="00837A51" w:rsidRPr="000A6CE1" w:rsidRDefault="00837A51" w:rsidP="009D2E0D">
            <w:pPr>
              <w:pStyle w:val="12Spacing"/>
              <w:jc w:val="both"/>
              <w:rPr>
                <w:rFonts w:ascii="Times New Roman" w:hAnsi="Times New Roman"/>
                <w:sz w:val="24"/>
                <w:szCs w:val="24"/>
              </w:rPr>
            </w:pPr>
            <w:r w:rsidRPr="000A6CE1">
              <w:t xml:space="preserve">I confirm that this dissertation does not contain information of a commercial or confidential nature or include personal information other than that which would normally be in the public domain unless the relevant permissions have been obtained. </w:t>
            </w:r>
            <w:proofErr w:type="gramStart"/>
            <w:r w:rsidRPr="000A6CE1">
              <w:t>In particular any</w:t>
            </w:r>
            <w:proofErr w:type="gramEnd"/>
            <w:r w:rsidRPr="000A6CE1">
              <w:t xml:space="preserve"> information which identifies a particular individual's religious or political beliefs, information relating to their health, ethnicity, criminal history or sex life has been anonymised unless permission has been granted for its publication from the person to whom it relates.</w:t>
            </w:r>
          </w:p>
          <w:p w14:paraId="2F46F5D2" w14:textId="77777777" w:rsidR="00837A51" w:rsidRPr="000A6CE1" w:rsidRDefault="00837A51" w:rsidP="009D2E0D">
            <w:pPr>
              <w:pStyle w:val="12Spacing"/>
              <w:jc w:val="both"/>
              <w:rPr>
                <w:rFonts w:ascii="Times New Roman" w:hAnsi="Times New Roman"/>
                <w:sz w:val="24"/>
                <w:szCs w:val="24"/>
              </w:rPr>
            </w:pPr>
            <w:r w:rsidRPr="000A6CE1">
              <w:t> </w:t>
            </w:r>
          </w:p>
          <w:p w14:paraId="50514C16" w14:textId="77777777" w:rsidR="00837A51" w:rsidRPr="00A00943" w:rsidRDefault="00837A51" w:rsidP="009D2E0D">
            <w:pPr>
              <w:pStyle w:val="12Spacing"/>
              <w:jc w:val="both"/>
              <w:rPr>
                <w:rFonts w:ascii="Times New Roman" w:hAnsi="Times New Roman"/>
                <w:b/>
                <w:sz w:val="24"/>
                <w:szCs w:val="24"/>
              </w:rPr>
            </w:pPr>
            <w:r w:rsidRPr="00A00943">
              <w:rPr>
                <w:b/>
              </w:rPr>
              <w:t>Copyright</w:t>
            </w:r>
          </w:p>
          <w:p w14:paraId="59E0B6D1" w14:textId="77777777" w:rsidR="00837A51" w:rsidRPr="000A6CE1" w:rsidRDefault="00837A51" w:rsidP="009D2E0D">
            <w:pPr>
              <w:pStyle w:val="12Spacing"/>
              <w:jc w:val="both"/>
              <w:rPr>
                <w:rFonts w:ascii="Times New Roman" w:hAnsi="Times New Roman"/>
                <w:sz w:val="24"/>
                <w:szCs w:val="24"/>
              </w:rPr>
            </w:pPr>
            <w:r w:rsidRPr="000A6CE1">
              <w:t> </w:t>
            </w:r>
          </w:p>
          <w:p w14:paraId="1CD24D10" w14:textId="77777777" w:rsidR="00837A51" w:rsidRPr="000A6CE1" w:rsidRDefault="00837A51" w:rsidP="009D2E0D">
            <w:pPr>
              <w:pStyle w:val="12Spacing"/>
              <w:jc w:val="both"/>
              <w:rPr>
                <w:rFonts w:ascii="Times New Roman" w:hAnsi="Times New Roman"/>
                <w:sz w:val="24"/>
                <w:szCs w:val="24"/>
              </w:rPr>
            </w:pPr>
            <w:r w:rsidRPr="000A6CE1">
              <w:t>The copyright for this dissertation remains with me.</w:t>
            </w:r>
          </w:p>
          <w:p w14:paraId="4AE3302F" w14:textId="77777777" w:rsidR="00837A51" w:rsidRPr="000A6CE1" w:rsidRDefault="00837A51" w:rsidP="009D2E0D">
            <w:pPr>
              <w:pStyle w:val="12Spacing"/>
              <w:jc w:val="both"/>
              <w:rPr>
                <w:rFonts w:ascii="Times New Roman" w:hAnsi="Times New Roman"/>
                <w:sz w:val="24"/>
                <w:szCs w:val="24"/>
              </w:rPr>
            </w:pPr>
            <w:r w:rsidRPr="000A6CE1">
              <w:t> </w:t>
            </w:r>
          </w:p>
          <w:p w14:paraId="08BC5EF5" w14:textId="77777777" w:rsidR="00837A51" w:rsidRPr="00A00943" w:rsidRDefault="00837A51" w:rsidP="009D2E0D">
            <w:pPr>
              <w:pStyle w:val="12Spacing"/>
              <w:jc w:val="both"/>
              <w:rPr>
                <w:rFonts w:ascii="Times New Roman" w:hAnsi="Times New Roman"/>
                <w:b/>
                <w:sz w:val="24"/>
                <w:szCs w:val="24"/>
              </w:rPr>
            </w:pPr>
            <w:r w:rsidRPr="00A00943">
              <w:rPr>
                <w:b/>
              </w:rPr>
              <w:t>Requests for Information</w:t>
            </w:r>
          </w:p>
          <w:p w14:paraId="3D93955A" w14:textId="77777777" w:rsidR="00837A51" w:rsidRPr="000A6CE1" w:rsidRDefault="00837A51" w:rsidP="009D2E0D">
            <w:pPr>
              <w:pStyle w:val="12Spacing"/>
              <w:jc w:val="both"/>
              <w:rPr>
                <w:rFonts w:ascii="Times New Roman" w:hAnsi="Times New Roman"/>
                <w:sz w:val="24"/>
                <w:szCs w:val="24"/>
              </w:rPr>
            </w:pPr>
            <w:r w:rsidRPr="000A6CE1">
              <w:t> </w:t>
            </w:r>
          </w:p>
          <w:p w14:paraId="5301AF57" w14:textId="5EB766A4" w:rsidR="00837A51" w:rsidRPr="000A6CE1" w:rsidRDefault="00837A51" w:rsidP="009D2E0D">
            <w:pPr>
              <w:pStyle w:val="12Spacing"/>
              <w:jc w:val="both"/>
              <w:rPr>
                <w:rFonts w:ascii="Times New Roman" w:hAnsi="Times New Roman"/>
                <w:sz w:val="24"/>
                <w:szCs w:val="24"/>
              </w:rPr>
            </w:pPr>
            <w:r w:rsidRPr="000A6CE1">
              <w:t>I agree that this dissertation may be made available as the result of a request for information under the Freedom of Information Act. </w:t>
            </w:r>
          </w:p>
          <w:p w14:paraId="02B08330" w14:textId="77777777" w:rsidR="00A00943" w:rsidRDefault="00A00943" w:rsidP="009D2E0D">
            <w:pPr>
              <w:pStyle w:val="12Spacing"/>
              <w:jc w:val="both"/>
              <w:rPr>
                <w:b/>
                <w:bCs/>
                <w:u w:val="single"/>
              </w:rPr>
            </w:pPr>
          </w:p>
          <w:p w14:paraId="48A56F1A" w14:textId="55CBEF16" w:rsidR="00837A51" w:rsidRPr="00A00943" w:rsidRDefault="00837A51" w:rsidP="009D2E0D">
            <w:pPr>
              <w:pStyle w:val="12Spacing"/>
              <w:jc w:val="both"/>
              <w:rPr>
                <w:u w:val="single"/>
              </w:rPr>
            </w:pPr>
            <w:r w:rsidRPr="00A00943">
              <w:rPr>
                <w:b/>
                <w:bCs/>
                <w:u w:val="single"/>
              </w:rPr>
              <w:t>Signed</w:t>
            </w:r>
            <w:r w:rsidRPr="00A00943">
              <w:rPr>
                <w:u w:val="single"/>
              </w:rPr>
              <w:t>:</w:t>
            </w:r>
            <w:r w:rsidR="00A00943" w:rsidRPr="00A00943">
              <w:rPr>
                <w:u w:val="single"/>
              </w:rPr>
              <w:t xml:space="preserve">  </w:t>
            </w:r>
            <w:r w:rsidR="00CA3367">
              <w:rPr>
                <w:u w:val="single"/>
              </w:rPr>
              <w:t>Andrew Parkhill</w:t>
            </w:r>
            <w:r w:rsidR="00A00943" w:rsidRPr="00A00943">
              <w:rPr>
                <w:u w:val="single"/>
              </w:rPr>
              <w:t xml:space="preserve">                                                                                                </w:t>
            </w:r>
            <w:proofErr w:type="gramStart"/>
            <w:r w:rsidR="00A00943" w:rsidRPr="00A00943">
              <w:rPr>
                <w:u w:val="single"/>
              </w:rPr>
              <w:t xml:space="preserve">  .</w:t>
            </w:r>
            <w:proofErr w:type="gramEnd"/>
          </w:p>
          <w:p w14:paraId="0DA407CD" w14:textId="77777777" w:rsidR="00837A51" w:rsidRPr="000A6CE1" w:rsidRDefault="00837A51" w:rsidP="009D2E0D">
            <w:pPr>
              <w:pStyle w:val="12Spacing"/>
              <w:jc w:val="both"/>
              <w:rPr>
                <w:rFonts w:ascii="Times New Roman" w:hAnsi="Times New Roman"/>
                <w:sz w:val="24"/>
                <w:szCs w:val="24"/>
              </w:rPr>
            </w:pPr>
            <w:r w:rsidRPr="000A6CE1">
              <w:t> </w:t>
            </w:r>
          </w:p>
          <w:p w14:paraId="68CBF54C" w14:textId="23532BD4" w:rsidR="00837A51" w:rsidRPr="000A6CE1" w:rsidRDefault="00837A51" w:rsidP="009D2E0D">
            <w:pPr>
              <w:pStyle w:val="12Spacing"/>
              <w:jc w:val="both"/>
              <w:rPr>
                <w:rFonts w:ascii="Times New Roman" w:hAnsi="Times New Roman"/>
                <w:sz w:val="24"/>
                <w:szCs w:val="24"/>
              </w:rPr>
            </w:pPr>
            <w:r w:rsidRPr="000A6CE1">
              <w:t>Name:</w:t>
            </w:r>
            <w:r w:rsidR="00A00943">
              <w:t xml:space="preserve"> </w:t>
            </w:r>
            <w:r>
              <w:t xml:space="preserve"> </w:t>
            </w:r>
            <w:r w:rsidR="00CA3367">
              <w:t>Andrew Parkhill</w:t>
            </w:r>
          </w:p>
          <w:p w14:paraId="738E5CCB" w14:textId="77777777" w:rsidR="00837A51" w:rsidRPr="000A6CE1" w:rsidRDefault="00837A51" w:rsidP="009D2E0D">
            <w:pPr>
              <w:pStyle w:val="12Spacing"/>
              <w:jc w:val="both"/>
              <w:rPr>
                <w:rFonts w:ascii="Times New Roman" w:hAnsi="Times New Roman"/>
                <w:sz w:val="24"/>
                <w:szCs w:val="24"/>
              </w:rPr>
            </w:pPr>
            <w:r w:rsidRPr="000A6CE1">
              <w:t> </w:t>
            </w:r>
          </w:p>
          <w:p w14:paraId="378ABF13" w14:textId="0C7C3848" w:rsidR="00837A51" w:rsidRPr="000A6CE1" w:rsidRDefault="00837A51" w:rsidP="009D2E0D">
            <w:pPr>
              <w:pStyle w:val="12Spacing"/>
              <w:jc w:val="both"/>
              <w:rPr>
                <w:rFonts w:ascii="Times New Roman" w:hAnsi="Times New Roman"/>
                <w:sz w:val="24"/>
                <w:szCs w:val="24"/>
              </w:rPr>
            </w:pPr>
            <w:r w:rsidRPr="000A6CE1">
              <w:t>Date:</w:t>
            </w:r>
            <w:r w:rsidR="00A00943">
              <w:t xml:space="preserve">  </w:t>
            </w:r>
            <w:r w:rsidR="00CA3367">
              <w:t>13 May 2021</w:t>
            </w:r>
          </w:p>
          <w:p w14:paraId="60D101F5" w14:textId="77777777" w:rsidR="00837A51" w:rsidRPr="000A6CE1" w:rsidRDefault="00837A51" w:rsidP="009D2E0D">
            <w:pPr>
              <w:pStyle w:val="12Spacing"/>
              <w:jc w:val="both"/>
              <w:rPr>
                <w:rFonts w:ascii="Times New Roman" w:hAnsi="Times New Roman"/>
                <w:sz w:val="24"/>
                <w:szCs w:val="24"/>
              </w:rPr>
            </w:pPr>
            <w:r w:rsidRPr="000A6CE1">
              <w:t> </w:t>
            </w:r>
          </w:p>
          <w:p w14:paraId="4D450DD6" w14:textId="4813F3F3" w:rsidR="00837A51" w:rsidRPr="000A6CE1" w:rsidRDefault="00837A51" w:rsidP="009D2E0D">
            <w:pPr>
              <w:pStyle w:val="12Spacing"/>
              <w:jc w:val="both"/>
              <w:rPr>
                <w:rFonts w:ascii="Times New Roman" w:hAnsi="Times New Roman"/>
                <w:sz w:val="24"/>
                <w:szCs w:val="24"/>
              </w:rPr>
            </w:pPr>
            <w:r w:rsidRPr="000A6CE1">
              <w:t>Programme:</w:t>
            </w:r>
            <w:r w:rsidR="00A00943">
              <w:t xml:space="preserve">  </w:t>
            </w:r>
            <w:r w:rsidR="00CA3367">
              <w:t>BSc (Hons) Software Engineering</w:t>
            </w:r>
          </w:p>
          <w:p w14:paraId="6D30B1EA" w14:textId="77777777" w:rsidR="00837A51" w:rsidRPr="000A6CE1" w:rsidRDefault="00837A51" w:rsidP="00181F0D">
            <w:pPr>
              <w:pStyle w:val="12Spacing"/>
              <w:spacing w:line="360" w:lineRule="auto"/>
              <w:jc w:val="both"/>
              <w:rPr>
                <w:rFonts w:ascii="Times New Roman" w:hAnsi="Times New Roman"/>
                <w:sz w:val="24"/>
                <w:szCs w:val="24"/>
              </w:rPr>
            </w:pPr>
            <w:r w:rsidRPr="000A6CE1">
              <w:t> </w:t>
            </w:r>
          </w:p>
        </w:tc>
      </w:tr>
    </w:tbl>
    <w:p w14:paraId="5BA86766" w14:textId="77777777" w:rsidR="00A00943" w:rsidRDefault="00A00943" w:rsidP="00181F0D">
      <w:pPr>
        <w:spacing w:line="360" w:lineRule="auto"/>
        <w:jc w:val="both"/>
      </w:pPr>
    </w:p>
    <w:p w14:paraId="66939E9A" w14:textId="77777777" w:rsidR="00837A51" w:rsidRPr="00A00943" w:rsidRDefault="006E5066" w:rsidP="009D2E0D">
      <w:pPr>
        <w:pStyle w:val="NoSpacing"/>
        <w:spacing w:line="288" w:lineRule="auto"/>
        <w:jc w:val="both"/>
        <w:rPr>
          <w:rFonts w:ascii="Times New Roman" w:hAnsi="Times New Roman"/>
          <w:b/>
          <w:sz w:val="32"/>
          <w:szCs w:val="32"/>
        </w:rPr>
      </w:pPr>
      <w:r>
        <w:rPr>
          <w:b/>
          <w:sz w:val="32"/>
          <w:szCs w:val="32"/>
        </w:rPr>
        <w:br w:type="page"/>
      </w:r>
      <w:r w:rsidR="00837A51" w:rsidRPr="00A00943">
        <w:rPr>
          <w:b/>
          <w:sz w:val="32"/>
          <w:szCs w:val="32"/>
        </w:rPr>
        <w:lastRenderedPageBreak/>
        <w:t>Original Work Declaration</w:t>
      </w:r>
    </w:p>
    <w:p w14:paraId="48386D69" w14:textId="77777777" w:rsidR="00E4212E" w:rsidRDefault="00E4212E" w:rsidP="009D2E0D">
      <w:pPr>
        <w:pStyle w:val="12Spacing"/>
        <w:jc w:val="both"/>
      </w:pPr>
    </w:p>
    <w:p w14:paraId="37CA2B76" w14:textId="77777777" w:rsidR="00837A51" w:rsidRPr="000A6CE1" w:rsidRDefault="00837A51" w:rsidP="009D2E0D">
      <w:pPr>
        <w:pStyle w:val="12Spacing"/>
        <w:jc w:val="both"/>
        <w:rPr>
          <w:rFonts w:ascii="Times New Roman" w:hAnsi="Times New Roman"/>
          <w:sz w:val="24"/>
          <w:szCs w:val="24"/>
        </w:rPr>
      </w:pPr>
      <w:r w:rsidRPr="000A6CE1">
        <w:t>This dissertation and the project that it is based on are my own work, except where stated, in accordance with University regulations.</w:t>
      </w:r>
    </w:p>
    <w:p w14:paraId="61F2314C" w14:textId="77777777" w:rsidR="00837A51" w:rsidRPr="000A6CE1" w:rsidRDefault="00837A51" w:rsidP="009D2E0D">
      <w:pPr>
        <w:pStyle w:val="12Spacing"/>
        <w:jc w:val="both"/>
        <w:rPr>
          <w:rFonts w:ascii="Times New Roman" w:hAnsi="Times New Roman"/>
          <w:sz w:val="24"/>
          <w:szCs w:val="24"/>
        </w:rPr>
      </w:pPr>
      <w:r w:rsidRPr="000A6CE1">
        <w:t> </w:t>
      </w:r>
    </w:p>
    <w:p w14:paraId="235A0BE0" w14:textId="77777777" w:rsidR="00837A51" w:rsidRPr="000A6CE1" w:rsidRDefault="00837A51" w:rsidP="009D2E0D">
      <w:pPr>
        <w:pStyle w:val="12Spacing"/>
        <w:jc w:val="both"/>
        <w:rPr>
          <w:rFonts w:ascii="Times New Roman" w:hAnsi="Times New Roman"/>
          <w:sz w:val="24"/>
          <w:szCs w:val="24"/>
        </w:rPr>
      </w:pPr>
      <w:r w:rsidRPr="000A6CE1">
        <w:t> </w:t>
      </w:r>
    </w:p>
    <w:p w14:paraId="50864CFE" w14:textId="6A5F702C" w:rsidR="00A00943" w:rsidRDefault="00A00943" w:rsidP="009D2E0D">
      <w:pPr>
        <w:pStyle w:val="12Spacing"/>
        <w:jc w:val="both"/>
      </w:pPr>
      <w:r w:rsidRPr="00A00943">
        <w:rPr>
          <w:b/>
          <w:bCs/>
          <w:u w:val="single"/>
        </w:rPr>
        <w:t>Signed</w:t>
      </w:r>
      <w:r w:rsidRPr="00A00943">
        <w:rPr>
          <w:u w:val="single"/>
        </w:rPr>
        <w:t xml:space="preserve">:    </w:t>
      </w:r>
      <w:r w:rsidR="00CA3367">
        <w:rPr>
          <w:u w:val="single"/>
        </w:rPr>
        <w:t>Andrew Parkhill</w:t>
      </w:r>
      <w:r w:rsidRPr="00A00943">
        <w:rPr>
          <w:u w:val="single"/>
        </w:rPr>
        <w:t xml:space="preserve">                                                                                               </w:t>
      </w:r>
      <w:proofErr w:type="gramStart"/>
      <w:r w:rsidRPr="00A00943">
        <w:rPr>
          <w:u w:val="single"/>
        </w:rPr>
        <w:t xml:space="preserve">  .</w:t>
      </w:r>
      <w:proofErr w:type="gramEnd"/>
      <w:r w:rsidR="00301A1C" w:rsidRPr="00A00943">
        <w:t xml:space="preserve"> </w:t>
      </w:r>
    </w:p>
    <w:p w14:paraId="4B448417" w14:textId="77777777" w:rsidR="00C903E2" w:rsidRDefault="00C903E2" w:rsidP="009D2E0D">
      <w:pPr>
        <w:pStyle w:val="12Spacing"/>
        <w:jc w:val="both"/>
      </w:pPr>
    </w:p>
    <w:p w14:paraId="1E8C3BB3" w14:textId="22229E7F" w:rsidR="00C903E2" w:rsidRPr="000A6CE1" w:rsidRDefault="00C903E2" w:rsidP="009D2E0D">
      <w:pPr>
        <w:pStyle w:val="12Spacing"/>
        <w:jc w:val="both"/>
        <w:rPr>
          <w:rFonts w:ascii="Times New Roman" w:hAnsi="Times New Roman"/>
          <w:sz w:val="24"/>
          <w:szCs w:val="24"/>
        </w:rPr>
      </w:pPr>
      <w:r w:rsidRPr="000A6CE1">
        <w:t>Name:</w:t>
      </w:r>
      <w:r>
        <w:t xml:space="preserve">  </w:t>
      </w:r>
      <w:r w:rsidR="00CA3367">
        <w:t>Andrew Parkhill</w:t>
      </w:r>
    </w:p>
    <w:p w14:paraId="04DB1799" w14:textId="77777777" w:rsidR="00C903E2" w:rsidRPr="000A6CE1" w:rsidRDefault="00C903E2" w:rsidP="009D2E0D">
      <w:pPr>
        <w:pStyle w:val="12Spacing"/>
        <w:jc w:val="both"/>
        <w:rPr>
          <w:rFonts w:ascii="Times New Roman" w:hAnsi="Times New Roman"/>
          <w:sz w:val="24"/>
          <w:szCs w:val="24"/>
        </w:rPr>
      </w:pPr>
      <w:r w:rsidRPr="000A6CE1">
        <w:t> </w:t>
      </w:r>
    </w:p>
    <w:p w14:paraId="64250CB1" w14:textId="358656F8" w:rsidR="00C903E2" w:rsidRPr="000A6CE1" w:rsidRDefault="00C903E2" w:rsidP="009D2E0D">
      <w:pPr>
        <w:pStyle w:val="12Spacing"/>
        <w:jc w:val="both"/>
        <w:rPr>
          <w:rFonts w:ascii="Times New Roman" w:hAnsi="Times New Roman"/>
          <w:sz w:val="24"/>
          <w:szCs w:val="24"/>
        </w:rPr>
      </w:pPr>
      <w:r w:rsidRPr="000A6CE1">
        <w:t>Date:</w:t>
      </w:r>
      <w:r>
        <w:t xml:space="preserve">  </w:t>
      </w:r>
      <w:r w:rsidR="00CA3367">
        <w:t>13 May 2021</w:t>
      </w:r>
    </w:p>
    <w:p w14:paraId="7C64C068" w14:textId="77777777" w:rsidR="00301A1C" w:rsidRDefault="00301A1C" w:rsidP="00181F0D">
      <w:pPr>
        <w:pStyle w:val="12Spacing"/>
        <w:spacing w:line="360" w:lineRule="auto"/>
        <w:jc w:val="both"/>
      </w:pPr>
      <w:r>
        <w:br w:type="page"/>
      </w:r>
    </w:p>
    <w:p w14:paraId="4D58D2EF" w14:textId="1371ADAD" w:rsidR="0004276B" w:rsidRPr="00D32FEF" w:rsidRDefault="006F62D3" w:rsidP="00D32FEF">
      <w:pPr>
        <w:pStyle w:val="NoSpacing"/>
        <w:spacing w:line="288" w:lineRule="auto"/>
        <w:jc w:val="both"/>
        <w:rPr>
          <w:sz w:val="32"/>
          <w:szCs w:val="32"/>
        </w:rPr>
      </w:pPr>
      <w:r>
        <w:rPr>
          <w:sz w:val="32"/>
          <w:szCs w:val="32"/>
        </w:rPr>
        <w:t>TABLE OF CONTENTS</w:t>
      </w:r>
    </w:p>
    <w:p w14:paraId="14B6261B" w14:textId="0E882849" w:rsidR="009126CF" w:rsidRPr="009126CF" w:rsidRDefault="009126CF" w:rsidP="009126CF">
      <w:pPr>
        <w:pStyle w:val="TOC1"/>
        <w:spacing w:line="288" w:lineRule="auto"/>
        <w:rPr>
          <w:rFonts w:ascii="Calibri" w:hAnsi="Calibri"/>
          <w:noProof/>
          <w:szCs w:val="22"/>
          <w:lang w:eastAsia="en-GB"/>
        </w:rPr>
      </w:pPr>
      <w:r>
        <w:fldChar w:fldCharType="begin"/>
      </w:r>
      <w:r>
        <w:instrText xml:space="preserve"> TOC \o "1-3" \h \z \u </w:instrText>
      </w:r>
      <w:r>
        <w:fldChar w:fldCharType="separate"/>
      </w:r>
      <w:hyperlink w:anchor="_Toc71728125" w:history="1">
        <w:r w:rsidRPr="006E0F23">
          <w:rPr>
            <w:rStyle w:val="Hyperlink"/>
            <w:noProof/>
          </w:rPr>
          <w:t>1</w:t>
        </w:r>
        <w:r w:rsidRPr="009126CF">
          <w:rPr>
            <w:rFonts w:ascii="Calibri" w:hAnsi="Calibri"/>
            <w:noProof/>
            <w:szCs w:val="22"/>
            <w:lang w:eastAsia="en-GB"/>
          </w:rPr>
          <w:tab/>
        </w:r>
        <w:r w:rsidRPr="006E0F23">
          <w:rPr>
            <w:rStyle w:val="Hyperlink"/>
            <w:noProof/>
          </w:rPr>
          <w:t>INTRODUCTION</w:t>
        </w:r>
        <w:r>
          <w:rPr>
            <w:noProof/>
            <w:webHidden/>
          </w:rPr>
          <w:tab/>
        </w:r>
        <w:r>
          <w:rPr>
            <w:noProof/>
            <w:webHidden/>
          </w:rPr>
          <w:fldChar w:fldCharType="begin"/>
        </w:r>
        <w:r>
          <w:rPr>
            <w:noProof/>
            <w:webHidden/>
          </w:rPr>
          <w:instrText xml:space="preserve"> PAGEREF _Toc71728125 \h </w:instrText>
        </w:r>
        <w:r>
          <w:rPr>
            <w:noProof/>
            <w:webHidden/>
          </w:rPr>
        </w:r>
        <w:r>
          <w:rPr>
            <w:noProof/>
            <w:webHidden/>
          </w:rPr>
          <w:fldChar w:fldCharType="separate"/>
        </w:r>
        <w:r w:rsidR="00DC6FDD">
          <w:rPr>
            <w:noProof/>
            <w:webHidden/>
          </w:rPr>
          <w:t>1</w:t>
        </w:r>
        <w:r>
          <w:rPr>
            <w:noProof/>
            <w:webHidden/>
          </w:rPr>
          <w:fldChar w:fldCharType="end"/>
        </w:r>
      </w:hyperlink>
    </w:p>
    <w:p w14:paraId="2AE08472" w14:textId="3D9716F5" w:rsidR="009126CF" w:rsidRPr="009126CF" w:rsidRDefault="009126CF" w:rsidP="009126CF">
      <w:pPr>
        <w:pStyle w:val="TOC2"/>
        <w:spacing w:line="288" w:lineRule="auto"/>
        <w:rPr>
          <w:rFonts w:ascii="Calibri" w:hAnsi="Calibri"/>
          <w:noProof/>
          <w:szCs w:val="22"/>
          <w:lang w:eastAsia="en-GB"/>
        </w:rPr>
      </w:pPr>
      <w:hyperlink w:anchor="_Toc71728126" w:history="1">
        <w:r w:rsidRPr="006E0F23">
          <w:rPr>
            <w:rStyle w:val="Hyperlink"/>
            <w:noProof/>
          </w:rPr>
          <w:t>1.1</w:t>
        </w:r>
        <w:r w:rsidRPr="009126CF">
          <w:rPr>
            <w:rFonts w:ascii="Calibri" w:hAnsi="Calibri"/>
            <w:noProof/>
            <w:szCs w:val="22"/>
            <w:lang w:eastAsia="en-GB"/>
          </w:rPr>
          <w:tab/>
        </w:r>
        <w:r w:rsidRPr="006E0F23">
          <w:rPr>
            <w:rStyle w:val="Hyperlink"/>
            <w:noProof/>
          </w:rPr>
          <w:t>Problem Definition</w:t>
        </w:r>
        <w:r>
          <w:rPr>
            <w:noProof/>
            <w:webHidden/>
          </w:rPr>
          <w:tab/>
        </w:r>
        <w:r>
          <w:rPr>
            <w:noProof/>
            <w:webHidden/>
          </w:rPr>
          <w:fldChar w:fldCharType="begin"/>
        </w:r>
        <w:r>
          <w:rPr>
            <w:noProof/>
            <w:webHidden/>
          </w:rPr>
          <w:instrText xml:space="preserve"> PAGEREF _Toc71728126 \h </w:instrText>
        </w:r>
        <w:r>
          <w:rPr>
            <w:noProof/>
            <w:webHidden/>
          </w:rPr>
        </w:r>
        <w:r>
          <w:rPr>
            <w:noProof/>
            <w:webHidden/>
          </w:rPr>
          <w:fldChar w:fldCharType="separate"/>
        </w:r>
        <w:r w:rsidR="00DC6FDD">
          <w:rPr>
            <w:noProof/>
            <w:webHidden/>
          </w:rPr>
          <w:t>1</w:t>
        </w:r>
        <w:r>
          <w:rPr>
            <w:noProof/>
            <w:webHidden/>
          </w:rPr>
          <w:fldChar w:fldCharType="end"/>
        </w:r>
      </w:hyperlink>
    </w:p>
    <w:p w14:paraId="0245CA75" w14:textId="27199567" w:rsidR="009126CF" w:rsidRPr="009126CF" w:rsidRDefault="009126CF" w:rsidP="009126CF">
      <w:pPr>
        <w:pStyle w:val="TOC2"/>
        <w:spacing w:line="288" w:lineRule="auto"/>
        <w:rPr>
          <w:rFonts w:ascii="Calibri" w:hAnsi="Calibri"/>
          <w:noProof/>
          <w:szCs w:val="22"/>
          <w:lang w:eastAsia="en-GB"/>
        </w:rPr>
      </w:pPr>
      <w:hyperlink w:anchor="_Toc71728127" w:history="1">
        <w:r w:rsidRPr="006E0F23">
          <w:rPr>
            <w:rStyle w:val="Hyperlink"/>
            <w:noProof/>
          </w:rPr>
          <w:t>1.2</w:t>
        </w:r>
        <w:r w:rsidRPr="009126CF">
          <w:rPr>
            <w:rFonts w:ascii="Calibri" w:hAnsi="Calibri"/>
            <w:noProof/>
            <w:szCs w:val="22"/>
            <w:lang w:eastAsia="en-GB"/>
          </w:rPr>
          <w:tab/>
        </w:r>
        <w:r w:rsidRPr="006E0F23">
          <w:rPr>
            <w:rStyle w:val="Hyperlink"/>
            <w:noProof/>
          </w:rPr>
          <w:t>Rationale</w:t>
        </w:r>
        <w:r>
          <w:rPr>
            <w:noProof/>
            <w:webHidden/>
          </w:rPr>
          <w:tab/>
        </w:r>
        <w:r>
          <w:rPr>
            <w:noProof/>
            <w:webHidden/>
          </w:rPr>
          <w:fldChar w:fldCharType="begin"/>
        </w:r>
        <w:r>
          <w:rPr>
            <w:noProof/>
            <w:webHidden/>
          </w:rPr>
          <w:instrText xml:space="preserve"> PAGEREF _Toc71728127 \h </w:instrText>
        </w:r>
        <w:r>
          <w:rPr>
            <w:noProof/>
            <w:webHidden/>
          </w:rPr>
        </w:r>
        <w:r>
          <w:rPr>
            <w:noProof/>
            <w:webHidden/>
          </w:rPr>
          <w:fldChar w:fldCharType="separate"/>
        </w:r>
        <w:r w:rsidR="00DC6FDD">
          <w:rPr>
            <w:noProof/>
            <w:webHidden/>
          </w:rPr>
          <w:t>1</w:t>
        </w:r>
        <w:r>
          <w:rPr>
            <w:noProof/>
            <w:webHidden/>
          </w:rPr>
          <w:fldChar w:fldCharType="end"/>
        </w:r>
      </w:hyperlink>
    </w:p>
    <w:p w14:paraId="4A749117" w14:textId="665BCDE4" w:rsidR="009126CF" w:rsidRPr="009126CF" w:rsidRDefault="009126CF" w:rsidP="009126CF">
      <w:pPr>
        <w:pStyle w:val="TOC2"/>
        <w:spacing w:line="288" w:lineRule="auto"/>
        <w:rPr>
          <w:rFonts w:ascii="Calibri" w:hAnsi="Calibri"/>
          <w:noProof/>
          <w:szCs w:val="22"/>
          <w:lang w:eastAsia="en-GB"/>
        </w:rPr>
      </w:pPr>
      <w:hyperlink w:anchor="_Toc71728128" w:history="1">
        <w:r w:rsidRPr="006E0F23">
          <w:rPr>
            <w:rStyle w:val="Hyperlink"/>
            <w:noProof/>
          </w:rPr>
          <w:t>1.3</w:t>
        </w:r>
        <w:r w:rsidRPr="009126CF">
          <w:rPr>
            <w:rFonts w:ascii="Calibri" w:hAnsi="Calibri"/>
            <w:noProof/>
            <w:szCs w:val="22"/>
            <w:lang w:eastAsia="en-GB"/>
          </w:rPr>
          <w:tab/>
        </w:r>
        <w:r w:rsidRPr="006E0F23">
          <w:rPr>
            <w:rStyle w:val="Hyperlink"/>
            <w:noProof/>
          </w:rPr>
          <w:t>The Solution</w:t>
        </w:r>
        <w:r>
          <w:rPr>
            <w:noProof/>
            <w:webHidden/>
          </w:rPr>
          <w:tab/>
        </w:r>
        <w:r>
          <w:rPr>
            <w:noProof/>
            <w:webHidden/>
          </w:rPr>
          <w:fldChar w:fldCharType="begin"/>
        </w:r>
        <w:r>
          <w:rPr>
            <w:noProof/>
            <w:webHidden/>
          </w:rPr>
          <w:instrText xml:space="preserve"> PAGEREF _Toc71728128 \h </w:instrText>
        </w:r>
        <w:r>
          <w:rPr>
            <w:noProof/>
            <w:webHidden/>
          </w:rPr>
        </w:r>
        <w:r>
          <w:rPr>
            <w:noProof/>
            <w:webHidden/>
          </w:rPr>
          <w:fldChar w:fldCharType="separate"/>
        </w:r>
        <w:r w:rsidR="00DC6FDD">
          <w:rPr>
            <w:noProof/>
            <w:webHidden/>
          </w:rPr>
          <w:t>2</w:t>
        </w:r>
        <w:r>
          <w:rPr>
            <w:noProof/>
            <w:webHidden/>
          </w:rPr>
          <w:fldChar w:fldCharType="end"/>
        </w:r>
      </w:hyperlink>
    </w:p>
    <w:p w14:paraId="74EF0E19" w14:textId="0FEBFC04" w:rsidR="009126CF" w:rsidRPr="009126CF" w:rsidRDefault="009126CF" w:rsidP="009126CF">
      <w:pPr>
        <w:pStyle w:val="TOC2"/>
        <w:spacing w:line="288" w:lineRule="auto"/>
        <w:rPr>
          <w:rFonts w:ascii="Calibri" w:hAnsi="Calibri"/>
          <w:noProof/>
          <w:szCs w:val="22"/>
          <w:lang w:eastAsia="en-GB"/>
        </w:rPr>
      </w:pPr>
      <w:hyperlink w:anchor="_Toc71728129" w:history="1">
        <w:r w:rsidRPr="006E0F23">
          <w:rPr>
            <w:rStyle w:val="Hyperlink"/>
            <w:noProof/>
          </w:rPr>
          <w:t>1.4</w:t>
        </w:r>
        <w:r w:rsidRPr="009126CF">
          <w:rPr>
            <w:rFonts w:ascii="Calibri" w:hAnsi="Calibri"/>
            <w:noProof/>
            <w:szCs w:val="22"/>
            <w:lang w:eastAsia="en-GB"/>
          </w:rPr>
          <w:tab/>
        </w:r>
        <w:r w:rsidRPr="006E0F23">
          <w:rPr>
            <w:rStyle w:val="Hyperlink"/>
            <w:noProof/>
          </w:rPr>
          <w:t>Aims and Objectives</w:t>
        </w:r>
        <w:r>
          <w:rPr>
            <w:noProof/>
            <w:webHidden/>
          </w:rPr>
          <w:tab/>
        </w:r>
        <w:r>
          <w:rPr>
            <w:noProof/>
            <w:webHidden/>
          </w:rPr>
          <w:fldChar w:fldCharType="begin"/>
        </w:r>
        <w:r>
          <w:rPr>
            <w:noProof/>
            <w:webHidden/>
          </w:rPr>
          <w:instrText xml:space="preserve"> PAGEREF _Toc71728129 \h </w:instrText>
        </w:r>
        <w:r>
          <w:rPr>
            <w:noProof/>
            <w:webHidden/>
          </w:rPr>
        </w:r>
        <w:r>
          <w:rPr>
            <w:noProof/>
            <w:webHidden/>
          </w:rPr>
          <w:fldChar w:fldCharType="separate"/>
        </w:r>
        <w:r w:rsidR="00DC6FDD">
          <w:rPr>
            <w:noProof/>
            <w:webHidden/>
          </w:rPr>
          <w:t>2</w:t>
        </w:r>
        <w:r>
          <w:rPr>
            <w:noProof/>
            <w:webHidden/>
          </w:rPr>
          <w:fldChar w:fldCharType="end"/>
        </w:r>
      </w:hyperlink>
    </w:p>
    <w:p w14:paraId="11FCD7C3" w14:textId="280ED833" w:rsidR="009126CF" w:rsidRPr="009126CF" w:rsidRDefault="009126CF" w:rsidP="009126CF">
      <w:pPr>
        <w:pStyle w:val="TOC2"/>
        <w:spacing w:line="288" w:lineRule="auto"/>
        <w:rPr>
          <w:rFonts w:ascii="Calibri" w:hAnsi="Calibri"/>
          <w:noProof/>
          <w:szCs w:val="22"/>
          <w:lang w:eastAsia="en-GB"/>
        </w:rPr>
      </w:pPr>
      <w:hyperlink w:anchor="_Toc71728130" w:history="1">
        <w:r w:rsidRPr="006E0F23">
          <w:rPr>
            <w:rStyle w:val="Hyperlink"/>
            <w:noProof/>
          </w:rPr>
          <w:t>1.5</w:t>
        </w:r>
        <w:r w:rsidRPr="009126CF">
          <w:rPr>
            <w:rFonts w:ascii="Calibri" w:hAnsi="Calibri"/>
            <w:noProof/>
            <w:szCs w:val="22"/>
            <w:lang w:eastAsia="en-GB"/>
          </w:rPr>
          <w:tab/>
        </w:r>
        <w:r w:rsidRPr="006E0F23">
          <w:rPr>
            <w:rStyle w:val="Hyperlink"/>
            <w:noProof/>
          </w:rPr>
          <w:t>Project Overview</w:t>
        </w:r>
        <w:r>
          <w:rPr>
            <w:noProof/>
            <w:webHidden/>
          </w:rPr>
          <w:tab/>
        </w:r>
        <w:r>
          <w:rPr>
            <w:noProof/>
            <w:webHidden/>
          </w:rPr>
          <w:fldChar w:fldCharType="begin"/>
        </w:r>
        <w:r>
          <w:rPr>
            <w:noProof/>
            <w:webHidden/>
          </w:rPr>
          <w:instrText xml:space="preserve"> PAGEREF _Toc71728130 \h </w:instrText>
        </w:r>
        <w:r>
          <w:rPr>
            <w:noProof/>
            <w:webHidden/>
          </w:rPr>
        </w:r>
        <w:r>
          <w:rPr>
            <w:noProof/>
            <w:webHidden/>
          </w:rPr>
          <w:fldChar w:fldCharType="separate"/>
        </w:r>
        <w:r w:rsidR="00DC6FDD">
          <w:rPr>
            <w:noProof/>
            <w:webHidden/>
          </w:rPr>
          <w:t>2</w:t>
        </w:r>
        <w:r>
          <w:rPr>
            <w:noProof/>
            <w:webHidden/>
          </w:rPr>
          <w:fldChar w:fldCharType="end"/>
        </w:r>
      </w:hyperlink>
    </w:p>
    <w:p w14:paraId="2BEDFEED" w14:textId="0C29D3CA" w:rsidR="009126CF" w:rsidRPr="009126CF" w:rsidRDefault="009126CF" w:rsidP="009126CF">
      <w:pPr>
        <w:pStyle w:val="TOC1"/>
        <w:spacing w:line="288" w:lineRule="auto"/>
        <w:rPr>
          <w:rFonts w:ascii="Calibri" w:hAnsi="Calibri"/>
          <w:noProof/>
          <w:szCs w:val="22"/>
          <w:lang w:eastAsia="en-GB"/>
        </w:rPr>
      </w:pPr>
      <w:hyperlink w:anchor="_Toc71728131" w:history="1">
        <w:r w:rsidRPr="006E0F23">
          <w:rPr>
            <w:rStyle w:val="Hyperlink"/>
            <w:noProof/>
          </w:rPr>
          <w:t>2</w:t>
        </w:r>
        <w:r w:rsidRPr="009126CF">
          <w:rPr>
            <w:rFonts w:ascii="Calibri" w:hAnsi="Calibri"/>
            <w:noProof/>
            <w:szCs w:val="22"/>
            <w:lang w:eastAsia="en-GB"/>
          </w:rPr>
          <w:tab/>
        </w:r>
        <w:r w:rsidRPr="006E0F23">
          <w:rPr>
            <w:rStyle w:val="Hyperlink"/>
            <w:noProof/>
          </w:rPr>
          <w:t>LITERATURE REVIEW:  ORGANISATIONAL IMPACT OF SOFTWARE FAILURE</w:t>
        </w:r>
        <w:r>
          <w:rPr>
            <w:noProof/>
            <w:webHidden/>
          </w:rPr>
          <w:tab/>
        </w:r>
        <w:r>
          <w:rPr>
            <w:noProof/>
            <w:webHidden/>
          </w:rPr>
          <w:fldChar w:fldCharType="begin"/>
        </w:r>
        <w:r>
          <w:rPr>
            <w:noProof/>
            <w:webHidden/>
          </w:rPr>
          <w:instrText xml:space="preserve"> PAGEREF _Toc71728131 \h </w:instrText>
        </w:r>
        <w:r>
          <w:rPr>
            <w:noProof/>
            <w:webHidden/>
          </w:rPr>
        </w:r>
        <w:r>
          <w:rPr>
            <w:noProof/>
            <w:webHidden/>
          </w:rPr>
          <w:fldChar w:fldCharType="separate"/>
        </w:r>
        <w:r w:rsidR="00DC6FDD">
          <w:rPr>
            <w:noProof/>
            <w:webHidden/>
          </w:rPr>
          <w:t>4</w:t>
        </w:r>
        <w:r>
          <w:rPr>
            <w:noProof/>
            <w:webHidden/>
          </w:rPr>
          <w:fldChar w:fldCharType="end"/>
        </w:r>
      </w:hyperlink>
    </w:p>
    <w:p w14:paraId="64598E95" w14:textId="389BA58A" w:rsidR="009126CF" w:rsidRPr="009126CF" w:rsidRDefault="009126CF" w:rsidP="009126CF">
      <w:pPr>
        <w:pStyle w:val="TOC2"/>
        <w:spacing w:line="288" w:lineRule="auto"/>
        <w:rPr>
          <w:rFonts w:ascii="Calibri" w:hAnsi="Calibri"/>
          <w:noProof/>
          <w:szCs w:val="22"/>
          <w:lang w:eastAsia="en-GB"/>
        </w:rPr>
      </w:pPr>
      <w:hyperlink w:anchor="_Toc71728132" w:history="1">
        <w:r w:rsidRPr="006E0F23">
          <w:rPr>
            <w:rStyle w:val="Hyperlink"/>
            <w:noProof/>
          </w:rPr>
          <w:t>2.1</w:t>
        </w:r>
        <w:r w:rsidRPr="009126CF">
          <w:rPr>
            <w:rFonts w:ascii="Calibri" w:hAnsi="Calibri"/>
            <w:noProof/>
            <w:szCs w:val="22"/>
            <w:lang w:eastAsia="en-GB"/>
          </w:rPr>
          <w:tab/>
        </w:r>
        <w:r w:rsidRPr="006E0F23">
          <w:rPr>
            <w:rStyle w:val="Hyperlink"/>
            <w:noProof/>
          </w:rPr>
          <w:t>Failures</w:t>
        </w:r>
        <w:r>
          <w:rPr>
            <w:noProof/>
            <w:webHidden/>
          </w:rPr>
          <w:tab/>
        </w:r>
        <w:r>
          <w:rPr>
            <w:noProof/>
            <w:webHidden/>
          </w:rPr>
          <w:fldChar w:fldCharType="begin"/>
        </w:r>
        <w:r>
          <w:rPr>
            <w:noProof/>
            <w:webHidden/>
          </w:rPr>
          <w:instrText xml:space="preserve"> PAGEREF _Toc71728132 \h </w:instrText>
        </w:r>
        <w:r>
          <w:rPr>
            <w:noProof/>
            <w:webHidden/>
          </w:rPr>
        </w:r>
        <w:r>
          <w:rPr>
            <w:noProof/>
            <w:webHidden/>
          </w:rPr>
          <w:fldChar w:fldCharType="separate"/>
        </w:r>
        <w:r w:rsidR="00DC6FDD">
          <w:rPr>
            <w:noProof/>
            <w:webHidden/>
          </w:rPr>
          <w:t>4</w:t>
        </w:r>
        <w:r>
          <w:rPr>
            <w:noProof/>
            <w:webHidden/>
          </w:rPr>
          <w:fldChar w:fldCharType="end"/>
        </w:r>
      </w:hyperlink>
    </w:p>
    <w:p w14:paraId="5ABFC4B7" w14:textId="63D4D82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33" w:history="1">
        <w:r w:rsidRPr="006E0F23">
          <w:rPr>
            <w:rStyle w:val="Hyperlink"/>
            <w:noProof/>
          </w:rPr>
          <w:t>2.1.1</w:t>
        </w:r>
        <w:r w:rsidRPr="009126CF">
          <w:rPr>
            <w:rFonts w:ascii="Calibri" w:hAnsi="Calibri"/>
            <w:noProof/>
            <w:szCs w:val="22"/>
            <w:lang w:eastAsia="en-GB"/>
          </w:rPr>
          <w:tab/>
        </w:r>
        <w:r w:rsidRPr="006E0F23">
          <w:rPr>
            <w:rStyle w:val="Hyperlink"/>
            <w:noProof/>
          </w:rPr>
          <w:t>Common Causes of Failure</w:t>
        </w:r>
        <w:r>
          <w:rPr>
            <w:noProof/>
            <w:webHidden/>
          </w:rPr>
          <w:tab/>
        </w:r>
        <w:r>
          <w:rPr>
            <w:noProof/>
            <w:webHidden/>
          </w:rPr>
          <w:fldChar w:fldCharType="begin"/>
        </w:r>
        <w:r>
          <w:rPr>
            <w:noProof/>
            <w:webHidden/>
          </w:rPr>
          <w:instrText xml:space="preserve"> PAGEREF _Toc71728133 \h </w:instrText>
        </w:r>
        <w:r>
          <w:rPr>
            <w:noProof/>
            <w:webHidden/>
          </w:rPr>
        </w:r>
        <w:r>
          <w:rPr>
            <w:noProof/>
            <w:webHidden/>
          </w:rPr>
          <w:fldChar w:fldCharType="separate"/>
        </w:r>
        <w:r w:rsidR="00DC6FDD">
          <w:rPr>
            <w:noProof/>
            <w:webHidden/>
          </w:rPr>
          <w:t>4</w:t>
        </w:r>
        <w:r>
          <w:rPr>
            <w:noProof/>
            <w:webHidden/>
          </w:rPr>
          <w:fldChar w:fldCharType="end"/>
        </w:r>
      </w:hyperlink>
    </w:p>
    <w:p w14:paraId="09EA917A" w14:textId="4796716C"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34" w:history="1">
        <w:r w:rsidRPr="006E0F23">
          <w:rPr>
            <w:rStyle w:val="Hyperlink"/>
            <w:noProof/>
          </w:rPr>
          <w:t>2.1.2</w:t>
        </w:r>
        <w:r w:rsidRPr="009126CF">
          <w:rPr>
            <w:rFonts w:ascii="Calibri" w:hAnsi="Calibri"/>
            <w:noProof/>
            <w:szCs w:val="22"/>
            <w:lang w:eastAsia="en-GB"/>
          </w:rPr>
          <w:tab/>
        </w:r>
        <w:r w:rsidRPr="006E0F23">
          <w:rPr>
            <w:rStyle w:val="Hyperlink"/>
            <w:noProof/>
          </w:rPr>
          <w:t>Configuration Failures</w:t>
        </w:r>
        <w:r>
          <w:rPr>
            <w:noProof/>
            <w:webHidden/>
          </w:rPr>
          <w:tab/>
        </w:r>
        <w:r>
          <w:rPr>
            <w:noProof/>
            <w:webHidden/>
          </w:rPr>
          <w:fldChar w:fldCharType="begin"/>
        </w:r>
        <w:r>
          <w:rPr>
            <w:noProof/>
            <w:webHidden/>
          </w:rPr>
          <w:instrText xml:space="preserve"> PAGEREF _Toc71728134 \h </w:instrText>
        </w:r>
        <w:r>
          <w:rPr>
            <w:noProof/>
            <w:webHidden/>
          </w:rPr>
        </w:r>
        <w:r>
          <w:rPr>
            <w:noProof/>
            <w:webHidden/>
          </w:rPr>
          <w:fldChar w:fldCharType="separate"/>
        </w:r>
        <w:r w:rsidR="00DC6FDD">
          <w:rPr>
            <w:noProof/>
            <w:webHidden/>
          </w:rPr>
          <w:t>4</w:t>
        </w:r>
        <w:r>
          <w:rPr>
            <w:noProof/>
            <w:webHidden/>
          </w:rPr>
          <w:fldChar w:fldCharType="end"/>
        </w:r>
      </w:hyperlink>
    </w:p>
    <w:p w14:paraId="06DBA581" w14:textId="59162D3B"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35" w:history="1">
        <w:r w:rsidRPr="006E0F23">
          <w:rPr>
            <w:rStyle w:val="Hyperlink"/>
            <w:noProof/>
          </w:rPr>
          <w:t>2.1.3</w:t>
        </w:r>
        <w:r w:rsidRPr="009126CF">
          <w:rPr>
            <w:rFonts w:ascii="Calibri" w:hAnsi="Calibri"/>
            <w:noProof/>
            <w:szCs w:val="22"/>
            <w:lang w:eastAsia="en-GB"/>
          </w:rPr>
          <w:tab/>
        </w:r>
        <w:r w:rsidRPr="006E0F23">
          <w:rPr>
            <w:rStyle w:val="Hyperlink"/>
            <w:noProof/>
          </w:rPr>
          <w:t>Prevention vs Detection</w:t>
        </w:r>
        <w:r>
          <w:rPr>
            <w:noProof/>
            <w:webHidden/>
          </w:rPr>
          <w:tab/>
        </w:r>
        <w:r>
          <w:rPr>
            <w:noProof/>
            <w:webHidden/>
          </w:rPr>
          <w:fldChar w:fldCharType="begin"/>
        </w:r>
        <w:r>
          <w:rPr>
            <w:noProof/>
            <w:webHidden/>
          </w:rPr>
          <w:instrText xml:space="preserve"> PAGEREF _Toc71728135 \h </w:instrText>
        </w:r>
        <w:r>
          <w:rPr>
            <w:noProof/>
            <w:webHidden/>
          </w:rPr>
        </w:r>
        <w:r>
          <w:rPr>
            <w:noProof/>
            <w:webHidden/>
          </w:rPr>
          <w:fldChar w:fldCharType="separate"/>
        </w:r>
        <w:r w:rsidR="00DC6FDD">
          <w:rPr>
            <w:noProof/>
            <w:webHidden/>
          </w:rPr>
          <w:t>5</w:t>
        </w:r>
        <w:r>
          <w:rPr>
            <w:noProof/>
            <w:webHidden/>
          </w:rPr>
          <w:fldChar w:fldCharType="end"/>
        </w:r>
      </w:hyperlink>
    </w:p>
    <w:p w14:paraId="3368F179" w14:textId="0E11FA6B" w:rsidR="009126CF" w:rsidRPr="009126CF" w:rsidRDefault="009126CF" w:rsidP="009126CF">
      <w:pPr>
        <w:pStyle w:val="TOC2"/>
        <w:spacing w:line="288" w:lineRule="auto"/>
        <w:rPr>
          <w:rFonts w:ascii="Calibri" w:hAnsi="Calibri"/>
          <w:noProof/>
          <w:szCs w:val="22"/>
          <w:lang w:eastAsia="en-GB"/>
        </w:rPr>
      </w:pPr>
      <w:hyperlink w:anchor="_Toc71728136" w:history="1">
        <w:r w:rsidRPr="006E0F23">
          <w:rPr>
            <w:rStyle w:val="Hyperlink"/>
            <w:noProof/>
          </w:rPr>
          <w:t>2.2</w:t>
        </w:r>
        <w:r w:rsidRPr="009126CF">
          <w:rPr>
            <w:rFonts w:ascii="Calibri" w:hAnsi="Calibri"/>
            <w:noProof/>
            <w:szCs w:val="22"/>
            <w:lang w:eastAsia="en-GB"/>
          </w:rPr>
          <w:tab/>
        </w:r>
        <w:r w:rsidRPr="006E0F23">
          <w:rPr>
            <w:rStyle w:val="Hyperlink"/>
            <w:noProof/>
          </w:rPr>
          <w:t>Organisational Impact of Configuration Failures</w:t>
        </w:r>
        <w:r>
          <w:rPr>
            <w:noProof/>
            <w:webHidden/>
          </w:rPr>
          <w:tab/>
        </w:r>
        <w:r>
          <w:rPr>
            <w:noProof/>
            <w:webHidden/>
          </w:rPr>
          <w:fldChar w:fldCharType="begin"/>
        </w:r>
        <w:r>
          <w:rPr>
            <w:noProof/>
            <w:webHidden/>
          </w:rPr>
          <w:instrText xml:space="preserve"> PAGEREF _Toc71728136 \h </w:instrText>
        </w:r>
        <w:r>
          <w:rPr>
            <w:noProof/>
            <w:webHidden/>
          </w:rPr>
        </w:r>
        <w:r>
          <w:rPr>
            <w:noProof/>
            <w:webHidden/>
          </w:rPr>
          <w:fldChar w:fldCharType="separate"/>
        </w:r>
        <w:r w:rsidR="00DC6FDD">
          <w:rPr>
            <w:noProof/>
            <w:webHidden/>
          </w:rPr>
          <w:t>5</w:t>
        </w:r>
        <w:r>
          <w:rPr>
            <w:noProof/>
            <w:webHidden/>
          </w:rPr>
          <w:fldChar w:fldCharType="end"/>
        </w:r>
      </w:hyperlink>
    </w:p>
    <w:p w14:paraId="5C047DDB" w14:textId="0E89905F"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37" w:history="1">
        <w:r w:rsidRPr="006E0F23">
          <w:rPr>
            <w:rStyle w:val="Hyperlink"/>
            <w:noProof/>
          </w:rPr>
          <w:t>2.2.1</w:t>
        </w:r>
        <w:r w:rsidRPr="009126CF">
          <w:rPr>
            <w:rFonts w:ascii="Calibri" w:hAnsi="Calibri"/>
            <w:noProof/>
            <w:szCs w:val="22"/>
            <w:lang w:eastAsia="en-GB"/>
          </w:rPr>
          <w:tab/>
        </w:r>
        <w:r w:rsidRPr="006E0F23">
          <w:rPr>
            <w:rStyle w:val="Hyperlink"/>
            <w:noProof/>
          </w:rPr>
          <w:t>Reputational Impact</w:t>
        </w:r>
        <w:r>
          <w:rPr>
            <w:noProof/>
            <w:webHidden/>
          </w:rPr>
          <w:tab/>
        </w:r>
        <w:r>
          <w:rPr>
            <w:noProof/>
            <w:webHidden/>
          </w:rPr>
          <w:fldChar w:fldCharType="begin"/>
        </w:r>
        <w:r>
          <w:rPr>
            <w:noProof/>
            <w:webHidden/>
          </w:rPr>
          <w:instrText xml:space="preserve"> PAGEREF _Toc71728137 \h </w:instrText>
        </w:r>
        <w:r>
          <w:rPr>
            <w:noProof/>
            <w:webHidden/>
          </w:rPr>
        </w:r>
        <w:r>
          <w:rPr>
            <w:noProof/>
            <w:webHidden/>
          </w:rPr>
          <w:fldChar w:fldCharType="separate"/>
        </w:r>
        <w:r w:rsidR="00DC6FDD">
          <w:rPr>
            <w:noProof/>
            <w:webHidden/>
          </w:rPr>
          <w:t>5</w:t>
        </w:r>
        <w:r>
          <w:rPr>
            <w:noProof/>
            <w:webHidden/>
          </w:rPr>
          <w:fldChar w:fldCharType="end"/>
        </w:r>
      </w:hyperlink>
    </w:p>
    <w:p w14:paraId="335D1EAA" w14:textId="5E2C0E8B"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38" w:history="1">
        <w:r w:rsidRPr="006E0F23">
          <w:rPr>
            <w:rStyle w:val="Hyperlink"/>
            <w:noProof/>
          </w:rPr>
          <w:t>2.2.2</w:t>
        </w:r>
        <w:r w:rsidRPr="009126CF">
          <w:rPr>
            <w:rFonts w:ascii="Calibri" w:hAnsi="Calibri"/>
            <w:noProof/>
            <w:szCs w:val="22"/>
            <w:lang w:eastAsia="en-GB"/>
          </w:rPr>
          <w:tab/>
        </w:r>
        <w:r w:rsidRPr="006E0F23">
          <w:rPr>
            <w:rStyle w:val="Hyperlink"/>
            <w:noProof/>
          </w:rPr>
          <w:t>Financial Impact of Failure</w:t>
        </w:r>
        <w:r>
          <w:rPr>
            <w:noProof/>
            <w:webHidden/>
          </w:rPr>
          <w:tab/>
        </w:r>
        <w:r>
          <w:rPr>
            <w:noProof/>
            <w:webHidden/>
          </w:rPr>
          <w:fldChar w:fldCharType="begin"/>
        </w:r>
        <w:r>
          <w:rPr>
            <w:noProof/>
            <w:webHidden/>
          </w:rPr>
          <w:instrText xml:space="preserve"> PAGEREF _Toc71728138 \h </w:instrText>
        </w:r>
        <w:r>
          <w:rPr>
            <w:noProof/>
            <w:webHidden/>
          </w:rPr>
        </w:r>
        <w:r>
          <w:rPr>
            <w:noProof/>
            <w:webHidden/>
          </w:rPr>
          <w:fldChar w:fldCharType="separate"/>
        </w:r>
        <w:r w:rsidR="00DC6FDD">
          <w:rPr>
            <w:noProof/>
            <w:webHidden/>
          </w:rPr>
          <w:t>6</w:t>
        </w:r>
        <w:r>
          <w:rPr>
            <w:noProof/>
            <w:webHidden/>
          </w:rPr>
          <w:fldChar w:fldCharType="end"/>
        </w:r>
      </w:hyperlink>
    </w:p>
    <w:p w14:paraId="166E2D03" w14:textId="62EDFCAF" w:rsidR="009126CF" w:rsidRPr="009126CF" w:rsidRDefault="009126CF" w:rsidP="009126CF">
      <w:pPr>
        <w:pStyle w:val="TOC2"/>
        <w:spacing w:line="288" w:lineRule="auto"/>
        <w:rPr>
          <w:rFonts w:ascii="Calibri" w:hAnsi="Calibri"/>
          <w:noProof/>
          <w:szCs w:val="22"/>
          <w:lang w:eastAsia="en-GB"/>
        </w:rPr>
      </w:pPr>
      <w:hyperlink w:anchor="_Toc71728139" w:history="1">
        <w:r w:rsidRPr="006E0F23">
          <w:rPr>
            <w:rStyle w:val="Hyperlink"/>
            <w:noProof/>
          </w:rPr>
          <w:t>2.3</w:t>
        </w:r>
        <w:r w:rsidRPr="009126CF">
          <w:rPr>
            <w:rFonts w:ascii="Calibri" w:hAnsi="Calibri"/>
            <w:noProof/>
            <w:szCs w:val="22"/>
            <w:lang w:eastAsia="en-GB"/>
          </w:rPr>
          <w:tab/>
        </w:r>
        <w:r w:rsidRPr="006E0F23">
          <w:rPr>
            <w:rStyle w:val="Hyperlink"/>
            <w:noProof/>
          </w:rPr>
          <w:t>DevOps and Configuration Management</w:t>
        </w:r>
        <w:r>
          <w:rPr>
            <w:noProof/>
            <w:webHidden/>
          </w:rPr>
          <w:tab/>
        </w:r>
        <w:r>
          <w:rPr>
            <w:noProof/>
            <w:webHidden/>
          </w:rPr>
          <w:fldChar w:fldCharType="begin"/>
        </w:r>
        <w:r>
          <w:rPr>
            <w:noProof/>
            <w:webHidden/>
          </w:rPr>
          <w:instrText xml:space="preserve"> PAGEREF _Toc71728139 \h </w:instrText>
        </w:r>
        <w:r>
          <w:rPr>
            <w:noProof/>
            <w:webHidden/>
          </w:rPr>
        </w:r>
        <w:r>
          <w:rPr>
            <w:noProof/>
            <w:webHidden/>
          </w:rPr>
          <w:fldChar w:fldCharType="separate"/>
        </w:r>
        <w:r w:rsidR="00DC6FDD">
          <w:rPr>
            <w:noProof/>
            <w:webHidden/>
          </w:rPr>
          <w:t>6</w:t>
        </w:r>
        <w:r>
          <w:rPr>
            <w:noProof/>
            <w:webHidden/>
          </w:rPr>
          <w:fldChar w:fldCharType="end"/>
        </w:r>
      </w:hyperlink>
    </w:p>
    <w:p w14:paraId="1BC189FC" w14:textId="2A7766A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0" w:history="1">
        <w:r w:rsidRPr="006E0F23">
          <w:rPr>
            <w:rStyle w:val="Hyperlink"/>
            <w:noProof/>
          </w:rPr>
          <w:t>2.3.1</w:t>
        </w:r>
        <w:r w:rsidRPr="009126CF">
          <w:rPr>
            <w:rFonts w:ascii="Calibri" w:hAnsi="Calibri"/>
            <w:noProof/>
            <w:szCs w:val="22"/>
            <w:lang w:eastAsia="en-GB"/>
          </w:rPr>
          <w:tab/>
        </w:r>
        <w:r w:rsidRPr="006E0F23">
          <w:rPr>
            <w:rStyle w:val="Hyperlink"/>
            <w:noProof/>
          </w:rPr>
          <w:t>The Role of DevOps</w:t>
        </w:r>
        <w:r>
          <w:rPr>
            <w:noProof/>
            <w:webHidden/>
          </w:rPr>
          <w:tab/>
        </w:r>
        <w:r>
          <w:rPr>
            <w:noProof/>
            <w:webHidden/>
          </w:rPr>
          <w:fldChar w:fldCharType="begin"/>
        </w:r>
        <w:r>
          <w:rPr>
            <w:noProof/>
            <w:webHidden/>
          </w:rPr>
          <w:instrText xml:space="preserve"> PAGEREF _Toc71728140 \h </w:instrText>
        </w:r>
        <w:r>
          <w:rPr>
            <w:noProof/>
            <w:webHidden/>
          </w:rPr>
        </w:r>
        <w:r>
          <w:rPr>
            <w:noProof/>
            <w:webHidden/>
          </w:rPr>
          <w:fldChar w:fldCharType="separate"/>
        </w:r>
        <w:r w:rsidR="00DC6FDD">
          <w:rPr>
            <w:noProof/>
            <w:webHidden/>
          </w:rPr>
          <w:t>6</w:t>
        </w:r>
        <w:r>
          <w:rPr>
            <w:noProof/>
            <w:webHidden/>
          </w:rPr>
          <w:fldChar w:fldCharType="end"/>
        </w:r>
      </w:hyperlink>
    </w:p>
    <w:p w14:paraId="6AD73D5E" w14:textId="085042A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1" w:history="1">
        <w:r w:rsidRPr="006E0F23">
          <w:rPr>
            <w:rStyle w:val="Hyperlink"/>
            <w:noProof/>
          </w:rPr>
          <w:t>2.3.2</w:t>
        </w:r>
        <w:r w:rsidRPr="009126CF">
          <w:rPr>
            <w:rFonts w:ascii="Calibri" w:hAnsi="Calibri"/>
            <w:noProof/>
            <w:szCs w:val="22"/>
            <w:lang w:eastAsia="en-GB"/>
          </w:rPr>
          <w:tab/>
        </w:r>
        <w:r w:rsidRPr="006E0F23">
          <w:rPr>
            <w:rStyle w:val="Hyperlink"/>
            <w:noProof/>
          </w:rPr>
          <w:t>Communication Challenges</w:t>
        </w:r>
        <w:r>
          <w:rPr>
            <w:noProof/>
            <w:webHidden/>
          </w:rPr>
          <w:tab/>
        </w:r>
        <w:r>
          <w:rPr>
            <w:noProof/>
            <w:webHidden/>
          </w:rPr>
          <w:fldChar w:fldCharType="begin"/>
        </w:r>
        <w:r>
          <w:rPr>
            <w:noProof/>
            <w:webHidden/>
          </w:rPr>
          <w:instrText xml:space="preserve"> PAGEREF _Toc71728141 \h </w:instrText>
        </w:r>
        <w:r>
          <w:rPr>
            <w:noProof/>
            <w:webHidden/>
          </w:rPr>
        </w:r>
        <w:r>
          <w:rPr>
            <w:noProof/>
            <w:webHidden/>
          </w:rPr>
          <w:fldChar w:fldCharType="separate"/>
        </w:r>
        <w:r w:rsidR="00DC6FDD">
          <w:rPr>
            <w:noProof/>
            <w:webHidden/>
          </w:rPr>
          <w:t>6</w:t>
        </w:r>
        <w:r>
          <w:rPr>
            <w:noProof/>
            <w:webHidden/>
          </w:rPr>
          <w:fldChar w:fldCharType="end"/>
        </w:r>
      </w:hyperlink>
    </w:p>
    <w:p w14:paraId="5E5A4186" w14:textId="73F5D629"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2" w:history="1">
        <w:r w:rsidRPr="006E0F23">
          <w:rPr>
            <w:rStyle w:val="Hyperlink"/>
            <w:noProof/>
          </w:rPr>
          <w:t>2.3.3</w:t>
        </w:r>
        <w:r w:rsidRPr="009126CF">
          <w:rPr>
            <w:rFonts w:ascii="Calibri" w:hAnsi="Calibri"/>
            <w:noProof/>
            <w:szCs w:val="22"/>
            <w:lang w:eastAsia="en-GB"/>
          </w:rPr>
          <w:tab/>
        </w:r>
        <w:r w:rsidRPr="006E0F23">
          <w:rPr>
            <w:rStyle w:val="Hyperlink"/>
            <w:noProof/>
          </w:rPr>
          <w:t>Security in DevOps Tools</w:t>
        </w:r>
        <w:r>
          <w:rPr>
            <w:noProof/>
            <w:webHidden/>
          </w:rPr>
          <w:tab/>
        </w:r>
        <w:r>
          <w:rPr>
            <w:noProof/>
            <w:webHidden/>
          </w:rPr>
          <w:fldChar w:fldCharType="begin"/>
        </w:r>
        <w:r>
          <w:rPr>
            <w:noProof/>
            <w:webHidden/>
          </w:rPr>
          <w:instrText xml:space="preserve"> PAGEREF _Toc71728142 \h </w:instrText>
        </w:r>
        <w:r>
          <w:rPr>
            <w:noProof/>
            <w:webHidden/>
          </w:rPr>
        </w:r>
        <w:r>
          <w:rPr>
            <w:noProof/>
            <w:webHidden/>
          </w:rPr>
          <w:fldChar w:fldCharType="separate"/>
        </w:r>
        <w:r w:rsidR="00DC6FDD">
          <w:rPr>
            <w:noProof/>
            <w:webHidden/>
          </w:rPr>
          <w:t>7</w:t>
        </w:r>
        <w:r>
          <w:rPr>
            <w:noProof/>
            <w:webHidden/>
          </w:rPr>
          <w:fldChar w:fldCharType="end"/>
        </w:r>
      </w:hyperlink>
    </w:p>
    <w:p w14:paraId="47908D9E" w14:textId="7A446D54" w:rsidR="009126CF" w:rsidRPr="009126CF" w:rsidRDefault="009126CF" w:rsidP="009126CF">
      <w:pPr>
        <w:pStyle w:val="TOC2"/>
        <w:spacing w:line="288" w:lineRule="auto"/>
        <w:rPr>
          <w:rFonts w:ascii="Calibri" w:hAnsi="Calibri"/>
          <w:noProof/>
          <w:szCs w:val="22"/>
          <w:lang w:eastAsia="en-GB"/>
        </w:rPr>
      </w:pPr>
      <w:hyperlink w:anchor="_Toc71728143" w:history="1">
        <w:r w:rsidRPr="006E0F23">
          <w:rPr>
            <w:rStyle w:val="Hyperlink"/>
            <w:noProof/>
          </w:rPr>
          <w:t>2.4</w:t>
        </w:r>
        <w:r w:rsidRPr="009126CF">
          <w:rPr>
            <w:rFonts w:ascii="Calibri" w:hAnsi="Calibri"/>
            <w:noProof/>
            <w:szCs w:val="22"/>
            <w:lang w:eastAsia="en-GB"/>
          </w:rPr>
          <w:tab/>
        </w:r>
        <w:r w:rsidRPr="006E0F23">
          <w:rPr>
            <w:rStyle w:val="Hyperlink"/>
            <w:noProof/>
          </w:rPr>
          <w:t>Development Team Considerations</w:t>
        </w:r>
        <w:r>
          <w:rPr>
            <w:noProof/>
            <w:webHidden/>
          </w:rPr>
          <w:tab/>
        </w:r>
        <w:r>
          <w:rPr>
            <w:noProof/>
            <w:webHidden/>
          </w:rPr>
          <w:fldChar w:fldCharType="begin"/>
        </w:r>
        <w:r>
          <w:rPr>
            <w:noProof/>
            <w:webHidden/>
          </w:rPr>
          <w:instrText xml:space="preserve"> PAGEREF _Toc71728143 \h </w:instrText>
        </w:r>
        <w:r>
          <w:rPr>
            <w:noProof/>
            <w:webHidden/>
          </w:rPr>
        </w:r>
        <w:r>
          <w:rPr>
            <w:noProof/>
            <w:webHidden/>
          </w:rPr>
          <w:fldChar w:fldCharType="separate"/>
        </w:r>
        <w:r w:rsidR="00DC6FDD">
          <w:rPr>
            <w:noProof/>
            <w:webHidden/>
          </w:rPr>
          <w:t>8</w:t>
        </w:r>
        <w:r>
          <w:rPr>
            <w:noProof/>
            <w:webHidden/>
          </w:rPr>
          <w:fldChar w:fldCharType="end"/>
        </w:r>
      </w:hyperlink>
    </w:p>
    <w:p w14:paraId="0F95BB5F" w14:textId="18C4C22E"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4" w:history="1">
        <w:r w:rsidRPr="006E0F23">
          <w:rPr>
            <w:rStyle w:val="Hyperlink"/>
            <w:noProof/>
          </w:rPr>
          <w:t>2.4.1</w:t>
        </w:r>
        <w:r w:rsidRPr="009126CF">
          <w:rPr>
            <w:rFonts w:ascii="Calibri" w:hAnsi="Calibri"/>
            <w:noProof/>
            <w:szCs w:val="22"/>
            <w:lang w:eastAsia="en-GB"/>
          </w:rPr>
          <w:tab/>
        </w:r>
        <w:r w:rsidRPr="006E0F23">
          <w:rPr>
            <w:rStyle w:val="Hyperlink"/>
            <w:noProof/>
          </w:rPr>
          <w:t>Environmental Consistency</w:t>
        </w:r>
        <w:r>
          <w:rPr>
            <w:noProof/>
            <w:webHidden/>
          </w:rPr>
          <w:tab/>
        </w:r>
        <w:r>
          <w:rPr>
            <w:noProof/>
            <w:webHidden/>
          </w:rPr>
          <w:fldChar w:fldCharType="begin"/>
        </w:r>
        <w:r>
          <w:rPr>
            <w:noProof/>
            <w:webHidden/>
          </w:rPr>
          <w:instrText xml:space="preserve"> PAGEREF _Toc71728144 \h </w:instrText>
        </w:r>
        <w:r>
          <w:rPr>
            <w:noProof/>
            <w:webHidden/>
          </w:rPr>
        </w:r>
        <w:r>
          <w:rPr>
            <w:noProof/>
            <w:webHidden/>
          </w:rPr>
          <w:fldChar w:fldCharType="separate"/>
        </w:r>
        <w:r w:rsidR="00DC6FDD">
          <w:rPr>
            <w:noProof/>
            <w:webHidden/>
          </w:rPr>
          <w:t>8</w:t>
        </w:r>
        <w:r>
          <w:rPr>
            <w:noProof/>
            <w:webHidden/>
          </w:rPr>
          <w:fldChar w:fldCharType="end"/>
        </w:r>
      </w:hyperlink>
    </w:p>
    <w:p w14:paraId="7E41DE3C" w14:textId="4EFC9BA6"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5" w:history="1">
        <w:r w:rsidRPr="006E0F23">
          <w:rPr>
            <w:rStyle w:val="Hyperlink"/>
            <w:noProof/>
          </w:rPr>
          <w:t>2.4.2</w:t>
        </w:r>
        <w:r w:rsidRPr="009126CF">
          <w:rPr>
            <w:rFonts w:ascii="Calibri" w:hAnsi="Calibri"/>
            <w:noProof/>
            <w:szCs w:val="22"/>
            <w:lang w:eastAsia="en-GB"/>
          </w:rPr>
          <w:tab/>
        </w:r>
        <w:r w:rsidRPr="006E0F23">
          <w:rPr>
            <w:rStyle w:val="Hyperlink"/>
            <w:noProof/>
          </w:rPr>
          <w:t>Accountability</w:t>
        </w:r>
        <w:r>
          <w:rPr>
            <w:noProof/>
            <w:webHidden/>
          </w:rPr>
          <w:tab/>
        </w:r>
        <w:r>
          <w:rPr>
            <w:noProof/>
            <w:webHidden/>
          </w:rPr>
          <w:fldChar w:fldCharType="begin"/>
        </w:r>
        <w:r>
          <w:rPr>
            <w:noProof/>
            <w:webHidden/>
          </w:rPr>
          <w:instrText xml:space="preserve"> PAGEREF _Toc71728145 \h </w:instrText>
        </w:r>
        <w:r>
          <w:rPr>
            <w:noProof/>
            <w:webHidden/>
          </w:rPr>
        </w:r>
        <w:r>
          <w:rPr>
            <w:noProof/>
            <w:webHidden/>
          </w:rPr>
          <w:fldChar w:fldCharType="separate"/>
        </w:r>
        <w:r w:rsidR="00DC6FDD">
          <w:rPr>
            <w:noProof/>
            <w:webHidden/>
          </w:rPr>
          <w:t>8</w:t>
        </w:r>
        <w:r>
          <w:rPr>
            <w:noProof/>
            <w:webHidden/>
          </w:rPr>
          <w:fldChar w:fldCharType="end"/>
        </w:r>
      </w:hyperlink>
    </w:p>
    <w:p w14:paraId="3FF7A2E0" w14:textId="3BF361E9" w:rsidR="009126CF" w:rsidRPr="009126CF" w:rsidRDefault="009126CF" w:rsidP="009126CF">
      <w:pPr>
        <w:pStyle w:val="TOC2"/>
        <w:spacing w:line="288" w:lineRule="auto"/>
        <w:rPr>
          <w:rFonts w:ascii="Calibri" w:hAnsi="Calibri"/>
          <w:noProof/>
          <w:szCs w:val="22"/>
          <w:lang w:eastAsia="en-GB"/>
        </w:rPr>
      </w:pPr>
      <w:hyperlink w:anchor="_Toc71728146" w:history="1">
        <w:r w:rsidRPr="006E0F23">
          <w:rPr>
            <w:rStyle w:val="Hyperlink"/>
            <w:noProof/>
          </w:rPr>
          <w:t>2.5</w:t>
        </w:r>
        <w:r w:rsidRPr="009126CF">
          <w:rPr>
            <w:rFonts w:ascii="Calibri" w:hAnsi="Calibri"/>
            <w:noProof/>
            <w:szCs w:val="22"/>
            <w:lang w:eastAsia="en-GB"/>
          </w:rPr>
          <w:tab/>
        </w:r>
        <w:r w:rsidRPr="006E0F23">
          <w:rPr>
            <w:rStyle w:val="Hyperlink"/>
            <w:noProof/>
          </w:rPr>
          <w:t>Literature Review Conclusion</w:t>
        </w:r>
        <w:r>
          <w:rPr>
            <w:noProof/>
            <w:webHidden/>
          </w:rPr>
          <w:tab/>
        </w:r>
        <w:r>
          <w:rPr>
            <w:noProof/>
            <w:webHidden/>
          </w:rPr>
          <w:fldChar w:fldCharType="begin"/>
        </w:r>
        <w:r>
          <w:rPr>
            <w:noProof/>
            <w:webHidden/>
          </w:rPr>
          <w:instrText xml:space="preserve"> PAGEREF _Toc71728146 \h </w:instrText>
        </w:r>
        <w:r>
          <w:rPr>
            <w:noProof/>
            <w:webHidden/>
          </w:rPr>
        </w:r>
        <w:r>
          <w:rPr>
            <w:noProof/>
            <w:webHidden/>
          </w:rPr>
          <w:fldChar w:fldCharType="separate"/>
        </w:r>
        <w:r w:rsidR="00DC6FDD">
          <w:rPr>
            <w:noProof/>
            <w:webHidden/>
          </w:rPr>
          <w:t>8</w:t>
        </w:r>
        <w:r>
          <w:rPr>
            <w:noProof/>
            <w:webHidden/>
          </w:rPr>
          <w:fldChar w:fldCharType="end"/>
        </w:r>
      </w:hyperlink>
    </w:p>
    <w:p w14:paraId="1A30479D" w14:textId="33A753D0" w:rsidR="009126CF" w:rsidRPr="009126CF" w:rsidRDefault="009126CF" w:rsidP="009126CF">
      <w:pPr>
        <w:pStyle w:val="TOC1"/>
        <w:spacing w:line="288" w:lineRule="auto"/>
        <w:rPr>
          <w:rFonts w:ascii="Calibri" w:hAnsi="Calibri"/>
          <w:noProof/>
          <w:szCs w:val="22"/>
          <w:lang w:eastAsia="en-GB"/>
        </w:rPr>
      </w:pPr>
      <w:hyperlink w:anchor="_Toc71728147" w:history="1">
        <w:r w:rsidRPr="006E0F23">
          <w:rPr>
            <w:rStyle w:val="Hyperlink"/>
            <w:noProof/>
          </w:rPr>
          <w:t>3</w:t>
        </w:r>
        <w:r w:rsidRPr="009126CF">
          <w:rPr>
            <w:rFonts w:ascii="Calibri" w:hAnsi="Calibri"/>
            <w:noProof/>
            <w:szCs w:val="22"/>
            <w:lang w:eastAsia="en-GB"/>
          </w:rPr>
          <w:tab/>
        </w:r>
        <w:r w:rsidRPr="006E0F23">
          <w:rPr>
            <w:rStyle w:val="Hyperlink"/>
            <w:noProof/>
          </w:rPr>
          <w:t>METHODOLOGY</w:t>
        </w:r>
        <w:r>
          <w:rPr>
            <w:noProof/>
            <w:webHidden/>
          </w:rPr>
          <w:tab/>
        </w:r>
        <w:r>
          <w:rPr>
            <w:noProof/>
            <w:webHidden/>
          </w:rPr>
          <w:fldChar w:fldCharType="begin"/>
        </w:r>
        <w:r>
          <w:rPr>
            <w:noProof/>
            <w:webHidden/>
          </w:rPr>
          <w:instrText xml:space="preserve"> PAGEREF _Toc71728147 \h </w:instrText>
        </w:r>
        <w:r>
          <w:rPr>
            <w:noProof/>
            <w:webHidden/>
          </w:rPr>
        </w:r>
        <w:r>
          <w:rPr>
            <w:noProof/>
            <w:webHidden/>
          </w:rPr>
          <w:fldChar w:fldCharType="separate"/>
        </w:r>
        <w:r w:rsidR="00DC6FDD">
          <w:rPr>
            <w:noProof/>
            <w:webHidden/>
          </w:rPr>
          <w:t>9</w:t>
        </w:r>
        <w:r>
          <w:rPr>
            <w:noProof/>
            <w:webHidden/>
          </w:rPr>
          <w:fldChar w:fldCharType="end"/>
        </w:r>
      </w:hyperlink>
    </w:p>
    <w:p w14:paraId="49381C83" w14:textId="0534C2F8" w:rsidR="009126CF" w:rsidRPr="009126CF" w:rsidRDefault="009126CF" w:rsidP="009126CF">
      <w:pPr>
        <w:pStyle w:val="TOC2"/>
        <w:spacing w:line="288" w:lineRule="auto"/>
        <w:rPr>
          <w:rFonts w:ascii="Calibri" w:hAnsi="Calibri"/>
          <w:noProof/>
          <w:szCs w:val="22"/>
          <w:lang w:eastAsia="en-GB"/>
        </w:rPr>
      </w:pPr>
      <w:hyperlink w:anchor="_Toc71728148" w:history="1">
        <w:r w:rsidRPr="006E0F23">
          <w:rPr>
            <w:rStyle w:val="Hyperlink"/>
            <w:noProof/>
          </w:rPr>
          <w:t>3.1</w:t>
        </w:r>
        <w:r w:rsidRPr="009126CF">
          <w:rPr>
            <w:rFonts w:ascii="Calibri" w:hAnsi="Calibri"/>
            <w:noProof/>
            <w:szCs w:val="22"/>
            <w:lang w:eastAsia="en-GB"/>
          </w:rPr>
          <w:tab/>
        </w:r>
        <w:r w:rsidRPr="006E0F23">
          <w:rPr>
            <w:rStyle w:val="Hyperlink"/>
            <w:noProof/>
          </w:rPr>
          <w:t>Methodology Selection</w:t>
        </w:r>
        <w:r>
          <w:rPr>
            <w:noProof/>
            <w:webHidden/>
          </w:rPr>
          <w:tab/>
        </w:r>
        <w:r>
          <w:rPr>
            <w:noProof/>
            <w:webHidden/>
          </w:rPr>
          <w:fldChar w:fldCharType="begin"/>
        </w:r>
        <w:r>
          <w:rPr>
            <w:noProof/>
            <w:webHidden/>
          </w:rPr>
          <w:instrText xml:space="preserve"> PAGEREF _Toc71728148 \h </w:instrText>
        </w:r>
        <w:r>
          <w:rPr>
            <w:noProof/>
            <w:webHidden/>
          </w:rPr>
        </w:r>
        <w:r>
          <w:rPr>
            <w:noProof/>
            <w:webHidden/>
          </w:rPr>
          <w:fldChar w:fldCharType="separate"/>
        </w:r>
        <w:r w:rsidR="00DC6FDD">
          <w:rPr>
            <w:noProof/>
            <w:webHidden/>
          </w:rPr>
          <w:t>9</w:t>
        </w:r>
        <w:r>
          <w:rPr>
            <w:noProof/>
            <w:webHidden/>
          </w:rPr>
          <w:fldChar w:fldCharType="end"/>
        </w:r>
      </w:hyperlink>
    </w:p>
    <w:p w14:paraId="08AABC90" w14:textId="2B4F86BB"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49" w:history="1">
        <w:r w:rsidRPr="006E0F23">
          <w:rPr>
            <w:rStyle w:val="Hyperlink"/>
            <w:noProof/>
          </w:rPr>
          <w:t>3.1.1</w:t>
        </w:r>
        <w:r w:rsidRPr="009126CF">
          <w:rPr>
            <w:rFonts w:ascii="Calibri" w:hAnsi="Calibri"/>
            <w:noProof/>
            <w:szCs w:val="22"/>
            <w:lang w:eastAsia="en-GB"/>
          </w:rPr>
          <w:tab/>
        </w:r>
        <w:r w:rsidRPr="006E0F23">
          <w:rPr>
            <w:rStyle w:val="Hyperlink"/>
            <w:noProof/>
          </w:rPr>
          <w:t>Selecting a Methodology</w:t>
        </w:r>
        <w:r>
          <w:rPr>
            <w:noProof/>
            <w:webHidden/>
          </w:rPr>
          <w:tab/>
        </w:r>
        <w:r>
          <w:rPr>
            <w:noProof/>
            <w:webHidden/>
          </w:rPr>
          <w:fldChar w:fldCharType="begin"/>
        </w:r>
        <w:r>
          <w:rPr>
            <w:noProof/>
            <w:webHidden/>
          </w:rPr>
          <w:instrText xml:space="preserve"> PAGEREF _Toc71728149 \h </w:instrText>
        </w:r>
        <w:r>
          <w:rPr>
            <w:noProof/>
            <w:webHidden/>
          </w:rPr>
        </w:r>
        <w:r>
          <w:rPr>
            <w:noProof/>
            <w:webHidden/>
          </w:rPr>
          <w:fldChar w:fldCharType="separate"/>
        </w:r>
        <w:r w:rsidR="00DC6FDD">
          <w:rPr>
            <w:noProof/>
            <w:webHidden/>
          </w:rPr>
          <w:t>9</w:t>
        </w:r>
        <w:r>
          <w:rPr>
            <w:noProof/>
            <w:webHidden/>
          </w:rPr>
          <w:fldChar w:fldCharType="end"/>
        </w:r>
      </w:hyperlink>
    </w:p>
    <w:p w14:paraId="1910942A" w14:textId="36CFEC67"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0" w:history="1">
        <w:r w:rsidRPr="006E0F23">
          <w:rPr>
            <w:rStyle w:val="Hyperlink"/>
            <w:noProof/>
          </w:rPr>
          <w:t>3.1.2</w:t>
        </w:r>
        <w:r w:rsidRPr="009126CF">
          <w:rPr>
            <w:rFonts w:ascii="Calibri" w:hAnsi="Calibri"/>
            <w:noProof/>
            <w:szCs w:val="22"/>
            <w:lang w:eastAsia="en-GB"/>
          </w:rPr>
          <w:tab/>
        </w:r>
        <w:r w:rsidRPr="006E0F23">
          <w:rPr>
            <w:rStyle w:val="Hyperlink"/>
            <w:noProof/>
          </w:rPr>
          <w:t>Methodologies Considered</w:t>
        </w:r>
        <w:r>
          <w:rPr>
            <w:noProof/>
            <w:webHidden/>
          </w:rPr>
          <w:tab/>
        </w:r>
        <w:r>
          <w:rPr>
            <w:noProof/>
            <w:webHidden/>
          </w:rPr>
          <w:fldChar w:fldCharType="begin"/>
        </w:r>
        <w:r>
          <w:rPr>
            <w:noProof/>
            <w:webHidden/>
          </w:rPr>
          <w:instrText xml:space="preserve"> PAGEREF _Toc71728150 \h </w:instrText>
        </w:r>
        <w:r>
          <w:rPr>
            <w:noProof/>
            <w:webHidden/>
          </w:rPr>
        </w:r>
        <w:r>
          <w:rPr>
            <w:noProof/>
            <w:webHidden/>
          </w:rPr>
          <w:fldChar w:fldCharType="separate"/>
        </w:r>
        <w:r w:rsidR="00DC6FDD">
          <w:rPr>
            <w:noProof/>
            <w:webHidden/>
          </w:rPr>
          <w:t>9</w:t>
        </w:r>
        <w:r>
          <w:rPr>
            <w:noProof/>
            <w:webHidden/>
          </w:rPr>
          <w:fldChar w:fldCharType="end"/>
        </w:r>
      </w:hyperlink>
    </w:p>
    <w:p w14:paraId="2C10DD69" w14:textId="43D25C1E"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1" w:history="1">
        <w:r w:rsidRPr="006E0F23">
          <w:rPr>
            <w:rStyle w:val="Hyperlink"/>
            <w:noProof/>
          </w:rPr>
          <w:t>3.1.3</w:t>
        </w:r>
        <w:r w:rsidRPr="009126CF">
          <w:rPr>
            <w:rFonts w:ascii="Calibri" w:hAnsi="Calibri"/>
            <w:noProof/>
            <w:szCs w:val="22"/>
            <w:lang w:eastAsia="en-GB"/>
          </w:rPr>
          <w:tab/>
        </w:r>
        <w:r w:rsidRPr="006E0F23">
          <w:rPr>
            <w:rStyle w:val="Hyperlink"/>
            <w:noProof/>
          </w:rPr>
          <w:t>Chosen Methodology: Hybrid approach- Prototyping/Kanban</w:t>
        </w:r>
        <w:r>
          <w:rPr>
            <w:noProof/>
            <w:webHidden/>
          </w:rPr>
          <w:tab/>
        </w:r>
        <w:r>
          <w:rPr>
            <w:noProof/>
            <w:webHidden/>
          </w:rPr>
          <w:fldChar w:fldCharType="begin"/>
        </w:r>
        <w:r>
          <w:rPr>
            <w:noProof/>
            <w:webHidden/>
          </w:rPr>
          <w:instrText xml:space="preserve"> PAGEREF _Toc71728151 \h </w:instrText>
        </w:r>
        <w:r>
          <w:rPr>
            <w:noProof/>
            <w:webHidden/>
          </w:rPr>
        </w:r>
        <w:r>
          <w:rPr>
            <w:noProof/>
            <w:webHidden/>
          </w:rPr>
          <w:fldChar w:fldCharType="separate"/>
        </w:r>
        <w:r w:rsidR="00DC6FDD">
          <w:rPr>
            <w:noProof/>
            <w:webHidden/>
          </w:rPr>
          <w:t>10</w:t>
        </w:r>
        <w:r>
          <w:rPr>
            <w:noProof/>
            <w:webHidden/>
          </w:rPr>
          <w:fldChar w:fldCharType="end"/>
        </w:r>
      </w:hyperlink>
    </w:p>
    <w:p w14:paraId="1E0AC9EE" w14:textId="3493E43B" w:rsidR="009126CF" w:rsidRPr="009126CF" w:rsidRDefault="009126CF" w:rsidP="009126CF">
      <w:pPr>
        <w:pStyle w:val="TOC2"/>
        <w:spacing w:line="288" w:lineRule="auto"/>
        <w:rPr>
          <w:rFonts w:ascii="Calibri" w:hAnsi="Calibri"/>
          <w:noProof/>
          <w:szCs w:val="22"/>
          <w:lang w:eastAsia="en-GB"/>
        </w:rPr>
      </w:pPr>
      <w:hyperlink w:anchor="_Toc71728152" w:history="1">
        <w:r w:rsidRPr="006E0F23">
          <w:rPr>
            <w:rStyle w:val="Hyperlink"/>
            <w:noProof/>
          </w:rPr>
          <w:t>3.2</w:t>
        </w:r>
        <w:r w:rsidRPr="009126CF">
          <w:rPr>
            <w:rFonts w:ascii="Calibri" w:hAnsi="Calibri"/>
            <w:noProof/>
            <w:szCs w:val="22"/>
            <w:lang w:eastAsia="en-GB"/>
          </w:rPr>
          <w:tab/>
        </w:r>
        <w:r w:rsidRPr="006E0F23">
          <w:rPr>
            <w:rStyle w:val="Hyperlink"/>
            <w:noProof/>
          </w:rPr>
          <w:t>Planning</w:t>
        </w:r>
        <w:r>
          <w:rPr>
            <w:noProof/>
            <w:webHidden/>
          </w:rPr>
          <w:tab/>
        </w:r>
        <w:r>
          <w:rPr>
            <w:noProof/>
            <w:webHidden/>
          </w:rPr>
          <w:fldChar w:fldCharType="begin"/>
        </w:r>
        <w:r>
          <w:rPr>
            <w:noProof/>
            <w:webHidden/>
          </w:rPr>
          <w:instrText xml:space="preserve"> PAGEREF _Toc71728152 \h </w:instrText>
        </w:r>
        <w:r>
          <w:rPr>
            <w:noProof/>
            <w:webHidden/>
          </w:rPr>
        </w:r>
        <w:r>
          <w:rPr>
            <w:noProof/>
            <w:webHidden/>
          </w:rPr>
          <w:fldChar w:fldCharType="separate"/>
        </w:r>
        <w:r w:rsidR="00DC6FDD">
          <w:rPr>
            <w:noProof/>
            <w:webHidden/>
          </w:rPr>
          <w:t>11</w:t>
        </w:r>
        <w:r>
          <w:rPr>
            <w:noProof/>
            <w:webHidden/>
          </w:rPr>
          <w:fldChar w:fldCharType="end"/>
        </w:r>
      </w:hyperlink>
    </w:p>
    <w:p w14:paraId="1EF17F90" w14:textId="3CF8A86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3" w:history="1">
        <w:r w:rsidRPr="006E0F23">
          <w:rPr>
            <w:rStyle w:val="Hyperlink"/>
            <w:noProof/>
          </w:rPr>
          <w:t>3.2.1</w:t>
        </w:r>
        <w:r w:rsidRPr="009126CF">
          <w:rPr>
            <w:rFonts w:ascii="Calibri" w:hAnsi="Calibri"/>
            <w:noProof/>
            <w:szCs w:val="22"/>
            <w:lang w:eastAsia="en-GB"/>
          </w:rPr>
          <w:tab/>
        </w:r>
        <w:r w:rsidRPr="006E0F23">
          <w:rPr>
            <w:rStyle w:val="Hyperlink"/>
            <w:noProof/>
          </w:rPr>
          <w:t>Gantt Chart</w:t>
        </w:r>
        <w:r>
          <w:rPr>
            <w:noProof/>
            <w:webHidden/>
          </w:rPr>
          <w:tab/>
        </w:r>
        <w:r>
          <w:rPr>
            <w:noProof/>
            <w:webHidden/>
          </w:rPr>
          <w:fldChar w:fldCharType="begin"/>
        </w:r>
        <w:r>
          <w:rPr>
            <w:noProof/>
            <w:webHidden/>
          </w:rPr>
          <w:instrText xml:space="preserve"> PAGEREF _Toc71728153 \h </w:instrText>
        </w:r>
        <w:r>
          <w:rPr>
            <w:noProof/>
            <w:webHidden/>
          </w:rPr>
        </w:r>
        <w:r>
          <w:rPr>
            <w:noProof/>
            <w:webHidden/>
          </w:rPr>
          <w:fldChar w:fldCharType="separate"/>
        </w:r>
        <w:r w:rsidR="00DC6FDD">
          <w:rPr>
            <w:noProof/>
            <w:webHidden/>
          </w:rPr>
          <w:t>11</w:t>
        </w:r>
        <w:r>
          <w:rPr>
            <w:noProof/>
            <w:webHidden/>
          </w:rPr>
          <w:fldChar w:fldCharType="end"/>
        </w:r>
      </w:hyperlink>
    </w:p>
    <w:p w14:paraId="31B77175" w14:textId="4F2F78FD"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4" w:history="1">
        <w:r w:rsidRPr="006E0F23">
          <w:rPr>
            <w:rStyle w:val="Hyperlink"/>
            <w:noProof/>
          </w:rPr>
          <w:t>3.2.2</w:t>
        </w:r>
        <w:r w:rsidRPr="009126CF">
          <w:rPr>
            <w:rFonts w:ascii="Calibri" w:hAnsi="Calibri"/>
            <w:noProof/>
            <w:szCs w:val="22"/>
            <w:lang w:eastAsia="en-GB"/>
          </w:rPr>
          <w:tab/>
        </w:r>
        <w:r w:rsidRPr="006E0F23">
          <w:rPr>
            <w:rStyle w:val="Hyperlink"/>
            <w:noProof/>
          </w:rPr>
          <w:t>Estimation</w:t>
        </w:r>
        <w:r>
          <w:rPr>
            <w:noProof/>
            <w:webHidden/>
          </w:rPr>
          <w:tab/>
        </w:r>
        <w:r>
          <w:rPr>
            <w:noProof/>
            <w:webHidden/>
          </w:rPr>
          <w:fldChar w:fldCharType="begin"/>
        </w:r>
        <w:r>
          <w:rPr>
            <w:noProof/>
            <w:webHidden/>
          </w:rPr>
          <w:instrText xml:space="preserve"> PAGEREF _Toc71728154 \h </w:instrText>
        </w:r>
        <w:r>
          <w:rPr>
            <w:noProof/>
            <w:webHidden/>
          </w:rPr>
        </w:r>
        <w:r>
          <w:rPr>
            <w:noProof/>
            <w:webHidden/>
          </w:rPr>
          <w:fldChar w:fldCharType="separate"/>
        </w:r>
        <w:r w:rsidR="00DC6FDD">
          <w:rPr>
            <w:noProof/>
            <w:webHidden/>
          </w:rPr>
          <w:t>11</w:t>
        </w:r>
        <w:r>
          <w:rPr>
            <w:noProof/>
            <w:webHidden/>
          </w:rPr>
          <w:fldChar w:fldCharType="end"/>
        </w:r>
      </w:hyperlink>
    </w:p>
    <w:p w14:paraId="65886D8B" w14:textId="485504CC"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5" w:history="1">
        <w:r w:rsidRPr="006E0F23">
          <w:rPr>
            <w:rStyle w:val="Hyperlink"/>
            <w:noProof/>
          </w:rPr>
          <w:t>3.2.3</w:t>
        </w:r>
        <w:r w:rsidRPr="009126CF">
          <w:rPr>
            <w:rFonts w:ascii="Calibri" w:hAnsi="Calibri"/>
            <w:noProof/>
            <w:szCs w:val="22"/>
            <w:lang w:eastAsia="en-GB"/>
          </w:rPr>
          <w:tab/>
        </w:r>
        <w:r w:rsidRPr="006E0F23">
          <w:rPr>
            <w:rStyle w:val="Hyperlink"/>
            <w:noProof/>
          </w:rPr>
          <w:t>Prioritisation</w:t>
        </w:r>
        <w:r>
          <w:rPr>
            <w:noProof/>
            <w:webHidden/>
          </w:rPr>
          <w:tab/>
        </w:r>
        <w:r>
          <w:rPr>
            <w:noProof/>
            <w:webHidden/>
          </w:rPr>
          <w:fldChar w:fldCharType="begin"/>
        </w:r>
        <w:r>
          <w:rPr>
            <w:noProof/>
            <w:webHidden/>
          </w:rPr>
          <w:instrText xml:space="preserve"> PAGEREF _Toc71728155 \h </w:instrText>
        </w:r>
        <w:r>
          <w:rPr>
            <w:noProof/>
            <w:webHidden/>
          </w:rPr>
        </w:r>
        <w:r>
          <w:rPr>
            <w:noProof/>
            <w:webHidden/>
          </w:rPr>
          <w:fldChar w:fldCharType="separate"/>
        </w:r>
        <w:r w:rsidR="00DC6FDD">
          <w:rPr>
            <w:noProof/>
            <w:webHidden/>
          </w:rPr>
          <w:t>11</w:t>
        </w:r>
        <w:r>
          <w:rPr>
            <w:noProof/>
            <w:webHidden/>
          </w:rPr>
          <w:fldChar w:fldCharType="end"/>
        </w:r>
      </w:hyperlink>
    </w:p>
    <w:p w14:paraId="3DDF57BF" w14:textId="76E93ACF"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6" w:history="1">
        <w:r w:rsidRPr="006E0F23">
          <w:rPr>
            <w:rStyle w:val="Hyperlink"/>
            <w:noProof/>
          </w:rPr>
          <w:t>3.2.4</w:t>
        </w:r>
        <w:r w:rsidRPr="009126CF">
          <w:rPr>
            <w:rFonts w:ascii="Calibri" w:hAnsi="Calibri"/>
            <w:noProof/>
            <w:szCs w:val="22"/>
            <w:lang w:eastAsia="en-GB"/>
          </w:rPr>
          <w:tab/>
        </w:r>
        <w:r w:rsidRPr="006E0F23">
          <w:rPr>
            <w:rStyle w:val="Hyperlink"/>
            <w:noProof/>
          </w:rPr>
          <w:t>Evaluation of the Solution</w:t>
        </w:r>
        <w:r>
          <w:rPr>
            <w:noProof/>
            <w:webHidden/>
          </w:rPr>
          <w:tab/>
        </w:r>
        <w:r>
          <w:rPr>
            <w:noProof/>
            <w:webHidden/>
          </w:rPr>
          <w:fldChar w:fldCharType="begin"/>
        </w:r>
        <w:r>
          <w:rPr>
            <w:noProof/>
            <w:webHidden/>
          </w:rPr>
          <w:instrText xml:space="preserve"> PAGEREF _Toc71728156 \h </w:instrText>
        </w:r>
        <w:r>
          <w:rPr>
            <w:noProof/>
            <w:webHidden/>
          </w:rPr>
        </w:r>
        <w:r>
          <w:rPr>
            <w:noProof/>
            <w:webHidden/>
          </w:rPr>
          <w:fldChar w:fldCharType="separate"/>
        </w:r>
        <w:r w:rsidR="00DC6FDD">
          <w:rPr>
            <w:noProof/>
            <w:webHidden/>
          </w:rPr>
          <w:t>11</w:t>
        </w:r>
        <w:r>
          <w:rPr>
            <w:noProof/>
            <w:webHidden/>
          </w:rPr>
          <w:fldChar w:fldCharType="end"/>
        </w:r>
      </w:hyperlink>
    </w:p>
    <w:p w14:paraId="3C360398" w14:textId="53338573" w:rsidR="009126CF" w:rsidRPr="009126CF" w:rsidRDefault="009126CF" w:rsidP="009126CF">
      <w:pPr>
        <w:pStyle w:val="TOC1"/>
        <w:spacing w:line="288" w:lineRule="auto"/>
        <w:rPr>
          <w:rFonts w:ascii="Calibri" w:hAnsi="Calibri"/>
          <w:noProof/>
          <w:szCs w:val="22"/>
          <w:lang w:eastAsia="en-GB"/>
        </w:rPr>
      </w:pPr>
      <w:hyperlink w:anchor="_Toc71728157" w:history="1">
        <w:r w:rsidRPr="006E0F23">
          <w:rPr>
            <w:rStyle w:val="Hyperlink"/>
            <w:noProof/>
          </w:rPr>
          <w:t>4</w:t>
        </w:r>
        <w:r w:rsidRPr="009126CF">
          <w:rPr>
            <w:rFonts w:ascii="Calibri" w:hAnsi="Calibri"/>
            <w:noProof/>
            <w:szCs w:val="22"/>
            <w:lang w:eastAsia="en-GB"/>
          </w:rPr>
          <w:tab/>
        </w:r>
        <w:r w:rsidRPr="006E0F23">
          <w:rPr>
            <w:rStyle w:val="Hyperlink"/>
            <w:noProof/>
          </w:rPr>
          <w:t>ANALYSIS</w:t>
        </w:r>
        <w:r>
          <w:rPr>
            <w:noProof/>
            <w:webHidden/>
          </w:rPr>
          <w:tab/>
        </w:r>
        <w:r>
          <w:rPr>
            <w:noProof/>
            <w:webHidden/>
          </w:rPr>
          <w:fldChar w:fldCharType="begin"/>
        </w:r>
        <w:r>
          <w:rPr>
            <w:noProof/>
            <w:webHidden/>
          </w:rPr>
          <w:instrText xml:space="preserve"> PAGEREF _Toc71728157 \h </w:instrText>
        </w:r>
        <w:r>
          <w:rPr>
            <w:noProof/>
            <w:webHidden/>
          </w:rPr>
        </w:r>
        <w:r>
          <w:rPr>
            <w:noProof/>
            <w:webHidden/>
          </w:rPr>
          <w:fldChar w:fldCharType="separate"/>
        </w:r>
        <w:r w:rsidR="00DC6FDD">
          <w:rPr>
            <w:noProof/>
            <w:webHidden/>
          </w:rPr>
          <w:t>13</w:t>
        </w:r>
        <w:r>
          <w:rPr>
            <w:noProof/>
            <w:webHidden/>
          </w:rPr>
          <w:fldChar w:fldCharType="end"/>
        </w:r>
      </w:hyperlink>
    </w:p>
    <w:p w14:paraId="7F34A373" w14:textId="02FA16E7" w:rsidR="009126CF" w:rsidRPr="009126CF" w:rsidRDefault="009126CF" w:rsidP="009126CF">
      <w:pPr>
        <w:pStyle w:val="TOC2"/>
        <w:spacing w:line="288" w:lineRule="auto"/>
        <w:rPr>
          <w:rFonts w:ascii="Calibri" w:hAnsi="Calibri"/>
          <w:noProof/>
          <w:szCs w:val="22"/>
          <w:lang w:eastAsia="en-GB"/>
        </w:rPr>
      </w:pPr>
      <w:hyperlink w:anchor="_Toc71728158" w:history="1">
        <w:r w:rsidRPr="006E0F23">
          <w:rPr>
            <w:rStyle w:val="Hyperlink"/>
            <w:noProof/>
          </w:rPr>
          <w:t>4.1</w:t>
        </w:r>
        <w:r w:rsidRPr="009126CF">
          <w:rPr>
            <w:rFonts w:ascii="Calibri" w:hAnsi="Calibri"/>
            <w:noProof/>
            <w:szCs w:val="22"/>
            <w:lang w:eastAsia="en-GB"/>
          </w:rPr>
          <w:tab/>
        </w:r>
        <w:r w:rsidRPr="006E0F23">
          <w:rPr>
            <w:rStyle w:val="Hyperlink"/>
            <w:noProof/>
          </w:rPr>
          <w:t>Requirements</w:t>
        </w:r>
        <w:r>
          <w:rPr>
            <w:noProof/>
            <w:webHidden/>
          </w:rPr>
          <w:tab/>
        </w:r>
        <w:r>
          <w:rPr>
            <w:noProof/>
            <w:webHidden/>
          </w:rPr>
          <w:fldChar w:fldCharType="begin"/>
        </w:r>
        <w:r>
          <w:rPr>
            <w:noProof/>
            <w:webHidden/>
          </w:rPr>
          <w:instrText xml:space="preserve"> PAGEREF _Toc71728158 \h </w:instrText>
        </w:r>
        <w:r>
          <w:rPr>
            <w:noProof/>
            <w:webHidden/>
          </w:rPr>
        </w:r>
        <w:r>
          <w:rPr>
            <w:noProof/>
            <w:webHidden/>
          </w:rPr>
          <w:fldChar w:fldCharType="separate"/>
        </w:r>
        <w:r w:rsidR="00DC6FDD">
          <w:rPr>
            <w:noProof/>
            <w:webHidden/>
          </w:rPr>
          <w:t>13</w:t>
        </w:r>
        <w:r>
          <w:rPr>
            <w:noProof/>
            <w:webHidden/>
          </w:rPr>
          <w:fldChar w:fldCharType="end"/>
        </w:r>
      </w:hyperlink>
    </w:p>
    <w:p w14:paraId="216F6CB0" w14:textId="64D19D05"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59" w:history="1">
        <w:r w:rsidRPr="006E0F23">
          <w:rPr>
            <w:rStyle w:val="Hyperlink"/>
            <w:noProof/>
          </w:rPr>
          <w:t>4.1.1</w:t>
        </w:r>
        <w:r w:rsidRPr="009126CF">
          <w:rPr>
            <w:rFonts w:ascii="Calibri" w:hAnsi="Calibri"/>
            <w:noProof/>
            <w:szCs w:val="22"/>
            <w:lang w:eastAsia="en-GB"/>
          </w:rPr>
          <w:tab/>
        </w:r>
        <w:r w:rsidRPr="006E0F23">
          <w:rPr>
            <w:rStyle w:val="Hyperlink"/>
            <w:noProof/>
          </w:rPr>
          <w:t>Requirements Elicitation</w:t>
        </w:r>
        <w:r>
          <w:rPr>
            <w:noProof/>
            <w:webHidden/>
          </w:rPr>
          <w:tab/>
        </w:r>
        <w:r>
          <w:rPr>
            <w:noProof/>
            <w:webHidden/>
          </w:rPr>
          <w:fldChar w:fldCharType="begin"/>
        </w:r>
        <w:r>
          <w:rPr>
            <w:noProof/>
            <w:webHidden/>
          </w:rPr>
          <w:instrText xml:space="preserve"> PAGEREF _Toc71728159 \h </w:instrText>
        </w:r>
        <w:r>
          <w:rPr>
            <w:noProof/>
            <w:webHidden/>
          </w:rPr>
        </w:r>
        <w:r>
          <w:rPr>
            <w:noProof/>
            <w:webHidden/>
          </w:rPr>
          <w:fldChar w:fldCharType="separate"/>
        </w:r>
        <w:r w:rsidR="00DC6FDD">
          <w:rPr>
            <w:noProof/>
            <w:webHidden/>
          </w:rPr>
          <w:t>13</w:t>
        </w:r>
        <w:r>
          <w:rPr>
            <w:noProof/>
            <w:webHidden/>
          </w:rPr>
          <w:fldChar w:fldCharType="end"/>
        </w:r>
      </w:hyperlink>
    </w:p>
    <w:p w14:paraId="4AA963CB" w14:textId="00413918"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0" w:history="1">
        <w:r w:rsidRPr="006E0F23">
          <w:rPr>
            <w:rStyle w:val="Hyperlink"/>
            <w:noProof/>
          </w:rPr>
          <w:t>4.1.2</w:t>
        </w:r>
        <w:r w:rsidRPr="009126CF">
          <w:rPr>
            <w:rFonts w:ascii="Calibri" w:hAnsi="Calibri"/>
            <w:noProof/>
            <w:szCs w:val="22"/>
            <w:lang w:eastAsia="en-GB"/>
          </w:rPr>
          <w:tab/>
        </w:r>
        <w:r w:rsidRPr="006E0F23">
          <w:rPr>
            <w:rStyle w:val="Hyperlink"/>
            <w:noProof/>
          </w:rPr>
          <w:t>Minimum Viable Product</w:t>
        </w:r>
        <w:r>
          <w:rPr>
            <w:noProof/>
            <w:webHidden/>
          </w:rPr>
          <w:tab/>
        </w:r>
        <w:r>
          <w:rPr>
            <w:noProof/>
            <w:webHidden/>
          </w:rPr>
          <w:fldChar w:fldCharType="begin"/>
        </w:r>
        <w:r>
          <w:rPr>
            <w:noProof/>
            <w:webHidden/>
          </w:rPr>
          <w:instrText xml:space="preserve"> PAGEREF _Toc71728160 \h </w:instrText>
        </w:r>
        <w:r>
          <w:rPr>
            <w:noProof/>
            <w:webHidden/>
          </w:rPr>
        </w:r>
        <w:r>
          <w:rPr>
            <w:noProof/>
            <w:webHidden/>
          </w:rPr>
          <w:fldChar w:fldCharType="separate"/>
        </w:r>
        <w:r w:rsidR="00DC6FDD">
          <w:rPr>
            <w:noProof/>
            <w:webHidden/>
          </w:rPr>
          <w:t>13</w:t>
        </w:r>
        <w:r>
          <w:rPr>
            <w:noProof/>
            <w:webHidden/>
          </w:rPr>
          <w:fldChar w:fldCharType="end"/>
        </w:r>
      </w:hyperlink>
    </w:p>
    <w:p w14:paraId="5F664400" w14:textId="3E5BB846" w:rsidR="009126CF" w:rsidRPr="009126CF" w:rsidRDefault="009126CF" w:rsidP="009126CF">
      <w:pPr>
        <w:pStyle w:val="TOC1"/>
        <w:spacing w:line="288" w:lineRule="auto"/>
        <w:rPr>
          <w:rFonts w:ascii="Calibri" w:hAnsi="Calibri"/>
          <w:noProof/>
          <w:szCs w:val="22"/>
          <w:lang w:eastAsia="en-GB"/>
        </w:rPr>
      </w:pPr>
      <w:hyperlink w:anchor="_Toc71728161" w:history="1">
        <w:r w:rsidRPr="006E0F23">
          <w:rPr>
            <w:rStyle w:val="Hyperlink"/>
            <w:noProof/>
          </w:rPr>
          <w:t>5</w:t>
        </w:r>
        <w:r w:rsidRPr="009126CF">
          <w:rPr>
            <w:rFonts w:ascii="Calibri" w:hAnsi="Calibri"/>
            <w:noProof/>
            <w:szCs w:val="22"/>
            <w:lang w:eastAsia="en-GB"/>
          </w:rPr>
          <w:tab/>
        </w:r>
        <w:r w:rsidRPr="006E0F23">
          <w:rPr>
            <w:rStyle w:val="Hyperlink"/>
            <w:noProof/>
          </w:rPr>
          <w:t>DESIGN</w:t>
        </w:r>
        <w:r>
          <w:rPr>
            <w:noProof/>
            <w:webHidden/>
          </w:rPr>
          <w:tab/>
        </w:r>
        <w:r>
          <w:rPr>
            <w:noProof/>
            <w:webHidden/>
          </w:rPr>
          <w:fldChar w:fldCharType="begin"/>
        </w:r>
        <w:r>
          <w:rPr>
            <w:noProof/>
            <w:webHidden/>
          </w:rPr>
          <w:instrText xml:space="preserve"> PAGEREF _Toc71728161 \h </w:instrText>
        </w:r>
        <w:r>
          <w:rPr>
            <w:noProof/>
            <w:webHidden/>
          </w:rPr>
        </w:r>
        <w:r>
          <w:rPr>
            <w:noProof/>
            <w:webHidden/>
          </w:rPr>
          <w:fldChar w:fldCharType="separate"/>
        </w:r>
        <w:r w:rsidR="00DC6FDD">
          <w:rPr>
            <w:noProof/>
            <w:webHidden/>
          </w:rPr>
          <w:t>15</w:t>
        </w:r>
        <w:r>
          <w:rPr>
            <w:noProof/>
            <w:webHidden/>
          </w:rPr>
          <w:fldChar w:fldCharType="end"/>
        </w:r>
      </w:hyperlink>
    </w:p>
    <w:p w14:paraId="714BAB5C" w14:textId="5FF808FC" w:rsidR="009126CF" w:rsidRPr="009126CF" w:rsidRDefault="009126CF" w:rsidP="009126CF">
      <w:pPr>
        <w:pStyle w:val="TOC2"/>
        <w:spacing w:line="288" w:lineRule="auto"/>
        <w:rPr>
          <w:rFonts w:ascii="Calibri" w:hAnsi="Calibri"/>
          <w:noProof/>
          <w:szCs w:val="22"/>
          <w:lang w:eastAsia="en-GB"/>
        </w:rPr>
      </w:pPr>
      <w:hyperlink w:anchor="_Toc71728162" w:history="1">
        <w:r w:rsidRPr="006E0F23">
          <w:rPr>
            <w:rStyle w:val="Hyperlink"/>
            <w:noProof/>
          </w:rPr>
          <w:t>5.1</w:t>
        </w:r>
        <w:r w:rsidRPr="009126CF">
          <w:rPr>
            <w:rFonts w:ascii="Calibri" w:hAnsi="Calibri"/>
            <w:noProof/>
            <w:szCs w:val="22"/>
            <w:lang w:eastAsia="en-GB"/>
          </w:rPr>
          <w:tab/>
        </w:r>
        <w:r w:rsidRPr="006E0F23">
          <w:rPr>
            <w:rStyle w:val="Hyperlink"/>
            <w:noProof/>
          </w:rPr>
          <w:t>Modelling</w:t>
        </w:r>
        <w:r>
          <w:rPr>
            <w:noProof/>
            <w:webHidden/>
          </w:rPr>
          <w:tab/>
        </w:r>
        <w:r>
          <w:rPr>
            <w:noProof/>
            <w:webHidden/>
          </w:rPr>
          <w:fldChar w:fldCharType="begin"/>
        </w:r>
        <w:r>
          <w:rPr>
            <w:noProof/>
            <w:webHidden/>
          </w:rPr>
          <w:instrText xml:space="preserve"> PAGEREF _Toc71728162 \h </w:instrText>
        </w:r>
        <w:r>
          <w:rPr>
            <w:noProof/>
            <w:webHidden/>
          </w:rPr>
        </w:r>
        <w:r>
          <w:rPr>
            <w:noProof/>
            <w:webHidden/>
          </w:rPr>
          <w:fldChar w:fldCharType="separate"/>
        </w:r>
        <w:r w:rsidR="00DC6FDD">
          <w:rPr>
            <w:noProof/>
            <w:webHidden/>
          </w:rPr>
          <w:t>15</w:t>
        </w:r>
        <w:r>
          <w:rPr>
            <w:noProof/>
            <w:webHidden/>
          </w:rPr>
          <w:fldChar w:fldCharType="end"/>
        </w:r>
      </w:hyperlink>
    </w:p>
    <w:p w14:paraId="7EF9CFD2" w14:textId="71D17D59"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3" w:history="1">
        <w:r w:rsidRPr="006E0F23">
          <w:rPr>
            <w:rStyle w:val="Hyperlink"/>
            <w:noProof/>
          </w:rPr>
          <w:t>5.1.1</w:t>
        </w:r>
        <w:r w:rsidRPr="009126CF">
          <w:rPr>
            <w:rFonts w:ascii="Calibri" w:hAnsi="Calibri"/>
            <w:noProof/>
            <w:szCs w:val="22"/>
            <w:lang w:eastAsia="en-GB"/>
          </w:rPr>
          <w:tab/>
        </w:r>
        <w:r w:rsidRPr="006E0F23">
          <w:rPr>
            <w:rStyle w:val="Hyperlink"/>
            <w:noProof/>
          </w:rPr>
          <w:t>Use Case Modelling</w:t>
        </w:r>
        <w:r>
          <w:rPr>
            <w:noProof/>
            <w:webHidden/>
          </w:rPr>
          <w:tab/>
        </w:r>
        <w:r>
          <w:rPr>
            <w:noProof/>
            <w:webHidden/>
          </w:rPr>
          <w:fldChar w:fldCharType="begin"/>
        </w:r>
        <w:r>
          <w:rPr>
            <w:noProof/>
            <w:webHidden/>
          </w:rPr>
          <w:instrText xml:space="preserve"> PAGEREF _Toc71728163 \h </w:instrText>
        </w:r>
        <w:r>
          <w:rPr>
            <w:noProof/>
            <w:webHidden/>
          </w:rPr>
        </w:r>
        <w:r>
          <w:rPr>
            <w:noProof/>
            <w:webHidden/>
          </w:rPr>
          <w:fldChar w:fldCharType="separate"/>
        </w:r>
        <w:r w:rsidR="00DC6FDD">
          <w:rPr>
            <w:noProof/>
            <w:webHidden/>
          </w:rPr>
          <w:t>15</w:t>
        </w:r>
        <w:r>
          <w:rPr>
            <w:noProof/>
            <w:webHidden/>
          </w:rPr>
          <w:fldChar w:fldCharType="end"/>
        </w:r>
      </w:hyperlink>
    </w:p>
    <w:p w14:paraId="50A69E9A" w14:textId="22554952"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4" w:history="1">
        <w:r w:rsidRPr="006E0F23">
          <w:rPr>
            <w:rStyle w:val="Hyperlink"/>
            <w:noProof/>
          </w:rPr>
          <w:t>5.1.2</w:t>
        </w:r>
        <w:r w:rsidRPr="009126CF">
          <w:rPr>
            <w:rFonts w:ascii="Calibri" w:hAnsi="Calibri"/>
            <w:noProof/>
            <w:szCs w:val="22"/>
            <w:lang w:eastAsia="en-GB"/>
          </w:rPr>
          <w:tab/>
        </w:r>
        <w:r w:rsidRPr="006E0F23">
          <w:rPr>
            <w:rStyle w:val="Hyperlink"/>
            <w:noProof/>
          </w:rPr>
          <w:t>Database Design</w:t>
        </w:r>
        <w:r>
          <w:rPr>
            <w:noProof/>
            <w:webHidden/>
          </w:rPr>
          <w:tab/>
        </w:r>
        <w:r>
          <w:rPr>
            <w:noProof/>
            <w:webHidden/>
          </w:rPr>
          <w:fldChar w:fldCharType="begin"/>
        </w:r>
        <w:r>
          <w:rPr>
            <w:noProof/>
            <w:webHidden/>
          </w:rPr>
          <w:instrText xml:space="preserve"> PAGEREF _Toc71728164 \h </w:instrText>
        </w:r>
        <w:r>
          <w:rPr>
            <w:noProof/>
            <w:webHidden/>
          </w:rPr>
        </w:r>
        <w:r>
          <w:rPr>
            <w:noProof/>
            <w:webHidden/>
          </w:rPr>
          <w:fldChar w:fldCharType="separate"/>
        </w:r>
        <w:r w:rsidR="00DC6FDD">
          <w:rPr>
            <w:noProof/>
            <w:webHidden/>
          </w:rPr>
          <w:t>16</w:t>
        </w:r>
        <w:r>
          <w:rPr>
            <w:noProof/>
            <w:webHidden/>
          </w:rPr>
          <w:fldChar w:fldCharType="end"/>
        </w:r>
      </w:hyperlink>
    </w:p>
    <w:p w14:paraId="231F68C4" w14:textId="0D184AEB" w:rsidR="009126CF" w:rsidRPr="009126CF" w:rsidRDefault="009126CF" w:rsidP="009126CF">
      <w:pPr>
        <w:pStyle w:val="TOC2"/>
        <w:spacing w:line="288" w:lineRule="auto"/>
        <w:rPr>
          <w:rFonts w:ascii="Calibri" w:hAnsi="Calibri"/>
          <w:noProof/>
          <w:szCs w:val="22"/>
          <w:lang w:eastAsia="en-GB"/>
        </w:rPr>
      </w:pPr>
      <w:hyperlink w:anchor="_Toc71728165" w:history="1">
        <w:r w:rsidRPr="006E0F23">
          <w:rPr>
            <w:rStyle w:val="Hyperlink"/>
            <w:noProof/>
          </w:rPr>
          <w:t>5.2</w:t>
        </w:r>
        <w:r w:rsidRPr="009126CF">
          <w:rPr>
            <w:rFonts w:ascii="Calibri" w:hAnsi="Calibri"/>
            <w:noProof/>
            <w:szCs w:val="22"/>
            <w:lang w:eastAsia="en-GB"/>
          </w:rPr>
          <w:tab/>
        </w:r>
        <w:r w:rsidRPr="006E0F23">
          <w:rPr>
            <w:rStyle w:val="Hyperlink"/>
            <w:noProof/>
          </w:rPr>
          <w:t>User Interface Design</w:t>
        </w:r>
        <w:r>
          <w:rPr>
            <w:noProof/>
            <w:webHidden/>
          </w:rPr>
          <w:tab/>
        </w:r>
        <w:r>
          <w:rPr>
            <w:noProof/>
            <w:webHidden/>
          </w:rPr>
          <w:fldChar w:fldCharType="begin"/>
        </w:r>
        <w:r>
          <w:rPr>
            <w:noProof/>
            <w:webHidden/>
          </w:rPr>
          <w:instrText xml:space="preserve"> PAGEREF _Toc71728165 \h </w:instrText>
        </w:r>
        <w:r>
          <w:rPr>
            <w:noProof/>
            <w:webHidden/>
          </w:rPr>
        </w:r>
        <w:r>
          <w:rPr>
            <w:noProof/>
            <w:webHidden/>
          </w:rPr>
          <w:fldChar w:fldCharType="separate"/>
        </w:r>
        <w:r w:rsidR="00DC6FDD">
          <w:rPr>
            <w:noProof/>
            <w:webHidden/>
          </w:rPr>
          <w:t>16</w:t>
        </w:r>
        <w:r>
          <w:rPr>
            <w:noProof/>
            <w:webHidden/>
          </w:rPr>
          <w:fldChar w:fldCharType="end"/>
        </w:r>
      </w:hyperlink>
    </w:p>
    <w:p w14:paraId="0702F37C" w14:textId="07D1324E"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6" w:history="1">
        <w:r w:rsidRPr="006E0F23">
          <w:rPr>
            <w:rStyle w:val="Hyperlink"/>
            <w:noProof/>
          </w:rPr>
          <w:t>5.2.1</w:t>
        </w:r>
        <w:r w:rsidRPr="009126CF">
          <w:rPr>
            <w:rFonts w:ascii="Calibri" w:hAnsi="Calibri"/>
            <w:noProof/>
            <w:szCs w:val="22"/>
            <w:lang w:eastAsia="en-GB"/>
          </w:rPr>
          <w:tab/>
        </w:r>
        <w:r w:rsidRPr="006E0F23">
          <w:rPr>
            <w:rStyle w:val="Hyperlink"/>
            <w:noProof/>
          </w:rPr>
          <w:t>Bootstrap</w:t>
        </w:r>
        <w:r>
          <w:rPr>
            <w:noProof/>
            <w:webHidden/>
          </w:rPr>
          <w:tab/>
        </w:r>
        <w:r>
          <w:rPr>
            <w:noProof/>
            <w:webHidden/>
          </w:rPr>
          <w:fldChar w:fldCharType="begin"/>
        </w:r>
        <w:r>
          <w:rPr>
            <w:noProof/>
            <w:webHidden/>
          </w:rPr>
          <w:instrText xml:space="preserve"> PAGEREF _Toc71728166 \h </w:instrText>
        </w:r>
        <w:r>
          <w:rPr>
            <w:noProof/>
            <w:webHidden/>
          </w:rPr>
        </w:r>
        <w:r>
          <w:rPr>
            <w:noProof/>
            <w:webHidden/>
          </w:rPr>
          <w:fldChar w:fldCharType="separate"/>
        </w:r>
        <w:r w:rsidR="00DC6FDD">
          <w:rPr>
            <w:noProof/>
            <w:webHidden/>
          </w:rPr>
          <w:t>16</w:t>
        </w:r>
        <w:r>
          <w:rPr>
            <w:noProof/>
            <w:webHidden/>
          </w:rPr>
          <w:fldChar w:fldCharType="end"/>
        </w:r>
      </w:hyperlink>
    </w:p>
    <w:p w14:paraId="17438C14" w14:textId="7648A632" w:rsidR="009126CF" w:rsidRPr="009126CF" w:rsidRDefault="009126CF" w:rsidP="009126CF">
      <w:pPr>
        <w:pStyle w:val="TOC2"/>
        <w:spacing w:line="288" w:lineRule="auto"/>
        <w:rPr>
          <w:rFonts w:ascii="Calibri" w:hAnsi="Calibri"/>
          <w:noProof/>
          <w:szCs w:val="22"/>
          <w:lang w:eastAsia="en-GB"/>
        </w:rPr>
      </w:pPr>
      <w:hyperlink w:anchor="_Toc71728167" w:history="1">
        <w:r w:rsidRPr="006E0F23">
          <w:rPr>
            <w:rStyle w:val="Hyperlink"/>
            <w:noProof/>
          </w:rPr>
          <w:t>5.3</w:t>
        </w:r>
        <w:r w:rsidRPr="009126CF">
          <w:rPr>
            <w:rFonts w:ascii="Calibri" w:hAnsi="Calibri"/>
            <w:noProof/>
            <w:szCs w:val="22"/>
            <w:lang w:eastAsia="en-GB"/>
          </w:rPr>
          <w:tab/>
        </w:r>
        <w:r w:rsidRPr="006E0F23">
          <w:rPr>
            <w:rStyle w:val="Hyperlink"/>
            <w:noProof/>
          </w:rPr>
          <w:t>Design Decisions</w:t>
        </w:r>
        <w:r>
          <w:rPr>
            <w:noProof/>
            <w:webHidden/>
          </w:rPr>
          <w:tab/>
        </w:r>
        <w:r>
          <w:rPr>
            <w:noProof/>
            <w:webHidden/>
          </w:rPr>
          <w:fldChar w:fldCharType="begin"/>
        </w:r>
        <w:r>
          <w:rPr>
            <w:noProof/>
            <w:webHidden/>
          </w:rPr>
          <w:instrText xml:space="preserve"> PAGEREF _Toc71728167 \h </w:instrText>
        </w:r>
        <w:r>
          <w:rPr>
            <w:noProof/>
            <w:webHidden/>
          </w:rPr>
        </w:r>
        <w:r>
          <w:rPr>
            <w:noProof/>
            <w:webHidden/>
          </w:rPr>
          <w:fldChar w:fldCharType="separate"/>
        </w:r>
        <w:r w:rsidR="00DC6FDD">
          <w:rPr>
            <w:noProof/>
            <w:webHidden/>
          </w:rPr>
          <w:t>16</w:t>
        </w:r>
        <w:r>
          <w:rPr>
            <w:noProof/>
            <w:webHidden/>
          </w:rPr>
          <w:fldChar w:fldCharType="end"/>
        </w:r>
      </w:hyperlink>
    </w:p>
    <w:p w14:paraId="15619F4E" w14:textId="55F6199F"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8" w:history="1">
        <w:r w:rsidRPr="006E0F23">
          <w:rPr>
            <w:rStyle w:val="Hyperlink"/>
            <w:noProof/>
          </w:rPr>
          <w:t>5.3.1</w:t>
        </w:r>
        <w:r w:rsidRPr="009126CF">
          <w:rPr>
            <w:rFonts w:ascii="Calibri" w:hAnsi="Calibri"/>
            <w:noProof/>
            <w:szCs w:val="22"/>
            <w:lang w:eastAsia="en-GB"/>
          </w:rPr>
          <w:tab/>
        </w:r>
        <w:r w:rsidRPr="006E0F23">
          <w:rPr>
            <w:rStyle w:val="Hyperlink"/>
            <w:noProof/>
          </w:rPr>
          <w:t>Linux</w:t>
        </w:r>
        <w:r>
          <w:rPr>
            <w:noProof/>
            <w:webHidden/>
          </w:rPr>
          <w:tab/>
        </w:r>
        <w:r>
          <w:rPr>
            <w:noProof/>
            <w:webHidden/>
          </w:rPr>
          <w:fldChar w:fldCharType="begin"/>
        </w:r>
        <w:r>
          <w:rPr>
            <w:noProof/>
            <w:webHidden/>
          </w:rPr>
          <w:instrText xml:space="preserve"> PAGEREF _Toc71728168 \h </w:instrText>
        </w:r>
        <w:r>
          <w:rPr>
            <w:noProof/>
            <w:webHidden/>
          </w:rPr>
        </w:r>
        <w:r>
          <w:rPr>
            <w:noProof/>
            <w:webHidden/>
          </w:rPr>
          <w:fldChar w:fldCharType="separate"/>
        </w:r>
        <w:r w:rsidR="00DC6FDD">
          <w:rPr>
            <w:noProof/>
            <w:webHidden/>
          </w:rPr>
          <w:t>16</w:t>
        </w:r>
        <w:r>
          <w:rPr>
            <w:noProof/>
            <w:webHidden/>
          </w:rPr>
          <w:fldChar w:fldCharType="end"/>
        </w:r>
      </w:hyperlink>
    </w:p>
    <w:p w14:paraId="5D29241D" w14:textId="40127143"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69" w:history="1">
        <w:r w:rsidRPr="006E0F23">
          <w:rPr>
            <w:rStyle w:val="Hyperlink"/>
            <w:noProof/>
          </w:rPr>
          <w:t>5.3.2</w:t>
        </w:r>
        <w:r w:rsidRPr="009126CF">
          <w:rPr>
            <w:rFonts w:ascii="Calibri" w:hAnsi="Calibri"/>
            <w:noProof/>
            <w:szCs w:val="22"/>
            <w:lang w:eastAsia="en-GB"/>
          </w:rPr>
          <w:tab/>
        </w:r>
        <w:r w:rsidRPr="006E0F23">
          <w:rPr>
            <w:rStyle w:val="Hyperlink"/>
            <w:noProof/>
          </w:rPr>
          <w:t>Programming Language Selection</w:t>
        </w:r>
        <w:r>
          <w:rPr>
            <w:noProof/>
            <w:webHidden/>
          </w:rPr>
          <w:tab/>
        </w:r>
        <w:r>
          <w:rPr>
            <w:noProof/>
            <w:webHidden/>
          </w:rPr>
          <w:fldChar w:fldCharType="begin"/>
        </w:r>
        <w:r>
          <w:rPr>
            <w:noProof/>
            <w:webHidden/>
          </w:rPr>
          <w:instrText xml:space="preserve"> PAGEREF _Toc71728169 \h </w:instrText>
        </w:r>
        <w:r>
          <w:rPr>
            <w:noProof/>
            <w:webHidden/>
          </w:rPr>
        </w:r>
        <w:r>
          <w:rPr>
            <w:noProof/>
            <w:webHidden/>
          </w:rPr>
          <w:fldChar w:fldCharType="separate"/>
        </w:r>
        <w:r w:rsidR="00DC6FDD">
          <w:rPr>
            <w:noProof/>
            <w:webHidden/>
          </w:rPr>
          <w:t>17</w:t>
        </w:r>
        <w:r>
          <w:rPr>
            <w:noProof/>
            <w:webHidden/>
          </w:rPr>
          <w:fldChar w:fldCharType="end"/>
        </w:r>
      </w:hyperlink>
    </w:p>
    <w:p w14:paraId="0E5B4FE5" w14:textId="13831F1E"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0" w:history="1">
        <w:r w:rsidRPr="006E0F23">
          <w:rPr>
            <w:rStyle w:val="Hyperlink"/>
            <w:noProof/>
          </w:rPr>
          <w:t>5.3.3</w:t>
        </w:r>
        <w:r w:rsidRPr="009126CF">
          <w:rPr>
            <w:rFonts w:ascii="Calibri" w:hAnsi="Calibri"/>
            <w:noProof/>
            <w:szCs w:val="22"/>
            <w:lang w:eastAsia="en-GB"/>
          </w:rPr>
          <w:tab/>
        </w:r>
        <w:r w:rsidRPr="006E0F23">
          <w:rPr>
            <w:rStyle w:val="Hyperlink"/>
            <w:noProof/>
          </w:rPr>
          <w:t>Frameworks</w:t>
        </w:r>
        <w:r>
          <w:rPr>
            <w:noProof/>
            <w:webHidden/>
          </w:rPr>
          <w:tab/>
        </w:r>
        <w:r>
          <w:rPr>
            <w:noProof/>
            <w:webHidden/>
          </w:rPr>
          <w:fldChar w:fldCharType="begin"/>
        </w:r>
        <w:r>
          <w:rPr>
            <w:noProof/>
            <w:webHidden/>
          </w:rPr>
          <w:instrText xml:space="preserve"> PAGEREF _Toc71728170 \h </w:instrText>
        </w:r>
        <w:r>
          <w:rPr>
            <w:noProof/>
            <w:webHidden/>
          </w:rPr>
        </w:r>
        <w:r>
          <w:rPr>
            <w:noProof/>
            <w:webHidden/>
          </w:rPr>
          <w:fldChar w:fldCharType="separate"/>
        </w:r>
        <w:r w:rsidR="00DC6FDD">
          <w:rPr>
            <w:noProof/>
            <w:webHidden/>
          </w:rPr>
          <w:t>18</w:t>
        </w:r>
        <w:r>
          <w:rPr>
            <w:noProof/>
            <w:webHidden/>
          </w:rPr>
          <w:fldChar w:fldCharType="end"/>
        </w:r>
      </w:hyperlink>
    </w:p>
    <w:p w14:paraId="6014B21F" w14:textId="4129383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1" w:history="1">
        <w:r w:rsidRPr="006E0F23">
          <w:rPr>
            <w:rStyle w:val="Hyperlink"/>
            <w:noProof/>
          </w:rPr>
          <w:t>5.3.4</w:t>
        </w:r>
        <w:r w:rsidRPr="009126CF">
          <w:rPr>
            <w:rFonts w:ascii="Calibri" w:hAnsi="Calibri"/>
            <w:noProof/>
            <w:szCs w:val="22"/>
            <w:lang w:eastAsia="en-GB"/>
          </w:rPr>
          <w:tab/>
        </w:r>
        <w:r w:rsidRPr="006E0F23">
          <w:rPr>
            <w:rStyle w:val="Hyperlink"/>
            <w:noProof/>
          </w:rPr>
          <w:t>Framework Selection</w:t>
        </w:r>
        <w:r>
          <w:rPr>
            <w:noProof/>
            <w:webHidden/>
          </w:rPr>
          <w:tab/>
        </w:r>
        <w:r>
          <w:rPr>
            <w:noProof/>
            <w:webHidden/>
          </w:rPr>
          <w:fldChar w:fldCharType="begin"/>
        </w:r>
        <w:r>
          <w:rPr>
            <w:noProof/>
            <w:webHidden/>
          </w:rPr>
          <w:instrText xml:space="preserve"> PAGEREF _Toc71728171 \h </w:instrText>
        </w:r>
        <w:r>
          <w:rPr>
            <w:noProof/>
            <w:webHidden/>
          </w:rPr>
        </w:r>
        <w:r>
          <w:rPr>
            <w:noProof/>
            <w:webHidden/>
          </w:rPr>
          <w:fldChar w:fldCharType="separate"/>
        </w:r>
        <w:r w:rsidR="00DC6FDD">
          <w:rPr>
            <w:noProof/>
            <w:webHidden/>
          </w:rPr>
          <w:t>18</w:t>
        </w:r>
        <w:r>
          <w:rPr>
            <w:noProof/>
            <w:webHidden/>
          </w:rPr>
          <w:fldChar w:fldCharType="end"/>
        </w:r>
      </w:hyperlink>
    </w:p>
    <w:p w14:paraId="1502365E" w14:textId="4E2EA48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2" w:history="1">
        <w:r w:rsidRPr="006E0F23">
          <w:rPr>
            <w:rStyle w:val="Hyperlink"/>
            <w:noProof/>
          </w:rPr>
          <w:t>5.3.5</w:t>
        </w:r>
        <w:r w:rsidRPr="009126CF">
          <w:rPr>
            <w:rFonts w:ascii="Calibri" w:hAnsi="Calibri"/>
            <w:noProof/>
            <w:szCs w:val="22"/>
            <w:lang w:eastAsia="en-GB"/>
          </w:rPr>
          <w:tab/>
        </w:r>
        <w:r w:rsidRPr="006E0F23">
          <w:rPr>
            <w:rStyle w:val="Hyperlink"/>
            <w:noProof/>
          </w:rPr>
          <w:t>Third Party Libraries</w:t>
        </w:r>
        <w:r>
          <w:rPr>
            <w:noProof/>
            <w:webHidden/>
          </w:rPr>
          <w:tab/>
        </w:r>
        <w:r>
          <w:rPr>
            <w:noProof/>
            <w:webHidden/>
          </w:rPr>
          <w:fldChar w:fldCharType="begin"/>
        </w:r>
        <w:r>
          <w:rPr>
            <w:noProof/>
            <w:webHidden/>
          </w:rPr>
          <w:instrText xml:space="preserve"> PAGEREF _Toc71728172 \h </w:instrText>
        </w:r>
        <w:r>
          <w:rPr>
            <w:noProof/>
            <w:webHidden/>
          </w:rPr>
        </w:r>
        <w:r>
          <w:rPr>
            <w:noProof/>
            <w:webHidden/>
          </w:rPr>
          <w:fldChar w:fldCharType="separate"/>
        </w:r>
        <w:r w:rsidR="00DC6FDD">
          <w:rPr>
            <w:noProof/>
            <w:webHidden/>
          </w:rPr>
          <w:t>19</w:t>
        </w:r>
        <w:r>
          <w:rPr>
            <w:noProof/>
            <w:webHidden/>
          </w:rPr>
          <w:fldChar w:fldCharType="end"/>
        </w:r>
      </w:hyperlink>
    </w:p>
    <w:p w14:paraId="10EC653B" w14:textId="693172A4"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3" w:history="1">
        <w:r w:rsidRPr="006E0F23">
          <w:rPr>
            <w:rStyle w:val="Hyperlink"/>
            <w:noProof/>
          </w:rPr>
          <w:t>5.3.6</w:t>
        </w:r>
        <w:r w:rsidRPr="009126CF">
          <w:rPr>
            <w:rFonts w:ascii="Calibri" w:hAnsi="Calibri"/>
            <w:noProof/>
            <w:szCs w:val="22"/>
            <w:lang w:eastAsia="en-GB"/>
          </w:rPr>
          <w:tab/>
        </w:r>
        <w:r w:rsidRPr="006E0F23">
          <w:rPr>
            <w:rStyle w:val="Hyperlink"/>
            <w:noProof/>
          </w:rPr>
          <w:t>Scalability</w:t>
        </w:r>
        <w:r>
          <w:rPr>
            <w:noProof/>
            <w:webHidden/>
          </w:rPr>
          <w:tab/>
        </w:r>
        <w:r>
          <w:rPr>
            <w:noProof/>
            <w:webHidden/>
          </w:rPr>
          <w:fldChar w:fldCharType="begin"/>
        </w:r>
        <w:r>
          <w:rPr>
            <w:noProof/>
            <w:webHidden/>
          </w:rPr>
          <w:instrText xml:space="preserve"> PAGEREF _Toc71728173 \h </w:instrText>
        </w:r>
        <w:r>
          <w:rPr>
            <w:noProof/>
            <w:webHidden/>
          </w:rPr>
        </w:r>
        <w:r>
          <w:rPr>
            <w:noProof/>
            <w:webHidden/>
          </w:rPr>
          <w:fldChar w:fldCharType="separate"/>
        </w:r>
        <w:r w:rsidR="00DC6FDD">
          <w:rPr>
            <w:noProof/>
            <w:webHidden/>
          </w:rPr>
          <w:t>20</w:t>
        </w:r>
        <w:r>
          <w:rPr>
            <w:noProof/>
            <w:webHidden/>
          </w:rPr>
          <w:fldChar w:fldCharType="end"/>
        </w:r>
      </w:hyperlink>
    </w:p>
    <w:p w14:paraId="57F43AEF" w14:textId="2E6CA3B3" w:rsidR="009126CF" w:rsidRPr="009126CF" w:rsidRDefault="009126CF" w:rsidP="009126CF">
      <w:pPr>
        <w:pStyle w:val="TOC2"/>
        <w:spacing w:line="288" w:lineRule="auto"/>
        <w:rPr>
          <w:rFonts w:ascii="Calibri" w:hAnsi="Calibri"/>
          <w:noProof/>
          <w:szCs w:val="22"/>
          <w:lang w:eastAsia="en-GB"/>
        </w:rPr>
      </w:pPr>
      <w:hyperlink w:anchor="_Toc71728174" w:history="1">
        <w:r w:rsidRPr="006E0F23">
          <w:rPr>
            <w:rStyle w:val="Hyperlink"/>
            <w:noProof/>
          </w:rPr>
          <w:t>5.4</w:t>
        </w:r>
        <w:r w:rsidRPr="009126CF">
          <w:rPr>
            <w:rFonts w:ascii="Calibri" w:hAnsi="Calibri"/>
            <w:noProof/>
            <w:szCs w:val="22"/>
            <w:lang w:eastAsia="en-GB"/>
          </w:rPr>
          <w:tab/>
        </w:r>
        <w:r w:rsidRPr="006E0F23">
          <w:rPr>
            <w:rStyle w:val="Hyperlink"/>
            <w:noProof/>
          </w:rPr>
          <w:t>Security</w:t>
        </w:r>
        <w:r>
          <w:rPr>
            <w:noProof/>
            <w:webHidden/>
          </w:rPr>
          <w:tab/>
        </w:r>
        <w:r>
          <w:rPr>
            <w:noProof/>
            <w:webHidden/>
          </w:rPr>
          <w:fldChar w:fldCharType="begin"/>
        </w:r>
        <w:r>
          <w:rPr>
            <w:noProof/>
            <w:webHidden/>
          </w:rPr>
          <w:instrText xml:space="preserve"> PAGEREF _Toc71728174 \h </w:instrText>
        </w:r>
        <w:r>
          <w:rPr>
            <w:noProof/>
            <w:webHidden/>
          </w:rPr>
        </w:r>
        <w:r>
          <w:rPr>
            <w:noProof/>
            <w:webHidden/>
          </w:rPr>
          <w:fldChar w:fldCharType="separate"/>
        </w:r>
        <w:r w:rsidR="00DC6FDD">
          <w:rPr>
            <w:noProof/>
            <w:webHidden/>
          </w:rPr>
          <w:t>20</w:t>
        </w:r>
        <w:r>
          <w:rPr>
            <w:noProof/>
            <w:webHidden/>
          </w:rPr>
          <w:fldChar w:fldCharType="end"/>
        </w:r>
      </w:hyperlink>
    </w:p>
    <w:p w14:paraId="4F85CCFF" w14:textId="1BF444AD"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5" w:history="1">
        <w:r w:rsidRPr="006E0F23">
          <w:rPr>
            <w:rStyle w:val="Hyperlink"/>
            <w:noProof/>
          </w:rPr>
          <w:t>5.4.1</w:t>
        </w:r>
        <w:r w:rsidRPr="009126CF">
          <w:rPr>
            <w:rFonts w:ascii="Calibri" w:hAnsi="Calibri"/>
            <w:noProof/>
            <w:szCs w:val="22"/>
            <w:lang w:eastAsia="en-GB"/>
          </w:rPr>
          <w:tab/>
        </w:r>
        <w:r w:rsidRPr="006E0F23">
          <w:rPr>
            <w:rStyle w:val="Hyperlink"/>
            <w:noProof/>
          </w:rPr>
          <w:t>Secure Shell Protocol</w:t>
        </w:r>
        <w:r>
          <w:rPr>
            <w:noProof/>
            <w:webHidden/>
          </w:rPr>
          <w:tab/>
        </w:r>
        <w:r>
          <w:rPr>
            <w:noProof/>
            <w:webHidden/>
          </w:rPr>
          <w:fldChar w:fldCharType="begin"/>
        </w:r>
        <w:r>
          <w:rPr>
            <w:noProof/>
            <w:webHidden/>
          </w:rPr>
          <w:instrText xml:space="preserve"> PAGEREF _Toc71728175 \h </w:instrText>
        </w:r>
        <w:r>
          <w:rPr>
            <w:noProof/>
            <w:webHidden/>
          </w:rPr>
        </w:r>
        <w:r>
          <w:rPr>
            <w:noProof/>
            <w:webHidden/>
          </w:rPr>
          <w:fldChar w:fldCharType="separate"/>
        </w:r>
        <w:r w:rsidR="00DC6FDD">
          <w:rPr>
            <w:noProof/>
            <w:webHidden/>
          </w:rPr>
          <w:t>20</w:t>
        </w:r>
        <w:r>
          <w:rPr>
            <w:noProof/>
            <w:webHidden/>
          </w:rPr>
          <w:fldChar w:fldCharType="end"/>
        </w:r>
      </w:hyperlink>
    </w:p>
    <w:p w14:paraId="5B163B3C" w14:textId="38AB0827"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6" w:history="1">
        <w:r w:rsidRPr="006E0F23">
          <w:rPr>
            <w:rStyle w:val="Hyperlink"/>
            <w:noProof/>
          </w:rPr>
          <w:t>5.4.2</w:t>
        </w:r>
        <w:r w:rsidRPr="009126CF">
          <w:rPr>
            <w:rFonts w:ascii="Calibri" w:hAnsi="Calibri"/>
            <w:noProof/>
            <w:szCs w:val="22"/>
            <w:lang w:eastAsia="en-GB"/>
          </w:rPr>
          <w:tab/>
        </w:r>
        <w:r w:rsidRPr="006E0F23">
          <w:rPr>
            <w:rStyle w:val="Hyperlink"/>
            <w:noProof/>
          </w:rPr>
          <w:t>Flask and Security</w:t>
        </w:r>
        <w:r>
          <w:rPr>
            <w:noProof/>
            <w:webHidden/>
          </w:rPr>
          <w:tab/>
        </w:r>
        <w:r>
          <w:rPr>
            <w:noProof/>
            <w:webHidden/>
          </w:rPr>
          <w:fldChar w:fldCharType="begin"/>
        </w:r>
        <w:r>
          <w:rPr>
            <w:noProof/>
            <w:webHidden/>
          </w:rPr>
          <w:instrText xml:space="preserve"> PAGEREF _Toc71728176 \h </w:instrText>
        </w:r>
        <w:r>
          <w:rPr>
            <w:noProof/>
            <w:webHidden/>
          </w:rPr>
        </w:r>
        <w:r>
          <w:rPr>
            <w:noProof/>
            <w:webHidden/>
          </w:rPr>
          <w:fldChar w:fldCharType="separate"/>
        </w:r>
        <w:r w:rsidR="00DC6FDD">
          <w:rPr>
            <w:noProof/>
            <w:webHidden/>
          </w:rPr>
          <w:t>20</w:t>
        </w:r>
        <w:r>
          <w:rPr>
            <w:noProof/>
            <w:webHidden/>
          </w:rPr>
          <w:fldChar w:fldCharType="end"/>
        </w:r>
      </w:hyperlink>
    </w:p>
    <w:p w14:paraId="7EEB5C83" w14:textId="72021592" w:rsidR="009126CF" w:rsidRPr="009126CF" w:rsidRDefault="009126CF" w:rsidP="009126CF">
      <w:pPr>
        <w:pStyle w:val="TOC1"/>
        <w:spacing w:line="288" w:lineRule="auto"/>
        <w:rPr>
          <w:rFonts w:ascii="Calibri" w:hAnsi="Calibri"/>
          <w:noProof/>
          <w:szCs w:val="22"/>
          <w:lang w:eastAsia="en-GB"/>
        </w:rPr>
      </w:pPr>
      <w:hyperlink w:anchor="_Toc71728177" w:history="1">
        <w:r w:rsidRPr="006E0F23">
          <w:rPr>
            <w:rStyle w:val="Hyperlink"/>
            <w:noProof/>
          </w:rPr>
          <w:t>6</w:t>
        </w:r>
        <w:r w:rsidRPr="009126CF">
          <w:rPr>
            <w:rFonts w:ascii="Calibri" w:hAnsi="Calibri"/>
            <w:noProof/>
            <w:szCs w:val="22"/>
            <w:lang w:eastAsia="en-GB"/>
          </w:rPr>
          <w:tab/>
        </w:r>
        <w:r w:rsidRPr="006E0F23">
          <w:rPr>
            <w:rStyle w:val="Hyperlink"/>
            <w:noProof/>
          </w:rPr>
          <w:t>IMPLEMENTATION</w:t>
        </w:r>
        <w:r>
          <w:rPr>
            <w:noProof/>
            <w:webHidden/>
          </w:rPr>
          <w:tab/>
        </w:r>
        <w:r>
          <w:rPr>
            <w:noProof/>
            <w:webHidden/>
          </w:rPr>
          <w:fldChar w:fldCharType="begin"/>
        </w:r>
        <w:r>
          <w:rPr>
            <w:noProof/>
            <w:webHidden/>
          </w:rPr>
          <w:instrText xml:space="preserve"> PAGEREF _Toc71728177 \h </w:instrText>
        </w:r>
        <w:r>
          <w:rPr>
            <w:noProof/>
            <w:webHidden/>
          </w:rPr>
        </w:r>
        <w:r>
          <w:rPr>
            <w:noProof/>
            <w:webHidden/>
          </w:rPr>
          <w:fldChar w:fldCharType="separate"/>
        </w:r>
        <w:r w:rsidR="00DC6FDD">
          <w:rPr>
            <w:noProof/>
            <w:webHidden/>
          </w:rPr>
          <w:t>22</w:t>
        </w:r>
        <w:r>
          <w:rPr>
            <w:noProof/>
            <w:webHidden/>
          </w:rPr>
          <w:fldChar w:fldCharType="end"/>
        </w:r>
      </w:hyperlink>
    </w:p>
    <w:p w14:paraId="26490720" w14:textId="582F459A" w:rsidR="009126CF" w:rsidRPr="009126CF" w:rsidRDefault="009126CF" w:rsidP="009126CF">
      <w:pPr>
        <w:pStyle w:val="TOC2"/>
        <w:spacing w:line="288" w:lineRule="auto"/>
        <w:rPr>
          <w:rFonts w:ascii="Calibri" w:hAnsi="Calibri"/>
          <w:noProof/>
          <w:szCs w:val="22"/>
          <w:lang w:eastAsia="en-GB"/>
        </w:rPr>
      </w:pPr>
      <w:hyperlink w:anchor="_Toc71728178" w:history="1">
        <w:r w:rsidRPr="006E0F23">
          <w:rPr>
            <w:rStyle w:val="Hyperlink"/>
            <w:noProof/>
          </w:rPr>
          <w:t>6.1</w:t>
        </w:r>
        <w:r w:rsidRPr="009126CF">
          <w:rPr>
            <w:rFonts w:ascii="Calibri" w:hAnsi="Calibri"/>
            <w:noProof/>
            <w:szCs w:val="22"/>
            <w:lang w:eastAsia="en-GB"/>
          </w:rPr>
          <w:tab/>
        </w:r>
        <w:r w:rsidRPr="006E0F23">
          <w:rPr>
            <w:rStyle w:val="Hyperlink"/>
            <w:noProof/>
          </w:rPr>
          <w:t>Development Process</w:t>
        </w:r>
        <w:r>
          <w:rPr>
            <w:noProof/>
            <w:webHidden/>
          </w:rPr>
          <w:tab/>
        </w:r>
        <w:r>
          <w:rPr>
            <w:noProof/>
            <w:webHidden/>
          </w:rPr>
          <w:fldChar w:fldCharType="begin"/>
        </w:r>
        <w:r>
          <w:rPr>
            <w:noProof/>
            <w:webHidden/>
          </w:rPr>
          <w:instrText xml:space="preserve"> PAGEREF _Toc71728178 \h </w:instrText>
        </w:r>
        <w:r>
          <w:rPr>
            <w:noProof/>
            <w:webHidden/>
          </w:rPr>
        </w:r>
        <w:r>
          <w:rPr>
            <w:noProof/>
            <w:webHidden/>
          </w:rPr>
          <w:fldChar w:fldCharType="separate"/>
        </w:r>
        <w:r w:rsidR="00DC6FDD">
          <w:rPr>
            <w:noProof/>
            <w:webHidden/>
          </w:rPr>
          <w:t>22</w:t>
        </w:r>
        <w:r>
          <w:rPr>
            <w:noProof/>
            <w:webHidden/>
          </w:rPr>
          <w:fldChar w:fldCharType="end"/>
        </w:r>
      </w:hyperlink>
    </w:p>
    <w:p w14:paraId="5AA32214" w14:textId="6D3FF67D"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79" w:history="1">
        <w:r w:rsidRPr="006E0F23">
          <w:rPr>
            <w:rStyle w:val="Hyperlink"/>
            <w:noProof/>
          </w:rPr>
          <w:t>6.1.1</w:t>
        </w:r>
        <w:r w:rsidRPr="009126CF">
          <w:rPr>
            <w:rFonts w:ascii="Calibri" w:hAnsi="Calibri"/>
            <w:noProof/>
            <w:szCs w:val="22"/>
            <w:lang w:eastAsia="en-GB"/>
          </w:rPr>
          <w:tab/>
        </w:r>
        <w:r w:rsidRPr="006E0F23">
          <w:rPr>
            <w:rStyle w:val="Hyperlink"/>
            <w:noProof/>
          </w:rPr>
          <w:t>Database</w:t>
        </w:r>
        <w:r>
          <w:rPr>
            <w:noProof/>
            <w:webHidden/>
          </w:rPr>
          <w:tab/>
        </w:r>
        <w:r>
          <w:rPr>
            <w:noProof/>
            <w:webHidden/>
          </w:rPr>
          <w:fldChar w:fldCharType="begin"/>
        </w:r>
        <w:r>
          <w:rPr>
            <w:noProof/>
            <w:webHidden/>
          </w:rPr>
          <w:instrText xml:space="preserve"> PAGEREF _Toc71728179 \h </w:instrText>
        </w:r>
        <w:r>
          <w:rPr>
            <w:noProof/>
            <w:webHidden/>
          </w:rPr>
        </w:r>
        <w:r>
          <w:rPr>
            <w:noProof/>
            <w:webHidden/>
          </w:rPr>
          <w:fldChar w:fldCharType="separate"/>
        </w:r>
        <w:r w:rsidR="00DC6FDD">
          <w:rPr>
            <w:noProof/>
            <w:webHidden/>
          </w:rPr>
          <w:t>22</w:t>
        </w:r>
        <w:r>
          <w:rPr>
            <w:noProof/>
            <w:webHidden/>
          </w:rPr>
          <w:fldChar w:fldCharType="end"/>
        </w:r>
      </w:hyperlink>
    </w:p>
    <w:p w14:paraId="3F5F2FBC" w14:textId="30E5402A"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0" w:history="1">
        <w:r w:rsidRPr="006E0F23">
          <w:rPr>
            <w:rStyle w:val="Hyperlink"/>
            <w:noProof/>
          </w:rPr>
          <w:t>6.1.2</w:t>
        </w:r>
        <w:r w:rsidRPr="009126CF">
          <w:rPr>
            <w:rFonts w:ascii="Calibri" w:hAnsi="Calibri"/>
            <w:noProof/>
            <w:szCs w:val="22"/>
            <w:lang w:eastAsia="en-GB"/>
          </w:rPr>
          <w:tab/>
        </w:r>
        <w:r w:rsidRPr="006E0F23">
          <w:rPr>
            <w:rStyle w:val="Hyperlink"/>
            <w:noProof/>
          </w:rPr>
          <w:t>User Interface Development</w:t>
        </w:r>
        <w:r>
          <w:rPr>
            <w:noProof/>
            <w:webHidden/>
          </w:rPr>
          <w:tab/>
        </w:r>
        <w:r>
          <w:rPr>
            <w:noProof/>
            <w:webHidden/>
          </w:rPr>
          <w:fldChar w:fldCharType="begin"/>
        </w:r>
        <w:r>
          <w:rPr>
            <w:noProof/>
            <w:webHidden/>
          </w:rPr>
          <w:instrText xml:space="preserve"> PAGEREF _Toc71728180 \h </w:instrText>
        </w:r>
        <w:r>
          <w:rPr>
            <w:noProof/>
            <w:webHidden/>
          </w:rPr>
        </w:r>
        <w:r>
          <w:rPr>
            <w:noProof/>
            <w:webHidden/>
          </w:rPr>
          <w:fldChar w:fldCharType="separate"/>
        </w:r>
        <w:r w:rsidR="00DC6FDD">
          <w:rPr>
            <w:noProof/>
            <w:webHidden/>
          </w:rPr>
          <w:t>22</w:t>
        </w:r>
        <w:r>
          <w:rPr>
            <w:noProof/>
            <w:webHidden/>
          </w:rPr>
          <w:fldChar w:fldCharType="end"/>
        </w:r>
      </w:hyperlink>
    </w:p>
    <w:p w14:paraId="41B70A4D" w14:textId="2D8E5893" w:rsidR="009126CF" w:rsidRPr="009126CF" w:rsidRDefault="009126CF" w:rsidP="009126CF">
      <w:pPr>
        <w:pStyle w:val="TOC2"/>
        <w:spacing w:line="288" w:lineRule="auto"/>
        <w:rPr>
          <w:rFonts w:ascii="Calibri" w:hAnsi="Calibri"/>
          <w:noProof/>
          <w:szCs w:val="22"/>
          <w:lang w:eastAsia="en-GB"/>
        </w:rPr>
      </w:pPr>
      <w:hyperlink w:anchor="_Toc71728181" w:history="1">
        <w:r w:rsidRPr="006E0F23">
          <w:rPr>
            <w:rStyle w:val="Hyperlink"/>
            <w:noProof/>
          </w:rPr>
          <w:t>6.2</w:t>
        </w:r>
        <w:r w:rsidRPr="009126CF">
          <w:rPr>
            <w:rFonts w:ascii="Calibri" w:hAnsi="Calibri"/>
            <w:noProof/>
            <w:szCs w:val="22"/>
            <w:lang w:eastAsia="en-GB"/>
          </w:rPr>
          <w:tab/>
        </w:r>
        <w:r w:rsidRPr="006E0F23">
          <w:rPr>
            <w:rStyle w:val="Hyperlink"/>
            <w:noProof/>
          </w:rPr>
          <w:t>Development Tools</w:t>
        </w:r>
        <w:r>
          <w:rPr>
            <w:noProof/>
            <w:webHidden/>
          </w:rPr>
          <w:tab/>
        </w:r>
        <w:r>
          <w:rPr>
            <w:noProof/>
            <w:webHidden/>
          </w:rPr>
          <w:fldChar w:fldCharType="begin"/>
        </w:r>
        <w:r>
          <w:rPr>
            <w:noProof/>
            <w:webHidden/>
          </w:rPr>
          <w:instrText xml:space="preserve"> PAGEREF _Toc71728181 \h </w:instrText>
        </w:r>
        <w:r>
          <w:rPr>
            <w:noProof/>
            <w:webHidden/>
          </w:rPr>
        </w:r>
        <w:r>
          <w:rPr>
            <w:noProof/>
            <w:webHidden/>
          </w:rPr>
          <w:fldChar w:fldCharType="separate"/>
        </w:r>
        <w:r w:rsidR="00DC6FDD">
          <w:rPr>
            <w:noProof/>
            <w:webHidden/>
          </w:rPr>
          <w:t>23</w:t>
        </w:r>
        <w:r>
          <w:rPr>
            <w:noProof/>
            <w:webHidden/>
          </w:rPr>
          <w:fldChar w:fldCharType="end"/>
        </w:r>
      </w:hyperlink>
    </w:p>
    <w:p w14:paraId="2612FEFF" w14:textId="2436FB7D"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2" w:history="1">
        <w:r w:rsidRPr="006E0F23">
          <w:rPr>
            <w:rStyle w:val="Hyperlink"/>
            <w:noProof/>
          </w:rPr>
          <w:t>6.2.1</w:t>
        </w:r>
        <w:r w:rsidRPr="009126CF">
          <w:rPr>
            <w:rFonts w:ascii="Calibri" w:hAnsi="Calibri"/>
            <w:noProof/>
            <w:szCs w:val="22"/>
            <w:lang w:eastAsia="en-GB"/>
          </w:rPr>
          <w:tab/>
        </w:r>
        <w:r w:rsidRPr="006E0F23">
          <w:rPr>
            <w:rStyle w:val="Hyperlink"/>
            <w:noProof/>
          </w:rPr>
          <w:t>Git</w:t>
        </w:r>
        <w:r>
          <w:rPr>
            <w:noProof/>
            <w:webHidden/>
          </w:rPr>
          <w:tab/>
        </w:r>
        <w:r>
          <w:rPr>
            <w:noProof/>
            <w:webHidden/>
          </w:rPr>
          <w:fldChar w:fldCharType="begin"/>
        </w:r>
        <w:r>
          <w:rPr>
            <w:noProof/>
            <w:webHidden/>
          </w:rPr>
          <w:instrText xml:space="preserve"> PAGEREF _Toc71728182 \h </w:instrText>
        </w:r>
        <w:r>
          <w:rPr>
            <w:noProof/>
            <w:webHidden/>
          </w:rPr>
        </w:r>
        <w:r>
          <w:rPr>
            <w:noProof/>
            <w:webHidden/>
          </w:rPr>
          <w:fldChar w:fldCharType="separate"/>
        </w:r>
        <w:r w:rsidR="00DC6FDD">
          <w:rPr>
            <w:noProof/>
            <w:webHidden/>
          </w:rPr>
          <w:t>23</w:t>
        </w:r>
        <w:r>
          <w:rPr>
            <w:noProof/>
            <w:webHidden/>
          </w:rPr>
          <w:fldChar w:fldCharType="end"/>
        </w:r>
      </w:hyperlink>
    </w:p>
    <w:p w14:paraId="41CD3A01" w14:textId="6C117781"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3" w:history="1">
        <w:r w:rsidRPr="006E0F23">
          <w:rPr>
            <w:rStyle w:val="Hyperlink"/>
            <w:noProof/>
          </w:rPr>
          <w:t>6.2.2</w:t>
        </w:r>
        <w:r w:rsidRPr="009126CF">
          <w:rPr>
            <w:rFonts w:ascii="Calibri" w:hAnsi="Calibri"/>
            <w:noProof/>
            <w:szCs w:val="22"/>
            <w:lang w:eastAsia="en-GB"/>
          </w:rPr>
          <w:tab/>
        </w:r>
        <w:r w:rsidRPr="006E0F23">
          <w:rPr>
            <w:rStyle w:val="Hyperlink"/>
            <w:noProof/>
          </w:rPr>
          <w:t>Integrated Development Environment (IDE): Pycharm</w:t>
        </w:r>
        <w:r>
          <w:rPr>
            <w:noProof/>
            <w:webHidden/>
          </w:rPr>
          <w:tab/>
        </w:r>
        <w:r>
          <w:rPr>
            <w:noProof/>
            <w:webHidden/>
          </w:rPr>
          <w:fldChar w:fldCharType="begin"/>
        </w:r>
        <w:r>
          <w:rPr>
            <w:noProof/>
            <w:webHidden/>
          </w:rPr>
          <w:instrText xml:space="preserve"> PAGEREF _Toc71728183 \h </w:instrText>
        </w:r>
        <w:r>
          <w:rPr>
            <w:noProof/>
            <w:webHidden/>
          </w:rPr>
        </w:r>
        <w:r>
          <w:rPr>
            <w:noProof/>
            <w:webHidden/>
          </w:rPr>
          <w:fldChar w:fldCharType="separate"/>
        </w:r>
        <w:r w:rsidR="00DC6FDD">
          <w:rPr>
            <w:noProof/>
            <w:webHidden/>
          </w:rPr>
          <w:t>24</w:t>
        </w:r>
        <w:r>
          <w:rPr>
            <w:noProof/>
            <w:webHidden/>
          </w:rPr>
          <w:fldChar w:fldCharType="end"/>
        </w:r>
      </w:hyperlink>
    </w:p>
    <w:p w14:paraId="79370922" w14:textId="47FE04F1" w:rsidR="009126CF" w:rsidRPr="009126CF" w:rsidRDefault="009126CF" w:rsidP="009126CF">
      <w:pPr>
        <w:pStyle w:val="TOC2"/>
        <w:spacing w:line="288" w:lineRule="auto"/>
        <w:rPr>
          <w:rFonts w:ascii="Calibri" w:hAnsi="Calibri"/>
          <w:noProof/>
          <w:szCs w:val="22"/>
          <w:lang w:eastAsia="en-GB"/>
        </w:rPr>
      </w:pPr>
      <w:hyperlink w:anchor="_Toc71728184" w:history="1">
        <w:r w:rsidRPr="006E0F23">
          <w:rPr>
            <w:rStyle w:val="Hyperlink"/>
            <w:noProof/>
          </w:rPr>
          <w:t>6.3</w:t>
        </w:r>
        <w:r w:rsidRPr="009126CF">
          <w:rPr>
            <w:rFonts w:ascii="Calibri" w:hAnsi="Calibri"/>
            <w:noProof/>
            <w:szCs w:val="22"/>
            <w:lang w:eastAsia="en-GB"/>
          </w:rPr>
          <w:tab/>
        </w:r>
        <w:r w:rsidRPr="006E0F23">
          <w:rPr>
            <w:rStyle w:val="Hyperlink"/>
            <w:noProof/>
          </w:rPr>
          <w:t>Architecture</w:t>
        </w:r>
        <w:r>
          <w:rPr>
            <w:noProof/>
            <w:webHidden/>
          </w:rPr>
          <w:tab/>
        </w:r>
        <w:r>
          <w:rPr>
            <w:noProof/>
            <w:webHidden/>
          </w:rPr>
          <w:fldChar w:fldCharType="begin"/>
        </w:r>
        <w:r>
          <w:rPr>
            <w:noProof/>
            <w:webHidden/>
          </w:rPr>
          <w:instrText xml:space="preserve"> PAGEREF _Toc71728184 \h </w:instrText>
        </w:r>
        <w:r>
          <w:rPr>
            <w:noProof/>
            <w:webHidden/>
          </w:rPr>
        </w:r>
        <w:r>
          <w:rPr>
            <w:noProof/>
            <w:webHidden/>
          </w:rPr>
          <w:fldChar w:fldCharType="separate"/>
        </w:r>
        <w:r w:rsidR="00DC6FDD">
          <w:rPr>
            <w:noProof/>
            <w:webHidden/>
          </w:rPr>
          <w:t>24</w:t>
        </w:r>
        <w:r>
          <w:rPr>
            <w:noProof/>
            <w:webHidden/>
          </w:rPr>
          <w:fldChar w:fldCharType="end"/>
        </w:r>
      </w:hyperlink>
    </w:p>
    <w:p w14:paraId="4F665636" w14:textId="4DA3D99A"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5" w:history="1">
        <w:r w:rsidRPr="006E0F23">
          <w:rPr>
            <w:rStyle w:val="Hyperlink"/>
            <w:noProof/>
          </w:rPr>
          <w:t>6.3.1</w:t>
        </w:r>
        <w:r w:rsidRPr="009126CF">
          <w:rPr>
            <w:rFonts w:ascii="Calibri" w:hAnsi="Calibri"/>
            <w:noProof/>
            <w:szCs w:val="22"/>
            <w:lang w:eastAsia="en-GB"/>
          </w:rPr>
          <w:tab/>
        </w:r>
        <w:r w:rsidRPr="006E0F23">
          <w:rPr>
            <w:rStyle w:val="Hyperlink"/>
            <w:noProof/>
          </w:rPr>
          <w:t>Jump Server</w:t>
        </w:r>
        <w:r>
          <w:rPr>
            <w:noProof/>
            <w:webHidden/>
          </w:rPr>
          <w:tab/>
        </w:r>
        <w:r>
          <w:rPr>
            <w:noProof/>
            <w:webHidden/>
          </w:rPr>
          <w:fldChar w:fldCharType="begin"/>
        </w:r>
        <w:r>
          <w:rPr>
            <w:noProof/>
            <w:webHidden/>
          </w:rPr>
          <w:instrText xml:space="preserve"> PAGEREF _Toc71728185 \h </w:instrText>
        </w:r>
        <w:r>
          <w:rPr>
            <w:noProof/>
            <w:webHidden/>
          </w:rPr>
        </w:r>
        <w:r>
          <w:rPr>
            <w:noProof/>
            <w:webHidden/>
          </w:rPr>
          <w:fldChar w:fldCharType="separate"/>
        </w:r>
        <w:r w:rsidR="00DC6FDD">
          <w:rPr>
            <w:noProof/>
            <w:webHidden/>
          </w:rPr>
          <w:t>24</w:t>
        </w:r>
        <w:r>
          <w:rPr>
            <w:noProof/>
            <w:webHidden/>
          </w:rPr>
          <w:fldChar w:fldCharType="end"/>
        </w:r>
      </w:hyperlink>
    </w:p>
    <w:p w14:paraId="24062F02" w14:textId="1F8872F8" w:rsidR="009126CF" w:rsidRPr="009126CF" w:rsidRDefault="009126CF" w:rsidP="009126CF">
      <w:pPr>
        <w:pStyle w:val="TOC1"/>
        <w:spacing w:line="288" w:lineRule="auto"/>
        <w:rPr>
          <w:rFonts w:ascii="Calibri" w:hAnsi="Calibri"/>
          <w:noProof/>
          <w:szCs w:val="22"/>
          <w:lang w:eastAsia="en-GB"/>
        </w:rPr>
      </w:pPr>
      <w:hyperlink w:anchor="_Toc71728186" w:history="1">
        <w:r w:rsidRPr="006E0F23">
          <w:rPr>
            <w:rStyle w:val="Hyperlink"/>
            <w:noProof/>
          </w:rPr>
          <w:t>7</w:t>
        </w:r>
        <w:r w:rsidRPr="009126CF">
          <w:rPr>
            <w:rFonts w:ascii="Calibri" w:hAnsi="Calibri"/>
            <w:noProof/>
            <w:szCs w:val="22"/>
            <w:lang w:eastAsia="en-GB"/>
          </w:rPr>
          <w:tab/>
        </w:r>
        <w:r w:rsidRPr="006E0F23">
          <w:rPr>
            <w:rStyle w:val="Hyperlink"/>
            <w:noProof/>
          </w:rPr>
          <w:t>EVALUATION</w:t>
        </w:r>
        <w:r>
          <w:rPr>
            <w:noProof/>
            <w:webHidden/>
          </w:rPr>
          <w:tab/>
        </w:r>
        <w:r>
          <w:rPr>
            <w:noProof/>
            <w:webHidden/>
          </w:rPr>
          <w:fldChar w:fldCharType="begin"/>
        </w:r>
        <w:r>
          <w:rPr>
            <w:noProof/>
            <w:webHidden/>
          </w:rPr>
          <w:instrText xml:space="preserve"> PAGEREF _Toc71728186 \h </w:instrText>
        </w:r>
        <w:r>
          <w:rPr>
            <w:noProof/>
            <w:webHidden/>
          </w:rPr>
        </w:r>
        <w:r>
          <w:rPr>
            <w:noProof/>
            <w:webHidden/>
          </w:rPr>
          <w:fldChar w:fldCharType="separate"/>
        </w:r>
        <w:r w:rsidR="00DC6FDD">
          <w:rPr>
            <w:noProof/>
            <w:webHidden/>
          </w:rPr>
          <w:t>25</w:t>
        </w:r>
        <w:r>
          <w:rPr>
            <w:noProof/>
            <w:webHidden/>
          </w:rPr>
          <w:fldChar w:fldCharType="end"/>
        </w:r>
      </w:hyperlink>
    </w:p>
    <w:p w14:paraId="1C462DF4" w14:textId="7450048C" w:rsidR="009126CF" w:rsidRPr="009126CF" w:rsidRDefault="009126CF" w:rsidP="009126CF">
      <w:pPr>
        <w:pStyle w:val="TOC2"/>
        <w:spacing w:line="288" w:lineRule="auto"/>
        <w:rPr>
          <w:rFonts w:ascii="Calibri" w:hAnsi="Calibri"/>
          <w:noProof/>
          <w:szCs w:val="22"/>
          <w:lang w:eastAsia="en-GB"/>
        </w:rPr>
      </w:pPr>
      <w:hyperlink w:anchor="_Toc71728187" w:history="1">
        <w:r w:rsidRPr="006E0F23">
          <w:rPr>
            <w:rStyle w:val="Hyperlink"/>
            <w:noProof/>
          </w:rPr>
          <w:t>7.1</w:t>
        </w:r>
        <w:r w:rsidRPr="009126CF">
          <w:rPr>
            <w:rFonts w:ascii="Calibri" w:hAnsi="Calibri"/>
            <w:noProof/>
            <w:szCs w:val="22"/>
            <w:lang w:eastAsia="en-GB"/>
          </w:rPr>
          <w:tab/>
        </w:r>
        <w:r w:rsidRPr="006E0F23">
          <w:rPr>
            <w:rStyle w:val="Hyperlink"/>
            <w:noProof/>
          </w:rPr>
          <w:t>Testing</w:t>
        </w:r>
        <w:r>
          <w:rPr>
            <w:noProof/>
            <w:webHidden/>
          </w:rPr>
          <w:tab/>
        </w:r>
        <w:r>
          <w:rPr>
            <w:noProof/>
            <w:webHidden/>
          </w:rPr>
          <w:fldChar w:fldCharType="begin"/>
        </w:r>
        <w:r>
          <w:rPr>
            <w:noProof/>
            <w:webHidden/>
          </w:rPr>
          <w:instrText xml:space="preserve"> PAGEREF _Toc71728187 \h </w:instrText>
        </w:r>
        <w:r>
          <w:rPr>
            <w:noProof/>
            <w:webHidden/>
          </w:rPr>
        </w:r>
        <w:r>
          <w:rPr>
            <w:noProof/>
            <w:webHidden/>
          </w:rPr>
          <w:fldChar w:fldCharType="separate"/>
        </w:r>
        <w:r w:rsidR="00DC6FDD">
          <w:rPr>
            <w:noProof/>
            <w:webHidden/>
          </w:rPr>
          <w:t>25</w:t>
        </w:r>
        <w:r>
          <w:rPr>
            <w:noProof/>
            <w:webHidden/>
          </w:rPr>
          <w:fldChar w:fldCharType="end"/>
        </w:r>
      </w:hyperlink>
    </w:p>
    <w:p w14:paraId="4B5DB565" w14:textId="609C2B26"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8" w:history="1">
        <w:r w:rsidRPr="006E0F23">
          <w:rPr>
            <w:rStyle w:val="Hyperlink"/>
            <w:noProof/>
          </w:rPr>
          <w:t>7.1.1</w:t>
        </w:r>
        <w:r w:rsidRPr="009126CF">
          <w:rPr>
            <w:rFonts w:ascii="Calibri" w:hAnsi="Calibri"/>
            <w:noProof/>
            <w:szCs w:val="22"/>
            <w:lang w:eastAsia="en-GB"/>
          </w:rPr>
          <w:tab/>
        </w:r>
        <w:r w:rsidRPr="006E0F23">
          <w:rPr>
            <w:rStyle w:val="Hyperlink"/>
            <w:noProof/>
          </w:rPr>
          <w:t>Quality</w:t>
        </w:r>
        <w:r>
          <w:rPr>
            <w:noProof/>
            <w:webHidden/>
          </w:rPr>
          <w:tab/>
        </w:r>
        <w:r>
          <w:rPr>
            <w:noProof/>
            <w:webHidden/>
          </w:rPr>
          <w:fldChar w:fldCharType="begin"/>
        </w:r>
        <w:r>
          <w:rPr>
            <w:noProof/>
            <w:webHidden/>
          </w:rPr>
          <w:instrText xml:space="preserve"> PAGEREF _Toc71728188 \h </w:instrText>
        </w:r>
        <w:r>
          <w:rPr>
            <w:noProof/>
            <w:webHidden/>
          </w:rPr>
        </w:r>
        <w:r>
          <w:rPr>
            <w:noProof/>
            <w:webHidden/>
          </w:rPr>
          <w:fldChar w:fldCharType="separate"/>
        </w:r>
        <w:r w:rsidR="00DC6FDD">
          <w:rPr>
            <w:noProof/>
            <w:webHidden/>
          </w:rPr>
          <w:t>25</w:t>
        </w:r>
        <w:r>
          <w:rPr>
            <w:noProof/>
            <w:webHidden/>
          </w:rPr>
          <w:fldChar w:fldCharType="end"/>
        </w:r>
      </w:hyperlink>
    </w:p>
    <w:p w14:paraId="6504AFAB" w14:textId="6E425DB4"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89" w:history="1">
        <w:r w:rsidRPr="006E0F23">
          <w:rPr>
            <w:rStyle w:val="Hyperlink"/>
            <w:noProof/>
          </w:rPr>
          <w:t>7.1.2</w:t>
        </w:r>
        <w:r w:rsidRPr="009126CF">
          <w:rPr>
            <w:rFonts w:ascii="Calibri" w:hAnsi="Calibri"/>
            <w:noProof/>
            <w:szCs w:val="22"/>
            <w:lang w:eastAsia="en-GB"/>
          </w:rPr>
          <w:tab/>
        </w:r>
        <w:r w:rsidRPr="006E0F23">
          <w:rPr>
            <w:rStyle w:val="Hyperlink"/>
            <w:noProof/>
          </w:rPr>
          <w:t>Requirements</w:t>
        </w:r>
        <w:r>
          <w:rPr>
            <w:noProof/>
            <w:webHidden/>
          </w:rPr>
          <w:tab/>
        </w:r>
        <w:r>
          <w:rPr>
            <w:noProof/>
            <w:webHidden/>
          </w:rPr>
          <w:fldChar w:fldCharType="begin"/>
        </w:r>
        <w:r>
          <w:rPr>
            <w:noProof/>
            <w:webHidden/>
          </w:rPr>
          <w:instrText xml:space="preserve"> PAGEREF _Toc71728189 \h </w:instrText>
        </w:r>
        <w:r>
          <w:rPr>
            <w:noProof/>
            <w:webHidden/>
          </w:rPr>
        </w:r>
        <w:r>
          <w:rPr>
            <w:noProof/>
            <w:webHidden/>
          </w:rPr>
          <w:fldChar w:fldCharType="separate"/>
        </w:r>
        <w:r w:rsidR="00DC6FDD">
          <w:rPr>
            <w:noProof/>
            <w:webHidden/>
          </w:rPr>
          <w:t>25</w:t>
        </w:r>
        <w:r>
          <w:rPr>
            <w:noProof/>
            <w:webHidden/>
          </w:rPr>
          <w:fldChar w:fldCharType="end"/>
        </w:r>
      </w:hyperlink>
    </w:p>
    <w:p w14:paraId="7FD41400" w14:textId="5A1881C3"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0" w:history="1">
        <w:r w:rsidRPr="006E0F23">
          <w:rPr>
            <w:rStyle w:val="Hyperlink"/>
            <w:noProof/>
          </w:rPr>
          <w:t>7.1.3</w:t>
        </w:r>
        <w:r w:rsidRPr="009126CF">
          <w:rPr>
            <w:rFonts w:ascii="Calibri" w:hAnsi="Calibri"/>
            <w:noProof/>
            <w:szCs w:val="22"/>
            <w:lang w:eastAsia="en-GB"/>
          </w:rPr>
          <w:tab/>
        </w:r>
        <w:r w:rsidRPr="006E0F23">
          <w:rPr>
            <w:rStyle w:val="Hyperlink"/>
            <w:noProof/>
          </w:rPr>
          <w:t>Defects</w:t>
        </w:r>
        <w:r>
          <w:rPr>
            <w:noProof/>
            <w:webHidden/>
          </w:rPr>
          <w:tab/>
        </w:r>
        <w:r>
          <w:rPr>
            <w:noProof/>
            <w:webHidden/>
          </w:rPr>
          <w:fldChar w:fldCharType="begin"/>
        </w:r>
        <w:r>
          <w:rPr>
            <w:noProof/>
            <w:webHidden/>
          </w:rPr>
          <w:instrText xml:space="preserve"> PAGEREF _Toc71728190 \h </w:instrText>
        </w:r>
        <w:r>
          <w:rPr>
            <w:noProof/>
            <w:webHidden/>
          </w:rPr>
        </w:r>
        <w:r>
          <w:rPr>
            <w:noProof/>
            <w:webHidden/>
          </w:rPr>
          <w:fldChar w:fldCharType="separate"/>
        </w:r>
        <w:r w:rsidR="00DC6FDD">
          <w:rPr>
            <w:noProof/>
            <w:webHidden/>
          </w:rPr>
          <w:t>25</w:t>
        </w:r>
        <w:r>
          <w:rPr>
            <w:noProof/>
            <w:webHidden/>
          </w:rPr>
          <w:fldChar w:fldCharType="end"/>
        </w:r>
      </w:hyperlink>
    </w:p>
    <w:p w14:paraId="06103EE3" w14:textId="4D8CD841" w:rsidR="009126CF" w:rsidRPr="009126CF" w:rsidRDefault="009126CF" w:rsidP="009126CF">
      <w:pPr>
        <w:pStyle w:val="TOC2"/>
        <w:spacing w:line="288" w:lineRule="auto"/>
        <w:rPr>
          <w:rFonts w:ascii="Calibri" w:hAnsi="Calibri"/>
          <w:noProof/>
          <w:szCs w:val="22"/>
          <w:lang w:eastAsia="en-GB"/>
        </w:rPr>
      </w:pPr>
      <w:hyperlink w:anchor="_Toc71728191" w:history="1">
        <w:r w:rsidRPr="006E0F23">
          <w:rPr>
            <w:rStyle w:val="Hyperlink"/>
            <w:noProof/>
          </w:rPr>
          <w:t>7.2</w:t>
        </w:r>
        <w:r w:rsidRPr="009126CF">
          <w:rPr>
            <w:rFonts w:ascii="Calibri" w:hAnsi="Calibri"/>
            <w:noProof/>
            <w:szCs w:val="22"/>
            <w:lang w:eastAsia="en-GB"/>
          </w:rPr>
          <w:tab/>
        </w:r>
        <w:r w:rsidRPr="006E0F23">
          <w:rPr>
            <w:rStyle w:val="Hyperlink"/>
            <w:noProof/>
          </w:rPr>
          <w:t>Evaluation of Aims and Objectives</w:t>
        </w:r>
        <w:r>
          <w:rPr>
            <w:noProof/>
            <w:webHidden/>
          </w:rPr>
          <w:tab/>
        </w:r>
        <w:r>
          <w:rPr>
            <w:noProof/>
            <w:webHidden/>
          </w:rPr>
          <w:fldChar w:fldCharType="begin"/>
        </w:r>
        <w:r>
          <w:rPr>
            <w:noProof/>
            <w:webHidden/>
          </w:rPr>
          <w:instrText xml:space="preserve"> PAGEREF _Toc71728191 \h </w:instrText>
        </w:r>
        <w:r>
          <w:rPr>
            <w:noProof/>
            <w:webHidden/>
          </w:rPr>
        </w:r>
        <w:r>
          <w:rPr>
            <w:noProof/>
            <w:webHidden/>
          </w:rPr>
          <w:fldChar w:fldCharType="separate"/>
        </w:r>
        <w:r w:rsidR="00DC6FDD">
          <w:rPr>
            <w:noProof/>
            <w:webHidden/>
          </w:rPr>
          <w:t>25</w:t>
        </w:r>
        <w:r>
          <w:rPr>
            <w:noProof/>
            <w:webHidden/>
          </w:rPr>
          <w:fldChar w:fldCharType="end"/>
        </w:r>
      </w:hyperlink>
    </w:p>
    <w:p w14:paraId="384939BF" w14:textId="5385A9EA"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2" w:history="1">
        <w:r w:rsidRPr="006E0F23">
          <w:rPr>
            <w:rStyle w:val="Hyperlink"/>
            <w:noProof/>
          </w:rPr>
          <w:t>7.2.1</w:t>
        </w:r>
        <w:r w:rsidRPr="009126CF">
          <w:rPr>
            <w:rFonts w:ascii="Calibri" w:hAnsi="Calibri"/>
            <w:noProof/>
            <w:szCs w:val="22"/>
            <w:lang w:eastAsia="en-GB"/>
          </w:rPr>
          <w:tab/>
        </w:r>
        <w:r w:rsidRPr="006E0F23">
          <w:rPr>
            <w:rStyle w:val="Hyperlink"/>
            <w:noProof/>
          </w:rPr>
          <w:t>Research organisational impact of configuration failures</w:t>
        </w:r>
        <w:r>
          <w:rPr>
            <w:noProof/>
            <w:webHidden/>
          </w:rPr>
          <w:tab/>
        </w:r>
        <w:r>
          <w:rPr>
            <w:noProof/>
            <w:webHidden/>
          </w:rPr>
          <w:fldChar w:fldCharType="begin"/>
        </w:r>
        <w:r>
          <w:rPr>
            <w:noProof/>
            <w:webHidden/>
          </w:rPr>
          <w:instrText xml:space="preserve"> PAGEREF _Toc71728192 \h </w:instrText>
        </w:r>
        <w:r>
          <w:rPr>
            <w:noProof/>
            <w:webHidden/>
          </w:rPr>
        </w:r>
        <w:r>
          <w:rPr>
            <w:noProof/>
            <w:webHidden/>
          </w:rPr>
          <w:fldChar w:fldCharType="separate"/>
        </w:r>
        <w:r w:rsidR="00DC6FDD">
          <w:rPr>
            <w:noProof/>
            <w:webHidden/>
          </w:rPr>
          <w:t>25</w:t>
        </w:r>
        <w:r>
          <w:rPr>
            <w:noProof/>
            <w:webHidden/>
          </w:rPr>
          <w:fldChar w:fldCharType="end"/>
        </w:r>
      </w:hyperlink>
    </w:p>
    <w:p w14:paraId="6C391F76" w14:textId="7449A3FF"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3" w:history="1">
        <w:r w:rsidRPr="006E0F23">
          <w:rPr>
            <w:rStyle w:val="Hyperlink"/>
            <w:noProof/>
          </w:rPr>
          <w:t>7.2.2</w:t>
        </w:r>
        <w:r w:rsidRPr="009126CF">
          <w:rPr>
            <w:rFonts w:ascii="Calibri" w:hAnsi="Calibri"/>
            <w:noProof/>
            <w:szCs w:val="22"/>
            <w:lang w:eastAsia="en-GB"/>
          </w:rPr>
          <w:tab/>
        </w:r>
        <w:r w:rsidRPr="006E0F23">
          <w:rPr>
            <w:rStyle w:val="Hyperlink"/>
            <w:noProof/>
          </w:rPr>
          <w:t>Identify an appropriate methodology to complete all requirements efficiently</w:t>
        </w:r>
        <w:r>
          <w:rPr>
            <w:noProof/>
            <w:webHidden/>
          </w:rPr>
          <w:tab/>
        </w:r>
        <w:r>
          <w:rPr>
            <w:noProof/>
            <w:webHidden/>
          </w:rPr>
          <w:fldChar w:fldCharType="begin"/>
        </w:r>
        <w:r>
          <w:rPr>
            <w:noProof/>
            <w:webHidden/>
          </w:rPr>
          <w:instrText xml:space="preserve"> PAGEREF _Toc71728193 \h </w:instrText>
        </w:r>
        <w:r>
          <w:rPr>
            <w:noProof/>
            <w:webHidden/>
          </w:rPr>
        </w:r>
        <w:r>
          <w:rPr>
            <w:noProof/>
            <w:webHidden/>
          </w:rPr>
          <w:fldChar w:fldCharType="separate"/>
        </w:r>
        <w:r w:rsidR="00DC6FDD">
          <w:rPr>
            <w:noProof/>
            <w:webHidden/>
          </w:rPr>
          <w:t>26</w:t>
        </w:r>
        <w:r>
          <w:rPr>
            <w:noProof/>
            <w:webHidden/>
          </w:rPr>
          <w:fldChar w:fldCharType="end"/>
        </w:r>
      </w:hyperlink>
    </w:p>
    <w:p w14:paraId="6678F238" w14:textId="5E022DB7" w:rsidR="009126CF" w:rsidRPr="009126CF" w:rsidRDefault="009126CF" w:rsidP="009126CF">
      <w:pPr>
        <w:pStyle w:val="TOC3"/>
        <w:tabs>
          <w:tab w:val="left" w:pos="1320"/>
          <w:tab w:val="right" w:leader="dot" w:pos="9628"/>
        </w:tabs>
        <w:spacing w:line="288" w:lineRule="auto"/>
        <w:ind w:left="1320" w:hanging="880"/>
        <w:rPr>
          <w:rFonts w:ascii="Calibri" w:hAnsi="Calibri"/>
          <w:noProof/>
          <w:szCs w:val="22"/>
          <w:lang w:eastAsia="en-GB"/>
        </w:rPr>
      </w:pPr>
      <w:hyperlink w:anchor="_Toc71728194" w:history="1">
        <w:r w:rsidRPr="006E0F23">
          <w:rPr>
            <w:rStyle w:val="Hyperlink"/>
            <w:noProof/>
          </w:rPr>
          <w:t>7.2.3</w:t>
        </w:r>
        <w:r w:rsidRPr="009126CF">
          <w:rPr>
            <w:rFonts w:ascii="Calibri" w:hAnsi="Calibri"/>
            <w:noProof/>
            <w:szCs w:val="22"/>
            <w:lang w:eastAsia="en-GB"/>
          </w:rPr>
          <w:tab/>
        </w:r>
        <w:r w:rsidRPr="006E0F23">
          <w:rPr>
            <w:rStyle w:val="Hyperlink"/>
            <w:noProof/>
          </w:rPr>
          <w:t>Analyse problem domain and identify requirements for a Minimum Viable Product which provides a minimum level of functionality to prove the concept</w:t>
        </w:r>
        <w:r>
          <w:rPr>
            <w:noProof/>
            <w:webHidden/>
          </w:rPr>
          <w:tab/>
        </w:r>
        <w:r>
          <w:rPr>
            <w:noProof/>
            <w:webHidden/>
          </w:rPr>
          <w:fldChar w:fldCharType="begin"/>
        </w:r>
        <w:r>
          <w:rPr>
            <w:noProof/>
            <w:webHidden/>
          </w:rPr>
          <w:instrText xml:space="preserve"> PAGEREF _Toc71728194 \h </w:instrText>
        </w:r>
        <w:r>
          <w:rPr>
            <w:noProof/>
            <w:webHidden/>
          </w:rPr>
        </w:r>
        <w:r>
          <w:rPr>
            <w:noProof/>
            <w:webHidden/>
          </w:rPr>
          <w:fldChar w:fldCharType="separate"/>
        </w:r>
        <w:r w:rsidR="00DC6FDD">
          <w:rPr>
            <w:noProof/>
            <w:webHidden/>
          </w:rPr>
          <w:t>26</w:t>
        </w:r>
        <w:r>
          <w:rPr>
            <w:noProof/>
            <w:webHidden/>
          </w:rPr>
          <w:fldChar w:fldCharType="end"/>
        </w:r>
      </w:hyperlink>
    </w:p>
    <w:p w14:paraId="48F12E07" w14:textId="722971A8"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5" w:history="1">
        <w:r w:rsidRPr="006E0F23">
          <w:rPr>
            <w:rStyle w:val="Hyperlink"/>
            <w:noProof/>
          </w:rPr>
          <w:t>7.2.4</w:t>
        </w:r>
        <w:r w:rsidRPr="009126CF">
          <w:rPr>
            <w:rFonts w:ascii="Calibri" w:hAnsi="Calibri"/>
            <w:noProof/>
            <w:szCs w:val="22"/>
            <w:lang w:eastAsia="en-GB"/>
          </w:rPr>
          <w:tab/>
        </w:r>
        <w:r w:rsidRPr="006E0F23">
          <w:rPr>
            <w:rStyle w:val="Hyperlink"/>
            <w:noProof/>
          </w:rPr>
          <w:t>Research the most appropriate technology stack to create the web-based solution</w:t>
        </w:r>
        <w:r>
          <w:rPr>
            <w:noProof/>
            <w:webHidden/>
          </w:rPr>
          <w:tab/>
        </w:r>
        <w:r>
          <w:rPr>
            <w:noProof/>
            <w:webHidden/>
          </w:rPr>
          <w:fldChar w:fldCharType="begin"/>
        </w:r>
        <w:r>
          <w:rPr>
            <w:noProof/>
            <w:webHidden/>
          </w:rPr>
          <w:instrText xml:space="preserve"> PAGEREF _Toc71728195 \h </w:instrText>
        </w:r>
        <w:r>
          <w:rPr>
            <w:noProof/>
            <w:webHidden/>
          </w:rPr>
        </w:r>
        <w:r>
          <w:rPr>
            <w:noProof/>
            <w:webHidden/>
          </w:rPr>
          <w:fldChar w:fldCharType="separate"/>
        </w:r>
        <w:r w:rsidR="00DC6FDD">
          <w:rPr>
            <w:noProof/>
            <w:webHidden/>
          </w:rPr>
          <w:t>26</w:t>
        </w:r>
        <w:r>
          <w:rPr>
            <w:noProof/>
            <w:webHidden/>
          </w:rPr>
          <w:fldChar w:fldCharType="end"/>
        </w:r>
      </w:hyperlink>
    </w:p>
    <w:p w14:paraId="677F9AA8" w14:textId="28E16C47"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6" w:history="1">
        <w:r w:rsidRPr="006E0F23">
          <w:rPr>
            <w:rStyle w:val="Hyperlink"/>
            <w:noProof/>
          </w:rPr>
          <w:t>7.2.5</w:t>
        </w:r>
        <w:r w:rsidRPr="009126CF">
          <w:rPr>
            <w:rFonts w:ascii="Calibri" w:hAnsi="Calibri"/>
            <w:noProof/>
            <w:szCs w:val="22"/>
            <w:lang w:eastAsia="en-GB"/>
          </w:rPr>
          <w:tab/>
        </w:r>
        <w:r w:rsidRPr="006E0F23">
          <w:rPr>
            <w:rStyle w:val="Hyperlink"/>
            <w:noProof/>
          </w:rPr>
          <w:t>Design the solution from technical perspective with appropriate modelling</w:t>
        </w:r>
        <w:r>
          <w:rPr>
            <w:noProof/>
            <w:webHidden/>
          </w:rPr>
          <w:tab/>
        </w:r>
        <w:r>
          <w:rPr>
            <w:noProof/>
            <w:webHidden/>
          </w:rPr>
          <w:fldChar w:fldCharType="begin"/>
        </w:r>
        <w:r>
          <w:rPr>
            <w:noProof/>
            <w:webHidden/>
          </w:rPr>
          <w:instrText xml:space="preserve"> PAGEREF _Toc71728196 \h </w:instrText>
        </w:r>
        <w:r>
          <w:rPr>
            <w:noProof/>
            <w:webHidden/>
          </w:rPr>
        </w:r>
        <w:r>
          <w:rPr>
            <w:noProof/>
            <w:webHidden/>
          </w:rPr>
          <w:fldChar w:fldCharType="separate"/>
        </w:r>
        <w:r w:rsidR="00DC6FDD">
          <w:rPr>
            <w:noProof/>
            <w:webHidden/>
          </w:rPr>
          <w:t>26</w:t>
        </w:r>
        <w:r>
          <w:rPr>
            <w:noProof/>
            <w:webHidden/>
          </w:rPr>
          <w:fldChar w:fldCharType="end"/>
        </w:r>
      </w:hyperlink>
    </w:p>
    <w:p w14:paraId="255D1040" w14:textId="06578BA9" w:rsidR="009126CF" w:rsidRPr="009126CF" w:rsidRDefault="009126CF" w:rsidP="009126CF">
      <w:pPr>
        <w:pStyle w:val="TOC3"/>
        <w:tabs>
          <w:tab w:val="left" w:pos="1320"/>
          <w:tab w:val="right" w:leader="dot" w:pos="9628"/>
        </w:tabs>
        <w:spacing w:line="288" w:lineRule="auto"/>
        <w:ind w:left="1320" w:hanging="880"/>
        <w:rPr>
          <w:rFonts w:ascii="Calibri" w:hAnsi="Calibri"/>
          <w:noProof/>
          <w:szCs w:val="22"/>
          <w:lang w:eastAsia="en-GB"/>
        </w:rPr>
      </w:pPr>
      <w:hyperlink w:anchor="_Toc71728197" w:history="1">
        <w:r w:rsidRPr="006E0F23">
          <w:rPr>
            <w:rStyle w:val="Hyperlink"/>
            <w:noProof/>
          </w:rPr>
          <w:t>7.2.6</w:t>
        </w:r>
        <w:r w:rsidRPr="009126CF">
          <w:rPr>
            <w:rFonts w:ascii="Calibri" w:hAnsi="Calibri"/>
            <w:noProof/>
            <w:szCs w:val="22"/>
            <w:lang w:eastAsia="en-GB"/>
          </w:rPr>
          <w:tab/>
        </w:r>
        <w:r w:rsidRPr="006E0F23">
          <w:rPr>
            <w:rStyle w:val="Hyperlink"/>
            <w:noProof/>
          </w:rPr>
          <w:t>Implement the solution to meet the specified requirements with a focus on achieving the MVP</w:t>
        </w:r>
        <w:r>
          <w:rPr>
            <w:noProof/>
            <w:webHidden/>
          </w:rPr>
          <w:tab/>
        </w:r>
        <w:r>
          <w:rPr>
            <w:noProof/>
            <w:webHidden/>
          </w:rPr>
          <w:fldChar w:fldCharType="begin"/>
        </w:r>
        <w:r>
          <w:rPr>
            <w:noProof/>
            <w:webHidden/>
          </w:rPr>
          <w:instrText xml:space="preserve"> PAGEREF _Toc71728197 \h </w:instrText>
        </w:r>
        <w:r>
          <w:rPr>
            <w:noProof/>
            <w:webHidden/>
          </w:rPr>
        </w:r>
        <w:r>
          <w:rPr>
            <w:noProof/>
            <w:webHidden/>
          </w:rPr>
          <w:fldChar w:fldCharType="separate"/>
        </w:r>
        <w:r w:rsidR="00DC6FDD">
          <w:rPr>
            <w:noProof/>
            <w:webHidden/>
          </w:rPr>
          <w:t>26</w:t>
        </w:r>
        <w:r>
          <w:rPr>
            <w:noProof/>
            <w:webHidden/>
          </w:rPr>
          <w:fldChar w:fldCharType="end"/>
        </w:r>
      </w:hyperlink>
    </w:p>
    <w:p w14:paraId="7E452C55" w14:textId="6E5A4C63" w:rsidR="009126CF" w:rsidRPr="009126CF" w:rsidRDefault="009126CF" w:rsidP="009126CF">
      <w:pPr>
        <w:pStyle w:val="TOC3"/>
        <w:tabs>
          <w:tab w:val="left" w:pos="1320"/>
          <w:tab w:val="right" w:leader="dot" w:pos="9628"/>
        </w:tabs>
        <w:spacing w:line="288" w:lineRule="auto"/>
        <w:rPr>
          <w:rFonts w:ascii="Calibri" w:hAnsi="Calibri"/>
          <w:noProof/>
          <w:szCs w:val="22"/>
          <w:lang w:eastAsia="en-GB"/>
        </w:rPr>
      </w:pPr>
      <w:hyperlink w:anchor="_Toc71728198" w:history="1">
        <w:r w:rsidRPr="006E0F23">
          <w:rPr>
            <w:rStyle w:val="Hyperlink"/>
            <w:noProof/>
          </w:rPr>
          <w:t>7.2.7</w:t>
        </w:r>
        <w:r w:rsidRPr="009126CF">
          <w:rPr>
            <w:rFonts w:ascii="Calibri" w:hAnsi="Calibri"/>
            <w:noProof/>
            <w:szCs w:val="22"/>
            <w:lang w:eastAsia="en-GB"/>
          </w:rPr>
          <w:tab/>
        </w:r>
        <w:r w:rsidRPr="006E0F23">
          <w:rPr>
            <w:rStyle w:val="Hyperlink"/>
            <w:noProof/>
          </w:rPr>
          <w:t>Deliver of Aims and Objectives</w:t>
        </w:r>
        <w:r>
          <w:rPr>
            <w:noProof/>
            <w:webHidden/>
          </w:rPr>
          <w:tab/>
        </w:r>
        <w:r>
          <w:rPr>
            <w:noProof/>
            <w:webHidden/>
          </w:rPr>
          <w:fldChar w:fldCharType="begin"/>
        </w:r>
        <w:r>
          <w:rPr>
            <w:noProof/>
            <w:webHidden/>
          </w:rPr>
          <w:instrText xml:space="preserve"> PAGEREF _Toc71728198 \h </w:instrText>
        </w:r>
        <w:r>
          <w:rPr>
            <w:noProof/>
            <w:webHidden/>
          </w:rPr>
        </w:r>
        <w:r>
          <w:rPr>
            <w:noProof/>
            <w:webHidden/>
          </w:rPr>
          <w:fldChar w:fldCharType="separate"/>
        </w:r>
        <w:r w:rsidR="00DC6FDD">
          <w:rPr>
            <w:noProof/>
            <w:webHidden/>
          </w:rPr>
          <w:t>27</w:t>
        </w:r>
        <w:r>
          <w:rPr>
            <w:noProof/>
            <w:webHidden/>
          </w:rPr>
          <w:fldChar w:fldCharType="end"/>
        </w:r>
      </w:hyperlink>
    </w:p>
    <w:p w14:paraId="3EC2A4DA" w14:textId="18773310" w:rsidR="009126CF" w:rsidRPr="009126CF" w:rsidRDefault="009126CF" w:rsidP="009126CF">
      <w:pPr>
        <w:pStyle w:val="TOC1"/>
        <w:spacing w:line="288" w:lineRule="auto"/>
        <w:rPr>
          <w:rFonts w:ascii="Calibri" w:hAnsi="Calibri"/>
          <w:noProof/>
          <w:szCs w:val="22"/>
          <w:lang w:eastAsia="en-GB"/>
        </w:rPr>
      </w:pPr>
      <w:hyperlink w:anchor="_Toc71728199" w:history="1">
        <w:r w:rsidRPr="006E0F23">
          <w:rPr>
            <w:rStyle w:val="Hyperlink"/>
            <w:noProof/>
          </w:rPr>
          <w:t>8</w:t>
        </w:r>
        <w:r w:rsidRPr="009126CF">
          <w:rPr>
            <w:rFonts w:ascii="Calibri" w:hAnsi="Calibri"/>
            <w:noProof/>
            <w:szCs w:val="22"/>
            <w:lang w:eastAsia="en-GB"/>
          </w:rPr>
          <w:tab/>
        </w:r>
        <w:r w:rsidRPr="006E0F23">
          <w:rPr>
            <w:rStyle w:val="Hyperlink"/>
            <w:noProof/>
          </w:rPr>
          <w:t>CONCLUSION</w:t>
        </w:r>
        <w:r>
          <w:rPr>
            <w:noProof/>
            <w:webHidden/>
          </w:rPr>
          <w:tab/>
        </w:r>
        <w:r>
          <w:rPr>
            <w:noProof/>
            <w:webHidden/>
          </w:rPr>
          <w:fldChar w:fldCharType="begin"/>
        </w:r>
        <w:r>
          <w:rPr>
            <w:noProof/>
            <w:webHidden/>
          </w:rPr>
          <w:instrText xml:space="preserve"> PAGEREF _Toc71728199 \h </w:instrText>
        </w:r>
        <w:r>
          <w:rPr>
            <w:noProof/>
            <w:webHidden/>
          </w:rPr>
        </w:r>
        <w:r>
          <w:rPr>
            <w:noProof/>
            <w:webHidden/>
          </w:rPr>
          <w:fldChar w:fldCharType="separate"/>
        </w:r>
        <w:r w:rsidR="00DC6FDD">
          <w:rPr>
            <w:noProof/>
            <w:webHidden/>
          </w:rPr>
          <w:t>28</w:t>
        </w:r>
        <w:r>
          <w:rPr>
            <w:noProof/>
            <w:webHidden/>
          </w:rPr>
          <w:fldChar w:fldCharType="end"/>
        </w:r>
      </w:hyperlink>
    </w:p>
    <w:p w14:paraId="4C3B0F4B" w14:textId="6FEFAF68" w:rsidR="009126CF" w:rsidRPr="009126CF" w:rsidRDefault="009126CF" w:rsidP="009126CF">
      <w:pPr>
        <w:pStyle w:val="TOC2"/>
        <w:spacing w:line="288" w:lineRule="auto"/>
        <w:rPr>
          <w:rFonts w:ascii="Calibri" w:hAnsi="Calibri"/>
          <w:noProof/>
          <w:szCs w:val="22"/>
          <w:lang w:eastAsia="en-GB"/>
        </w:rPr>
      </w:pPr>
      <w:hyperlink w:anchor="_Toc71728200" w:history="1">
        <w:r w:rsidRPr="006E0F23">
          <w:rPr>
            <w:rStyle w:val="Hyperlink"/>
            <w:noProof/>
          </w:rPr>
          <w:t>8.1</w:t>
        </w:r>
        <w:r w:rsidRPr="009126CF">
          <w:rPr>
            <w:rFonts w:ascii="Calibri" w:hAnsi="Calibri"/>
            <w:noProof/>
            <w:szCs w:val="22"/>
            <w:lang w:eastAsia="en-GB"/>
          </w:rPr>
          <w:tab/>
        </w:r>
        <w:r w:rsidRPr="006E0F23">
          <w:rPr>
            <w:rStyle w:val="Hyperlink"/>
            <w:noProof/>
          </w:rPr>
          <w:t>Project Summary</w:t>
        </w:r>
        <w:r>
          <w:rPr>
            <w:noProof/>
            <w:webHidden/>
          </w:rPr>
          <w:tab/>
        </w:r>
        <w:r>
          <w:rPr>
            <w:noProof/>
            <w:webHidden/>
          </w:rPr>
          <w:fldChar w:fldCharType="begin"/>
        </w:r>
        <w:r>
          <w:rPr>
            <w:noProof/>
            <w:webHidden/>
          </w:rPr>
          <w:instrText xml:space="preserve"> PAGEREF _Toc71728200 \h </w:instrText>
        </w:r>
        <w:r>
          <w:rPr>
            <w:noProof/>
            <w:webHidden/>
          </w:rPr>
        </w:r>
        <w:r>
          <w:rPr>
            <w:noProof/>
            <w:webHidden/>
          </w:rPr>
          <w:fldChar w:fldCharType="separate"/>
        </w:r>
        <w:r w:rsidR="00DC6FDD">
          <w:rPr>
            <w:noProof/>
            <w:webHidden/>
          </w:rPr>
          <w:t>28</w:t>
        </w:r>
        <w:r>
          <w:rPr>
            <w:noProof/>
            <w:webHidden/>
          </w:rPr>
          <w:fldChar w:fldCharType="end"/>
        </w:r>
      </w:hyperlink>
    </w:p>
    <w:p w14:paraId="10C690C2" w14:textId="1941924D" w:rsidR="009126CF" w:rsidRPr="009126CF" w:rsidRDefault="009126CF" w:rsidP="009126CF">
      <w:pPr>
        <w:pStyle w:val="TOC2"/>
        <w:spacing w:line="288" w:lineRule="auto"/>
        <w:rPr>
          <w:rFonts w:ascii="Calibri" w:hAnsi="Calibri"/>
          <w:noProof/>
          <w:szCs w:val="22"/>
          <w:lang w:eastAsia="en-GB"/>
        </w:rPr>
      </w:pPr>
      <w:hyperlink w:anchor="_Toc71728201" w:history="1">
        <w:r w:rsidRPr="006E0F23">
          <w:rPr>
            <w:rStyle w:val="Hyperlink"/>
            <w:noProof/>
          </w:rPr>
          <w:t>8.2</w:t>
        </w:r>
        <w:r w:rsidRPr="009126CF">
          <w:rPr>
            <w:rFonts w:ascii="Calibri" w:hAnsi="Calibri"/>
            <w:noProof/>
            <w:szCs w:val="22"/>
            <w:lang w:eastAsia="en-GB"/>
          </w:rPr>
          <w:tab/>
        </w:r>
        <w:r w:rsidRPr="006E0F23">
          <w:rPr>
            <w:rStyle w:val="Hyperlink"/>
            <w:noProof/>
          </w:rPr>
          <w:t>Future Work</w:t>
        </w:r>
        <w:r>
          <w:rPr>
            <w:noProof/>
            <w:webHidden/>
          </w:rPr>
          <w:tab/>
        </w:r>
        <w:r>
          <w:rPr>
            <w:noProof/>
            <w:webHidden/>
          </w:rPr>
          <w:fldChar w:fldCharType="begin"/>
        </w:r>
        <w:r>
          <w:rPr>
            <w:noProof/>
            <w:webHidden/>
          </w:rPr>
          <w:instrText xml:space="preserve"> PAGEREF _Toc71728201 \h </w:instrText>
        </w:r>
        <w:r>
          <w:rPr>
            <w:noProof/>
            <w:webHidden/>
          </w:rPr>
        </w:r>
        <w:r>
          <w:rPr>
            <w:noProof/>
            <w:webHidden/>
          </w:rPr>
          <w:fldChar w:fldCharType="separate"/>
        </w:r>
        <w:r w:rsidR="00DC6FDD">
          <w:rPr>
            <w:noProof/>
            <w:webHidden/>
          </w:rPr>
          <w:t>28</w:t>
        </w:r>
        <w:r>
          <w:rPr>
            <w:noProof/>
            <w:webHidden/>
          </w:rPr>
          <w:fldChar w:fldCharType="end"/>
        </w:r>
      </w:hyperlink>
    </w:p>
    <w:p w14:paraId="2CAC1428" w14:textId="3A1CD779" w:rsidR="009126CF" w:rsidRPr="009126CF" w:rsidRDefault="009126CF" w:rsidP="009126CF">
      <w:pPr>
        <w:pStyle w:val="TOC2"/>
        <w:spacing w:line="288" w:lineRule="auto"/>
        <w:rPr>
          <w:rFonts w:ascii="Calibri" w:hAnsi="Calibri"/>
          <w:noProof/>
          <w:szCs w:val="22"/>
          <w:lang w:eastAsia="en-GB"/>
        </w:rPr>
      </w:pPr>
      <w:hyperlink w:anchor="_Toc71728202" w:history="1">
        <w:r w:rsidRPr="006E0F23">
          <w:rPr>
            <w:rStyle w:val="Hyperlink"/>
            <w:noProof/>
          </w:rPr>
          <w:t>8.3</w:t>
        </w:r>
        <w:r w:rsidRPr="009126CF">
          <w:rPr>
            <w:rFonts w:ascii="Calibri" w:hAnsi="Calibri"/>
            <w:noProof/>
            <w:szCs w:val="22"/>
            <w:lang w:eastAsia="en-GB"/>
          </w:rPr>
          <w:tab/>
        </w:r>
        <w:r w:rsidRPr="006E0F23">
          <w:rPr>
            <w:rStyle w:val="Hyperlink"/>
            <w:noProof/>
          </w:rPr>
          <w:t>Evaluation of Issues</w:t>
        </w:r>
        <w:r>
          <w:rPr>
            <w:noProof/>
            <w:webHidden/>
          </w:rPr>
          <w:tab/>
        </w:r>
        <w:r>
          <w:rPr>
            <w:noProof/>
            <w:webHidden/>
          </w:rPr>
          <w:fldChar w:fldCharType="begin"/>
        </w:r>
        <w:r>
          <w:rPr>
            <w:noProof/>
            <w:webHidden/>
          </w:rPr>
          <w:instrText xml:space="preserve"> PAGEREF _Toc71728202 \h </w:instrText>
        </w:r>
        <w:r>
          <w:rPr>
            <w:noProof/>
            <w:webHidden/>
          </w:rPr>
        </w:r>
        <w:r>
          <w:rPr>
            <w:noProof/>
            <w:webHidden/>
          </w:rPr>
          <w:fldChar w:fldCharType="separate"/>
        </w:r>
        <w:r w:rsidR="00DC6FDD">
          <w:rPr>
            <w:noProof/>
            <w:webHidden/>
          </w:rPr>
          <w:t>28</w:t>
        </w:r>
        <w:r>
          <w:rPr>
            <w:noProof/>
            <w:webHidden/>
          </w:rPr>
          <w:fldChar w:fldCharType="end"/>
        </w:r>
      </w:hyperlink>
    </w:p>
    <w:p w14:paraId="608E066A" w14:textId="60BB5C8D" w:rsidR="009126CF" w:rsidRPr="009126CF" w:rsidRDefault="009126CF" w:rsidP="009126CF">
      <w:pPr>
        <w:pStyle w:val="TOC1"/>
        <w:spacing w:line="288" w:lineRule="auto"/>
        <w:rPr>
          <w:rFonts w:ascii="Calibri" w:hAnsi="Calibri"/>
          <w:noProof/>
          <w:szCs w:val="22"/>
          <w:lang w:eastAsia="en-GB"/>
        </w:rPr>
      </w:pPr>
      <w:hyperlink w:anchor="_Toc71728203" w:history="1">
        <w:r w:rsidRPr="006E0F23">
          <w:rPr>
            <w:rStyle w:val="Hyperlink"/>
            <w:noProof/>
          </w:rPr>
          <w:t>REFERENCES</w:t>
        </w:r>
        <w:r>
          <w:rPr>
            <w:noProof/>
            <w:webHidden/>
          </w:rPr>
          <w:tab/>
        </w:r>
        <w:r>
          <w:rPr>
            <w:noProof/>
            <w:webHidden/>
          </w:rPr>
          <w:fldChar w:fldCharType="begin"/>
        </w:r>
        <w:r>
          <w:rPr>
            <w:noProof/>
            <w:webHidden/>
          </w:rPr>
          <w:instrText xml:space="preserve"> PAGEREF _Toc71728203 \h </w:instrText>
        </w:r>
        <w:r>
          <w:rPr>
            <w:noProof/>
            <w:webHidden/>
          </w:rPr>
        </w:r>
        <w:r>
          <w:rPr>
            <w:noProof/>
            <w:webHidden/>
          </w:rPr>
          <w:fldChar w:fldCharType="separate"/>
        </w:r>
        <w:r w:rsidR="00DC6FDD">
          <w:rPr>
            <w:noProof/>
            <w:webHidden/>
          </w:rPr>
          <w:t>29</w:t>
        </w:r>
        <w:r>
          <w:rPr>
            <w:noProof/>
            <w:webHidden/>
          </w:rPr>
          <w:fldChar w:fldCharType="end"/>
        </w:r>
      </w:hyperlink>
    </w:p>
    <w:p w14:paraId="43990013" w14:textId="6CFE137B" w:rsidR="009126CF" w:rsidRPr="009126CF" w:rsidRDefault="009126CF" w:rsidP="009126CF">
      <w:pPr>
        <w:pStyle w:val="TOC1"/>
        <w:spacing w:line="288" w:lineRule="auto"/>
        <w:rPr>
          <w:rFonts w:ascii="Calibri" w:hAnsi="Calibri"/>
          <w:noProof/>
          <w:szCs w:val="22"/>
          <w:lang w:eastAsia="en-GB"/>
        </w:rPr>
      </w:pPr>
      <w:hyperlink w:anchor="_Toc71728204" w:history="1">
        <w:r w:rsidRPr="006E0F23">
          <w:rPr>
            <w:rStyle w:val="Hyperlink"/>
            <w:noProof/>
          </w:rPr>
          <w:t>APPENDIX A: PROJECT PROPOSAL</w:t>
        </w:r>
        <w:r>
          <w:rPr>
            <w:noProof/>
            <w:webHidden/>
          </w:rPr>
          <w:tab/>
        </w:r>
        <w:r>
          <w:rPr>
            <w:noProof/>
            <w:webHidden/>
          </w:rPr>
          <w:fldChar w:fldCharType="begin"/>
        </w:r>
        <w:r>
          <w:rPr>
            <w:noProof/>
            <w:webHidden/>
          </w:rPr>
          <w:instrText xml:space="preserve"> PAGEREF _Toc71728204 \h </w:instrText>
        </w:r>
        <w:r>
          <w:rPr>
            <w:noProof/>
            <w:webHidden/>
          </w:rPr>
        </w:r>
        <w:r>
          <w:rPr>
            <w:noProof/>
            <w:webHidden/>
          </w:rPr>
          <w:fldChar w:fldCharType="separate"/>
        </w:r>
        <w:r w:rsidR="00DC6FDD">
          <w:rPr>
            <w:noProof/>
            <w:webHidden/>
          </w:rPr>
          <w:t>32</w:t>
        </w:r>
        <w:r>
          <w:rPr>
            <w:noProof/>
            <w:webHidden/>
          </w:rPr>
          <w:fldChar w:fldCharType="end"/>
        </w:r>
      </w:hyperlink>
    </w:p>
    <w:p w14:paraId="5FA4C47F" w14:textId="71BA1681" w:rsidR="009126CF" w:rsidRPr="009126CF" w:rsidRDefault="009126CF" w:rsidP="009126CF">
      <w:pPr>
        <w:pStyle w:val="TOC1"/>
        <w:spacing w:line="288" w:lineRule="auto"/>
        <w:rPr>
          <w:rFonts w:ascii="Calibri" w:hAnsi="Calibri"/>
          <w:noProof/>
          <w:szCs w:val="22"/>
          <w:lang w:eastAsia="en-GB"/>
        </w:rPr>
      </w:pPr>
      <w:hyperlink w:anchor="_Toc71728205" w:history="1">
        <w:r w:rsidRPr="006E0F23">
          <w:rPr>
            <w:rStyle w:val="Hyperlink"/>
            <w:noProof/>
          </w:rPr>
          <w:t>APPENDIX B: ETHICS CHECKLIST</w:t>
        </w:r>
        <w:r>
          <w:rPr>
            <w:noProof/>
            <w:webHidden/>
          </w:rPr>
          <w:tab/>
        </w:r>
        <w:r>
          <w:rPr>
            <w:noProof/>
            <w:webHidden/>
          </w:rPr>
          <w:fldChar w:fldCharType="begin"/>
        </w:r>
        <w:r>
          <w:rPr>
            <w:noProof/>
            <w:webHidden/>
          </w:rPr>
          <w:instrText xml:space="preserve"> PAGEREF _Toc71728205 \h </w:instrText>
        </w:r>
        <w:r>
          <w:rPr>
            <w:noProof/>
            <w:webHidden/>
          </w:rPr>
        </w:r>
        <w:r>
          <w:rPr>
            <w:noProof/>
            <w:webHidden/>
          </w:rPr>
          <w:fldChar w:fldCharType="separate"/>
        </w:r>
        <w:r w:rsidR="00DC6FDD">
          <w:rPr>
            <w:noProof/>
            <w:webHidden/>
          </w:rPr>
          <w:t>36</w:t>
        </w:r>
        <w:r>
          <w:rPr>
            <w:noProof/>
            <w:webHidden/>
          </w:rPr>
          <w:fldChar w:fldCharType="end"/>
        </w:r>
      </w:hyperlink>
    </w:p>
    <w:p w14:paraId="4F13360B" w14:textId="5AB9D9DB" w:rsidR="009126CF" w:rsidRPr="009126CF" w:rsidRDefault="009126CF" w:rsidP="009126CF">
      <w:pPr>
        <w:pStyle w:val="TOC1"/>
        <w:spacing w:line="288" w:lineRule="auto"/>
        <w:rPr>
          <w:rFonts w:ascii="Calibri" w:hAnsi="Calibri"/>
          <w:noProof/>
          <w:szCs w:val="22"/>
          <w:lang w:eastAsia="en-GB"/>
        </w:rPr>
      </w:pPr>
      <w:hyperlink w:anchor="_Toc71728206" w:history="1">
        <w:r w:rsidRPr="006E0F23">
          <w:rPr>
            <w:rStyle w:val="Hyperlink"/>
            <w:noProof/>
          </w:rPr>
          <w:t>APPENDIX C: FIRST PROGRESS REVIEW</w:t>
        </w:r>
        <w:r>
          <w:rPr>
            <w:noProof/>
            <w:webHidden/>
          </w:rPr>
          <w:tab/>
        </w:r>
        <w:r>
          <w:rPr>
            <w:noProof/>
            <w:webHidden/>
          </w:rPr>
          <w:fldChar w:fldCharType="begin"/>
        </w:r>
        <w:r>
          <w:rPr>
            <w:noProof/>
            <w:webHidden/>
          </w:rPr>
          <w:instrText xml:space="preserve"> PAGEREF _Toc71728206 \h </w:instrText>
        </w:r>
        <w:r>
          <w:rPr>
            <w:noProof/>
            <w:webHidden/>
          </w:rPr>
        </w:r>
        <w:r>
          <w:rPr>
            <w:noProof/>
            <w:webHidden/>
          </w:rPr>
          <w:fldChar w:fldCharType="separate"/>
        </w:r>
        <w:r w:rsidR="00DC6FDD">
          <w:rPr>
            <w:noProof/>
            <w:webHidden/>
          </w:rPr>
          <w:t>38</w:t>
        </w:r>
        <w:r>
          <w:rPr>
            <w:noProof/>
            <w:webHidden/>
          </w:rPr>
          <w:fldChar w:fldCharType="end"/>
        </w:r>
      </w:hyperlink>
    </w:p>
    <w:p w14:paraId="2F0D3224" w14:textId="1963C42C" w:rsidR="009126CF" w:rsidRPr="009126CF" w:rsidRDefault="009126CF" w:rsidP="009126CF">
      <w:pPr>
        <w:pStyle w:val="TOC1"/>
        <w:spacing w:line="288" w:lineRule="auto"/>
        <w:rPr>
          <w:rFonts w:ascii="Calibri" w:hAnsi="Calibri"/>
          <w:noProof/>
          <w:szCs w:val="22"/>
          <w:lang w:eastAsia="en-GB"/>
        </w:rPr>
      </w:pPr>
      <w:hyperlink w:anchor="_Toc71728207" w:history="1">
        <w:r w:rsidRPr="006E0F23">
          <w:rPr>
            <w:rStyle w:val="Hyperlink"/>
            <w:noProof/>
          </w:rPr>
          <w:t>APPENDIX D: INITIAL GANTT CHART</w:t>
        </w:r>
        <w:r>
          <w:rPr>
            <w:noProof/>
            <w:webHidden/>
          </w:rPr>
          <w:tab/>
        </w:r>
        <w:r>
          <w:rPr>
            <w:noProof/>
            <w:webHidden/>
          </w:rPr>
          <w:fldChar w:fldCharType="begin"/>
        </w:r>
        <w:r>
          <w:rPr>
            <w:noProof/>
            <w:webHidden/>
          </w:rPr>
          <w:instrText xml:space="preserve"> PAGEREF _Toc71728207 \h </w:instrText>
        </w:r>
        <w:r>
          <w:rPr>
            <w:noProof/>
            <w:webHidden/>
          </w:rPr>
        </w:r>
        <w:r>
          <w:rPr>
            <w:noProof/>
            <w:webHidden/>
          </w:rPr>
          <w:fldChar w:fldCharType="separate"/>
        </w:r>
        <w:r w:rsidR="00DC6FDD">
          <w:rPr>
            <w:noProof/>
            <w:webHidden/>
          </w:rPr>
          <w:t>39</w:t>
        </w:r>
        <w:r>
          <w:rPr>
            <w:noProof/>
            <w:webHidden/>
          </w:rPr>
          <w:fldChar w:fldCharType="end"/>
        </w:r>
      </w:hyperlink>
    </w:p>
    <w:p w14:paraId="2849695E" w14:textId="20518ECB" w:rsidR="009126CF" w:rsidRPr="009126CF" w:rsidRDefault="009126CF" w:rsidP="009126CF">
      <w:pPr>
        <w:pStyle w:val="TOC1"/>
        <w:spacing w:line="288" w:lineRule="auto"/>
        <w:rPr>
          <w:rFonts w:ascii="Calibri" w:hAnsi="Calibri"/>
          <w:noProof/>
          <w:szCs w:val="22"/>
          <w:lang w:eastAsia="en-GB"/>
        </w:rPr>
      </w:pPr>
      <w:hyperlink w:anchor="_Toc71728208" w:history="1">
        <w:r w:rsidRPr="006E0F23">
          <w:rPr>
            <w:rStyle w:val="Hyperlink"/>
            <w:noProof/>
          </w:rPr>
          <w:t>APPENDIX E: REVISED GANTT CHART</w:t>
        </w:r>
        <w:r>
          <w:rPr>
            <w:noProof/>
            <w:webHidden/>
          </w:rPr>
          <w:tab/>
        </w:r>
        <w:r>
          <w:rPr>
            <w:noProof/>
            <w:webHidden/>
          </w:rPr>
          <w:fldChar w:fldCharType="begin"/>
        </w:r>
        <w:r>
          <w:rPr>
            <w:noProof/>
            <w:webHidden/>
          </w:rPr>
          <w:instrText xml:space="preserve"> PAGEREF _Toc71728208 \h </w:instrText>
        </w:r>
        <w:r>
          <w:rPr>
            <w:noProof/>
            <w:webHidden/>
          </w:rPr>
        </w:r>
        <w:r>
          <w:rPr>
            <w:noProof/>
            <w:webHidden/>
          </w:rPr>
          <w:fldChar w:fldCharType="separate"/>
        </w:r>
        <w:r w:rsidR="00DC6FDD">
          <w:rPr>
            <w:noProof/>
            <w:webHidden/>
          </w:rPr>
          <w:t>40</w:t>
        </w:r>
        <w:r>
          <w:rPr>
            <w:noProof/>
            <w:webHidden/>
          </w:rPr>
          <w:fldChar w:fldCharType="end"/>
        </w:r>
      </w:hyperlink>
    </w:p>
    <w:p w14:paraId="235C1045" w14:textId="6A23A743" w:rsidR="009126CF" w:rsidRPr="009126CF" w:rsidRDefault="009126CF" w:rsidP="009126CF">
      <w:pPr>
        <w:pStyle w:val="TOC1"/>
        <w:spacing w:line="288" w:lineRule="auto"/>
        <w:rPr>
          <w:rFonts w:ascii="Calibri" w:hAnsi="Calibri"/>
          <w:noProof/>
          <w:szCs w:val="22"/>
          <w:lang w:eastAsia="en-GB"/>
        </w:rPr>
      </w:pPr>
      <w:hyperlink w:anchor="_Toc71728209" w:history="1">
        <w:r w:rsidRPr="006E0F23">
          <w:rPr>
            <w:rStyle w:val="Hyperlink"/>
            <w:noProof/>
          </w:rPr>
          <w:t>APPENDIX F: REQUIREMENTS SPECIFICATION</w:t>
        </w:r>
        <w:r>
          <w:rPr>
            <w:noProof/>
            <w:webHidden/>
          </w:rPr>
          <w:tab/>
        </w:r>
        <w:r>
          <w:rPr>
            <w:noProof/>
            <w:webHidden/>
          </w:rPr>
          <w:fldChar w:fldCharType="begin"/>
        </w:r>
        <w:r>
          <w:rPr>
            <w:noProof/>
            <w:webHidden/>
          </w:rPr>
          <w:instrText xml:space="preserve"> PAGEREF _Toc71728209 \h </w:instrText>
        </w:r>
        <w:r>
          <w:rPr>
            <w:noProof/>
            <w:webHidden/>
          </w:rPr>
        </w:r>
        <w:r>
          <w:rPr>
            <w:noProof/>
            <w:webHidden/>
          </w:rPr>
          <w:fldChar w:fldCharType="separate"/>
        </w:r>
        <w:r w:rsidR="00DC6FDD">
          <w:rPr>
            <w:noProof/>
            <w:webHidden/>
          </w:rPr>
          <w:t>41</w:t>
        </w:r>
        <w:r>
          <w:rPr>
            <w:noProof/>
            <w:webHidden/>
          </w:rPr>
          <w:fldChar w:fldCharType="end"/>
        </w:r>
      </w:hyperlink>
    </w:p>
    <w:p w14:paraId="1DE8E7BB" w14:textId="1D17C042" w:rsidR="009126CF" w:rsidRPr="009126CF" w:rsidRDefault="009126CF" w:rsidP="009126CF">
      <w:pPr>
        <w:pStyle w:val="TOC1"/>
        <w:spacing w:line="288" w:lineRule="auto"/>
        <w:rPr>
          <w:rFonts w:ascii="Calibri" w:hAnsi="Calibri"/>
          <w:noProof/>
          <w:szCs w:val="22"/>
          <w:lang w:eastAsia="en-GB"/>
        </w:rPr>
      </w:pPr>
      <w:hyperlink w:anchor="_Toc71728210" w:history="1">
        <w:r w:rsidRPr="006E0F23">
          <w:rPr>
            <w:rStyle w:val="Hyperlink"/>
            <w:noProof/>
          </w:rPr>
          <w:t>APPENDIX G: ESTIMATIONS</w:t>
        </w:r>
        <w:r>
          <w:rPr>
            <w:noProof/>
            <w:webHidden/>
          </w:rPr>
          <w:tab/>
        </w:r>
        <w:r>
          <w:rPr>
            <w:noProof/>
            <w:webHidden/>
          </w:rPr>
          <w:fldChar w:fldCharType="begin"/>
        </w:r>
        <w:r>
          <w:rPr>
            <w:noProof/>
            <w:webHidden/>
          </w:rPr>
          <w:instrText xml:space="preserve"> PAGEREF _Toc71728210 \h </w:instrText>
        </w:r>
        <w:r>
          <w:rPr>
            <w:noProof/>
            <w:webHidden/>
          </w:rPr>
        </w:r>
        <w:r>
          <w:rPr>
            <w:noProof/>
            <w:webHidden/>
          </w:rPr>
          <w:fldChar w:fldCharType="separate"/>
        </w:r>
        <w:r w:rsidR="00DC6FDD">
          <w:rPr>
            <w:noProof/>
            <w:webHidden/>
          </w:rPr>
          <w:t>43</w:t>
        </w:r>
        <w:r>
          <w:rPr>
            <w:noProof/>
            <w:webHidden/>
          </w:rPr>
          <w:fldChar w:fldCharType="end"/>
        </w:r>
      </w:hyperlink>
    </w:p>
    <w:p w14:paraId="0B0EC169" w14:textId="71E597FA" w:rsidR="009126CF" w:rsidRPr="009126CF" w:rsidRDefault="009126CF" w:rsidP="009126CF">
      <w:pPr>
        <w:pStyle w:val="TOC1"/>
        <w:spacing w:line="288" w:lineRule="auto"/>
        <w:rPr>
          <w:rFonts w:ascii="Calibri" w:hAnsi="Calibri"/>
          <w:noProof/>
          <w:szCs w:val="22"/>
          <w:lang w:eastAsia="en-GB"/>
        </w:rPr>
      </w:pPr>
      <w:hyperlink w:anchor="_Toc71728211" w:history="1">
        <w:r w:rsidRPr="006E0F23">
          <w:rPr>
            <w:rStyle w:val="Hyperlink"/>
            <w:noProof/>
          </w:rPr>
          <w:t>APPENDIX H: WIREFRAMES</w:t>
        </w:r>
        <w:r>
          <w:rPr>
            <w:noProof/>
            <w:webHidden/>
          </w:rPr>
          <w:tab/>
        </w:r>
        <w:r>
          <w:rPr>
            <w:noProof/>
            <w:webHidden/>
          </w:rPr>
          <w:fldChar w:fldCharType="begin"/>
        </w:r>
        <w:r>
          <w:rPr>
            <w:noProof/>
            <w:webHidden/>
          </w:rPr>
          <w:instrText xml:space="preserve"> PAGEREF _Toc71728211 \h </w:instrText>
        </w:r>
        <w:r>
          <w:rPr>
            <w:noProof/>
            <w:webHidden/>
          </w:rPr>
        </w:r>
        <w:r>
          <w:rPr>
            <w:noProof/>
            <w:webHidden/>
          </w:rPr>
          <w:fldChar w:fldCharType="separate"/>
        </w:r>
        <w:r w:rsidR="00DC6FDD">
          <w:rPr>
            <w:noProof/>
            <w:webHidden/>
          </w:rPr>
          <w:t>47</w:t>
        </w:r>
        <w:r>
          <w:rPr>
            <w:noProof/>
            <w:webHidden/>
          </w:rPr>
          <w:fldChar w:fldCharType="end"/>
        </w:r>
      </w:hyperlink>
    </w:p>
    <w:p w14:paraId="501E8FC4" w14:textId="0D9566EB" w:rsidR="009126CF" w:rsidRPr="009126CF" w:rsidRDefault="009126CF" w:rsidP="009126CF">
      <w:pPr>
        <w:pStyle w:val="TOC1"/>
        <w:spacing w:line="288" w:lineRule="auto"/>
        <w:rPr>
          <w:rFonts w:ascii="Calibri" w:hAnsi="Calibri"/>
          <w:noProof/>
          <w:szCs w:val="22"/>
          <w:lang w:eastAsia="en-GB"/>
        </w:rPr>
      </w:pPr>
      <w:hyperlink w:anchor="_Toc71728212" w:history="1">
        <w:r w:rsidRPr="006E0F23">
          <w:rPr>
            <w:rStyle w:val="Hyperlink"/>
            <w:noProof/>
          </w:rPr>
          <w:t>APPENDIX I: TEST CASES</w:t>
        </w:r>
        <w:r>
          <w:rPr>
            <w:noProof/>
            <w:webHidden/>
          </w:rPr>
          <w:tab/>
        </w:r>
        <w:r>
          <w:rPr>
            <w:noProof/>
            <w:webHidden/>
          </w:rPr>
          <w:fldChar w:fldCharType="begin"/>
        </w:r>
        <w:r>
          <w:rPr>
            <w:noProof/>
            <w:webHidden/>
          </w:rPr>
          <w:instrText xml:space="preserve"> PAGEREF _Toc71728212 \h </w:instrText>
        </w:r>
        <w:r>
          <w:rPr>
            <w:noProof/>
            <w:webHidden/>
          </w:rPr>
        </w:r>
        <w:r>
          <w:rPr>
            <w:noProof/>
            <w:webHidden/>
          </w:rPr>
          <w:fldChar w:fldCharType="separate"/>
        </w:r>
        <w:r w:rsidR="00DC6FDD">
          <w:rPr>
            <w:noProof/>
            <w:webHidden/>
          </w:rPr>
          <w:t>50</w:t>
        </w:r>
        <w:r>
          <w:rPr>
            <w:noProof/>
            <w:webHidden/>
          </w:rPr>
          <w:fldChar w:fldCharType="end"/>
        </w:r>
      </w:hyperlink>
    </w:p>
    <w:p w14:paraId="3F7E3C01" w14:textId="284E559E" w:rsidR="009126CF" w:rsidRPr="009126CF" w:rsidRDefault="009126CF" w:rsidP="009126CF">
      <w:pPr>
        <w:pStyle w:val="TOC1"/>
        <w:spacing w:line="288" w:lineRule="auto"/>
        <w:rPr>
          <w:rFonts w:ascii="Calibri" w:hAnsi="Calibri"/>
          <w:noProof/>
          <w:szCs w:val="22"/>
          <w:lang w:eastAsia="en-GB"/>
        </w:rPr>
      </w:pPr>
      <w:hyperlink w:anchor="_Toc71728213" w:history="1">
        <w:r w:rsidRPr="006E0F23">
          <w:rPr>
            <w:rStyle w:val="Hyperlink"/>
            <w:noProof/>
          </w:rPr>
          <w:t>APPENDIX J: DEFECT LOGS</w:t>
        </w:r>
        <w:r>
          <w:rPr>
            <w:noProof/>
            <w:webHidden/>
          </w:rPr>
          <w:tab/>
        </w:r>
        <w:r>
          <w:rPr>
            <w:noProof/>
            <w:webHidden/>
          </w:rPr>
          <w:fldChar w:fldCharType="begin"/>
        </w:r>
        <w:r>
          <w:rPr>
            <w:noProof/>
            <w:webHidden/>
          </w:rPr>
          <w:instrText xml:space="preserve"> PAGEREF _Toc71728213 \h </w:instrText>
        </w:r>
        <w:r>
          <w:rPr>
            <w:noProof/>
            <w:webHidden/>
          </w:rPr>
        </w:r>
        <w:r>
          <w:rPr>
            <w:noProof/>
            <w:webHidden/>
          </w:rPr>
          <w:fldChar w:fldCharType="separate"/>
        </w:r>
        <w:r w:rsidR="00DC6FDD">
          <w:rPr>
            <w:noProof/>
            <w:webHidden/>
          </w:rPr>
          <w:t>55</w:t>
        </w:r>
        <w:r>
          <w:rPr>
            <w:noProof/>
            <w:webHidden/>
          </w:rPr>
          <w:fldChar w:fldCharType="end"/>
        </w:r>
      </w:hyperlink>
    </w:p>
    <w:p w14:paraId="68D0B81F" w14:textId="480E64B0" w:rsidR="009126CF" w:rsidRPr="009126CF" w:rsidRDefault="009126CF" w:rsidP="009126CF">
      <w:pPr>
        <w:pStyle w:val="TOC1"/>
        <w:spacing w:line="288" w:lineRule="auto"/>
        <w:rPr>
          <w:rFonts w:ascii="Calibri" w:hAnsi="Calibri"/>
          <w:noProof/>
          <w:szCs w:val="22"/>
          <w:lang w:eastAsia="en-GB"/>
        </w:rPr>
      </w:pPr>
      <w:hyperlink w:anchor="_Toc71728214" w:history="1">
        <w:r w:rsidRPr="006E0F23">
          <w:rPr>
            <w:rStyle w:val="Hyperlink"/>
            <w:noProof/>
          </w:rPr>
          <w:t>APPENDIX H: ARTEFACT CONTENTS</w:t>
        </w:r>
        <w:r>
          <w:rPr>
            <w:noProof/>
            <w:webHidden/>
          </w:rPr>
          <w:tab/>
        </w:r>
        <w:r>
          <w:rPr>
            <w:noProof/>
            <w:webHidden/>
          </w:rPr>
          <w:fldChar w:fldCharType="begin"/>
        </w:r>
        <w:r>
          <w:rPr>
            <w:noProof/>
            <w:webHidden/>
          </w:rPr>
          <w:instrText xml:space="preserve"> PAGEREF _Toc71728214 \h </w:instrText>
        </w:r>
        <w:r>
          <w:rPr>
            <w:noProof/>
            <w:webHidden/>
          </w:rPr>
        </w:r>
        <w:r>
          <w:rPr>
            <w:noProof/>
            <w:webHidden/>
          </w:rPr>
          <w:fldChar w:fldCharType="separate"/>
        </w:r>
        <w:r w:rsidR="00DC6FDD">
          <w:rPr>
            <w:noProof/>
            <w:webHidden/>
          </w:rPr>
          <w:t>56</w:t>
        </w:r>
        <w:r>
          <w:rPr>
            <w:noProof/>
            <w:webHidden/>
          </w:rPr>
          <w:fldChar w:fldCharType="end"/>
        </w:r>
      </w:hyperlink>
    </w:p>
    <w:p w14:paraId="1F969985" w14:textId="2A345B39" w:rsidR="009126CF" w:rsidRDefault="009126CF" w:rsidP="009126CF">
      <w:pPr>
        <w:spacing w:line="288" w:lineRule="auto"/>
      </w:pPr>
      <w:r>
        <w:rPr>
          <w:b/>
          <w:bCs/>
          <w:noProof/>
        </w:rPr>
        <w:fldChar w:fldCharType="end"/>
      </w:r>
    </w:p>
    <w:p w14:paraId="23D72F16" w14:textId="0D599B48" w:rsidR="002D3508" w:rsidRDefault="002D3508"/>
    <w:p w14:paraId="39D60178" w14:textId="77777777" w:rsidR="009F59DA" w:rsidRDefault="009F59DA" w:rsidP="009D2E0D">
      <w:pPr>
        <w:spacing w:line="288" w:lineRule="auto"/>
        <w:jc w:val="both"/>
      </w:pPr>
    </w:p>
    <w:p w14:paraId="2E486E4B" w14:textId="77777777" w:rsidR="009F59DA" w:rsidRPr="009F59DA" w:rsidRDefault="009F59DA" w:rsidP="009F59DA"/>
    <w:p w14:paraId="65917638" w14:textId="77777777" w:rsidR="009F59DA" w:rsidRPr="009F59DA" w:rsidRDefault="009F59DA" w:rsidP="009F59DA"/>
    <w:p w14:paraId="47783B8E" w14:textId="77777777" w:rsidR="009F59DA" w:rsidRPr="009F59DA" w:rsidRDefault="009F59DA" w:rsidP="009F59DA"/>
    <w:p w14:paraId="6D8C7533" w14:textId="77777777" w:rsidR="009F59DA" w:rsidRDefault="009F59DA" w:rsidP="009D2E0D">
      <w:pPr>
        <w:spacing w:line="288" w:lineRule="auto"/>
        <w:jc w:val="both"/>
      </w:pPr>
    </w:p>
    <w:p w14:paraId="7E76390B" w14:textId="18776877" w:rsidR="009F59DA" w:rsidRDefault="009F59DA" w:rsidP="009F59DA">
      <w:pPr>
        <w:tabs>
          <w:tab w:val="left" w:pos="1430"/>
        </w:tabs>
        <w:spacing w:line="288" w:lineRule="auto"/>
        <w:jc w:val="both"/>
      </w:pPr>
      <w:r>
        <w:tab/>
      </w:r>
    </w:p>
    <w:p w14:paraId="7FA7675D" w14:textId="407909B5" w:rsidR="00B41360" w:rsidRDefault="00B41360" w:rsidP="009D2E0D">
      <w:pPr>
        <w:spacing w:line="288" w:lineRule="auto"/>
        <w:jc w:val="both"/>
      </w:pPr>
      <w:r w:rsidRPr="009F59DA">
        <w:br w:type="page"/>
      </w:r>
    </w:p>
    <w:p w14:paraId="54354901" w14:textId="77777777" w:rsidR="00B41360" w:rsidRDefault="00B41360" w:rsidP="009D2E0D">
      <w:pPr>
        <w:spacing w:line="288" w:lineRule="auto"/>
        <w:jc w:val="both"/>
        <w:rPr>
          <w:sz w:val="32"/>
        </w:rPr>
      </w:pPr>
      <w:r w:rsidRPr="00B41360">
        <w:rPr>
          <w:sz w:val="32"/>
        </w:rPr>
        <w:t>LIST OF FIGURES</w:t>
      </w:r>
    </w:p>
    <w:p w14:paraId="055998CB" w14:textId="77777777" w:rsidR="00D23F99" w:rsidRDefault="00D23F99" w:rsidP="009D2E0D">
      <w:pPr>
        <w:pStyle w:val="15Spacing"/>
        <w:spacing w:line="288" w:lineRule="auto"/>
        <w:jc w:val="both"/>
      </w:pPr>
    </w:p>
    <w:p w14:paraId="5D75F7EA" w14:textId="49E2D921" w:rsidR="009B4AAE" w:rsidRPr="003516B2" w:rsidRDefault="009B4AAE" w:rsidP="009F59DA">
      <w:pPr>
        <w:pStyle w:val="TableofFigures"/>
        <w:tabs>
          <w:tab w:val="right" w:leader="dot" w:pos="9628"/>
        </w:tabs>
        <w:spacing w:line="288" w:lineRule="auto"/>
        <w:rPr>
          <w:rFonts w:ascii="Calibri" w:hAnsi="Calibri"/>
          <w:noProof/>
          <w:szCs w:val="22"/>
          <w:lang w:eastAsia="en-GB"/>
        </w:rPr>
      </w:pPr>
      <w:r>
        <w:fldChar w:fldCharType="begin"/>
      </w:r>
      <w:r>
        <w:instrText xml:space="preserve"> TOC \h \z \c "Figure" </w:instrText>
      </w:r>
      <w:r>
        <w:fldChar w:fldCharType="separate"/>
      </w:r>
      <w:hyperlink w:anchor="_Toc71728692" w:history="1">
        <w:r w:rsidRPr="00E11568">
          <w:rPr>
            <w:rStyle w:val="Hyperlink"/>
            <w:noProof/>
          </w:rPr>
          <w:t>Figure 1: Objectives</w:t>
        </w:r>
        <w:r>
          <w:rPr>
            <w:noProof/>
            <w:webHidden/>
          </w:rPr>
          <w:tab/>
        </w:r>
        <w:r>
          <w:rPr>
            <w:noProof/>
            <w:webHidden/>
          </w:rPr>
          <w:fldChar w:fldCharType="begin"/>
        </w:r>
        <w:r>
          <w:rPr>
            <w:noProof/>
            <w:webHidden/>
          </w:rPr>
          <w:instrText xml:space="preserve"> PAGEREF _Toc71728692 \h </w:instrText>
        </w:r>
        <w:r>
          <w:rPr>
            <w:noProof/>
            <w:webHidden/>
          </w:rPr>
        </w:r>
        <w:r>
          <w:rPr>
            <w:noProof/>
            <w:webHidden/>
          </w:rPr>
          <w:fldChar w:fldCharType="separate"/>
        </w:r>
        <w:r>
          <w:rPr>
            <w:noProof/>
            <w:webHidden/>
          </w:rPr>
          <w:t>2</w:t>
        </w:r>
        <w:r>
          <w:rPr>
            <w:noProof/>
            <w:webHidden/>
          </w:rPr>
          <w:fldChar w:fldCharType="end"/>
        </w:r>
      </w:hyperlink>
    </w:p>
    <w:p w14:paraId="11B4A2B4" w14:textId="3F74722E"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3" w:history="1">
        <w:r w:rsidRPr="00E11568">
          <w:rPr>
            <w:rStyle w:val="Hyperlink"/>
            <w:noProof/>
          </w:rPr>
          <w:t>Figure 2: Percentage of breaches caused by malicious attack (IBM Security 2020)</w:t>
        </w:r>
        <w:r>
          <w:rPr>
            <w:noProof/>
            <w:webHidden/>
          </w:rPr>
          <w:tab/>
        </w:r>
        <w:r>
          <w:rPr>
            <w:noProof/>
            <w:webHidden/>
          </w:rPr>
          <w:fldChar w:fldCharType="begin"/>
        </w:r>
        <w:r>
          <w:rPr>
            <w:noProof/>
            <w:webHidden/>
          </w:rPr>
          <w:instrText xml:space="preserve"> PAGEREF _Toc71728693 \h </w:instrText>
        </w:r>
        <w:r>
          <w:rPr>
            <w:noProof/>
            <w:webHidden/>
          </w:rPr>
        </w:r>
        <w:r>
          <w:rPr>
            <w:noProof/>
            <w:webHidden/>
          </w:rPr>
          <w:fldChar w:fldCharType="separate"/>
        </w:r>
        <w:r>
          <w:rPr>
            <w:noProof/>
            <w:webHidden/>
          </w:rPr>
          <w:t>7</w:t>
        </w:r>
        <w:r>
          <w:rPr>
            <w:noProof/>
            <w:webHidden/>
          </w:rPr>
          <w:fldChar w:fldCharType="end"/>
        </w:r>
      </w:hyperlink>
    </w:p>
    <w:p w14:paraId="59D28CEF" w14:textId="62A69A38"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4" w:history="1">
        <w:r w:rsidRPr="00E11568">
          <w:rPr>
            <w:rStyle w:val="Hyperlink"/>
            <w:noProof/>
          </w:rPr>
          <w:t>Figure 3: Selection Criteria for Methodology</w:t>
        </w:r>
        <w:r>
          <w:rPr>
            <w:noProof/>
            <w:webHidden/>
          </w:rPr>
          <w:tab/>
        </w:r>
        <w:r>
          <w:rPr>
            <w:noProof/>
            <w:webHidden/>
          </w:rPr>
          <w:fldChar w:fldCharType="begin"/>
        </w:r>
        <w:r>
          <w:rPr>
            <w:noProof/>
            <w:webHidden/>
          </w:rPr>
          <w:instrText xml:space="preserve"> PAGEREF _Toc71728694 \h </w:instrText>
        </w:r>
        <w:r>
          <w:rPr>
            <w:noProof/>
            <w:webHidden/>
          </w:rPr>
        </w:r>
        <w:r>
          <w:rPr>
            <w:noProof/>
            <w:webHidden/>
          </w:rPr>
          <w:fldChar w:fldCharType="separate"/>
        </w:r>
        <w:r>
          <w:rPr>
            <w:noProof/>
            <w:webHidden/>
          </w:rPr>
          <w:t>9</w:t>
        </w:r>
        <w:r>
          <w:rPr>
            <w:noProof/>
            <w:webHidden/>
          </w:rPr>
          <w:fldChar w:fldCharType="end"/>
        </w:r>
      </w:hyperlink>
    </w:p>
    <w:p w14:paraId="7D7599D7" w14:textId="7BDFB48A"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5" w:history="1">
        <w:r w:rsidRPr="00E11568">
          <w:rPr>
            <w:rStyle w:val="Hyperlink"/>
            <w:noProof/>
          </w:rPr>
          <w:t>Figure 4: Prototyping Model (Guru99, 2021)</w:t>
        </w:r>
        <w:r>
          <w:rPr>
            <w:noProof/>
            <w:webHidden/>
          </w:rPr>
          <w:tab/>
        </w:r>
        <w:r>
          <w:rPr>
            <w:noProof/>
            <w:webHidden/>
          </w:rPr>
          <w:fldChar w:fldCharType="begin"/>
        </w:r>
        <w:r>
          <w:rPr>
            <w:noProof/>
            <w:webHidden/>
          </w:rPr>
          <w:instrText xml:space="preserve"> PAGEREF _Toc71728695 \h </w:instrText>
        </w:r>
        <w:r>
          <w:rPr>
            <w:noProof/>
            <w:webHidden/>
          </w:rPr>
        </w:r>
        <w:r>
          <w:rPr>
            <w:noProof/>
            <w:webHidden/>
          </w:rPr>
          <w:fldChar w:fldCharType="separate"/>
        </w:r>
        <w:r>
          <w:rPr>
            <w:noProof/>
            <w:webHidden/>
          </w:rPr>
          <w:t>10</w:t>
        </w:r>
        <w:r>
          <w:rPr>
            <w:noProof/>
            <w:webHidden/>
          </w:rPr>
          <w:fldChar w:fldCharType="end"/>
        </w:r>
      </w:hyperlink>
    </w:p>
    <w:p w14:paraId="239BD853" w14:textId="68428DE3"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6" w:history="1">
        <w:r w:rsidRPr="00E11568">
          <w:rPr>
            <w:rStyle w:val="Hyperlink"/>
            <w:noProof/>
          </w:rPr>
          <w:t>Figure 5: Kanban Board</w:t>
        </w:r>
        <w:r>
          <w:rPr>
            <w:noProof/>
            <w:webHidden/>
          </w:rPr>
          <w:tab/>
        </w:r>
        <w:r>
          <w:rPr>
            <w:noProof/>
            <w:webHidden/>
          </w:rPr>
          <w:fldChar w:fldCharType="begin"/>
        </w:r>
        <w:r>
          <w:rPr>
            <w:noProof/>
            <w:webHidden/>
          </w:rPr>
          <w:instrText xml:space="preserve"> PAGEREF _Toc71728696 \h </w:instrText>
        </w:r>
        <w:r>
          <w:rPr>
            <w:noProof/>
            <w:webHidden/>
          </w:rPr>
        </w:r>
        <w:r>
          <w:rPr>
            <w:noProof/>
            <w:webHidden/>
          </w:rPr>
          <w:fldChar w:fldCharType="separate"/>
        </w:r>
        <w:r>
          <w:rPr>
            <w:noProof/>
            <w:webHidden/>
          </w:rPr>
          <w:t>10</w:t>
        </w:r>
        <w:r>
          <w:rPr>
            <w:noProof/>
            <w:webHidden/>
          </w:rPr>
          <w:fldChar w:fldCharType="end"/>
        </w:r>
      </w:hyperlink>
    </w:p>
    <w:p w14:paraId="2CC6AE83" w14:textId="5B5B76A7"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7" w:history="1">
        <w:r w:rsidRPr="00E11568">
          <w:rPr>
            <w:rStyle w:val="Hyperlink"/>
            <w:noProof/>
          </w:rPr>
          <w:t>Figure 6: Features on Kanban board map directly to branches in Git</w:t>
        </w:r>
        <w:r>
          <w:rPr>
            <w:noProof/>
            <w:webHidden/>
          </w:rPr>
          <w:tab/>
        </w:r>
        <w:r>
          <w:rPr>
            <w:noProof/>
            <w:webHidden/>
          </w:rPr>
          <w:fldChar w:fldCharType="begin"/>
        </w:r>
        <w:r>
          <w:rPr>
            <w:noProof/>
            <w:webHidden/>
          </w:rPr>
          <w:instrText xml:space="preserve"> PAGEREF _Toc71728697 \h </w:instrText>
        </w:r>
        <w:r>
          <w:rPr>
            <w:noProof/>
            <w:webHidden/>
          </w:rPr>
        </w:r>
        <w:r>
          <w:rPr>
            <w:noProof/>
            <w:webHidden/>
          </w:rPr>
          <w:fldChar w:fldCharType="separate"/>
        </w:r>
        <w:r>
          <w:rPr>
            <w:noProof/>
            <w:webHidden/>
          </w:rPr>
          <w:t>13</w:t>
        </w:r>
        <w:r>
          <w:rPr>
            <w:noProof/>
            <w:webHidden/>
          </w:rPr>
          <w:fldChar w:fldCharType="end"/>
        </w:r>
      </w:hyperlink>
    </w:p>
    <w:p w14:paraId="5D21A092" w14:textId="3382AFBF"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8" w:history="1">
        <w:r w:rsidRPr="00E11568">
          <w:rPr>
            <w:rStyle w:val="Hyperlink"/>
            <w:noProof/>
          </w:rPr>
          <w:t>Figure 7: Use Case Model</w:t>
        </w:r>
        <w:r>
          <w:rPr>
            <w:noProof/>
            <w:webHidden/>
          </w:rPr>
          <w:tab/>
        </w:r>
        <w:r>
          <w:rPr>
            <w:noProof/>
            <w:webHidden/>
          </w:rPr>
          <w:fldChar w:fldCharType="begin"/>
        </w:r>
        <w:r>
          <w:rPr>
            <w:noProof/>
            <w:webHidden/>
          </w:rPr>
          <w:instrText xml:space="preserve"> PAGEREF _Toc71728698 \h </w:instrText>
        </w:r>
        <w:r>
          <w:rPr>
            <w:noProof/>
            <w:webHidden/>
          </w:rPr>
        </w:r>
        <w:r>
          <w:rPr>
            <w:noProof/>
            <w:webHidden/>
          </w:rPr>
          <w:fldChar w:fldCharType="separate"/>
        </w:r>
        <w:r>
          <w:rPr>
            <w:noProof/>
            <w:webHidden/>
          </w:rPr>
          <w:t>15</w:t>
        </w:r>
        <w:r>
          <w:rPr>
            <w:noProof/>
            <w:webHidden/>
          </w:rPr>
          <w:fldChar w:fldCharType="end"/>
        </w:r>
      </w:hyperlink>
    </w:p>
    <w:p w14:paraId="6E19D7BB" w14:textId="4D55D8A3"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699" w:history="1">
        <w:r w:rsidRPr="00E11568">
          <w:rPr>
            <w:rStyle w:val="Hyperlink"/>
            <w:noProof/>
          </w:rPr>
          <w:t>Figure 8: Database Design</w:t>
        </w:r>
        <w:r>
          <w:rPr>
            <w:noProof/>
            <w:webHidden/>
          </w:rPr>
          <w:tab/>
        </w:r>
        <w:r>
          <w:rPr>
            <w:noProof/>
            <w:webHidden/>
          </w:rPr>
          <w:fldChar w:fldCharType="begin"/>
        </w:r>
        <w:r>
          <w:rPr>
            <w:noProof/>
            <w:webHidden/>
          </w:rPr>
          <w:instrText xml:space="preserve"> PAGEREF _Toc71728699 \h </w:instrText>
        </w:r>
        <w:r>
          <w:rPr>
            <w:noProof/>
            <w:webHidden/>
          </w:rPr>
        </w:r>
        <w:r>
          <w:rPr>
            <w:noProof/>
            <w:webHidden/>
          </w:rPr>
          <w:fldChar w:fldCharType="separate"/>
        </w:r>
        <w:r>
          <w:rPr>
            <w:noProof/>
            <w:webHidden/>
          </w:rPr>
          <w:t>16</w:t>
        </w:r>
        <w:r>
          <w:rPr>
            <w:noProof/>
            <w:webHidden/>
          </w:rPr>
          <w:fldChar w:fldCharType="end"/>
        </w:r>
      </w:hyperlink>
    </w:p>
    <w:p w14:paraId="707600D7" w14:textId="51BFBEE8"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0" w:history="1">
        <w:r w:rsidRPr="00E11568">
          <w:rPr>
            <w:rStyle w:val="Hyperlink"/>
            <w:noProof/>
          </w:rPr>
          <w:t>Figure 9: Red Hat/ Linux Market Share (Red Hat, 2019)</w:t>
        </w:r>
        <w:r>
          <w:rPr>
            <w:noProof/>
            <w:webHidden/>
          </w:rPr>
          <w:tab/>
        </w:r>
        <w:r>
          <w:rPr>
            <w:noProof/>
            <w:webHidden/>
          </w:rPr>
          <w:fldChar w:fldCharType="begin"/>
        </w:r>
        <w:r>
          <w:rPr>
            <w:noProof/>
            <w:webHidden/>
          </w:rPr>
          <w:instrText xml:space="preserve"> PAGEREF _Toc71728700 \h </w:instrText>
        </w:r>
        <w:r>
          <w:rPr>
            <w:noProof/>
            <w:webHidden/>
          </w:rPr>
        </w:r>
        <w:r>
          <w:rPr>
            <w:noProof/>
            <w:webHidden/>
          </w:rPr>
          <w:fldChar w:fldCharType="separate"/>
        </w:r>
        <w:r>
          <w:rPr>
            <w:noProof/>
            <w:webHidden/>
          </w:rPr>
          <w:t>17</w:t>
        </w:r>
        <w:r>
          <w:rPr>
            <w:noProof/>
            <w:webHidden/>
          </w:rPr>
          <w:fldChar w:fldCharType="end"/>
        </w:r>
      </w:hyperlink>
    </w:p>
    <w:p w14:paraId="7A0B251F" w14:textId="11F9485C"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1" w:history="1">
        <w:r w:rsidRPr="00E11568">
          <w:rPr>
            <w:rStyle w:val="Hyperlink"/>
            <w:noProof/>
          </w:rPr>
          <w:t>Figure 10: Popularity of Programming Languages (PYPL 2021)</w:t>
        </w:r>
        <w:r>
          <w:rPr>
            <w:noProof/>
            <w:webHidden/>
          </w:rPr>
          <w:tab/>
        </w:r>
        <w:r>
          <w:rPr>
            <w:noProof/>
            <w:webHidden/>
          </w:rPr>
          <w:fldChar w:fldCharType="begin"/>
        </w:r>
        <w:r>
          <w:rPr>
            <w:noProof/>
            <w:webHidden/>
          </w:rPr>
          <w:instrText xml:space="preserve"> PAGEREF _Toc71728701 \h </w:instrText>
        </w:r>
        <w:r>
          <w:rPr>
            <w:noProof/>
            <w:webHidden/>
          </w:rPr>
        </w:r>
        <w:r>
          <w:rPr>
            <w:noProof/>
            <w:webHidden/>
          </w:rPr>
          <w:fldChar w:fldCharType="separate"/>
        </w:r>
        <w:r>
          <w:rPr>
            <w:noProof/>
            <w:webHidden/>
          </w:rPr>
          <w:t>17</w:t>
        </w:r>
        <w:r>
          <w:rPr>
            <w:noProof/>
            <w:webHidden/>
          </w:rPr>
          <w:fldChar w:fldCharType="end"/>
        </w:r>
      </w:hyperlink>
    </w:p>
    <w:p w14:paraId="189C218E" w14:textId="112D0C07"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2" w:history="1">
        <w:r w:rsidRPr="00E11568">
          <w:rPr>
            <w:rStyle w:val="Hyperlink"/>
            <w:noProof/>
          </w:rPr>
          <w:t>Figure 11: Features of Java and Python (Khoirom et al. 2020)</w:t>
        </w:r>
        <w:r>
          <w:rPr>
            <w:noProof/>
            <w:webHidden/>
          </w:rPr>
          <w:tab/>
        </w:r>
        <w:r>
          <w:rPr>
            <w:noProof/>
            <w:webHidden/>
          </w:rPr>
          <w:fldChar w:fldCharType="begin"/>
        </w:r>
        <w:r>
          <w:rPr>
            <w:noProof/>
            <w:webHidden/>
          </w:rPr>
          <w:instrText xml:space="preserve"> PAGEREF _Toc71728702 \h </w:instrText>
        </w:r>
        <w:r>
          <w:rPr>
            <w:noProof/>
            <w:webHidden/>
          </w:rPr>
        </w:r>
        <w:r>
          <w:rPr>
            <w:noProof/>
            <w:webHidden/>
          </w:rPr>
          <w:fldChar w:fldCharType="separate"/>
        </w:r>
        <w:r>
          <w:rPr>
            <w:noProof/>
            <w:webHidden/>
          </w:rPr>
          <w:t>18</w:t>
        </w:r>
        <w:r>
          <w:rPr>
            <w:noProof/>
            <w:webHidden/>
          </w:rPr>
          <w:fldChar w:fldCharType="end"/>
        </w:r>
      </w:hyperlink>
    </w:p>
    <w:p w14:paraId="38C011D6" w14:textId="0BFE0A63"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3" w:history="1">
        <w:r w:rsidRPr="00E11568">
          <w:rPr>
            <w:rStyle w:val="Hyperlink"/>
            <w:noProof/>
          </w:rPr>
          <w:t>Figure 12: Django and Flask Comparison</w:t>
        </w:r>
        <w:r>
          <w:rPr>
            <w:noProof/>
            <w:webHidden/>
          </w:rPr>
          <w:tab/>
        </w:r>
        <w:r>
          <w:rPr>
            <w:noProof/>
            <w:webHidden/>
          </w:rPr>
          <w:fldChar w:fldCharType="begin"/>
        </w:r>
        <w:r>
          <w:rPr>
            <w:noProof/>
            <w:webHidden/>
          </w:rPr>
          <w:instrText xml:space="preserve"> PAGEREF _Toc71728703 \h </w:instrText>
        </w:r>
        <w:r>
          <w:rPr>
            <w:noProof/>
            <w:webHidden/>
          </w:rPr>
        </w:r>
        <w:r>
          <w:rPr>
            <w:noProof/>
            <w:webHidden/>
          </w:rPr>
          <w:fldChar w:fldCharType="separate"/>
        </w:r>
        <w:r>
          <w:rPr>
            <w:noProof/>
            <w:webHidden/>
          </w:rPr>
          <w:t>19</w:t>
        </w:r>
        <w:r>
          <w:rPr>
            <w:noProof/>
            <w:webHidden/>
          </w:rPr>
          <w:fldChar w:fldCharType="end"/>
        </w:r>
      </w:hyperlink>
    </w:p>
    <w:p w14:paraId="3B7922FF" w14:textId="1FFD6159"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r:id="rId9" w:anchor="_Toc71728704" w:history="1">
        <w:r w:rsidRPr="00E11568">
          <w:rPr>
            <w:rStyle w:val="Hyperlink"/>
            <w:noProof/>
          </w:rPr>
          <w:t>Figure 13: Python Developers Survey 2020 (Jetbrains 2020)</w:t>
        </w:r>
        <w:r>
          <w:rPr>
            <w:noProof/>
            <w:webHidden/>
          </w:rPr>
          <w:tab/>
        </w:r>
        <w:r>
          <w:rPr>
            <w:noProof/>
            <w:webHidden/>
          </w:rPr>
          <w:fldChar w:fldCharType="begin"/>
        </w:r>
        <w:r>
          <w:rPr>
            <w:noProof/>
            <w:webHidden/>
          </w:rPr>
          <w:instrText xml:space="preserve"> PAGEREF _Toc71728704 \h </w:instrText>
        </w:r>
        <w:r>
          <w:rPr>
            <w:noProof/>
            <w:webHidden/>
          </w:rPr>
        </w:r>
        <w:r>
          <w:rPr>
            <w:noProof/>
            <w:webHidden/>
          </w:rPr>
          <w:fldChar w:fldCharType="separate"/>
        </w:r>
        <w:r>
          <w:rPr>
            <w:noProof/>
            <w:webHidden/>
          </w:rPr>
          <w:t>19</w:t>
        </w:r>
        <w:r>
          <w:rPr>
            <w:noProof/>
            <w:webHidden/>
          </w:rPr>
          <w:fldChar w:fldCharType="end"/>
        </w:r>
      </w:hyperlink>
    </w:p>
    <w:p w14:paraId="31406BD3" w14:textId="1AD3B176"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5" w:history="1">
        <w:r w:rsidRPr="00E11568">
          <w:rPr>
            <w:rStyle w:val="Hyperlink"/>
            <w:noProof/>
          </w:rPr>
          <w:t>Figure 14: Secure Shell Connection (SSH Academy 2021)</w:t>
        </w:r>
        <w:r>
          <w:rPr>
            <w:noProof/>
            <w:webHidden/>
          </w:rPr>
          <w:tab/>
        </w:r>
        <w:r>
          <w:rPr>
            <w:noProof/>
            <w:webHidden/>
          </w:rPr>
          <w:fldChar w:fldCharType="begin"/>
        </w:r>
        <w:r>
          <w:rPr>
            <w:noProof/>
            <w:webHidden/>
          </w:rPr>
          <w:instrText xml:space="preserve"> PAGEREF _Toc71728705 \h </w:instrText>
        </w:r>
        <w:r>
          <w:rPr>
            <w:noProof/>
            <w:webHidden/>
          </w:rPr>
        </w:r>
        <w:r>
          <w:rPr>
            <w:noProof/>
            <w:webHidden/>
          </w:rPr>
          <w:fldChar w:fldCharType="separate"/>
        </w:r>
        <w:r>
          <w:rPr>
            <w:noProof/>
            <w:webHidden/>
          </w:rPr>
          <w:t>20</w:t>
        </w:r>
        <w:r>
          <w:rPr>
            <w:noProof/>
            <w:webHidden/>
          </w:rPr>
          <w:fldChar w:fldCharType="end"/>
        </w:r>
      </w:hyperlink>
    </w:p>
    <w:p w14:paraId="0F7559AB" w14:textId="75417C91"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r:id="rId10" w:anchor="_Toc71728706" w:history="1">
        <w:r w:rsidRPr="00E11568">
          <w:rPr>
            <w:rStyle w:val="Hyperlink"/>
            <w:noProof/>
          </w:rPr>
          <w:t>Figure 15: Right- Database structure in SQLite, Left: Database model for environment</w:t>
        </w:r>
        <w:r>
          <w:rPr>
            <w:noProof/>
            <w:webHidden/>
          </w:rPr>
          <w:tab/>
        </w:r>
        <w:r>
          <w:rPr>
            <w:noProof/>
            <w:webHidden/>
          </w:rPr>
          <w:fldChar w:fldCharType="begin"/>
        </w:r>
        <w:r>
          <w:rPr>
            <w:noProof/>
            <w:webHidden/>
          </w:rPr>
          <w:instrText xml:space="preserve"> PAGEREF _Toc71728706 \h </w:instrText>
        </w:r>
        <w:r>
          <w:rPr>
            <w:noProof/>
            <w:webHidden/>
          </w:rPr>
        </w:r>
        <w:r>
          <w:rPr>
            <w:noProof/>
            <w:webHidden/>
          </w:rPr>
          <w:fldChar w:fldCharType="separate"/>
        </w:r>
        <w:r>
          <w:rPr>
            <w:noProof/>
            <w:webHidden/>
          </w:rPr>
          <w:t>22</w:t>
        </w:r>
        <w:r>
          <w:rPr>
            <w:noProof/>
            <w:webHidden/>
          </w:rPr>
          <w:fldChar w:fldCharType="end"/>
        </w:r>
      </w:hyperlink>
    </w:p>
    <w:p w14:paraId="23FDAAB2" w14:textId="714E1EE5"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7" w:history="1">
        <w:r w:rsidRPr="00E11568">
          <w:rPr>
            <w:rStyle w:val="Hyperlink"/>
            <w:noProof/>
          </w:rPr>
          <w:t xml:space="preserve">Figure 16: </w:t>
        </w:r>
        <w:r>
          <w:rPr>
            <w:rStyle w:val="Hyperlink"/>
            <w:noProof/>
          </w:rPr>
          <w:t>O</w:t>
        </w:r>
        <w:r w:rsidRPr="00E11568">
          <w:rPr>
            <w:rStyle w:val="Hyperlink"/>
            <w:noProof/>
          </w:rPr>
          <w:t>utlining use of dynamic values and conditional statement provided by Jinja2</w:t>
        </w:r>
        <w:r>
          <w:rPr>
            <w:noProof/>
            <w:webHidden/>
          </w:rPr>
          <w:tab/>
        </w:r>
        <w:r>
          <w:rPr>
            <w:noProof/>
            <w:webHidden/>
          </w:rPr>
          <w:fldChar w:fldCharType="begin"/>
        </w:r>
        <w:r>
          <w:rPr>
            <w:noProof/>
            <w:webHidden/>
          </w:rPr>
          <w:instrText xml:space="preserve"> PAGEREF _Toc71728707 \h </w:instrText>
        </w:r>
        <w:r>
          <w:rPr>
            <w:noProof/>
            <w:webHidden/>
          </w:rPr>
        </w:r>
        <w:r>
          <w:rPr>
            <w:noProof/>
            <w:webHidden/>
          </w:rPr>
          <w:fldChar w:fldCharType="separate"/>
        </w:r>
        <w:r>
          <w:rPr>
            <w:noProof/>
            <w:webHidden/>
          </w:rPr>
          <w:t>23</w:t>
        </w:r>
        <w:r>
          <w:rPr>
            <w:noProof/>
            <w:webHidden/>
          </w:rPr>
          <w:fldChar w:fldCharType="end"/>
        </w:r>
      </w:hyperlink>
    </w:p>
    <w:p w14:paraId="558A43A2" w14:textId="67DDFBC1"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8" w:history="1">
        <w:r w:rsidRPr="00E11568">
          <w:rPr>
            <w:rStyle w:val="Hyperlink"/>
            <w:noProof/>
          </w:rPr>
          <w:t>Figure 17: Code sample outlining inheritance used to provide consistent look and feel</w:t>
        </w:r>
        <w:r>
          <w:rPr>
            <w:noProof/>
            <w:webHidden/>
          </w:rPr>
          <w:tab/>
        </w:r>
        <w:r>
          <w:rPr>
            <w:noProof/>
            <w:webHidden/>
          </w:rPr>
          <w:fldChar w:fldCharType="begin"/>
        </w:r>
        <w:r>
          <w:rPr>
            <w:noProof/>
            <w:webHidden/>
          </w:rPr>
          <w:instrText xml:space="preserve"> PAGEREF _Toc71728708 \h </w:instrText>
        </w:r>
        <w:r>
          <w:rPr>
            <w:noProof/>
            <w:webHidden/>
          </w:rPr>
        </w:r>
        <w:r>
          <w:rPr>
            <w:noProof/>
            <w:webHidden/>
          </w:rPr>
          <w:fldChar w:fldCharType="separate"/>
        </w:r>
        <w:r>
          <w:rPr>
            <w:noProof/>
            <w:webHidden/>
          </w:rPr>
          <w:t>23</w:t>
        </w:r>
        <w:r>
          <w:rPr>
            <w:noProof/>
            <w:webHidden/>
          </w:rPr>
          <w:fldChar w:fldCharType="end"/>
        </w:r>
      </w:hyperlink>
    </w:p>
    <w:p w14:paraId="345176F1" w14:textId="5FB7AB3D"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09" w:history="1">
        <w:r w:rsidRPr="00E11568">
          <w:rPr>
            <w:rStyle w:val="Hyperlink"/>
            <w:noProof/>
          </w:rPr>
          <w:t>Figure 18: Functionality provided by Pycharm</w:t>
        </w:r>
        <w:r>
          <w:rPr>
            <w:noProof/>
            <w:webHidden/>
          </w:rPr>
          <w:tab/>
        </w:r>
        <w:r>
          <w:rPr>
            <w:noProof/>
            <w:webHidden/>
          </w:rPr>
          <w:fldChar w:fldCharType="begin"/>
        </w:r>
        <w:r>
          <w:rPr>
            <w:noProof/>
            <w:webHidden/>
          </w:rPr>
          <w:instrText xml:space="preserve"> PAGEREF _Toc71728709 \h </w:instrText>
        </w:r>
        <w:r>
          <w:rPr>
            <w:noProof/>
            <w:webHidden/>
          </w:rPr>
        </w:r>
        <w:r>
          <w:rPr>
            <w:noProof/>
            <w:webHidden/>
          </w:rPr>
          <w:fldChar w:fldCharType="separate"/>
        </w:r>
        <w:r>
          <w:rPr>
            <w:noProof/>
            <w:webHidden/>
          </w:rPr>
          <w:t>24</w:t>
        </w:r>
        <w:r>
          <w:rPr>
            <w:noProof/>
            <w:webHidden/>
          </w:rPr>
          <w:fldChar w:fldCharType="end"/>
        </w:r>
      </w:hyperlink>
    </w:p>
    <w:p w14:paraId="344CD444" w14:textId="3C4F7219" w:rsidR="009B4AAE" w:rsidRPr="003516B2" w:rsidRDefault="009B4AAE" w:rsidP="009F59DA">
      <w:pPr>
        <w:pStyle w:val="TableofFigures"/>
        <w:tabs>
          <w:tab w:val="right" w:leader="dot" w:pos="9628"/>
        </w:tabs>
        <w:spacing w:line="288" w:lineRule="auto"/>
        <w:rPr>
          <w:rFonts w:ascii="Calibri" w:hAnsi="Calibri"/>
          <w:noProof/>
          <w:szCs w:val="22"/>
          <w:lang w:eastAsia="en-GB"/>
        </w:rPr>
      </w:pPr>
      <w:hyperlink w:anchor="_Toc71728710" w:history="1">
        <w:r w:rsidRPr="00E11568">
          <w:rPr>
            <w:rStyle w:val="Hyperlink"/>
            <w:noProof/>
          </w:rPr>
          <w:t>Figure 19: Jump server architecture diagram</w:t>
        </w:r>
        <w:r>
          <w:rPr>
            <w:noProof/>
            <w:webHidden/>
          </w:rPr>
          <w:tab/>
        </w:r>
        <w:r>
          <w:rPr>
            <w:noProof/>
            <w:webHidden/>
          </w:rPr>
          <w:fldChar w:fldCharType="begin"/>
        </w:r>
        <w:r>
          <w:rPr>
            <w:noProof/>
            <w:webHidden/>
          </w:rPr>
          <w:instrText xml:space="preserve"> PAGEREF _Toc71728710 \h </w:instrText>
        </w:r>
        <w:r>
          <w:rPr>
            <w:noProof/>
            <w:webHidden/>
          </w:rPr>
        </w:r>
        <w:r>
          <w:rPr>
            <w:noProof/>
            <w:webHidden/>
          </w:rPr>
          <w:fldChar w:fldCharType="separate"/>
        </w:r>
        <w:r>
          <w:rPr>
            <w:noProof/>
            <w:webHidden/>
          </w:rPr>
          <w:t>24</w:t>
        </w:r>
        <w:r>
          <w:rPr>
            <w:noProof/>
            <w:webHidden/>
          </w:rPr>
          <w:fldChar w:fldCharType="end"/>
        </w:r>
      </w:hyperlink>
    </w:p>
    <w:p w14:paraId="0D903300" w14:textId="027810F2" w:rsidR="001D0DCD" w:rsidRDefault="009B4AAE" w:rsidP="009D2E0D">
      <w:pPr>
        <w:spacing w:line="288" w:lineRule="auto"/>
        <w:jc w:val="both"/>
      </w:pPr>
      <w:r>
        <w:fldChar w:fldCharType="end"/>
      </w:r>
    </w:p>
    <w:p w14:paraId="7D2409D9" w14:textId="77777777" w:rsidR="0020594E" w:rsidRDefault="0020594E" w:rsidP="0020594E"/>
    <w:p w14:paraId="32CB05E1" w14:textId="77777777" w:rsidR="0020594E" w:rsidRDefault="0020594E" w:rsidP="0020594E"/>
    <w:p w14:paraId="1CBE0F7E" w14:textId="77777777" w:rsidR="0020594E" w:rsidRDefault="0020594E" w:rsidP="0020594E"/>
    <w:p w14:paraId="74A70DED" w14:textId="4ED35704" w:rsidR="0020594E" w:rsidRPr="0020594E" w:rsidRDefault="0020594E" w:rsidP="0020594E">
      <w:pPr>
        <w:sectPr w:rsidR="0020594E" w:rsidRPr="0020594E" w:rsidSect="00B42696">
          <w:headerReference w:type="even" r:id="rId11"/>
          <w:headerReference w:type="default" r:id="rId12"/>
          <w:footerReference w:type="even" r:id="rId13"/>
          <w:footerReference w:type="default" r:id="rId14"/>
          <w:footerReference w:type="first" r:id="rId15"/>
          <w:pgSz w:w="11906" w:h="16838" w:code="9"/>
          <w:pgMar w:top="1134" w:right="1134" w:bottom="1134" w:left="1134" w:header="709" w:footer="709" w:gutter="0"/>
          <w:pgNumType w:fmt="lowerRoman" w:start="1"/>
          <w:cols w:space="720"/>
          <w:titlePg/>
          <w:docGrid w:linePitch="299"/>
        </w:sectPr>
      </w:pPr>
    </w:p>
    <w:p w14:paraId="360C52EC" w14:textId="79238C5D" w:rsidR="00CA738B" w:rsidRDefault="00CA7563" w:rsidP="009D2E0D">
      <w:pPr>
        <w:pStyle w:val="Heading1"/>
        <w:spacing w:line="288" w:lineRule="auto"/>
        <w:jc w:val="both"/>
      </w:pPr>
      <w:bookmarkStart w:id="0" w:name="_Toc53534319"/>
      <w:bookmarkStart w:id="1" w:name="_Ref69108857"/>
      <w:bookmarkStart w:id="2" w:name="_Ref69108859"/>
      <w:bookmarkStart w:id="3" w:name="_Ref69108902"/>
      <w:bookmarkStart w:id="4" w:name="_Toc71122162"/>
      <w:bookmarkStart w:id="5" w:name="_Toc71571978"/>
      <w:bookmarkStart w:id="6" w:name="_Toc71727924"/>
      <w:bookmarkStart w:id="7" w:name="_Toc71728125"/>
      <w:r w:rsidRPr="00412736">
        <w:lastRenderedPageBreak/>
        <w:t>INTRODUCTION</w:t>
      </w:r>
      <w:bookmarkEnd w:id="0"/>
      <w:bookmarkEnd w:id="1"/>
      <w:bookmarkEnd w:id="2"/>
      <w:bookmarkEnd w:id="3"/>
      <w:bookmarkEnd w:id="4"/>
      <w:bookmarkEnd w:id="5"/>
      <w:bookmarkEnd w:id="6"/>
      <w:bookmarkEnd w:id="7"/>
    </w:p>
    <w:p w14:paraId="7A5C8F0E" w14:textId="34C81BC3" w:rsidR="006336EE" w:rsidRPr="003404BC" w:rsidRDefault="00A504A9" w:rsidP="009D2E0D">
      <w:pPr>
        <w:pStyle w:val="15Spacing"/>
        <w:spacing w:line="288" w:lineRule="auto"/>
        <w:jc w:val="both"/>
      </w:pPr>
      <w:r w:rsidRPr="003404BC">
        <w:t xml:space="preserve">Software failures can </w:t>
      </w:r>
      <w:r w:rsidR="00E6712C" w:rsidRPr="003404BC">
        <w:t>originate from a multitude of areas</w:t>
      </w:r>
      <w:r w:rsidRPr="003404BC">
        <w:t xml:space="preserve">, from </w:t>
      </w:r>
      <w:r w:rsidR="00E6712C" w:rsidRPr="003404BC">
        <w:t xml:space="preserve">badly defined requirements to poor project management practices. Failures can also </w:t>
      </w:r>
      <w:r w:rsidR="004247B4" w:rsidRPr="003404BC">
        <w:t>originate</w:t>
      </w:r>
      <w:r w:rsidR="00E6712C" w:rsidRPr="003404BC">
        <w:t xml:space="preserve"> from uncontrolled </w:t>
      </w:r>
      <w:r w:rsidR="004247B4" w:rsidRPr="003404BC">
        <w:t xml:space="preserve">technical </w:t>
      </w:r>
      <w:r w:rsidR="00E6712C" w:rsidRPr="003404BC">
        <w:t>risks</w:t>
      </w:r>
      <w:r w:rsidR="004F1DA3" w:rsidRPr="003404BC">
        <w:t xml:space="preserve">, such as </w:t>
      </w:r>
      <w:r w:rsidR="003404BC">
        <w:t>hardware or software misconfiguration</w:t>
      </w:r>
      <w:r w:rsidR="00E6712C" w:rsidRPr="003404BC">
        <w:t xml:space="preserve">. </w:t>
      </w:r>
      <w:r w:rsidR="009B3F9B" w:rsidRPr="003404BC">
        <w:t xml:space="preserve">Small </w:t>
      </w:r>
      <w:r w:rsidR="0064338E">
        <w:t xml:space="preserve">scale </w:t>
      </w:r>
      <w:r w:rsidR="009B3F9B" w:rsidRPr="003404BC">
        <w:t xml:space="preserve">development teams may be in a position to keep abreast of such technical challenges </w:t>
      </w:r>
      <w:r w:rsidR="003404BC">
        <w:t xml:space="preserve">through </w:t>
      </w:r>
      <w:r w:rsidR="009B3F9B" w:rsidRPr="003404BC">
        <w:t xml:space="preserve">face-to-face interaction however when the development process scales up to a global level and is dispersed across time zones, </w:t>
      </w:r>
      <w:r w:rsidR="00015A55" w:rsidRPr="003404BC">
        <w:t>coordination and synchronization becomes more complex and time consuming</w:t>
      </w:r>
      <w:r w:rsidR="009A65D4" w:rsidRPr="003404BC">
        <w:t xml:space="preserve"> </w:t>
      </w:r>
      <w:r w:rsidR="009A65D4" w:rsidRPr="003404BC">
        <w:fldChar w:fldCharType="begin" w:fldLock="1"/>
      </w:r>
      <w:r w:rsidR="009A65D4" w:rsidRPr="003404BC">
        <w:instrText>ADDIN CSL_CITATION {"citationItems":[{"id":"ITEM-1","itemData":{"DOI":"10.1109/APSEC.2010.53","ISBN":"9780769542669","ISSN":"15301362","abstract":"Many companies use Global Software Development (GSD) to access skilled people, reduce costs and utilize around the clock development. GSD has numerous social and technical difficulties, but most literature only examines social difficulties. Few studies concern technical difficulties or address Software Configuration Management (SCM) issues. SCM is widely used, and supports the infrastructure and practices that enable change management and version control. SCM has potential to support more effective GSD, but is more difficult in GSD, because coordination and synchronization are more complex. This paper presents our findings of a systematic mapping study of SCM in GSD. Systematic mapping is a methodology to discover and categorize research on a topic, and can be used to identify common themes and areas requiring further study. We find most research on SCM in GSD has used case studies, and there has been little empirical validation. The lack of coordination and group awareness causes difficulties for SCM in GSD, but no SCM process has been proposed to address this. More research is required on Software Configuration Control for GSD. © 2010 IEEE.","author":[{"dropping-particle":"","family":"Mohd Fauzi","given":"Shukor Sanim","non-dropping-particle":"","parse-names":false,"suffix":""},{"dropping-particle":"","family":"Bannerman","given":"Paul L.","non-dropping-particle":"","parse-names":false,"suffix":""},{"dropping-particle":"","family":"Staples","given":"Mark","non-dropping-particle":"","parse-names":false,"suffix":""}],"container-title":"Proceedings - Asia-Pacific Software Engineering Conference, APSEC","id":"ITEM-1","issue":"November","issued":{"date-parts":[["2010"]]},"page":"404-413","title":"Software Configuration Management in Global Software Development: A systematic map","type":"article-journal"},"uris":["http://www.mendeley.com/documents/?uuid=15857bca-57b7-4f5f-9d97-3262ff2d2c3f"]}],"mendeley":{"formattedCitation":"(Mohd Fauzi et al. 2010)","plainTextFormattedCitation":"(Mohd Fauzi et al. 2010)","previouslyFormattedCitation":"(Mohd Fauzi et al. 2010)"},"properties":{"noteIndex":0},"schema":"https://github.com/citation-style-language/schema/raw/master/csl-citation.json"}</w:instrText>
      </w:r>
      <w:r w:rsidR="009A65D4" w:rsidRPr="003404BC">
        <w:fldChar w:fldCharType="separate"/>
      </w:r>
      <w:r w:rsidR="009A65D4" w:rsidRPr="003404BC">
        <w:rPr>
          <w:noProof/>
        </w:rPr>
        <w:t>(Mohd Fauzi et al. 2010)</w:t>
      </w:r>
      <w:r w:rsidR="009A65D4" w:rsidRPr="003404BC">
        <w:fldChar w:fldCharType="end"/>
      </w:r>
      <w:r w:rsidR="005B47A2" w:rsidRPr="003404BC">
        <w:t>.</w:t>
      </w:r>
      <w:r w:rsidR="004247B4" w:rsidRPr="003404BC">
        <w:t xml:space="preserve"> </w:t>
      </w:r>
      <w:r w:rsidR="002F49DD" w:rsidRPr="003404BC">
        <w:t xml:space="preserve">The specific challenge </w:t>
      </w:r>
      <w:r w:rsidR="002F49DD">
        <w:t xml:space="preserve">of interest in this dissertation </w:t>
      </w:r>
      <w:r w:rsidR="002F49DD" w:rsidRPr="003404BC">
        <w:t xml:space="preserve">is the validation of </w:t>
      </w:r>
      <w:r w:rsidR="005F5B3D">
        <w:t xml:space="preserve">server </w:t>
      </w:r>
      <w:r w:rsidR="002F49DD" w:rsidRPr="003404BC">
        <w:t>configurations</w:t>
      </w:r>
      <w:r w:rsidR="002F49DD">
        <w:t>,</w:t>
      </w:r>
      <w:r w:rsidR="002F49DD" w:rsidRPr="003404BC">
        <w:t xml:space="preserve"> and t</w:t>
      </w:r>
      <w:r w:rsidR="002F49DD">
        <w:t>he</w:t>
      </w:r>
      <w:r w:rsidR="002F49DD" w:rsidRPr="003404BC">
        <w:t xml:space="preserve"> impact that</w:t>
      </w:r>
      <w:r w:rsidR="002F49DD">
        <w:t xml:space="preserve"> any potential</w:t>
      </w:r>
      <w:r w:rsidR="002F49DD" w:rsidRPr="003404BC">
        <w:t xml:space="preserve"> misconfiguration can have on organisations</w:t>
      </w:r>
      <w:r w:rsidR="00E6712C" w:rsidRPr="003404BC">
        <w:t>.</w:t>
      </w:r>
    </w:p>
    <w:p w14:paraId="2E9196F1" w14:textId="58EB2430" w:rsidR="001615C3" w:rsidRPr="00412736" w:rsidRDefault="00F97529" w:rsidP="009D2E0D">
      <w:pPr>
        <w:pStyle w:val="Heading2"/>
        <w:spacing w:line="288" w:lineRule="auto"/>
        <w:jc w:val="both"/>
      </w:pPr>
      <w:bookmarkStart w:id="8" w:name="_Toc71122163"/>
      <w:bookmarkStart w:id="9" w:name="_Toc71571979"/>
      <w:bookmarkStart w:id="10" w:name="_Toc71727925"/>
      <w:bookmarkStart w:id="11" w:name="_Toc71728126"/>
      <w:r>
        <w:t xml:space="preserve">Problem </w:t>
      </w:r>
      <w:r w:rsidR="0004681B">
        <w:t>Definition</w:t>
      </w:r>
      <w:bookmarkEnd w:id="8"/>
      <w:bookmarkEnd w:id="9"/>
      <w:bookmarkEnd w:id="10"/>
      <w:bookmarkEnd w:id="11"/>
    </w:p>
    <w:p w14:paraId="62297D17" w14:textId="56298044" w:rsidR="004247B4" w:rsidRDefault="002F49DD" w:rsidP="009D2E0D">
      <w:pPr>
        <w:pStyle w:val="15Spacing"/>
        <w:spacing w:line="288" w:lineRule="auto"/>
        <w:jc w:val="both"/>
      </w:pPr>
      <w:r>
        <w:t xml:space="preserve">While development teams </w:t>
      </w:r>
      <w:r w:rsidR="002A48B6">
        <w:t>may</w:t>
      </w:r>
      <w:r>
        <w:t xml:space="preserve"> possess more in-depth knowledge </w:t>
      </w:r>
      <w:r w:rsidR="00AD516C">
        <w:t>of the specifics</w:t>
      </w:r>
      <w:r>
        <w:t xml:space="preserve"> of </w:t>
      </w:r>
      <w:r w:rsidR="00AD516C">
        <w:t xml:space="preserve">an </w:t>
      </w:r>
      <w:r>
        <w:t>application</w:t>
      </w:r>
      <w:r w:rsidR="00AD516C">
        <w:t xml:space="preserve"> and its dependencies</w:t>
      </w:r>
      <w:r>
        <w:t xml:space="preserve">, they </w:t>
      </w:r>
      <w:r w:rsidR="00AD516C">
        <w:t>are often reliant on infrastructure teams to manage environment configurations. This can cause issues if new configuration updates are miscommunicated.</w:t>
      </w:r>
      <w:r w:rsidR="004247B4">
        <w:t xml:space="preserve"> </w:t>
      </w:r>
      <w:r w:rsidR="004823E1">
        <w:t>Tools are particularly important for distributed teams to conserve and distribute knowledge gathered by team members in different locations</w:t>
      </w:r>
      <w:r w:rsidR="000B33C4">
        <w:t xml:space="preserve"> (</w:t>
      </w:r>
      <w:proofErr w:type="spellStart"/>
      <w:r w:rsidR="002465B9">
        <w:t>Dorairaj</w:t>
      </w:r>
      <w:proofErr w:type="spellEnd"/>
      <w:r w:rsidR="002465B9">
        <w:t xml:space="preserve"> et al. 2012</w:t>
      </w:r>
      <w:r w:rsidR="000B33C4">
        <w:t>)</w:t>
      </w:r>
      <w:r w:rsidR="004823E1">
        <w:t>.</w:t>
      </w:r>
      <w:r w:rsidR="006C11F3">
        <w:t xml:space="preserve"> </w:t>
      </w:r>
    </w:p>
    <w:p w14:paraId="44B94223" w14:textId="77777777" w:rsidR="0004681B" w:rsidRDefault="0004681B" w:rsidP="009D2E0D">
      <w:pPr>
        <w:pStyle w:val="15Spacing"/>
        <w:spacing w:line="288" w:lineRule="auto"/>
        <w:jc w:val="both"/>
      </w:pPr>
    </w:p>
    <w:p w14:paraId="48555EBA" w14:textId="03D4C69F" w:rsidR="004247B4" w:rsidRDefault="004247B4" w:rsidP="009D2E0D">
      <w:pPr>
        <w:pStyle w:val="15Spacing"/>
        <w:spacing w:line="288" w:lineRule="auto"/>
        <w:jc w:val="both"/>
      </w:pPr>
      <w:r>
        <w:t>The risks associated with incorrectly configured environments are high, particularly within a production environment</w:t>
      </w:r>
      <w:r w:rsidR="002D7371">
        <w:t xml:space="preserve"> and the </w:t>
      </w:r>
      <w:r w:rsidR="00FB3EEC">
        <w:t>challenge of keeping track of configurations is constantly</w:t>
      </w:r>
      <w:r w:rsidR="002D7371">
        <w:t xml:space="preserve"> evolving, with </w:t>
      </w:r>
      <w:r w:rsidR="00FB3EEC">
        <w:t xml:space="preserve">any </w:t>
      </w:r>
      <w:r w:rsidR="002D7371">
        <w:t>issues</w:t>
      </w:r>
      <w:r w:rsidR="0004681B">
        <w:t xml:space="preserve"> prov</w:t>
      </w:r>
      <w:r w:rsidR="002D7371">
        <w:t>ing</w:t>
      </w:r>
      <w:r w:rsidR="0004681B">
        <w:t xml:space="preserve"> expensive both financially and in terms of </w:t>
      </w:r>
      <w:r w:rsidR="00556180">
        <w:t>reputation</w:t>
      </w:r>
      <w:r w:rsidR="0004681B">
        <w:t>.</w:t>
      </w:r>
      <w:r w:rsidR="007263AE">
        <w:t xml:space="preserve"> </w:t>
      </w:r>
      <w:r w:rsidR="00090216">
        <w:t xml:space="preserve">It is important that the focus of </w:t>
      </w:r>
      <w:r w:rsidR="00556180">
        <w:t>development teams is</w:t>
      </w:r>
      <w:r w:rsidR="00090216">
        <w:t xml:space="preserve"> therefore on prevention rather than detection of issues</w:t>
      </w:r>
      <w:r w:rsidR="00556180">
        <w:t>.</w:t>
      </w:r>
      <w:r w:rsidR="00FB3EEC">
        <w:t xml:space="preserve"> Identifying and preventing issue</w:t>
      </w:r>
      <w:r w:rsidR="00AD516C">
        <w:t>s</w:t>
      </w:r>
      <w:r w:rsidR="00FB3EEC">
        <w:t xml:space="preserve"> before </w:t>
      </w:r>
      <w:r w:rsidR="00AD516C">
        <w:t>they</w:t>
      </w:r>
      <w:r w:rsidR="00FB3EEC">
        <w:t xml:space="preserve"> reach the </w:t>
      </w:r>
      <w:r w:rsidR="00AD516C">
        <w:t xml:space="preserve">end user </w:t>
      </w:r>
      <w:r w:rsidR="00FB3EEC">
        <w:t>will always prove more favourable.</w:t>
      </w:r>
    </w:p>
    <w:p w14:paraId="14D47B62" w14:textId="368E2C3A" w:rsidR="003A79B5" w:rsidRDefault="003A79B5" w:rsidP="009D2E0D">
      <w:pPr>
        <w:pStyle w:val="15Spacing"/>
        <w:spacing w:line="288" w:lineRule="auto"/>
        <w:jc w:val="both"/>
      </w:pPr>
    </w:p>
    <w:p w14:paraId="07438DCE" w14:textId="5260DC42" w:rsidR="003A79B5" w:rsidRDefault="003A79B5" w:rsidP="009D2E0D">
      <w:pPr>
        <w:pStyle w:val="15Spacing"/>
        <w:spacing w:line="288" w:lineRule="auto"/>
        <w:jc w:val="both"/>
      </w:pPr>
      <w:r>
        <w:t>While working for a large globally distributed development team, the task of monitoring environment configurations was undertaken through a series of scripts which produced an email output outlining the current state of configuration. Across a large-scale development team, these scripts proved difficult to manage and communication was very challenging in maintaining the scripts effectively. This creates a risk for an organisation as a minor miscommunication could prove costly if scripts are not maintained effectively.</w:t>
      </w:r>
    </w:p>
    <w:p w14:paraId="7DFE0960" w14:textId="647B710C" w:rsidR="00975D66" w:rsidRDefault="00853429" w:rsidP="009D2E0D">
      <w:pPr>
        <w:pStyle w:val="Heading2"/>
        <w:spacing w:line="288" w:lineRule="auto"/>
        <w:jc w:val="both"/>
      </w:pPr>
      <w:bookmarkStart w:id="12" w:name="_Toc71122164"/>
      <w:bookmarkStart w:id="13" w:name="_Toc71571980"/>
      <w:bookmarkStart w:id="14" w:name="_Toc71727926"/>
      <w:bookmarkStart w:id="15" w:name="_Toc71728127"/>
      <w:r>
        <w:t>Rationale</w:t>
      </w:r>
      <w:bookmarkEnd w:id="12"/>
      <w:bookmarkEnd w:id="13"/>
      <w:bookmarkEnd w:id="14"/>
      <w:bookmarkEnd w:id="15"/>
    </w:p>
    <w:p w14:paraId="5AA79F84" w14:textId="77777777" w:rsidR="00E319A5" w:rsidRDefault="00AD516C" w:rsidP="009D2E0D">
      <w:pPr>
        <w:pStyle w:val="15Spacing"/>
        <w:spacing w:line="288" w:lineRule="auto"/>
        <w:jc w:val="both"/>
      </w:pPr>
      <w:r>
        <w:t>Minimising the risk of software failure is important for all organisations.</w:t>
      </w:r>
      <w:r w:rsidR="00F34BCA">
        <w:t xml:space="preserve"> Development teams may feel content that they have a thoroughly tested </w:t>
      </w:r>
      <w:r w:rsidR="00B07057">
        <w:t>application</w:t>
      </w:r>
      <w:r w:rsidR="00D93712">
        <w:t xml:space="preserve">, however a simple configuration issue on a production server could have potentially catastrophic consequences. </w:t>
      </w:r>
      <w:r w:rsidR="00F34BCA">
        <w:t xml:space="preserve"> </w:t>
      </w:r>
      <w:r w:rsidR="00D93712">
        <w:t>Take the example of a financial trading platform</w:t>
      </w:r>
      <w:r w:rsidR="00986892">
        <w:t>;</w:t>
      </w:r>
      <w:r w:rsidR="00D93712">
        <w:t xml:space="preserve"> The </w:t>
      </w:r>
      <w:r>
        <w:t xml:space="preserve">latest version of the </w:t>
      </w:r>
      <w:r w:rsidR="004F1DA3">
        <w:t xml:space="preserve">source </w:t>
      </w:r>
      <w:r w:rsidR="00D93712">
        <w:t xml:space="preserve">code is </w:t>
      </w:r>
      <w:r w:rsidR="007E487A">
        <w:t>dependent</w:t>
      </w:r>
      <w:r w:rsidR="00D93712">
        <w:t xml:space="preserve"> on Python version 3.8</w:t>
      </w:r>
      <w:r w:rsidR="007E487A">
        <w:t>.</w:t>
      </w:r>
      <w:r w:rsidR="00D93712">
        <w:t xml:space="preserve"> </w:t>
      </w:r>
      <w:r w:rsidR="0088552C">
        <w:t>If the production environment is misconfigured with an older Python version, the application will fail</w:t>
      </w:r>
      <w:r w:rsidR="00D93712">
        <w:t xml:space="preserve">. If this issue is not </w:t>
      </w:r>
      <w:r w:rsidR="00986892">
        <w:t>intercepted</w:t>
      </w:r>
      <w:r w:rsidR="00E61DA9">
        <w:t>,</w:t>
      </w:r>
      <w:r w:rsidR="00D93712">
        <w:t xml:space="preserve"> there is the potential for severe ramifications both</w:t>
      </w:r>
      <w:r w:rsidR="004F1DA3">
        <w:t xml:space="preserve"> in terms of</w:t>
      </w:r>
      <w:r w:rsidR="00D93712">
        <w:t xml:space="preserve"> cost and reputation. The New York Stock Exchange experienced such an issue in 2015, </w:t>
      </w:r>
      <w:r w:rsidR="004F1DA3">
        <w:t>when</w:t>
      </w:r>
      <w:r w:rsidR="00D93712">
        <w:t xml:space="preserve"> </w:t>
      </w:r>
      <w:r w:rsidR="00A73B45">
        <w:t>the exchange experienced a</w:t>
      </w:r>
      <w:r w:rsidR="00D93712">
        <w:t xml:space="preserve"> </w:t>
      </w:r>
      <w:r w:rsidR="00A73B45">
        <w:t>four-hour</w:t>
      </w:r>
      <w:r w:rsidR="00CB025A">
        <w:t xml:space="preserve"> </w:t>
      </w:r>
      <w:r w:rsidR="00D93712">
        <w:t>outage and “the root cause was determined to be a configuration issue”</w:t>
      </w:r>
      <w:r w:rsidR="00CB025A">
        <w:t xml:space="preserve"> (CNN 2015)</w:t>
      </w:r>
      <w:r w:rsidR="00986892">
        <w:t>.</w:t>
      </w:r>
      <w:r w:rsidR="00CB025A">
        <w:t xml:space="preserve"> </w:t>
      </w:r>
      <w:r w:rsidR="00D93712">
        <w:t xml:space="preserve"> </w:t>
      </w:r>
      <w:r w:rsidR="00986892">
        <w:t xml:space="preserve">A four-hour outage for such a </w:t>
      </w:r>
      <w:r w:rsidR="004F1DA3">
        <w:t>high-profile</w:t>
      </w:r>
      <w:r w:rsidR="00986892">
        <w:t xml:space="preserve"> trading platform has global consequences and </w:t>
      </w:r>
      <w:r w:rsidR="0088552C">
        <w:t>this highlights</w:t>
      </w:r>
      <w:r w:rsidR="00986892">
        <w:t xml:space="preserve"> the organisational impact of </w:t>
      </w:r>
      <w:r w:rsidR="0088552C">
        <w:t>overlooking</w:t>
      </w:r>
      <w:r w:rsidR="00986892">
        <w:t xml:space="preserve"> configuration issues prior to deployment. </w:t>
      </w:r>
    </w:p>
    <w:p w14:paraId="5E4941A3" w14:textId="77777777" w:rsidR="00E319A5" w:rsidRDefault="00E319A5" w:rsidP="009D2E0D">
      <w:pPr>
        <w:pStyle w:val="15Spacing"/>
        <w:spacing w:line="288" w:lineRule="auto"/>
        <w:jc w:val="both"/>
      </w:pPr>
    </w:p>
    <w:p w14:paraId="66E86D5F" w14:textId="6B9F6DEE" w:rsidR="007263AE" w:rsidRDefault="007633F1" w:rsidP="009D2E0D">
      <w:pPr>
        <w:pStyle w:val="15Spacing"/>
        <w:spacing w:line="288" w:lineRule="auto"/>
        <w:jc w:val="both"/>
      </w:pPr>
      <w:r>
        <w:t xml:space="preserve">Currently large organisations use a series of Configuration Management tools coupled with custom scripting to manage IT infrastructure. </w:t>
      </w:r>
      <w:r w:rsidRPr="007633F1">
        <w:t>These scripts are brittle and therefore prone to interference because of the lack of modularity when changes are made to the infrastructure</w:t>
      </w:r>
      <w:r>
        <w:t xml:space="preserve"> </w:t>
      </w:r>
      <w:r>
        <w:fldChar w:fldCharType="begin" w:fldLock="1"/>
      </w:r>
      <w:r w:rsidR="0010777A">
        <w:instrText>ADDIN CSL_CITATION {"citationItems":[{"id":"ITEM-1","itemData":{"ISBN":"9783901882517","abstract":"IT infrastructure management is becoming increasingly complex due to the increasing size and complexity of IT infrastructures. This complexity leads to errors and subsequently to failure. Configuration errors caused by operator errors are a significant contributor to downtime. These errors are often introduced by failing to update all dependent configuration parameters. Interdependencies between parameters are often not explicitly documented and exist at all layers in an infrastructure. Existing configuration management tools fail to capture all relevant relations and as such are prone to introducing inconsistencies. In this paper we present the Infrastructure Management Platform (IMP), a framework for building integrated configuration management tools. IMP models all relevant interdependencies between parameters to support consistency when updating a configuration. IMP is an integrated management framework, managing relations between configuration parameters across all layers. Additionally it reuses existing management interfaces and deployment agents to facilitate integrated management. We have validated IMP in several case studies by implementing reusable configuration modules, and have demonstrated that tools built on top of IMP can significantly increase the abstraction level in which an infrastructure is configured. © 2013 IFIP.","author":[{"dropping-particle":"","family":"Vanbrabant","given":"Bart","non-dropping-particle":"","parse-names":false,"suffix":""},{"dropping-particle":"","family":"Joosen","given":"Wouter","non-dropping-particle":"","parse-names":false,"suffix":""}],"container-title":"Proceedings of the 2013 IFIP/IEEE International Symposium on Integrated Network Management, IM 2013","id":"ITEM-1","issued":{"date-parts":[["2013"]]},"page":"534-540","publisher":"IEEE","title":"A framework for integrated configuration management tools","type":"article-journal"},"uris":["http://www.mendeley.com/documents/?uuid=b32e3f27-f0a9-4d33-ab61-9d7703300335"]}],"mendeley":{"formattedCitation":"(Vanbrabant and Joosen 2013)","plainTextFormattedCitation":"(Vanbrabant and Joosen 2013)","previouslyFormattedCitation":"(Vanbrabant and Joosen 2013)"},"properties":{"noteIndex":0},"schema":"https://github.com/citation-style-language/schema/raw/master/csl-citation.json"}</w:instrText>
      </w:r>
      <w:r>
        <w:fldChar w:fldCharType="separate"/>
      </w:r>
      <w:r w:rsidRPr="007633F1">
        <w:rPr>
          <w:noProof/>
        </w:rPr>
        <w:t xml:space="preserve">(Vanbrabant and </w:t>
      </w:r>
      <w:r w:rsidRPr="007633F1">
        <w:rPr>
          <w:noProof/>
        </w:rPr>
        <w:lastRenderedPageBreak/>
        <w:t>Joosen 2013)</w:t>
      </w:r>
      <w:r>
        <w:fldChar w:fldCharType="end"/>
      </w:r>
      <w:r>
        <w:t xml:space="preserve">. </w:t>
      </w:r>
      <w:r w:rsidR="00986892">
        <w:t xml:space="preserve">The creation of a web-based tool to monitor </w:t>
      </w:r>
      <w:r>
        <w:t>environment</w:t>
      </w:r>
      <w:r w:rsidR="00986892">
        <w:t xml:space="preserve"> configurations will allow </w:t>
      </w:r>
      <w:r w:rsidR="00FB3EEC">
        <w:t xml:space="preserve">development </w:t>
      </w:r>
      <w:r w:rsidR="00986892">
        <w:t xml:space="preserve">teams to </w:t>
      </w:r>
      <w:r w:rsidR="00FB3EEC">
        <w:t>take a more</w:t>
      </w:r>
      <w:r w:rsidR="00986892">
        <w:t xml:space="preserve"> proactive </w:t>
      </w:r>
      <w:r w:rsidR="00FB3EEC">
        <w:t>approach</w:t>
      </w:r>
      <w:r w:rsidR="00986892">
        <w:t xml:space="preserve"> </w:t>
      </w:r>
      <w:r w:rsidR="00FB3EEC">
        <w:t xml:space="preserve">and </w:t>
      </w:r>
      <w:r w:rsidR="00986892">
        <w:t>resolve issues before they escalate and become public</w:t>
      </w:r>
      <w:r>
        <w:t>.</w:t>
      </w:r>
    </w:p>
    <w:p w14:paraId="33D80297" w14:textId="5CB47C79" w:rsidR="007263AE" w:rsidRDefault="007263AE" w:rsidP="009D2E0D">
      <w:pPr>
        <w:pStyle w:val="Heading2"/>
        <w:spacing w:line="288" w:lineRule="auto"/>
        <w:jc w:val="both"/>
      </w:pPr>
      <w:bookmarkStart w:id="16" w:name="_Toc71122165"/>
      <w:bookmarkStart w:id="17" w:name="_Toc71571981"/>
      <w:bookmarkStart w:id="18" w:name="_Toc71727927"/>
      <w:bookmarkStart w:id="19" w:name="_Toc71728128"/>
      <w:r>
        <w:t>The Solution</w:t>
      </w:r>
      <w:bookmarkEnd w:id="16"/>
      <w:bookmarkEnd w:id="17"/>
      <w:bookmarkEnd w:id="18"/>
      <w:bookmarkEnd w:id="19"/>
    </w:p>
    <w:p w14:paraId="0828D6FC" w14:textId="475DCB29" w:rsidR="00975D66" w:rsidRDefault="00D203D2" w:rsidP="009D2E0D">
      <w:pPr>
        <w:pStyle w:val="15Spacing"/>
        <w:spacing w:line="288" w:lineRule="auto"/>
        <w:jc w:val="both"/>
      </w:pPr>
      <w:r>
        <w:t xml:space="preserve">The </w:t>
      </w:r>
      <w:r w:rsidR="005C7729">
        <w:t>software artefact</w:t>
      </w:r>
      <w:r>
        <w:t xml:space="preserve"> itself </w:t>
      </w:r>
      <w:r w:rsidR="00A73B45">
        <w:t xml:space="preserve">takes the form of </w:t>
      </w:r>
      <w:r w:rsidR="007D68FD">
        <w:t>a</w:t>
      </w:r>
      <w:r w:rsidR="005F5B3D">
        <w:t>n</w:t>
      </w:r>
      <w:r w:rsidR="00A73B45">
        <w:t xml:space="preserve"> application</w:t>
      </w:r>
      <w:r w:rsidR="007D68FD">
        <w:t xml:space="preserve"> built as a proof-of-concep</w:t>
      </w:r>
      <w:r w:rsidR="003A79B5">
        <w:t>t</w:t>
      </w:r>
      <w:r w:rsidR="00A73B45">
        <w:t xml:space="preserve"> which allow</w:t>
      </w:r>
      <w:r w:rsidR="002A48B6">
        <w:t>s</w:t>
      </w:r>
      <w:r w:rsidR="00A73B45">
        <w:t xml:space="preserve"> development teams to</w:t>
      </w:r>
      <w:r w:rsidR="009106D4">
        <w:t xml:space="preserve"> </w:t>
      </w:r>
      <w:r w:rsidR="00986892">
        <w:t>monitor</w:t>
      </w:r>
      <w:r w:rsidR="009106D4">
        <w:t xml:space="preserve"> environment configurations</w:t>
      </w:r>
      <w:r w:rsidR="004712A2">
        <w:t>.</w:t>
      </w:r>
      <w:r w:rsidR="009106D4">
        <w:t xml:space="preserve"> </w:t>
      </w:r>
      <w:r w:rsidR="003A79B5">
        <w:t xml:space="preserve">The application acts as a bespoke solution which will either replace or supplement existing scripting solutions. </w:t>
      </w:r>
      <w:r w:rsidR="009106D4">
        <w:t xml:space="preserve">The </w:t>
      </w:r>
      <w:r w:rsidR="007D68FD">
        <w:t>application</w:t>
      </w:r>
      <w:r w:rsidR="00B07057">
        <w:t xml:space="preserve"> takes into consideration the</w:t>
      </w:r>
      <w:r w:rsidR="007D68FD">
        <w:t xml:space="preserve"> key</w:t>
      </w:r>
      <w:r w:rsidR="00B07057">
        <w:t xml:space="preserve"> security implications</w:t>
      </w:r>
      <w:r w:rsidR="007D68FD">
        <w:t xml:space="preserve"> and t</w:t>
      </w:r>
      <w:r w:rsidR="00B07057">
        <w:t xml:space="preserve">he source code </w:t>
      </w:r>
      <w:r w:rsidR="009106D4">
        <w:t xml:space="preserve">aims to </w:t>
      </w:r>
      <w:r w:rsidR="004823E1">
        <w:t xml:space="preserve">minimise </w:t>
      </w:r>
      <w:r w:rsidR="009106D4">
        <w:t>complexity to ensuring maintainability with</w:t>
      </w:r>
      <w:r w:rsidR="004823E1">
        <w:t xml:space="preserve"> limited</w:t>
      </w:r>
      <w:r w:rsidR="009106D4">
        <w:t xml:space="preserve"> </w:t>
      </w:r>
      <w:r w:rsidR="00B238BE">
        <w:t>manual</w:t>
      </w:r>
      <w:r w:rsidR="009106D4">
        <w:t xml:space="preserve"> intervention from development teams.</w:t>
      </w:r>
    </w:p>
    <w:p w14:paraId="21CC3806" w14:textId="7F49D840" w:rsidR="00975D66" w:rsidRDefault="00853429" w:rsidP="009D2E0D">
      <w:pPr>
        <w:pStyle w:val="Heading2"/>
        <w:spacing w:line="288" w:lineRule="auto"/>
        <w:jc w:val="both"/>
      </w:pPr>
      <w:bookmarkStart w:id="20" w:name="_Toc71122166"/>
      <w:bookmarkStart w:id="21" w:name="_Toc71571982"/>
      <w:bookmarkStart w:id="22" w:name="_Toc71727928"/>
      <w:bookmarkStart w:id="23" w:name="_Toc71728129"/>
      <w:r>
        <w:t>Aims and Objectives</w:t>
      </w:r>
      <w:bookmarkEnd w:id="20"/>
      <w:bookmarkEnd w:id="21"/>
      <w:bookmarkEnd w:id="22"/>
      <w:bookmarkEnd w:id="23"/>
    </w:p>
    <w:p w14:paraId="016DB02E" w14:textId="4F13053E" w:rsidR="00181F0D" w:rsidRDefault="009106D4" w:rsidP="009D2E0D">
      <w:pPr>
        <w:pStyle w:val="15Spacing"/>
        <w:spacing w:line="288" w:lineRule="auto"/>
        <w:jc w:val="both"/>
      </w:pPr>
      <w:r>
        <w:t xml:space="preserve">The overall aim of the project </w:t>
      </w:r>
      <w:r w:rsidR="003551FB">
        <w:t>was</w:t>
      </w:r>
      <w:r>
        <w:t xml:space="preserve"> to provide a</w:t>
      </w:r>
      <w:r w:rsidR="00432EEC">
        <w:t>n</w:t>
      </w:r>
      <w:r>
        <w:t xml:space="preserve"> application for use </w:t>
      </w:r>
      <w:r w:rsidR="00F4655E">
        <w:t>within</w:t>
      </w:r>
      <w:r>
        <w:t xml:space="preserve"> development teams</w:t>
      </w:r>
      <w:r w:rsidR="00432EEC">
        <w:t>,</w:t>
      </w:r>
      <w:r>
        <w:t xml:space="preserve"> provid</w:t>
      </w:r>
      <w:r w:rsidR="00432EEC">
        <w:t>ing</w:t>
      </w:r>
      <w:r>
        <w:t xml:space="preserve"> a </w:t>
      </w:r>
      <w:r w:rsidR="00F4655E">
        <w:t>visua</w:t>
      </w:r>
      <w:r w:rsidR="00432EEC">
        <w:t>l prompt for any unexpected configuration changes within their</w:t>
      </w:r>
      <w:r w:rsidR="00F4655E">
        <w:t xml:space="preserve"> environments. Figure 1 </w:t>
      </w:r>
      <w:r w:rsidR="00394B39">
        <w:t>lists</w:t>
      </w:r>
      <w:r w:rsidR="00F4655E">
        <w:t xml:space="preserve"> the key objectives associated with the project and the </w:t>
      </w:r>
      <w:r w:rsidR="00B238BE">
        <w:t>s</w:t>
      </w:r>
      <w:r w:rsidR="00F4655E">
        <w:t xml:space="preserve">uccess </w:t>
      </w:r>
      <w:r w:rsidR="00B238BE">
        <w:t>c</w:t>
      </w:r>
      <w:r w:rsidR="00F4655E">
        <w:t>riteria associated with each:</w:t>
      </w:r>
    </w:p>
    <w:p w14:paraId="10A76B5E" w14:textId="77777777" w:rsidR="0020594E" w:rsidRDefault="0020594E" w:rsidP="009D2E0D">
      <w:pPr>
        <w:pStyle w:val="15Spacing"/>
        <w:spacing w:line="288"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3645"/>
        <w:gridCol w:w="5210"/>
      </w:tblGrid>
      <w:tr w:rsidR="0016699E" w:rsidRPr="00181F0D" w14:paraId="4F154A1B" w14:textId="77777777" w:rsidTr="0016699E">
        <w:tc>
          <w:tcPr>
            <w:tcW w:w="999" w:type="dxa"/>
            <w:shd w:val="clear" w:color="auto" w:fill="auto"/>
          </w:tcPr>
          <w:p w14:paraId="60998F9E" w14:textId="59E8B5D3" w:rsidR="00F4655E" w:rsidRPr="00181F0D" w:rsidRDefault="00F4655E" w:rsidP="009D2E0D">
            <w:pPr>
              <w:pStyle w:val="15Spacing"/>
              <w:spacing w:line="288" w:lineRule="auto"/>
              <w:jc w:val="both"/>
              <w:rPr>
                <w:b/>
                <w:bCs/>
                <w:sz w:val="20"/>
              </w:rPr>
            </w:pPr>
            <w:r w:rsidRPr="00181F0D">
              <w:rPr>
                <w:b/>
                <w:bCs/>
                <w:sz w:val="20"/>
              </w:rPr>
              <w:t>Number</w:t>
            </w:r>
          </w:p>
        </w:tc>
        <w:tc>
          <w:tcPr>
            <w:tcW w:w="3645" w:type="dxa"/>
            <w:shd w:val="clear" w:color="auto" w:fill="auto"/>
          </w:tcPr>
          <w:p w14:paraId="7E2778BC" w14:textId="05889B8D" w:rsidR="00F4655E" w:rsidRPr="00181F0D" w:rsidRDefault="00F4655E" w:rsidP="009D2E0D">
            <w:pPr>
              <w:pStyle w:val="15Spacing"/>
              <w:spacing w:line="288" w:lineRule="auto"/>
              <w:jc w:val="both"/>
              <w:rPr>
                <w:b/>
                <w:bCs/>
                <w:sz w:val="20"/>
              </w:rPr>
            </w:pPr>
            <w:r w:rsidRPr="00181F0D">
              <w:rPr>
                <w:b/>
                <w:bCs/>
                <w:sz w:val="20"/>
              </w:rPr>
              <w:t>Objective</w:t>
            </w:r>
          </w:p>
        </w:tc>
        <w:tc>
          <w:tcPr>
            <w:tcW w:w="5210" w:type="dxa"/>
            <w:shd w:val="clear" w:color="auto" w:fill="auto"/>
          </w:tcPr>
          <w:p w14:paraId="4B4FCA6B" w14:textId="5F31807D" w:rsidR="00F4655E" w:rsidRPr="00181F0D" w:rsidRDefault="00F4655E" w:rsidP="009D2E0D">
            <w:pPr>
              <w:pStyle w:val="15Spacing"/>
              <w:spacing w:line="288" w:lineRule="auto"/>
              <w:jc w:val="both"/>
              <w:rPr>
                <w:b/>
                <w:bCs/>
                <w:sz w:val="20"/>
              </w:rPr>
            </w:pPr>
            <w:r w:rsidRPr="00181F0D">
              <w:rPr>
                <w:b/>
                <w:bCs/>
                <w:sz w:val="20"/>
              </w:rPr>
              <w:t>Success Criteria</w:t>
            </w:r>
          </w:p>
        </w:tc>
      </w:tr>
      <w:tr w:rsidR="0016699E" w:rsidRPr="00181F0D" w14:paraId="1E5613CD" w14:textId="77777777" w:rsidTr="0016699E">
        <w:tc>
          <w:tcPr>
            <w:tcW w:w="999" w:type="dxa"/>
            <w:shd w:val="clear" w:color="auto" w:fill="auto"/>
          </w:tcPr>
          <w:p w14:paraId="7EC8C279" w14:textId="677329D4" w:rsidR="00F4655E" w:rsidRPr="00181F0D" w:rsidRDefault="00F4655E" w:rsidP="009D2E0D">
            <w:pPr>
              <w:pStyle w:val="15Spacing"/>
              <w:spacing w:line="288" w:lineRule="auto"/>
              <w:jc w:val="both"/>
              <w:rPr>
                <w:sz w:val="20"/>
              </w:rPr>
            </w:pPr>
            <w:r w:rsidRPr="00181F0D">
              <w:rPr>
                <w:sz w:val="20"/>
              </w:rPr>
              <w:t>1</w:t>
            </w:r>
          </w:p>
        </w:tc>
        <w:tc>
          <w:tcPr>
            <w:tcW w:w="3645" w:type="dxa"/>
            <w:shd w:val="clear" w:color="auto" w:fill="auto"/>
          </w:tcPr>
          <w:p w14:paraId="76D9A5E6" w14:textId="1EC99066" w:rsidR="00F4655E" w:rsidRPr="00181F0D" w:rsidRDefault="00F4655E" w:rsidP="009D2E0D">
            <w:pPr>
              <w:pStyle w:val="15Spacing"/>
              <w:spacing w:line="288" w:lineRule="auto"/>
              <w:jc w:val="both"/>
              <w:rPr>
                <w:sz w:val="20"/>
              </w:rPr>
            </w:pPr>
            <w:r w:rsidRPr="00181F0D">
              <w:rPr>
                <w:sz w:val="20"/>
              </w:rPr>
              <w:t xml:space="preserve">Research </w:t>
            </w:r>
            <w:r w:rsidR="00A73B45" w:rsidRPr="00181F0D">
              <w:rPr>
                <w:sz w:val="20"/>
              </w:rPr>
              <w:t xml:space="preserve">organisational impact of </w:t>
            </w:r>
            <w:r w:rsidR="00B806CE">
              <w:rPr>
                <w:sz w:val="20"/>
              </w:rPr>
              <w:t>configuration</w:t>
            </w:r>
            <w:r w:rsidR="00A73B45" w:rsidRPr="00181F0D">
              <w:rPr>
                <w:sz w:val="20"/>
              </w:rPr>
              <w:t xml:space="preserve"> failures</w:t>
            </w:r>
          </w:p>
        </w:tc>
        <w:tc>
          <w:tcPr>
            <w:tcW w:w="5210" w:type="dxa"/>
            <w:shd w:val="clear" w:color="auto" w:fill="auto"/>
          </w:tcPr>
          <w:p w14:paraId="16BE51D5" w14:textId="3637AFCA" w:rsidR="00F4655E" w:rsidRPr="00181F0D" w:rsidRDefault="00F4655E" w:rsidP="009D2E0D">
            <w:pPr>
              <w:pStyle w:val="15Spacing"/>
              <w:spacing w:line="288" w:lineRule="auto"/>
              <w:jc w:val="both"/>
              <w:rPr>
                <w:sz w:val="20"/>
              </w:rPr>
            </w:pPr>
            <w:r w:rsidRPr="00181F0D">
              <w:rPr>
                <w:sz w:val="20"/>
              </w:rPr>
              <w:t>In depth literature review documented around the topic</w:t>
            </w:r>
            <w:r w:rsidR="00A73B45" w:rsidRPr="00181F0D">
              <w:rPr>
                <w:sz w:val="20"/>
              </w:rPr>
              <w:t xml:space="preserve"> of the organisational impact of software and hardware failures</w:t>
            </w:r>
          </w:p>
        </w:tc>
      </w:tr>
      <w:tr w:rsidR="00A73B45" w:rsidRPr="00181F0D" w14:paraId="4E2A1D2B" w14:textId="77777777" w:rsidTr="0016699E">
        <w:tc>
          <w:tcPr>
            <w:tcW w:w="999" w:type="dxa"/>
            <w:shd w:val="clear" w:color="auto" w:fill="auto"/>
          </w:tcPr>
          <w:p w14:paraId="4DBEAB49" w14:textId="077780B1" w:rsidR="00A73B45" w:rsidRPr="00181F0D" w:rsidRDefault="00A73B45" w:rsidP="009D2E0D">
            <w:pPr>
              <w:pStyle w:val="15Spacing"/>
              <w:spacing w:line="288" w:lineRule="auto"/>
              <w:jc w:val="both"/>
              <w:rPr>
                <w:sz w:val="20"/>
              </w:rPr>
            </w:pPr>
            <w:r w:rsidRPr="00181F0D">
              <w:rPr>
                <w:sz w:val="20"/>
              </w:rPr>
              <w:t>2</w:t>
            </w:r>
          </w:p>
        </w:tc>
        <w:tc>
          <w:tcPr>
            <w:tcW w:w="3645" w:type="dxa"/>
            <w:shd w:val="clear" w:color="auto" w:fill="auto"/>
          </w:tcPr>
          <w:p w14:paraId="26BDE743" w14:textId="728F8894" w:rsidR="00A73B45" w:rsidRPr="00181F0D" w:rsidRDefault="00A73B45" w:rsidP="009D2E0D">
            <w:pPr>
              <w:pStyle w:val="15Spacing"/>
              <w:spacing w:line="288" w:lineRule="auto"/>
              <w:jc w:val="both"/>
              <w:rPr>
                <w:sz w:val="20"/>
              </w:rPr>
            </w:pPr>
            <w:r w:rsidRPr="00181F0D">
              <w:rPr>
                <w:sz w:val="20"/>
              </w:rPr>
              <w:t xml:space="preserve">Identify an appropriate methodology to complete all requirements efficiently </w:t>
            </w:r>
          </w:p>
        </w:tc>
        <w:tc>
          <w:tcPr>
            <w:tcW w:w="5210" w:type="dxa"/>
            <w:shd w:val="clear" w:color="auto" w:fill="auto"/>
          </w:tcPr>
          <w:p w14:paraId="5E5DC3B7" w14:textId="51C269C3" w:rsidR="00A73B45" w:rsidRPr="00181F0D" w:rsidRDefault="007615BA" w:rsidP="009D2E0D">
            <w:pPr>
              <w:pStyle w:val="15Spacing"/>
              <w:spacing w:line="288" w:lineRule="auto"/>
              <w:jc w:val="both"/>
              <w:rPr>
                <w:sz w:val="20"/>
              </w:rPr>
            </w:pPr>
            <w:r>
              <w:rPr>
                <w:sz w:val="20"/>
              </w:rPr>
              <w:t xml:space="preserve">Methodology researched and selected. Documentation </w:t>
            </w:r>
            <w:r w:rsidR="005C7729">
              <w:rPr>
                <w:sz w:val="20"/>
              </w:rPr>
              <w:t>outlining selection process</w:t>
            </w:r>
          </w:p>
        </w:tc>
      </w:tr>
      <w:tr w:rsidR="0016699E" w:rsidRPr="00181F0D" w14:paraId="32D246C1" w14:textId="77777777" w:rsidTr="0016699E">
        <w:tc>
          <w:tcPr>
            <w:tcW w:w="999" w:type="dxa"/>
            <w:shd w:val="clear" w:color="auto" w:fill="auto"/>
          </w:tcPr>
          <w:p w14:paraId="67425485" w14:textId="0D728418" w:rsidR="00F4655E" w:rsidRPr="00181F0D" w:rsidRDefault="007615BA" w:rsidP="009D2E0D">
            <w:pPr>
              <w:pStyle w:val="15Spacing"/>
              <w:spacing w:line="288" w:lineRule="auto"/>
              <w:jc w:val="both"/>
              <w:rPr>
                <w:sz w:val="20"/>
              </w:rPr>
            </w:pPr>
            <w:r>
              <w:rPr>
                <w:sz w:val="20"/>
              </w:rPr>
              <w:t>3</w:t>
            </w:r>
          </w:p>
        </w:tc>
        <w:tc>
          <w:tcPr>
            <w:tcW w:w="3645" w:type="dxa"/>
            <w:shd w:val="clear" w:color="auto" w:fill="auto"/>
          </w:tcPr>
          <w:p w14:paraId="76B1633B" w14:textId="2A802F11" w:rsidR="00F4655E" w:rsidRPr="00181F0D" w:rsidRDefault="00EC05FC" w:rsidP="009D2E0D">
            <w:pPr>
              <w:pStyle w:val="15Spacing"/>
              <w:spacing w:line="288" w:lineRule="auto"/>
              <w:jc w:val="both"/>
              <w:rPr>
                <w:sz w:val="20"/>
              </w:rPr>
            </w:pPr>
            <w:r w:rsidRPr="00181F0D">
              <w:rPr>
                <w:sz w:val="20"/>
              </w:rPr>
              <w:t>Analyse problem domain and i</w:t>
            </w:r>
            <w:r w:rsidR="00F4655E" w:rsidRPr="00181F0D">
              <w:rPr>
                <w:sz w:val="20"/>
              </w:rPr>
              <w:t xml:space="preserve">dentify </w:t>
            </w:r>
            <w:r w:rsidR="007615BA">
              <w:rPr>
                <w:sz w:val="20"/>
              </w:rPr>
              <w:t xml:space="preserve">requirements for </w:t>
            </w:r>
            <w:r w:rsidR="00F4655E" w:rsidRPr="00181F0D">
              <w:rPr>
                <w:sz w:val="20"/>
              </w:rPr>
              <w:t xml:space="preserve">a </w:t>
            </w:r>
            <w:r w:rsidR="00B806CE">
              <w:rPr>
                <w:sz w:val="20"/>
              </w:rPr>
              <w:t>m</w:t>
            </w:r>
            <w:r w:rsidR="00F4655E" w:rsidRPr="00181F0D">
              <w:rPr>
                <w:sz w:val="20"/>
              </w:rPr>
              <w:t xml:space="preserve">inimum </w:t>
            </w:r>
            <w:r w:rsidR="00B806CE">
              <w:rPr>
                <w:sz w:val="20"/>
              </w:rPr>
              <w:t>v</w:t>
            </w:r>
            <w:r w:rsidR="00F4655E" w:rsidRPr="00181F0D">
              <w:rPr>
                <w:sz w:val="20"/>
              </w:rPr>
              <w:t xml:space="preserve">iable </w:t>
            </w:r>
            <w:r w:rsidR="00B806CE">
              <w:rPr>
                <w:sz w:val="20"/>
              </w:rPr>
              <w:t>p</w:t>
            </w:r>
            <w:r w:rsidR="00F4655E" w:rsidRPr="00181F0D">
              <w:rPr>
                <w:sz w:val="20"/>
              </w:rPr>
              <w:t>roduct</w:t>
            </w:r>
            <w:r w:rsidR="007615BA">
              <w:rPr>
                <w:sz w:val="20"/>
              </w:rPr>
              <w:t xml:space="preserve"> (MVP)</w:t>
            </w:r>
            <w:r w:rsidR="00F4655E" w:rsidRPr="00181F0D">
              <w:rPr>
                <w:sz w:val="20"/>
              </w:rPr>
              <w:t xml:space="preserve"> which provides</w:t>
            </w:r>
            <w:r w:rsidR="00B238BE">
              <w:rPr>
                <w:sz w:val="20"/>
              </w:rPr>
              <w:t xml:space="preserve"> a level of functionality to prove the concept</w:t>
            </w:r>
            <w:r w:rsidR="00F4655E" w:rsidRPr="00181F0D">
              <w:rPr>
                <w:sz w:val="20"/>
              </w:rPr>
              <w:t xml:space="preserve"> </w:t>
            </w:r>
          </w:p>
        </w:tc>
        <w:tc>
          <w:tcPr>
            <w:tcW w:w="5210" w:type="dxa"/>
            <w:shd w:val="clear" w:color="auto" w:fill="auto"/>
          </w:tcPr>
          <w:p w14:paraId="0E38C460" w14:textId="129A6A2F" w:rsidR="00F4655E" w:rsidRPr="00181F0D" w:rsidRDefault="00F4655E" w:rsidP="009D2E0D">
            <w:pPr>
              <w:pStyle w:val="15Spacing"/>
              <w:spacing w:line="288" w:lineRule="auto"/>
              <w:jc w:val="both"/>
              <w:rPr>
                <w:sz w:val="20"/>
              </w:rPr>
            </w:pPr>
            <w:r w:rsidRPr="00181F0D">
              <w:rPr>
                <w:sz w:val="20"/>
              </w:rPr>
              <w:t>MVP</w:t>
            </w:r>
            <w:r w:rsidR="007615BA">
              <w:rPr>
                <w:sz w:val="20"/>
              </w:rPr>
              <w:t xml:space="preserve"> requirements</w:t>
            </w:r>
            <w:r w:rsidRPr="00181F0D">
              <w:rPr>
                <w:sz w:val="20"/>
              </w:rPr>
              <w:t xml:space="preserve"> identified and documented which provide a level of functionality which can demonstrate </w:t>
            </w:r>
            <w:r w:rsidR="003E7BE7" w:rsidRPr="00181F0D">
              <w:rPr>
                <w:sz w:val="20"/>
              </w:rPr>
              <w:t xml:space="preserve">system </w:t>
            </w:r>
            <w:r w:rsidRPr="00181F0D">
              <w:rPr>
                <w:sz w:val="20"/>
              </w:rPr>
              <w:t>capabilities</w:t>
            </w:r>
            <w:r w:rsidR="007615BA">
              <w:rPr>
                <w:sz w:val="20"/>
              </w:rPr>
              <w:t xml:space="preserve"> and act as proof of concept</w:t>
            </w:r>
          </w:p>
        </w:tc>
      </w:tr>
      <w:tr w:rsidR="0016699E" w:rsidRPr="00181F0D" w14:paraId="6404D676" w14:textId="77777777" w:rsidTr="0016699E">
        <w:tc>
          <w:tcPr>
            <w:tcW w:w="999" w:type="dxa"/>
            <w:shd w:val="clear" w:color="auto" w:fill="auto"/>
          </w:tcPr>
          <w:p w14:paraId="47F13693" w14:textId="73129F69" w:rsidR="00F4655E" w:rsidRPr="00181F0D" w:rsidRDefault="007615BA" w:rsidP="009D2E0D">
            <w:pPr>
              <w:pStyle w:val="15Spacing"/>
              <w:spacing w:line="288" w:lineRule="auto"/>
              <w:jc w:val="both"/>
              <w:rPr>
                <w:sz w:val="20"/>
              </w:rPr>
            </w:pPr>
            <w:r>
              <w:rPr>
                <w:sz w:val="20"/>
              </w:rPr>
              <w:t>4</w:t>
            </w:r>
          </w:p>
        </w:tc>
        <w:tc>
          <w:tcPr>
            <w:tcW w:w="3645" w:type="dxa"/>
            <w:shd w:val="clear" w:color="auto" w:fill="auto"/>
          </w:tcPr>
          <w:p w14:paraId="0BC784CA" w14:textId="7141AB3A" w:rsidR="00F4655E" w:rsidRPr="00181F0D" w:rsidRDefault="00A73B45" w:rsidP="009D2E0D">
            <w:pPr>
              <w:pStyle w:val="15Spacing"/>
              <w:spacing w:line="288" w:lineRule="auto"/>
              <w:jc w:val="both"/>
              <w:rPr>
                <w:sz w:val="20"/>
              </w:rPr>
            </w:pPr>
            <w:r w:rsidRPr="00181F0D">
              <w:rPr>
                <w:sz w:val="20"/>
              </w:rPr>
              <w:t xml:space="preserve">Research the most appropriate technology stack to create the </w:t>
            </w:r>
            <w:r w:rsidR="003E7BE7" w:rsidRPr="00181F0D">
              <w:rPr>
                <w:sz w:val="20"/>
              </w:rPr>
              <w:t>web-based</w:t>
            </w:r>
            <w:r w:rsidRPr="00181F0D">
              <w:rPr>
                <w:sz w:val="20"/>
              </w:rPr>
              <w:t xml:space="preserve"> solution</w:t>
            </w:r>
          </w:p>
        </w:tc>
        <w:tc>
          <w:tcPr>
            <w:tcW w:w="5210" w:type="dxa"/>
            <w:shd w:val="clear" w:color="auto" w:fill="auto"/>
          </w:tcPr>
          <w:p w14:paraId="71874E0A" w14:textId="0FFB9EAB" w:rsidR="007615BA" w:rsidRDefault="007615BA" w:rsidP="009D2E0D">
            <w:pPr>
              <w:pStyle w:val="15Spacing"/>
              <w:spacing w:line="288" w:lineRule="auto"/>
              <w:jc w:val="both"/>
              <w:rPr>
                <w:sz w:val="20"/>
              </w:rPr>
            </w:pPr>
            <w:r>
              <w:rPr>
                <w:sz w:val="20"/>
              </w:rPr>
              <w:t>Documentation providing reasoning behind technology decisions</w:t>
            </w:r>
          </w:p>
          <w:p w14:paraId="003DF5A1" w14:textId="3E00CD8A" w:rsidR="00F4655E" w:rsidRPr="00181F0D" w:rsidRDefault="00F4655E" w:rsidP="009D2E0D">
            <w:pPr>
              <w:pStyle w:val="15Spacing"/>
              <w:spacing w:line="288" w:lineRule="auto"/>
              <w:jc w:val="both"/>
              <w:rPr>
                <w:sz w:val="20"/>
              </w:rPr>
            </w:pPr>
          </w:p>
        </w:tc>
      </w:tr>
      <w:tr w:rsidR="0016699E" w:rsidRPr="00181F0D" w14:paraId="35B5CBBD" w14:textId="77777777" w:rsidTr="0016699E">
        <w:tc>
          <w:tcPr>
            <w:tcW w:w="999" w:type="dxa"/>
            <w:shd w:val="clear" w:color="auto" w:fill="auto"/>
          </w:tcPr>
          <w:p w14:paraId="28A456D2" w14:textId="6EB43645" w:rsidR="00F4655E" w:rsidRPr="00181F0D" w:rsidRDefault="007615BA" w:rsidP="009D2E0D">
            <w:pPr>
              <w:pStyle w:val="15Spacing"/>
              <w:spacing w:line="288" w:lineRule="auto"/>
              <w:jc w:val="both"/>
              <w:rPr>
                <w:sz w:val="20"/>
              </w:rPr>
            </w:pPr>
            <w:r>
              <w:rPr>
                <w:sz w:val="20"/>
              </w:rPr>
              <w:t>5</w:t>
            </w:r>
          </w:p>
        </w:tc>
        <w:tc>
          <w:tcPr>
            <w:tcW w:w="3645" w:type="dxa"/>
            <w:shd w:val="clear" w:color="auto" w:fill="auto"/>
          </w:tcPr>
          <w:p w14:paraId="43A37202" w14:textId="12B97E81" w:rsidR="00F4655E" w:rsidRPr="00181F0D" w:rsidRDefault="00A73B45" w:rsidP="009D2E0D">
            <w:pPr>
              <w:pStyle w:val="15Spacing"/>
              <w:spacing w:line="288" w:lineRule="auto"/>
              <w:jc w:val="both"/>
              <w:rPr>
                <w:sz w:val="20"/>
              </w:rPr>
            </w:pPr>
            <w:r w:rsidRPr="00181F0D">
              <w:rPr>
                <w:sz w:val="20"/>
              </w:rPr>
              <w:t>Design the solution from a technical perspective with</w:t>
            </w:r>
            <w:r w:rsidR="003E7BE7" w:rsidRPr="00181F0D">
              <w:rPr>
                <w:sz w:val="20"/>
              </w:rPr>
              <w:t xml:space="preserve"> appropriate modelling</w:t>
            </w:r>
          </w:p>
        </w:tc>
        <w:tc>
          <w:tcPr>
            <w:tcW w:w="5210" w:type="dxa"/>
            <w:shd w:val="clear" w:color="auto" w:fill="auto"/>
          </w:tcPr>
          <w:p w14:paraId="705987A6" w14:textId="7114B49F" w:rsidR="00F4655E" w:rsidRPr="00181F0D" w:rsidRDefault="003E7BE7" w:rsidP="009D2E0D">
            <w:pPr>
              <w:pStyle w:val="15Spacing"/>
              <w:spacing w:line="288" w:lineRule="auto"/>
              <w:jc w:val="both"/>
              <w:rPr>
                <w:sz w:val="20"/>
              </w:rPr>
            </w:pPr>
            <w:r w:rsidRPr="00181F0D">
              <w:rPr>
                <w:sz w:val="20"/>
              </w:rPr>
              <w:t>Models and design diagrams produced which consider the problem domain</w:t>
            </w:r>
            <w:r w:rsidR="007615BA">
              <w:rPr>
                <w:sz w:val="20"/>
              </w:rPr>
              <w:t xml:space="preserve"> and provide a clear design in preparation for implementation</w:t>
            </w:r>
          </w:p>
        </w:tc>
      </w:tr>
      <w:tr w:rsidR="003E7BE7" w:rsidRPr="00181F0D" w14:paraId="23CECF96" w14:textId="77777777" w:rsidTr="0016699E">
        <w:tc>
          <w:tcPr>
            <w:tcW w:w="999" w:type="dxa"/>
            <w:shd w:val="clear" w:color="auto" w:fill="auto"/>
          </w:tcPr>
          <w:p w14:paraId="2C65E847" w14:textId="2B200682" w:rsidR="003E7BE7" w:rsidRPr="00181F0D" w:rsidRDefault="007615BA" w:rsidP="009D2E0D">
            <w:pPr>
              <w:pStyle w:val="15Spacing"/>
              <w:spacing w:line="288" w:lineRule="auto"/>
              <w:jc w:val="both"/>
              <w:rPr>
                <w:sz w:val="20"/>
              </w:rPr>
            </w:pPr>
            <w:r>
              <w:rPr>
                <w:sz w:val="20"/>
              </w:rPr>
              <w:t>6</w:t>
            </w:r>
          </w:p>
        </w:tc>
        <w:tc>
          <w:tcPr>
            <w:tcW w:w="3645" w:type="dxa"/>
            <w:shd w:val="clear" w:color="auto" w:fill="auto"/>
          </w:tcPr>
          <w:p w14:paraId="5C8CC3E8" w14:textId="77362C8D" w:rsidR="003E7BE7" w:rsidRPr="00181F0D" w:rsidRDefault="007615BA" w:rsidP="009D2E0D">
            <w:pPr>
              <w:pStyle w:val="15Spacing"/>
              <w:spacing w:line="288" w:lineRule="auto"/>
              <w:jc w:val="both"/>
              <w:rPr>
                <w:sz w:val="20"/>
              </w:rPr>
            </w:pPr>
            <w:r>
              <w:rPr>
                <w:sz w:val="20"/>
              </w:rPr>
              <w:t>Implement</w:t>
            </w:r>
            <w:r w:rsidR="003E7BE7" w:rsidRPr="00181F0D">
              <w:rPr>
                <w:sz w:val="20"/>
              </w:rPr>
              <w:t xml:space="preserve"> the solution to meet the specified requirements</w:t>
            </w:r>
            <w:r w:rsidR="00B806CE">
              <w:rPr>
                <w:sz w:val="20"/>
              </w:rPr>
              <w:t xml:space="preserve"> with a focus on achieving </w:t>
            </w:r>
            <w:r>
              <w:rPr>
                <w:sz w:val="20"/>
              </w:rPr>
              <w:t>the MVP</w:t>
            </w:r>
          </w:p>
        </w:tc>
        <w:tc>
          <w:tcPr>
            <w:tcW w:w="5210" w:type="dxa"/>
            <w:shd w:val="clear" w:color="auto" w:fill="auto"/>
          </w:tcPr>
          <w:p w14:paraId="1F448C80" w14:textId="7187D3FE" w:rsidR="003E7BE7" w:rsidRPr="00181F0D" w:rsidRDefault="003E7BE7" w:rsidP="009D2E0D">
            <w:pPr>
              <w:pStyle w:val="15Spacing"/>
              <w:spacing w:line="288" w:lineRule="auto"/>
              <w:jc w:val="both"/>
              <w:rPr>
                <w:sz w:val="20"/>
              </w:rPr>
            </w:pPr>
            <w:r w:rsidRPr="00181F0D">
              <w:rPr>
                <w:sz w:val="20"/>
              </w:rPr>
              <w:t xml:space="preserve">Requirements have been fulfilled and application meets at least the requirements of the </w:t>
            </w:r>
            <w:r w:rsidR="007615BA">
              <w:rPr>
                <w:sz w:val="20"/>
              </w:rPr>
              <w:t>MVP</w:t>
            </w:r>
          </w:p>
        </w:tc>
      </w:tr>
      <w:tr w:rsidR="0016699E" w:rsidRPr="00181F0D" w14:paraId="15C27DA8" w14:textId="77777777" w:rsidTr="0016699E">
        <w:tc>
          <w:tcPr>
            <w:tcW w:w="999" w:type="dxa"/>
            <w:shd w:val="clear" w:color="auto" w:fill="auto"/>
          </w:tcPr>
          <w:p w14:paraId="1A55E2CF" w14:textId="38FCC305" w:rsidR="00F4655E" w:rsidRPr="00181F0D" w:rsidRDefault="007615BA" w:rsidP="009D2E0D">
            <w:pPr>
              <w:pStyle w:val="15Spacing"/>
              <w:spacing w:line="288" w:lineRule="auto"/>
              <w:jc w:val="both"/>
              <w:rPr>
                <w:sz w:val="20"/>
              </w:rPr>
            </w:pPr>
            <w:r>
              <w:rPr>
                <w:sz w:val="20"/>
              </w:rPr>
              <w:t>7</w:t>
            </w:r>
          </w:p>
        </w:tc>
        <w:tc>
          <w:tcPr>
            <w:tcW w:w="3645" w:type="dxa"/>
            <w:shd w:val="clear" w:color="auto" w:fill="auto"/>
          </w:tcPr>
          <w:p w14:paraId="6BEAEE2C" w14:textId="08E653B1" w:rsidR="00F4655E" w:rsidRPr="00181F0D" w:rsidRDefault="00EC05FC" w:rsidP="009D2E0D">
            <w:pPr>
              <w:pStyle w:val="15Spacing"/>
              <w:spacing w:line="288" w:lineRule="auto"/>
              <w:jc w:val="both"/>
              <w:rPr>
                <w:sz w:val="20"/>
              </w:rPr>
            </w:pPr>
            <w:r w:rsidRPr="00181F0D">
              <w:rPr>
                <w:sz w:val="20"/>
              </w:rPr>
              <w:t>Evaluat</w:t>
            </w:r>
            <w:r w:rsidR="00B806CE">
              <w:rPr>
                <w:sz w:val="20"/>
              </w:rPr>
              <w:t>e final</w:t>
            </w:r>
            <w:r w:rsidRPr="00181F0D">
              <w:rPr>
                <w:sz w:val="20"/>
              </w:rPr>
              <w:t xml:space="preserve"> solution and project</w:t>
            </w:r>
            <w:r w:rsidR="00255077">
              <w:rPr>
                <w:sz w:val="20"/>
              </w:rPr>
              <w:t xml:space="preserve"> as whole</w:t>
            </w:r>
          </w:p>
        </w:tc>
        <w:tc>
          <w:tcPr>
            <w:tcW w:w="5210" w:type="dxa"/>
            <w:shd w:val="clear" w:color="auto" w:fill="auto"/>
          </w:tcPr>
          <w:p w14:paraId="2EBFF90F" w14:textId="52B4093A" w:rsidR="00F4655E" w:rsidRPr="00181F0D" w:rsidRDefault="00EC05FC" w:rsidP="0020594E">
            <w:pPr>
              <w:pStyle w:val="15Spacing"/>
              <w:keepNext/>
              <w:spacing w:line="288" w:lineRule="auto"/>
              <w:jc w:val="both"/>
              <w:rPr>
                <w:sz w:val="20"/>
              </w:rPr>
            </w:pPr>
            <w:r w:rsidRPr="00181F0D">
              <w:rPr>
                <w:sz w:val="20"/>
              </w:rPr>
              <w:t xml:space="preserve">Project plan reviewed </w:t>
            </w:r>
            <w:r w:rsidR="003E7BE7" w:rsidRPr="00181F0D">
              <w:rPr>
                <w:sz w:val="20"/>
              </w:rPr>
              <w:t xml:space="preserve">and learning points documented </w:t>
            </w:r>
          </w:p>
        </w:tc>
      </w:tr>
    </w:tbl>
    <w:p w14:paraId="0FEB832A" w14:textId="16D9102E" w:rsidR="0020594E" w:rsidRDefault="0020594E" w:rsidP="0020594E">
      <w:pPr>
        <w:pStyle w:val="Caption"/>
        <w:jc w:val="left"/>
      </w:pPr>
      <w:bookmarkStart w:id="24" w:name="_Toc71578629"/>
      <w:bookmarkStart w:id="25" w:name="_Toc71728692"/>
      <w:r>
        <w:t xml:space="preserve">Figure </w:t>
      </w:r>
      <w:r w:rsidR="003516B2">
        <w:fldChar w:fldCharType="begin"/>
      </w:r>
      <w:r w:rsidR="003516B2">
        <w:instrText xml:space="preserve"> SEQ Figure \* ARABIC </w:instrText>
      </w:r>
      <w:r w:rsidR="003516B2">
        <w:fldChar w:fldCharType="separate"/>
      </w:r>
      <w:r w:rsidR="00DC6FDD">
        <w:rPr>
          <w:noProof/>
        </w:rPr>
        <w:t>1</w:t>
      </w:r>
      <w:r w:rsidR="003516B2">
        <w:rPr>
          <w:noProof/>
        </w:rPr>
        <w:fldChar w:fldCharType="end"/>
      </w:r>
      <w:r>
        <w:t>: Objectives</w:t>
      </w:r>
      <w:bookmarkEnd w:id="24"/>
      <w:bookmarkEnd w:id="25"/>
    </w:p>
    <w:p w14:paraId="044B3700" w14:textId="05EBAD13" w:rsidR="00394B39" w:rsidRDefault="00394B39" w:rsidP="00394B39">
      <w:pPr>
        <w:pStyle w:val="Heading2"/>
        <w:spacing w:line="288" w:lineRule="auto"/>
        <w:jc w:val="both"/>
      </w:pPr>
      <w:bookmarkStart w:id="26" w:name="_Toc71571983"/>
      <w:bookmarkStart w:id="27" w:name="_Toc71727929"/>
      <w:bookmarkStart w:id="28" w:name="_Toc71728130"/>
      <w:r>
        <w:t>Project Overview</w:t>
      </w:r>
      <w:bookmarkEnd w:id="26"/>
      <w:bookmarkEnd w:id="27"/>
      <w:bookmarkEnd w:id="28"/>
    </w:p>
    <w:p w14:paraId="7578557A" w14:textId="657C9D8E" w:rsidR="00394B39" w:rsidRDefault="00E61DA9" w:rsidP="00394B39">
      <w:pPr>
        <w:pStyle w:val="15Spacing"/>
        <w:spacing w:line="288" w:lineRule="auto"/>
        <w:jc w:val="both"/>
      </w:pPr>
      <w:r w:rsidRPr="002A48B6">
        <w:t>The</w:t>
      </w:r>
      <w:r w:rsidR="006D3981" w:rsidRPr="002A48B6">
        <w:t xml:space="preserve"> literature review (chapter 2)</w:t>
      </w:r>
      <w:r w:rsidR="00394B39" w:rsidRPr="002A48B6">
        <w:t xml:space="preserve"> outlines</w:t>
      </w:r>
      <w:r w:rsidR="006D3981" w:rsidRPr="002A48B6">
        <w:t xml:space="preserve"> the</w:t>
      </w:r>
      <w:r w:rsidR="00394B39" w:rsidRPr="002A48B6">
        <w:t xml:space="preserve"> research conducted into the area of environment configuration </w:t>
      </w:r>
      <w:r w:rsidR="006D3981" w:rsidRPr="002A48B6">
        <w:t xml:space="preserve">which helps to inform the design of the final solution. This is followed by </w:t>
      </w:r>
      <w:r w:rsidR="002A48B6" w:rsidRPr="002A48B6">
        <w:t>the selection of an appropriate methodology to effectively coordinate the project</w:t>
      </w:r>
      <w:r w:rsidR="006D3981" w:rsidRPr="002A48B6">
        <w:t xml:space="preserve"> (chapter 3)</w:t>
      </w:r>
      <w:r w:rsidR="002A48B6" w:rsidRPr="002A48B6">
        <w:t>. Chapter 4</w:t>
      </w:r>
      <w:r w:rsidR="006D3981" w:rsidRPr="002A48B6">
        <w:t xml:space="preserve"> </w:t>
      </w:r>
      <w:r w:rsidR="002A48B6" w:rsidRPr="002A48B6">
        <w:t xml:space="preserve">then moves into the analysis phase of the project, where requirements are </w:t>
      </w:r>
      <w:r w:rsidR="005F5B3D" w:rsidRPr="002A48B6">
        <w:t>gathered,</w:t>
      </w:r>
      <w:r w:rsidR="002A48B6" w:rsidRPr="002A48B6">
        <w:t xml:space="preserve"> and</w:t>
      </w:r>
      <w:r w:rsidR="005F5B3D">
        <w:t xml:space="preserve"> a</w:t>
      </w:r>
      <w:r w:rsidR="002A48B6" w:rsidRPr="002A48B6">
        <w:t xml:space="preserve"> minimum viable product is defined</w:t>
      </w:r>
      <w:r w:rsidR="006D3981" w:rsidRPr="002A48B6">
        <w:t xml:space="preserve">. The design process (chapter </w:t>
      </w:r>
      <w:r w:rsidR="002A48B6" w:rsidRPr="002A48B6">
        <w:t>5</w:t>
      </w:r>
      <w:r w:rsidR="006D3981" w:rsidRPr="002A48B6">
        <w:t>) is directly informed by the requirements and outlines the design decisions taken prior to implementation</w:t>
      </w:r>
      <w:r w:rsidR="003276AB" w:rsidRPr="002A48B6">
        <w:t xml:space="preserve">. The implementation phase (chapter </w:t>
      </w:r>
      <w:r w:rsidR="002A48B6" w:rsidRPr="002A48B6">
        <w:t>6</w:t>
      </w:r>
      <w:r w:rsidR="003276AB" w:rsidRPr="002A48B6">
        <w:t xml:space="preserve">) then provides detail on the tooling and architecture of the development environment. The final evaluation of the project (chapter </w:t>
      </w:r>
      <w:r w:rsidR="002A48B6" w:rsidRPr="002A48B6">
        <w:t>7</w:t>
      </w:r>
      <w:r w:rsidR="003276AB" w:rsidRPr="002A48B6">
        <w:t xml:space="preserve">) then outlines an overall evaluation and the artefact </w:t>
      </w:r>
      <w:r w:rsidR="003276AB" w:rsidRPr="002A48B6">
        <w:lastRenderedPageBreak/>
        <w:t xml:space="preserve">and identifies any issues and learning points, with a conclusion in chapter </w:t>
      </w:r>
      <w:r w:rsidR="002A48B6" w:rsidRPr="002A48B6">
        <w:t>8</w:t>
      </w:r>
      <w:r w:rsidR="003276AB" w:rsidRPr="002A48B6">
        <w:t>, providing a summary and detailing potential future work.</w:t>
      </w:r>
    </w:p>
    <w:p w14:paraId="7E67E7D0" w14:textId="12398F7A" w:rsidR="00560C16" w:rsidRDefault="007615BA" w:rsidP="00572CEC">
      <w:pPr>
        <w:pStyle w:val="Heading1"/>
        <w:spacing w:line="288" w:lineRule="auto"/>
      </w:pPr>
      <w:bookmarkStart w:id="29" w:name="_Toc71122167"/>
      <w:bookmarkStart w:id="30" w:name="_Toc71571984"/>
      <w:bookmarkStart w:id="31" w:name="_Toc71727930"/>
      <w:bookmarkStart w:id="32" w:name="_Toc71728131"/>
      <w:r>
        <w:lastRenderedPageBreak/>
        <w:t>L</w:t>
      </w:r>
      <w:r w:rsidR="002D3508">
        <w:t>ITERATURE REVIEW:</w:t>
      </w:r>
      <w:bookmarkEnd w:id="29"/>
      <w:r w:rsidR="00572CEC">
        <w:t xml:space="preserve"> </w:t>
      </w:r>
      <w:r w:rsidR="00572CEC">
        <w:br/>
      </w:r>
      <w:r w:rsidR="008252DF">
        <w:t>ORGANISATIONAL IMPACT OF SOFTWARE FAILURE</w:t>
      </w:r>
      <w:bookmarkEnd w:id="30"/>
      <w:bookmarkEnd w:id="31"/>
      <w:bookmarkEnd w:id="32"/>
    </w:p>
    <w:p w14:paraId="004DAE90" w14:textId="7CB7FB38" w:rsidR="00572CEC" w:rsidRPr="00572CEC" w:rsidRDefault="00572CEC" w:rsidP="00572CEC">
      <w:pPr>
        <w:rPr>
          <w:b/>
          <w:bCs/>
        </w:rPr>
      </w:pPr>
    </w:p>
    <w:p w14:paraId="578065E5" w14:textId="7EDC6395" w:rsidR="00560C16" w:rsidRDefault="009D6F74" w:rsidP="009D2E0D">
      <w:pPr>
        <w:spacing w:line="288" w:lineRule="auto"/>
        <w:jc w:val="both"/>
      </w:pPr>
      <w:r>
        <w:t>Organisations are judged on the quality of their software provision</w:t>
      </w:r>
      <w:r w:rsidR="00572CEC">
        <w:t>,</w:t>
      </w:r>
      <w:r>
        <w:t xml:space="preserve"> </w:t>
      </w:r>
      <w:r w:rsidR="00480E94">
        <w:t>and high-profile failures can have a detrimental impact on customer confidence</w:t>
      </w:r>
      <w:r w:rsidR="00572CEC">
        <w:t>,</w:t>
      </w:r>
      <w:r w:rsidR="008A4D08">
        <w:t xml:space="preserve"> and in turn the financial stability of an organisation</w:t>
      </w:r>
      <w:r w:rsidR="00931B2D">
        <w:t xml:space="preserve">. </w:t>
      </w:r>
      <w:r w:rsidR="001E30B8">
        <w:t xml:space="preserve">This chapter will discuss the organisational impact of such failures. </w:t>
      </w:r>
      <w:r w:rsidR="00931B2D">
        <w:t>Central to the delivery of quality software is a high level of knowledge and control around the IT infrastructure</w:t>
      </w:r>
      <w:r w:rsidR="00480E94">
        <w:t>.</w:t>
      </w:r>
      <w:r w:rsidR="00931B2D">
        <w:t xml:space="preserve"> </w:t>
      </w:r>
      <w:r w:rsidR="00931B2D">
        <w:rPr>
          <w:rFonts w:cs="Arial"/>
          <w:color w:val="333333"/>
          <w:szCs w:val="22"/>
          <w:shd w:val="clear" w:color="auto" w:fill="FFFFFF"/>
        </w:rPr>
        <w:t>T</w:t>
      </w:r>
      <w:r w:rsidR="00931B2D" w:rsidRPr="00931B2D">
        <w:rPr>
          <w:rFonts w:cs="Arial"/>
          <w:color w:val="333333"/>
          <w:szCs w:val="22"/>
          <w:shd w:val="clear" w:color="auto" w:fill="FFFFFF"/>
        </w:rPr>
        <w:t>he core aspects of building and sustaining a sound IT infrastructure are based on a solid foundation and the ability to enforce policies and procedures to strengthen that foundation</w:t>
      </w:r>
      <w:r w:rsidR="00931B2D">
        <w:rPr>
          <w:rFonts w:cs="Arial"/>
          <w:color w:val="333333"/>
          <w:szCs w:val="22"/>
          <w:shd w:val="clear" w:color="auto" w:fill="FFFFFF"/>
        </w:rPr>
        <w:t xml:space="preserve"> </w:t>
      </w:r>
      <w:r w:rsidR="00931B2D" w:rsidRPr="00931B2D">
        <w:rPr>
          <w:rFonts w:cs="Arial"/>
          <w:color w:val="333333"/>
          <w:szCs w:val="22"/>
          <w:shd w:val="clear" w:color="auto" w:fill="FFFFFF"/>
        </w:rPr>
        <w:t>(</w:t>
      </w:r>
      <w:proofErr w:type="spellStart"/>
      <w:r w:rsidR="00931B2D" w:rsidRPr="00931B2D">
        <w:rPr>
          <w:rFonts w:cs="Arial"/>
          <w:color w:val="333333"/>
          <w:szCs w:val="22"/>
          <w:shd w:val="clear" w:color="auto" w:fill="FFFFFF"/>
        </w:rPr>
        <w:t>Papows</w:t>
      </w:r>
      <w:proofErr w:type="spellEnd"/>
      <w:r w:rsidR="00931B2D" w:rsidRPr="00931B2D">
        <w:rPr>
          <w:rFonts w:cs="Arial"/>
          <w:color w:val="333333"/>
          <w:szCs w:val="22"/>
          <w:shd w:val="clear" w:color="auto" w:fill="FFFFFF"/>
        </w:rPr>
        <w:t>, J. 201</w:t>
      </w:r>
      <w:r w:rsidR="00AA0CEF">
        <w:rPr>
          <w:rFonts w:cs="Arial"/>
          <w:color w:val="333333"/>
          <w:szCs w:val="22"/>
          <w:shd w:val="clear" w:color="auto" w:fill="FFFFFF"/>
        </w:rPr>
        <w:t>0</w:t>
      </w:r>
      <w:r w:rsidR="00931B2D" w:rsidRPr="00931B2D">
        <w:rPr>
          <w:rFonts w:cs="Arial"/>
          <w:color w:val="333333"/>
          <w:szCs w:val="22"/>
          <w:shd w:val="clear" w:color="auto" w:fill="FFFFFF"/>
        </w:rPr>
        <w:t>).</w:t>
      </w:r>
      <w:r w:rsidR="00480E94" w:rsidRPr="00931B2D">
        <w:rPr>
          <w:rFonts w:cs="Arial"/>
          <w:szCs w:val="22"/>
        </w:rPr>
        <w:t xml:space="preserve"> </w:t>
      </w:r>
    </w:p>
    <w:p w14:paraId="66E25EA2" w14:textId="3F5D3BD0" w:rsidR="00975D66" w:rsidRPr="00975D66" w:rsidRDefault="00BE192E" w:rsidP="009D2E0D">
      <w:pPr>
        <w:pStyle w:val="Heading2"/>
        <w:spacing w:line="288" w:lineRule="auto"/>
        <w:jc w:val="both"/>
      </w:pPr>
      <w:bookmarkStart w:id="33" w:name="_Toc71122168"/>
      <w:bookmarkStart w:id="34" w:name="_Toc71571985"/>
      <w:bookmarkStart w:id="35" w:name="_Toc71727931"/>
      <w:bookmarkStart w:id="36" w:name="_Toc71728132"/>
      <w:r>
        <w:t>Failures</w:t>
      </w:r>
      <w:bookmarkEnd w:id="33"/>
      <w:bookmarkEnd w:id="34"/>
      <w:bookmarkEnd w:id="35"/>
      <w:bookmarkEnd w:id="36"/>
    </w:p>
    <w:p w14:paraId="15556B7C" w14:textId="016E73E8" w:rsidR="00975D66" w:rsidRDefault="007C566F" w:rsidP="009D2E0D">
      <w:pPr>
        <w:spacing w:line="288" w:lineRule="auto"/>
        <w:jc w:val="both"/>
      </w:pPr>
      <w:r>
        <w:t xml:space="preserve">Software </w:t>
      </w:r>
      <w:r w:rsidR="0080340A">
        <w:t>d</w:t>
      </w:r>
      <w:r>
        <w:t>evelopment projects are complex and challenging to manage</w:t>
      </w:r>
      <w:r w:rsidR="00BC7FBA">
        <w:t xml:space="preserve"> and the detection of faults is one of the major challenges</w:t>
      </w:r>
      <w:r>
        <w:t xml:space="preserve">. </w:t>
      </w:r>
      <w:r w:rsidR="00BC7FBA" w:rsidRPr="00561814">
        <w:t>All software contains faults</w:t>
      </w:r>
      <w:r w:rsidR="00572CEC">
        <w:t>,</w:t>
      </w:r>
      <w:r w:rsidR="00BC7FBA" w:rsidRPr="00561814">
        <w:t xml:space="preserve"> and undoubtedly some of these faults will result in failures </w:t>
      </w:r>
      <w:r w:rsidR="00BC7FBA" w:rsidRPr="003551FB">
        <w:fldChar w:fldCharType="begin" w:fldLock="1"/>
      </w:r>
      <w:r w:rsidR="001D1382" w:rsidRPr="003551FB">
        <w:instrText>ADDIN CSL_CITATION {"citationItems":[{"id":"ITEM-1","itemData":{"DOI":"10.1109/TSE.2009.3","ISSN":"00985589","abstract":"The benefits of the analysis of software faults and failures have been widely recognized. However, detailed studies based on empirical data are rare. In this paper, we analyze the fault and failure data from two large, real-world case studies. Specifically, we explore: 1) the localization of faults that lead to individual software failures and 2) the distribution of different types of software faults. Our results show that individual failures are often caused by multiple faults spread throughout the system. This observation is important since it does not support several heuristics and assumptions used in the past. In addition, it clearly indicates that finding and fixing faults that lead to such software failures in large, complex systems are often difficult and challenging tasks despite the advances in software development. Our results also show that requirement faults, coding faults, and data problems are the three most common types of software faults. Furthermore, these results show that contrary to the popular belief, a significant percentage of failures are linked to late life cycle activities. Another important aspect of our work is that we conduct intra- and interproject comparisons, as well as comparisons with the findings from related studies. The consistency of several main trends across software systems in this paper and several related research efforts suggests that these trends are likely to be intrinsic characteristics of software faults and failures rather than project specific. © 2009 IEEE.","author":[{"dropping-particle":"","family":"Hamill","given":"Maggie","non-dropping-particle":"","parse-names":false,"suffix":""},{"dropping-particle":"","family":"Goseva-Popstojanova","given":"Katerina","non-dropping-particle":"","parse-names":false,"suffix":""}],"container-title":"IEEE Transactions on Software Engineering","id":"ITEM-1","issue":"4","issued":{"date-parts":[["2009"]]},"page":"484-496","publisher":"IEEE","title":"Common trends in software fault and failure data","type":"article-journal","volume":"35"},"uris":["http://www.mendeley.com/documents/?uuid=7061d19f-61c7-439d-b864-32aeba898159"]}],"mendeley":{"formattedCitation":"(Hamill and Goseva-Popstojanova 2009)","plainTextFormattedCitation":"(Hamill and Goseva-Popstojanova 2009)","previouslyFormattedCitation":"(Hamill and Goseva-Popstojanova 2009)"},"properties":{"noteIndex":0},"schema":"https://github.com/citation-style-language/schema/raw/master/csl-citation.json"}</w:instrText>
      </w:r>
      <w:r w:rsidR="00BC7FBA" w:rsidRPr="003551FB">
        <w:fldChar w:fldCharType="separate"/>
      </w:r>
      <w:r w:rsidR="00BC7FBA" w:rsidRPr="003551FB">
        <w:rPr>
          <w:noProof/>
        </w:rPr>
        <w:t>(Hamill and Goseva-Popstojanova 2009)</w:t>
      </w:r>
      <w:r w:rsidR="00BC7FBA" w:rsidRPr="003551FB">
        <w:fldChar w:fldCharType="end"/>
      </w:r>
      <w:r w:rsidR="00572CEC">
        <w:t>.</w:t>
      </w:r>
      <w:r w:rsidR="00561814">
        <w:t xml:space="preserve"> </w:t>
      </w:r>
      <w:r w:rsidR="00572CEC">
        <w:t>I</w:t>
      </w:r>
      <w:r>
        <w:t>t is therefore important that the risk of failure is mitigated. Due to the level of complexity</w:t>
      </w:r>
      <w:r w:rsidR="001E30B8">
        <w:t xml:space="preserve"> involved</w:t>
      </w:r>
      <w:r>
        <w:t xml:space="preserve"> </w:t>
      </w:r>
      <w:r w:rsidR="001E30B8">
        <w:t>in</w:t>
      </w:r>
      <w:r w:rsidR="00561814">
        <w:t xml:space="preserve"> software projects</w:t>
      </w:r>
      <w:r>
        <w:t>, it is possible that even the most obvious risks could be overlooked</w:t>
      </w:r>
      <w:r w:rsidR="00572CEC">
        <w:t>, and</w:t>
      </w:r>
      <w:r>
        <w:t xml:space="preserve"> organisations must have robust processes and tools </w:t>
      </w:r>
      <w:r w:rsidR="00E61DA9">
        <w:t xml:space="preserve">in place </w:t>
      </w:r>
      <w:r w:rsidR="00572CEC">
        <w:t>for risk mitigation</w:t>
      </w:r>
      <w:r>
        <w:t>.</w:t>
      </w:r>
    </w:p>
    <w:p w14:paraId="2F89EDF1" w14:textId="43BAFB31" w:rsidR="002F7C86" w:rsidRDefault="00771F21" w:rsidP="009D2E0D">
      <w:pPr>
        <w:pStyle w:val="Heading3"/>
        <w:spacing w:line="288" w:lineRule="auto"/>
        <w:jc w:val="both"/>
      </w:pPr>
      <w:bookmarkStart w:id="37" w:name="_Toc71122169"/>
      <w:bookmarkStart w:id="38" w:name="_Toc71571986"/>
      <w:bookmarkStart w:id="39" w:name="_Toc71727932"/>
      <w:bookmarkStart w:id="40" w:name="_Toc71728133"/>
      <w:r>
        <w:t>Common Causes of Failure</w:t>
      </w:r>
      <w:bookmarkEnd w:id="37"/>
      <w:bookmarkEnd w:id="38"/>
      <w:bookmarkEnd w:id="39"/>
      <w:bookmarkEnd w:id="40"/>
    </w:p>
    <w:p w14:paraId="18515A7C" w14:textId="21753671" w:rsidR="003551FB" w:rsidRPr="009D02F9" w:rsidRDefault="00C46A79" w:rsidP="009D2E0D">
      <w:pPr>
        <w:spacing w:line="288" w:lineRule="auto"/>
        <w:jc w:val="both"/>
      </w:pPr>
      <w:r>
        <w:t>S</w:t>
      </w:r>
      <w:r w:rsidR="009D02F9">
        <w:t xml:space="preserve">oftware failure </w:t>
      </w:r>
      <w:r w:rsidR="007C566F">
        <w:t>can</w:t>
      </w:r>
      <w:r w:rsidR="00BC7FBA">
        <w:t xml:space="preserve"> originate from multiple sources. </w:t>
      </w:r>
      <w:r w:rsidR="001D1382">
        <w:t>F</w:t>
      </w:r>
      <w:r w:rsidR="001D1382" w:rsidRPr="001D1382">
        <w:t>aults can be introduced at any phase of the software life cycle, that is, they can be tied to any software artifact (e.g., requirements, design, and source code)</w:t>
      </w:r>
      <w:r w:rsidR="001D1382">
        <w:t xml:space="preserve"> </w:t>
      </w:r>
      <w:r w:rsidR="001D1382">
        <w:fldChar w:fldCharType="begin" w:fldLock="1"/>
      </w:r>
      <w:r w:rsidR="00205791">
        <w:instrText>ADDIN CSL_CITATION {"citationItems":[{"id":"ITEM-1","itemData":{"DOI":"10.1109/TSE.2009.3","ISSN":"00985589","abstract":"The benefits of the analysis of software faults and failures have been widely recognized. However, detailed studies based on empirical data are rare. In this paper, we analyze the fault and failure data from two large, real-world case studies. Specifically, we explore: 1) the localization of faults that lead to individual software failures and 2) the distribution of different types of software faults. Our results show that individual failures are often caused by multiple faults spread throughout the system. This observation is important since it does not support several heuristics and assumptions used in the past. In addition, it clearly indicates that finding and fixing faults that lead to such software failures in large, complex systems are often difficult and challenging tasks despite the advances in software development. Our results also show that requirement faults, coding faults, and data problems are the three most common types of software faults. Furthermore, these results show that contrary to the popular belief, a significant percentage of failures are linked to late life cycle activities. Another important aspect of our work is that we conduct intra- and interproject comparisons, as well as comparisons with the findings from related studies. The consistency of several main trends across software systems in this paper and several related research efforts suggests that these trends are likely to be intrinsic characteristics of software faults and failures rather than project specific. © 2009 IEEE.","author":[{"dropping-particle":"","family":"Hamill","given":"Maggie","non-dropping-particle":"","parse-names":false,"suffix":""},{"dropping-particle":"","family":"Goseva-Popstojanova","given":"Katerina","non-dropping-particle":"","parse-names":false,"suffix":""}],"container-title":"IEEE Transactions on Software Engineering","id":"ITEM-1","issue":"4","issued":{"date-parts":[["2009"]]},"page":"484-496","publisher":"IEEE","title":"Common trends in software fault and failure data","type":"article-journal","volume":"35"},"uris":["http://www.mendeley.com/documents/?uuid=7061d19f-61c7-439d-b864-32aeba898159"]}],"mendeley":{"formattedCitation":"(Hamill and Goseva-Popstojanova 2009)","plainTextFormattedCitation":"(Hamill and Goseva-Popstojanova 2009)","previouslyFormattedCitation":"(Hamill and Goseva-Popstojanova 2009)"},"properties":{"noteIndex":0},"schema":"https://github.com/citation-style-language/schema/raw/master/csl-citation.json"}</w:instrText>
      </w:r>
      <w:r w:rsidR="001D1382">
        <w:fldChar w:fldCharType="separate"/>
      </w:r>
      <w:r w:rsidR="001D1382" w:rsidRPr="001D1382">
        <w:rPr>
          <w:noProof/>
        </w:rPr>
        <w:t>(Hamill and Goseva-Popstojanova 2009)</w:t>
      </w:r>
      <w:r w:rsidR="001D1382">
        <w:fldChar w:fldCharType="end"/>
      </w:r>
      <w:r w:rsidR="001D1382">
        <w:t xml:space="preserve">. Some of the most common failures originate from </w:t>
      </w:r>
      <w:r w:rsidR="009D02F9">
        <w:t>faults in the requirements specification, coding faults, data related issues and misconfiguration.</w:t>
      </w:r>
      <w:r w:rsidR="0080340A">
        <w:t xml:space="preserve"> </w:t>
      </w:r>
      <w:r w:rsidR="003551FB">
        <w:t>Thorough testing practices should be in place to identify faults in source code, however issues around configuration</w:t>
      </w:r>
      <w:r w:rsidR="00766636">
        <w:t xml:space="preserve"> </w:t>
      </w:r>
      <w:r w:rsidR="002974CE">
        <w:t xml:space="preserve">can easily </w:t>
      </w:r>
      <w:r w:rsidR="00766636">
        <w:t>go unnoticed if no</w:t>
      </w:r>
      <w:r w:rsidR="0080340A">
        <w:t>t</w:t>
      </w:r>
      <w:r w:rsidR="00766636">
        <w:t xml:space="preserve"> communicated effectively. </w:t>
      </w:r>
    </w:p>
    <w:p w14:paraId="65486A34" w14:textId="78CC7A72" w:rsidR="00BE192E" w:rsidRDefault="00BE192E" w:rsidP="009D2E0D">
      <w:pPr>
        <w:pStyle w:val="Heading3"/>
        <w:spacing w:line="288" w:lineRule="auto"/>
        <w:jc w:val="both"/>
      </w:pPr>
      <w:bookmarkStart w:id="41" w:name="_Toc71122170"/>
      <w:bookmarkStart w:id="42" w:name="_Toc71571987"/>
      <w:bookmarkStart w:id="43" w:name="_Toc71727933"/>
      <w:bookmarkStart w:id="44" w:name="_Toc71728134"/>
      <w:r>
        <w:t>Configuration Failures</w:t>
      </w:r>
      <w:bookmarkEnd w:id="41"/>
      <w:bookmarkEnd w:id="42"/>
      <w:bookmarkEnd w:id="43"/>
      <w:bookmarkEnd w:id="44"/>
    </w:p>
    <w:p w14:paraId="57824D64" w14:textId="13E69A4B" w:rsidR="00205791" w:rsidRDefault="00B43876" w:rsidP="009D2E0D">
      <w:pPr>
        <w:spacing w:line="288" w:lineRule="auto"/>
        <w:jc w:val="both"/>
      </w:pPr>
      <w:r>
        <w:t>A</w:t>
      </w:r>
      <w:r w:rsidR="003D67D2" w:rsidRPr="001D1382">
        <w:t>s software configurations continue to grow in complexity, misconfiguration has become one of major causes of software failure</w:t>
      </w:r>
      <w:r w:rsidR="0080340A">
        <w:t xml:space="preserve"> </w:t>
      </w:r>
      <w:r w:rsidR="003D67D2">
        <w:fldChar w:fldCharType="begin" w:fldLock="1"/>
      </w:r>
      <w:r w:rsidR="00990336">
        <w:instrText>ADDIN CSL_CITATION {"citationItems":[{"id":"ITEM-1","itemData":{"DOI":"10.1109/QRS.2018.00014","ISBN":"9781538677575","abstract":"As software configurations continue to grow in complexity, misconfiguration has become one of major causes of software failure. Software configuration errors can have catastrophic consequences, seriously affecting the normal use of software and quality of service. And misconfiguration diagnosis faces many challenges, such as path-explosion problems and incomplete statistical data. Our study of the log that is generated in response to misconfigurations by six widely used pieces of software highlights some interesting characteristics. These observations have influenced the design of MisconfDoctor, a misconfiguration diagnosis tool via log-based configuration testing. Through comprehensive misconfiguration testing, MisconfDoctor first extracts log features for every misconfiguration and builds a feature database. When a system misconfiguration occurs, MisconfDoctor suggests potential misconfigurations by calculating the similarity of the new exception log to the feature database. We use manual and real-world error cases from Httpd, MySQL and PostgreSQL in order to evaluate the effectiveness of the tool. Experimental results demonstrate that the tool's accuracy reaches 85% when applied to manual-error cases, and 78% for real-world cases.","author":[{"dropping-particle":"","family":"Wang","given":"Teng","non-dropping-particle":"","parse-names":false,"suffix":""},{"dropping-particle":"","family":"Liu","given":"Xiaodong","non-dropping-particle":"","parse-names":false,"suffix":""},{"dropping-particle":"","family":"Li","given":"Shanshan","non-dropping-particle":"","parse-names":false,"suffix":""},{"dropping-particle":"","family":"Liao","given":"Xiangke","non-dropping-particle":"","parse-names":false,"suffix":""},{"dropping-particle":"","family":"Li","given":"Wang","non-dropping-particle":"","parse-names":false,"suffix":""},{"dropping-particle":"","family":"Liao","given":"Qing","non-dropping-particle":"","parse-names":false,"suffix":""}],"container-title":"Proceedings - 2018 IEEE 18th International Conference on Software Quality, Reliability, and Security, QRS 2018","id":"ITEM-1","issued":{"date-parts":[["2018"]]},"page":"1-12","publisher":"IEEE","title":"MisconfDoctor: Diagnosing misconfiguration via log-based configuration testing","type":"article-journal"},"uris":["http://www.mendeley.com/documents/?uuid=2e3de071-9930-4179-9073-65e549b3c86b"]}],"mendeley":{"formattedCitation":"(Wang et al. 2018)","plainTextFormattedCitation":"(Wang et al. 2018)","previouslyFormattedCitation":"(Wang et al. 2018)"},"properties":{"noteIndex":0},"schema":"https://github.com/citation-style-language/schema/raw/master/csl-citation.json"}</w:instrText>
      </w:r>
      <w:r w:rsidR="003D67D2">
        <w:fldChar w:fldCharType="separate"/>
      </w:r>
      <w:r w:rsidR="003D67D2" w:rsidRPr="00205791">
        <w:rPr>
          <w:noProof/>
        </w:rPr>
        <w:t>(Wang et al. 2018)</w:t>
      </w:r>
      <w:r w:rsidR="003D67D2">
        <w:fldChar w:fldCharType="end"/>
      </w:r>
      <w:r w:rsidR="0080340A">
        <w:t>.</w:t>
      </w:r>
      <w:r w:rsidR="002974CE">
        <w:t xml:space="preserve"> </w:t>
      </w:r>
      <w:r w:rsidR="003D67D2">
        <w:t>There is also</w:t>
      </w:r>
      <w:r w:rsidR="00AA5912">
        <w:t xml:space="preserve"> an increasing focus on </w:t>
      </w:r>
      <w:r w:rsidR="003D67D2">
        <w:t xml:space="preserve">development </w:t>
      </w:r>
      <w:r w:rsidR="00AA5912">
        <w:t>teams being globally dispersed to provide 24/7 resourcing.</w:t>
      </w:r>
      <w:r w:rsidR="006C2C29">
        <w:t xml:space="preserve"> Dispersing teams globally </w:t>
      </w:r>
      <w:r>
        <w:t>offers</w:t>
      </w:r>
      <w:r w:rsidR="006C2C29">
        <w:t xml:space="preserve"> the advantage of </w:t>
      </w:r>
      <w:r w:rsidR="003D67D2">
        <w:t>24-hour</w:t>
      </w:r>
      <w:r w:rsidR="006C2C29">
        <w:t xml:space="preserve"> productivity</w:t>
      </w:r>
      <w:r>
        <w:t>.</w:t>
      </w:r>
      <w:r w:rsidR="006C2C29">
        <w:t xml:space="preserve"> </w:t>
      </w:r>
      <w:r>
        <w:t>However, it</w:t>
      </w:r>
      <w:r w:rsidR="006C2C29">
        <w:t xml:space="preserve"> </w:t>
      </w:r>
      <w:r w:rsidR="00CB1F25">
        <w:t>also</w:t>
      </w:r>
      <w:r w:rsidR="006C2C29">
        <w:t xml:space="preserve"> present</w:t>
      </w:r>
      <w:r w:rsidR="00CB1F25">
        <w:t>s</w:t>
      </w:r>
      <w:r w:rsidR="006C2C29">
        <w:t xml:space="preserve"> organisations with a challenge in maintaining effective communication</w:t>
      </w:r>
      <w:r w:rsidR="0010777A">
        <w:t xml:space="preserve">. The main issue comes from the challenge of communication control and coordination, which relate to the geographical area, temporal, and different cultural background </w:t>
      </w:r>
      <w:r w:rsidR="0010777A">
        <w:fldChar w:fldCharType="begin" w:fldLock="1"/>
      </w:r>
      <w:r w:rsidR="0010777A">
        <w:instrText>ADDIN CSL_CITATION {"citationItems":[{"id":"ITEM-1","itemData":{"DOI":"10.1109/ICIMU49871.2020.9243311","ISBN":"9781728173108","abstract":"Background: The word 'Global Software Development' can be described as the development of software, with development teams spread across different geographical locations. Problem statement: The issues arise when there are gaps in information, workflows or processes, policies and others in the world. Objective: This paper aims to build an understanding of the risk in Global Software Development. Then, to identify category risk in Global Software Development and how Agile can reduce or mitigate their challenges. Method: This review paper using the standard systematic literature review method by Kitchehamm by reviewing and analyzing the relevant state-of -art techniques and approaches in the journal libraries based on the research questions. Results: The findings show that communication in Agile Global Software development is the main risk challenge. Contribution: The contributions of this paper may support the academician to propose and validate an enhanced approach to solve the issues if risk management in Agile GSD environment and assist the practitioners in choosing the most suitable and relevant method based on the requirement of Agile GSD project. This review paper is also focusing on the contribution to the Software Engineering Management and Software Engineering Models and Methods Knowledge Area.","author":[{"dropping-particle":"","family":"Podari","given":"Zuriyaninatasa","non-dropping-particle":"","parse-names":false,"suffix":""},{"dropping-particle":"","family":"Arbain","given":"Adila Firdaus","non-dropping-particle":"","parse-names":false,"suffix":""},{"dropping-particle":"","family":"Ibrahim","given":"Noraini","non-dropping-particle":"","parse-names":false,"suffix":""},{"dropping-particle":"","family":"Abang Jawawi","given":"Dayang Norhayati","non-dropping-particle":"","parse-names":false,"suffix":""},{"dropping-particle":"","family":"Nasir Wan Kadir","given":"Wan Mohd","non-dropping-particle":"","parse-names":false,"suffix":""},{"dropping-particle":"","family":"Fahmi","given":"Azim Muhammad","non-dropping-particle":"","parse-names":false,"suffix":""}],"container-title":"2020 8th International Conference on Information Technology and Multimedia, ICIMU 2020","id":"ITEM-1","issued":{"date-parts":[["2020"]]},"page":"231-236","title":"Systematic Literature Review on Global Software Development Risks in Agile Methodology","type":"article-journal"},"uris":["http://www.mendeley.com/documents/?uuid=62c309ab-481b-4849-bcaa-50e8dcc443fc"]}],"mendeley":{"formattedCitation":"(Podari et al. 2020)","plainTextFormattedCitation":"(Podari et al. 2020)"},"properties":{"noteIndex":0},"schema":"https://github.com/citation-style-language/schema/raw/master/csl-citation.json"}</w:instrText>
      </w:r>
      <w:r w:rsidR="0010777A">
        <w:fldChar w:fldCharType="separate"/>
      </w:r>
      <w:r w:rsidR="0010777A" w:rsidRPr="0010777A">
        <w:rPr>
          <w:noProof/>
        </w:rPr>
        <w:t>(Podari et al. 2020)</w:t>
      </w:r>
      <w:r w:rsidR="0010777A">
        <w:fldChar w:fldCharType="end"/>
      </w:r>
      <w:r w:rsidR="0010777A">
        <w:t>. There is therefore an</w:t>
      </w:r>
      <w:r w:rsidR="006C2C29">
        <w:t xml:space="preserve"> increase</w:t>
      </w:r>
      <w:r w:rsidR="0010777A">
        <w:t>d</w:t>
      </w:r>
      <w:r w:rsidR="006C2C29">
        <w:t xml:space="preserve"> reliance </w:t>
      </w:r>
      <w:r w:rsidR="0010777A">
        <w:t>for</w:t>
      </w:r>
      <w:r w:rsidR="006C2C29">
        <w:t xml:space="preserve"> development teams on effective tooling</w:t>
      </w:r>
      <w:r w:rsidR="003D67D2">
        <w:t xml:space="preserve"> which can provide consistent visibility </w:t>
      </w:r>
      <w:r w:rsidR="00766636">
        <w:t xml:space="preserve">of issues </w:t>
      </w:r>
      <w:r w:rsidR="003D67D2">
        <w:t>across time zones.</w:t>
      </w:r>
      <w:r w:rsidR="001E30B8">
        <w:t xml:space="preserve"> The artefact </w:t>
      </w:r>
      <w:r w:rsidR="00A77226">
        <w:t>aims to assist with improving the visibility of such issues.</w:t>
      </w:r>
    </w:p>
    <w:p w14:paraId="34109A34" w14:textId="7BF880FF" w:rsidR="00B830B3" w:rsidRDefault="00B830B3" w:rsidP="009D2E0D">
      <w:pPr>
        <w:spacing w:line="288" w:lineRule="auto"/>
        <w:jc w:val="both"/>
      </w:pPr>
    </w:p>
    <w:p w14:paraId="60CBE0C3" w14:textId="2C026BDD" w:rsidR="00556180" w:rsidRPr="00556180" w:rsidRDefault="002974CE" w:rsidP="009D2E0D">
      <w:pPr>
        <w:spacing w:line="288" w:lineRule="auto"/>
        <w:jc w:val="both"/>
      </w:pPr>
      <w:r>
        <w:t>Issues of misc</w:t>
      </w:r>
      <w:r w:rsidR="00B830B3">
        <w:t xml:space="preserve">onfiguration, if left undetected can have a financial or reputational impact as well as </w:t>
      </w:r>
      <w:r w:rsidR="008B29D7">
        <w:t xml:space="preserve">increasing </w:t>
      </w:r>
      <w:r w:rsidR="00B830B3">
        <w:t xml:space="preserve">the possibility of exposing security vulnerabilities. A 2018 IBM report identified that </w:t>
      </w:r>
      <w:r w:rsidR="008B29D7">
        <w:t>h</w:t>
      </w:r>
      <w:r w:rsidR="00B830B3">
        <w:t xml:space="preserve">uman error </w:t>
      </w:r>
      <w:r w:rsidR="00E433EB">
        <w:t xml:space="preserve">was </w:t>
      </w:r>
      <w:r w:rsidR="00B830B3">
        <w:t>responsible for two-thirds of compromised records including</w:t>
      </w:r>
      <w:r w:rsidR="008B29D7">
        <w:t xml:space="preserve"> a</w:t>
      </w:r>
      <w:r w:rsidR="00B830B3">
        <w:t xml:space="preserve"> historic 424% jump in misconfigured cloud infrastructure (IBM, 2018)</w:t>
      </w:r>
      <w:r w:rsidR="00CB1F25">
        <w:t xml:space="preserve">. </w:t>
      </w:r>
      <w:r w:rsidR="00766636">
        <w:t>R</w:t>
      </w:r>
      <w:r w:rsidR="00CB1F25">
        <w:t>eliance on manual processes which require a level of human intervention increases the possibility of exposing organisation</w:t>
      </w:r>
      <w:r w:rsidR="00B43876">
        <w:t>s</w:t>
      </w:r>
      <w:r w:rsidR="00CB1F25">
        <w:t xml:space="preserve"> to misconfigurations and potential security vulnerabilities</w:t>
      </w:r>
      <w:r w:rsidR="00B43876">
        <w:t>.</w:t>
      </w:r>
      <w:r w:rsidR="00CB1F25">
        <w:t xml:space="preserve"> </w:t>
      </w:r>
      <w:r w:rsidR="00B43876">
        <w:t>I</w:t>
      </w:r>
      <w:r w:rsidR="00CB1F25">
        <w:t>t is therefore key that organisation</w:t>
      </w:r>
      <w:r w:rsidR="00C46A79">
        <w:t>s</w:t>
      </w:r>
      <w:r w:rsidR="00CB1F25">
        <w:t xml:space="preserve"> look to adopt effective automation practices </w:t>
      </w:r>
      <w:r w:rsidR="0010777A">
        <w:t>and</w:t>
      </w:r>
      <w:r w:rsidR="00CB1F25">
        <w:t xml:space="preserve"> alleviate human intervention where possible.</w:t>
      </w:r>
      <w:r w:rsidR="00322B65">
        <w:t xml:space="preserve"> Today</w:t>
      </w:r>
      <w:r w:rsidR="00A77226">
        <w:t>’</w:t>
      </w:r>
      <w:r w:rsidR="00322B65">
        <w:t xml:space="preserve">s software industry </w:t>
      </w:r>
      <w:r w:rsidR="00322B65">
        <w:lastRenderedPageBreak/>
        <w:t>demands a process that will help develop software which can continuously adapt and adjust to the changes in the customer requirements</w:t>
      </w:r>
      <w:r w:rsidR="00111F18">
        <w:t xml:space="preserve"> (</w:t>
      </w:r>
      <w:proofErr w:type="spellStart"/>
      <w:r w:rsidR="00111F18">
        <w:t>Gonen</w:t>
      </w:r>
      <w:proofErr w:type="spellEnd"/>
      <w:r w:rsidR="00111F18">
        <w:t xml:space="preserve"> and Sawant 2020)</w:t>
      </w:r>
      <w:r w:rsidR="00322B65">
        <w:t>.</w:t>
      </w:r>
    </w:p>
    <w:p w14:paraId="138DE83B" w14:textId="70D5B9AF" w:rsidR="00771F21" w:rsidRDefault="00771F21" w:rsidP="009D2E0D">
      <w:pPr>
        <w:pStyle w:val="Heading3"/>
        <w:spacing w:line="288" w:lineRule="auto"/>
        <w:jc w:val="both"/>
      </w:pPr>
      <w:bookmarkStart w:id="45" w:name="_Toc71122171"/>
      <w:bookmarkStart w:id="46" w:name="_Toc71571988"/>
      <w:bookmarkStart w:id="47" w:name="_Toc71727934"/>
      <w:bookmarkStart w:id="48" w:name="_Toc71728135"/>
      <w:r>
        <w:t>Prevention vs Detection</w:t>
      </w:r>
      <w:bookmarkEnd w:id="45"/>
      <w:bookmarkEnd w:id="46"/>
      <w:bookmarkEnd w:id="47"/>
      <w:bookmarkEnd w:id="48"/>
    </w:p>
    <w:p w14:paraId="32584FE0" w14:textId="1359E4B0" w:rsidR="00766636" w:rsidRDefault="00766636" w:rsidP="009D2E0D">
      <w:pPr>
        <w:spacing w:line="288" w:lineRule="auto"/>
        <w:jc w:val="both"/>
      </w:pPr>
      <w:r>
        <w:t xml:space="preserve">In all </w:t>
      </w:r>
      <w:r w:rsidR="007D18C3">
        <w:t>facets</w:t>
      </w:r>
      <w:r>
        <w:t xml:space="preserve"> of engineering, prevention of issues is preferred to the detection of issues. </w:t>
      </w:r>
      <w:r w:rsidR="005502EB" w:rsidRPr="005502EB">
        <w:rPr>
          <w:szCs w:val="22"/>
        </w:rPr>
        <w:t xml:space="preserve">Fault Prevention </w:t>
      </w:r>
      <w:r w:rsidR="005502EB" w:rsidRPr="005502EB">
        <w:rPr>
          <w:rFonts w:cs="Arial"/>
          <w:color w:val="2E2E2E"/>
          <w:szCs w:val="22"/>
        </w:rPr>
        <w:t>is a proactive strategy to identify all potential areas where a fault can occur and to close those gaps</w:t>
      </w:r>
      <w:r w:rsidR="005502EB">
        <w:rPr>
          <w:rFonts w:cs="Arial"/>
          <w:color w:val="2E2E2E"/>
          <w:szCs w:val="22"/>
        </w:rPr>
        <w:t xml:space="preserve"> (</w:t>
      </w:r>
      <w:proofErr w:type="spellStart"/>
      <w:r w:rsidR="005502EB">
        <w:rPr>
          <w:rFonts w:cs="Arial"/>
          <w:color w:val="2E2E2E"/>
          <w:szCs w:val="22"/>
        </w:rPr>
        <w:t>Shivakumar</w:t>
      </w:r>
      <w:proofErr w:type="spellEnd"/>
      <w:r w:rsidR="005502EB">
        <w:rPr>
          <w:rFonts w:cs="Arial"/>
          <w:color w:val="2E2E2E"/>
          <w:szCs w:val="22"/>
        </w:rPr>
        <w:t xml:space="preserve">, S. 2015). </w:t>
      </w:r>
      <w:r w:rsidRPr="005502EB">
        <w:rPr>
          <w:szCs w:val="22"/>
        </w:rPr>
        <w:t xml:space="preserve">If </w:t>
      </w:r>
      <w:r>
        <w:t xml:space="preserve">an issue has been detected, the problem has </w:t>
      </w:r>
      <w:r w:rsidR="00AD6B35">
        <w:t xml:space="preserve">effectively </w:t>
      </w:r>
      <w:r>
        <w:t>already occurred and the organisation has been exposed to risk where</w:t>
      </w:r>
      <w:r w:rsidR="007D18C3">
        <w:t>as</w:t>
      </w:r>
      <w:r>
        <w:t xml:space="preserve"> if the focus is on prevention, organisations are afforded a level of protection against issues occurring and risk</w:t>
      </w:r>
      <w:r w:rsidR="007D18C3">
        <w:t>s</w:t>
      </w:r>
      <w:r>
        <w:t xml:space="preserve"> </w:t>
      </w:r>
      <w:r w:rsidR="00AD6B35">
        <w:t>can be</w:t>
      </w:r>
      <w:r>
        <w:t xml:space="preserve"> mitigated.</w:t>
      </w:r>
      <w:r w:rsidR="00A77226">
        <w:t xml:space="preserve"> This artefact was designed with this in mind, with a view to providing detection capabilities, which act to protect against issues occurring.</w:t>
      </w:r>
    </w:p>
    <w:p w14:paraId="49EB4C5B" w14:textId="77777777" w:rsidR="00990336" w:rsidRDefault="00990336" w:rsidP="009D2E0D">
      <w:pPr>
        <w:spacing w:line="288" w:lineRule="auto"/>
        <w:jc w:val="both"/>
      </w:pPr>
    </w:p>
    <w:p w14:paraId="55E60EAD" w14:textId="5A9D0487" w:rsidR="00990336" w:rsidRDefault="00990336" w:rsidP="009D2E0D">
      <w:pPr>
        <w:spacing w:line="288" w:lineRule="auto"/>
        <w:jc w:val="both"/>
      </w:pPr>
      <w:r>
        <w:t xml:space="preserve">While prevention may be preferred to detection, it is </w:t>
      </w:r>
      <w:r w:rsidR="00DE7414">
        <w:t xml:space="preserve">very </w:t>
      </w:r>
      <w:r>
        <w:t>challenging to forecast issues</w:t>
      </w:r>
      <w:r w:rsidR="008B29D7">
        <w:t xml:space="preserve"> in software projects</w:t>
      </w:r>
      <w:r>
        <w:t xml:space="preserve">. Within the </w:t>
      </w:r>
      <w:r w:rsidR="008B29D7">
        <w:t>s</w:t>
      </w:r>
      <w:r>
        <w:t xml:space="preserve">oftware </w:t>
      </w:r>
      <w:r w:rsidR="008B29D7">
        <w:t>d</w:t>
      </w:r>
      <w:r>
        <w:t xml:space="preserve">evelopment </w:t>
      </w:r>
      <w:r w:rsidR="008B29D7">
        <w:t>l</w:t>
      </w:r>
      <w:r w:rsidR="00197BBB">
        <w:t>ifecycle,</w:t>
      </w:r>
      <w:r>
        <w:t xml:space="preserve"> it is important that testing is conducted across various environments so that issues can be identified within </w:t>
      </w:r>
      <w:proofErr w:type="gramStart"/>
      <w:r>
        <w:t>a safe haven</w:t>
      </w:r>
      <w:proofErr w:type="gramEnd"/>
      <w:r>
        <w:t xml:space="preserve"> before being deployed </w:t>
      </w:r>
      <w:r w:rsidR="001A68D3">
        <w:t>into</w:t>
      </w:r>
      <w:r>
        <w:t xml:space="preserve"> a production environment</w:t>
      </w:r>
      <w:r w:rsidR="000449A9">
        <w:t>.</w:t>
      </w:r>
      <w:r w:rsidR="00197BBB">
        <w:t xml:space="preserve"> </w:t>
      </w:r>
      <w:r w:rsidR="000449A9">
        <w:t>T</w:t>
      </w:r>
      <w:r w:rsidR="00197BBB">
        <w:t>his allows teams to find the root cause of issues before deploying to a customer facing environment. W</w:t>
      </w:r>
      <w:r w:rsidR="002123A4">
        <w:t>hile working across multiple environments, detection and tracing of issues becomes key and monitoring tools play an important role in allowing organisations to detect and track issues before they are exposed to the outside world</w:t>
      </w:r>
      <w:r w:rsidR="007D18C3">
        <w:t>.</w:t>
      </w:r>
    </w:p>
    <w:p w14:paraId="0C78DB9A" w14:textId="0E7614AA" w:rsidR="00990336" w:rsidRDefault="00990336" w:rsidP="009D2E0D">
      <w:pPr>
        <w:spacing w:line="288" w:lineRule="auto"/>
        <w:jc w:val="both"/>
      </w:pPr>
    </w:p>
    <w:p w14:paraId="3BFEE2D1" w14:textId="3D9B18FC" w:rsidR="000273D8" w:rsidRDefault="000273D8" w:rsidP="009D2E0D">
      <w:pPr>
        <w:spacing w:line="288" w:lineRule="auto"/>
        <w:jc w:val="both"/>
      </w:pPr>
      <w:r>
        <w:t xml:space="preserve">Central to the detection of issues for software engineers </w:t>
      </w:r>
      <w:r w:rsidR="008B29D7">
        <w:t>is</w:t>
      </w:r>
      <w:r>
        <w:t xml:space="preserve"> the use of </w:t>
      </w:r>
      <w:r w:rsidR="00255077">
        <w:t>application log’s</w:t>
      </w:r>
      <w:r>
        <w:t xml:space="preserve"> which act as a log of the execution of the program and allow engineers to identify issues. Logs are one of the most important sources of information for debugging and maintaining software systems. The valuable information in logs motivates the development of log analysis tools </w:t>
      </w:r>
      <w:r w:rsidR="00CB322D">
        <w:fldChar w:fldCharType="begin" w:fldLock="1"/>
      </w:r>
      <w:r w:rsidR="00CB322D">
        <w:instrText>ADDIN CSL_CITATION {"citationItems":[{"id":"ITEM-1","itemData":{"DOI":"10.1007/s10664-018-9603-z","ISBN":"1066401896","ISSN":"15737616","abstract":"Logs capture valuable information throughout the execution of software systems. The rich knowledge conveyed in logs is highly leveraged by researchers and practitioners in performing various tasks, both in software development and its operation. Log-related issues, such as missing or having outdated information, may have a large impact on the users who depend on these logs. In this paper, we first perform an empirical study on log-related issues in two large-scale, open source software systems. We find that the files with log-related issues have undergone statistically significantly more frequent prior changes, and bug fixes. We also find that developers fixing these log-related issues are often not the ones who introduced the logging statement nor the owner of the method containing the logging statement. Maintaining logs is more challenging without clear experts. Finally, we find that most of the defective logging statements remain unreported for a long period (median 320 days). Once reported, the issues are fixed quickly (median five days). Our empirical findings suggest the need for automated tools that can detect log-related issues promptly. We conducted a manual study and identified seven root-causes of the log-related issues. Based on these root causes, we developed an automated tool that detects four evident types of log-related issues. Our tool can detect 75 existing inappropriate logging statements reported in 40 log-related issues. We also reported new issues found by our tool to developers and 38 previously unknown issues in the latest release of the subject systems were accepted by developers.","author":[{"dropping-particle":"","family":"Hassani","given":"Mehran","non-dropping-particle":"","parse-names":false,"suffix":""},{"dropping-particle":"","family":"Shang","given":"Weiyi","non-dropping-particle":"","parse-names":false,"suffix":""},{"dropping-particle":"","family":"Shihab","given":"Emad","non-dropping-particle":"","parse-names":false,"suffix":""},{"dropping-particle":"","family":"Tsantalis","given":"Nikolaos","non-dropping-particle":"","parse-names":false,"suffix":""}],"container-title":"Empirical Software Engineering","id":"ITEM-1","issue":"6","issued":{"date-parts":[["2018"]]},"number-of-pages":"3248-3280","publisher":"Empirical Software Engineering","title":"Studying and detecting log-related issues","type":"book","volume":"23"},"uris":["http://www.mendeley.com/documents/?uuid=9b045fa8-f881-495f-b52f-b474bb9a9900"]}],"mendeley":{"formattedCitation":"(Hassani et al. 2018)","plainTextFormattedCitation":"(Hassani et al. 2018)","previouslyFormattedCitation":"(Hassani et al. 2018)"},"properties":{"noteIndex":0},"schema":"https://github.com/citation-style-language/schema/raw/master/csl-citation.json"}</w:instrText>
      </w:r>
      <w:r w:rsidR="00CB322D">
        <w:fldChar w:fldCharType="separate"/>
      </w:r>
      <w:r w:rsidR="00CB322D" w:rsidRPr="00CB322D">
        <w:rPr>
          <w:noProof/>
        </w:rPr>
        <w:t>(Hassani et al. 2018)</w:t>
      </w:r>
      <w:r w:rsidR="00CB322D">
        <w:fldChar w:fldCharType="end"/>
      </w:r>
      <w:r w:rsidR="001C0634">
        <w:t>. The importance of log’s must therefore inform the design of the artefact, in ensuring that developers have a means for monitoring log files.</w:t>
      </w:r>
    </w:p>
    <w:p w14:paraId="2DC9E9AC" w14:textId="36162E79" w:rsidR="00CB322D" w:rsidRDefault="00CB322D" w:rsidP="009D2E0D">
      <w:pPr>
        <w:spacing w:line="288" w:lineRule="auto"/>
        <w:jc w:val="both"/>
      </w:pPr>
    </w:p>
    <w:p w14:paraId="0C019A46" w14:textId="019A0450" w:rsidR="00CB322D" w:rsidRDefault="00CB322D" w:rsidP="009D2E0D">
      <w:pPr>
        <w:spacing w:line="288" w:lineRule="auto"/>
        <w:jc w:val="both"/>
      </w:pPr>
      <w:r>
        <w:t>Effective tooling is key in ensuring that issues become visible. Teams will only be prompted to take</w:t>
      </w:r>
      <w:r w:rsidR="008B29D7">
        <w:t xml:space="preserve"> effective</w:t>
      </w:r>
      <w:r>
        <w:t xml:space="preserve"> action when an issue becomes visible. Issues which remain out of site will remain out of the control of the development team.</w:t>
      </w:r>
      <w:r w:rsidR="001C0634">
        <w:t xml:space="preserve"> This therefore indicates that the artefact </w:t>
      </w:r>
      <w:r w:rsidR="00A77226">
        <w:t>must</w:t>
      </w:r>
      <w:r w:rsidR="001C0634">
        <w:t xml:space="preserve"> provide clear visibility across the team so that issues can be intercepted by all team members.</w:t>
      </w:r>
    </w:p>
    <w:p w14:paraId="57814E61" w14:textId="1A190445" w:rsidR="00975D66" w:rsidRDefault="008A4D08" w:rsidP="009D2E0D">
      <w:pPr>
        <w:pStyle w:val="Heading2"/>
        <w:spacing w:line="288" w:lineRule="auto"/>
        <w:jc w:val="both"/>
      </w:pPr>
      <w:bookmarkStart w:id="49" w:name="_Toc71122172"/>
      <w:bookmarkStart w:id="50" w:name="_Toc71571989"/>
      <w:bookmarkStart w:id="51" w:name="_Toc71727935"/>
      <w:bookmarkStart w:id="52" w:name="_Toc71728136"/>
      <w:r>
        <w:t xml:space="preserve">Organisational Impact of </w:t>
      </w:r>
      <w:r w:rsidR="007E5FE2">
        <w:t>Configuration</w:t>
      </w:r>
      <w:r w:rsidR="00B9531E">
        <w:t xml:space="preserve"> </w:t>
      </w:r>
      <w:r>
        <w:t>Failure</w:t>
      </w:r>
      <w:r w:rsidR="00B9531E">
        <w:t>s</w:t>
      </w:r>
      <w:bookmarkEnd w:id="49"/>
      <w:bookmarkEnd w:id="50"/>
      <w:bookmarkEnd w:id="51"/>
      <w:bookmarkEnd w:id="52"/>
    </w:p>
    <w:p w14:paraId="71C1A518" w14:textId="340075A6" w:rsidR="007E5FE2" w:rsidRDefault="006219C6" w:rsidP="009D2E0D">
      <w:pPr>
        <w:pStyle w:val="Heading3"/>
        <w:spacing w:line="288" w:lineRule="auto"/>
        <w:jc w:val="both"/>
      </w:pPr>
      <w:bookmarkStart w:id="53" w:name="_Toc71122173"/>
      <w:bookmarkStart w:id="54" w:name="_Toc71571990"/>
      <w:bookmarkStart w:id="55" w:name="_Toc71727936"/>
      <w:bookmarkStart w:id="56" w:name="_Toc71728137"/>
      <w:r>
        <w:t>Reputational Impact</w:t>
      </w:r>
      <w:bookmarkEnd w:id="53"/>
      <w:bookmarkEnd w:id="54"/>
      <w:bookmarkEnd w:id="55"/>
      <w:bookmarkEnd w:id="56"/>
    </w:p>
    <w:p w14:paraId="10AE2066" w14:textId="46728C6A" w:rsidR="00355D82" w:rsidRDefault="00355D82" w:rsidP="009D2E0D">
      <w:pPr>
        <w:spacing w:line="288" w:lineRule="auto"/>
        <w:jc w:val="both"/>
      </w:pPr>
      <w:r>
        <w:t xml:space="preserve">In the modern age, reputational damage can be instant. </w:t>
      </w:r>
      <w:r w:rsidR="00AD6B35">
        <w:t>Historically</w:t>
      </w:r>
      <w:r>
        <w:t>, organisations may have been afforded time to deal with issues before it reached mediums such as the print media, however as technology has advanced and with the power of social media, news of a failure can be global within minutes</w:t>
      </w:r>
      <w:r w:rsidR="00240DEF">
        <w:t>. When technology does</w:t>
      </w:r>
      <w:r w:rsidR="00357EFD">
        <w:t xml:space="preserve"> no</w:t>
      </w:r>
      <w:r w:rsidR="00240DEF">
        <w:t>t work, it</w:t>
      </w:r>
      <w:r w:rsidR="001C0634">
        <w:t xml:space="preserve"> i</w:t>
      </w:r>
      <w:r w:rsidR="00240DEF">
        <w:t xml:space="preserve">s not just a problem for the tech team; an organization’s reputation can suffer, and reputation is a board-level concern </w:t>
      </w:r>
      <w:r w:rsidR="00240DEF">
        <w:fldChar w:fldCharType="begin" w:fldLock="1"/>
      </w:r>
      <w:r w:rsidR="00703520">
        <w:instrText>ADDIN CSL_CITATION {"citationItems":[{"id":"ITEM-1","itemData":{"abstract":"U.S. retailers were not the first to su!er a massive data breach. Nor will they be the\\r\\nlast, as cyber attacks, security breaches and system outages proliferate. Shadow\\r\\ntechnology and expanding supply chains bring more risks. How can companies better\\r\\nprotect their reputation by ensuring the continuous—and secure—flow of information to\\r\\nsupport their business?","author":[{"dropping-particle":"","family":"Forbes Insights","given":"","non-dropping-particle":"","parse-names":false,"suffix":""}],"container-title":"Forbes","id":"ITEM-1","issued":{"date-parts":[["2014"]]},"page":"21","title":"The Reputational Impact of IT Risk","type":"article-journal"},"uris":["http://www.mendeley.com/documents/?uuid=9e30476e-18e7-4e61-be75-ba53e6e93be1"]}],"mendeley":{"formattedCitation":"(Forbes Insights 2014)","plainTextFormattedCitation":"(Forbes Insights 2014)","previouslyFormattedCitation":"(Forbes Insights 2014)"},"properties":{"noteIndex":0},"schema":"https://github.com/citation-style-language/schema/raw/master/csl-citation.json"}</w:instrText>
      </w:r>
      <w:r w:rsidR="00240DEF">
        <w:fldChar w:fldCharType="separate"/>
      </w:r>
      <w:r w:rsidR="00240DEF" w:rsidRPr="00240DEF">
        <w:rPr>
          <w:noProof/>
        </w:rPr>
        <w:t>(Forbes Insights 2014)</w:t>
      </w:r>
      <w:r w:rsidR="00240DEF">
        <w:fldChar w:fldCharType="end"/>
      </w:r>
    </w:p>
    <w:p w14:paraId="685612B5" w14:textId="4918A802" w:rsidR="00240DEF" w:rsidRDefault="00240DEF" w:rsidP="009D2E0D">
      <w:pPr>
        <w:spacing w:line="288" w:lineRule="auto"/>
        <w:jc w:val="both"/>
      </w:pPr>
    </w:p>
    <w:p w14:paraId="7366CE4D" w14:textId="7AFC89D8" w:rsidR="00E356D6" w:rsidRPr="00355D82" w:rsidRDefault="00240DEF" w:rsidP="009D2E0D">
      <w:pPr>
        <w:spacing w:line="288" w:lineRule="auto"/>
        <w:jc w:val="both"/>
      </w:pPr>
      <w:r>
        <w:t>Any issues which are a high priority at board level, introduce a</w:t>
      </w:r>
      <w:r w:rsidR="00BC25A9">
        <w:t xml:space="preserve"> great deal </w:t>
      </w:r>
      <w:r>
        <w:t>of pressure on development teams to deliver</w:t>
      </w:r>
      <w:r w:rsidR="008B15BF">
        <w:t xml:space="preserve"> solutions</w:t>
      </w:r>
      <w:r>
        <w:t>. As</w:t>
      </w:r>
      <w:r w:rsidR="001A68D3">
        <w:t xml:space="preserve"> the risks associated with software failures become more visible at a board level, the pressure increases on development teams to mitigate these risks and ensure that companies are protected against the damaging impact of high</w:t>
      </w:r>
      <w:r w:rsidR="0079558C">
        <w:t>-</w:t>
      </w:r>
      <w:r w:rsidR="001A68D3">
        <w:t>profile failures.</w:t>
      </w:r>
    </w:p>
    <w:p w14:paraId="000BF0F7" w14:textId="60E5D75F" w:rsidR="00B93456" w:rsidRDefault="006219C6" w:rsidP="009D2E0D">
      <w:pPr>
        <w:pStyle w:val="Heading3"/>
        <w:spacing w:line="288" w:lineRule="auto"/>
        <w:jc w:val="both"/>
      </w:pPr>
      <w:bookmarkStart w:id="57" w:name="_Toc71122174"/>
      <w:bookmarkStart w:id="58" w:name="_Toc71571991"/>
      <w:bookmarkStart w:id="59" w:name="_Toc71727937"/>
      <w:bookmarkStart w:id="60" w:name="_Toc71728138"/>
      <w:r>
        <w:lastRenderedPageBreak/>
        <w:t>Financial Impact</w:t>
      </w:r>
      <w:r w:rsidR="00AD6B35">
        <w:t xml:space="preserve"> of Failure</w:t>
      </w:r>
      <w:bookmarkEnd w:id="57"/>
      <w:bookmarkEnd w:id="58"/>
      <w:bookmarkEnd w:id="59"/>
      <w:bookmarkEnd w:id="60"/>
    </w:p>
    <w:p w14:paraId="36A41923" w14:textId="36D36C8E" w:rsidR="008B29D7" w:rsidRPr="00B93456" w:rsidRDefault="008B29D7" w:rsidP="009D2E0D">
      <w:pPr>
        <w:spacing w:line="288" w:lineRule="auto"/>
        <w:jc w:val="both"/>
      </w:pPr>
      <w:r>
        <w:t>One of the challenges with failure prevention is justification of the costs associated with tooling or the human resource required to maintain preventative measures. The prevention of failures is difficult to quantify in financial terms, as the</w:t>
      </w:r>
      <w:r w:rsidR="00181F0D">
        <w:t xml:space="preserve"> </w:t>
      </w:r>
      <w:r>
        <w:t>failure may never have</w:t>
      </w:r>
      <w:r w:rsidR="00AD6B35">
        <w:t xml:space="preserve"> </w:t>
      </w:r>
      <w:proofErr w:type="gramStart"/>
      <w:r w:rsidR="00AD6B35">
        <w:t>actually</w:t>
      </w:r>
      <w:r>
        <w:t xml:space="preserve"> occurred</w:t>
      </w:r>
      <w:proofErr w:type="gramEnd"/>
      <w:r>
        <w:t xml:space="preserve"> and may never have had a financial impact on the organisation. </w:t>
      </w:r>
      <w:r w:rsidRPr="008D331B">
        <w:t>The benefit is a reduction in the expected cost of failure</w:t>
      </w:r>
      <w:r>
        <w:t xml:space="preserve"> </w:t>
      </w:r>
      <w:r w:rsidR="00C46A79">
        <w:t>(</w:t>
      </w:r>
      <w:r>
        <w:t>Hecht 2003).</w:t>
      </w:r>
    </w:p>
    <w:p w14:paraId="6117D6AC" w14:textId="375C4FE2" w:rsidR="008B29D7" w:rsidRDefault="008B29D7" w:rsidP="009D2E0D">
      <w:pPr>
        <w:spacing w:line="288" w:lineRule="auto"/>
        <w:jc w:val="both"/>
      </w:pPr>
    </w:p>
    <w:p w14:paraId="0C3FBC25" w14:textId="0CA41F99" w:rsidR="00C51CE9" w:rsidRDefault="00561814" w:rsidP="009D2E0D">
      <w:pPr>
        <w:spacing w:line="288" w:lineRule="auto"/>
        <w:jc w:val="both"/>
      </w:pPr>
      <w:r>
        <w:t>Financial performance is vital for organisations and any projects which are spiralling in terms of cost are likely to raise questions at board room level as well as with external stakeholders. The U.S Air Force</w:t>
      </w:r>
      <w:r w:rsidR="004510D4">
        <w:t xml:space="preserve"> encountered </w:t>
      </w:r>
      <w:r w:rsidR="00DA689D">
        <w:t>financial</w:t>
      </w:r>
      <w:r w:rsidR="004510D4">
        <w:t xml:space="preserve"> issues and chose to scrap a key project after racking up one billion dollars in costs (Computer World 2012)</w:t>
      </w:r>
      <w:r w:rsidR="009D5495">
        <w:t>. This project had been underway for almost 10 years before a decision was taken to scrap the project. This outlines the need for organisations to take pre-emptive action to guard against excessive financial impacts</w:t>
      </w:r>
      <w:r w:rsidR="00197E80">
        <w:t>.</w:t>
      </w:r>
      <w:r w:rsidR="00F917FD">
        <w:t xml:space="preserve"> O</w:t>
      </w:r>
      <w:r w:rsidR="002F5A08">
        <w:t>rganisations</w:t>
      </w:r>
      <w:r w:rsidR="00F917FD">
        <w:t xml:space="preserve"> therefore need</w:t>
      </w:r>
      <w:r w:rsidR="002F5A08">
        <w:t xml:space="preserve"> to be pro-active in identifying root causes for issues and having a high level of knowledge and confidence in the configuration of environment</w:t>
      </w:r>
      <w:r w:rsidR="004C0FD3">
        <w:t>s</w:t>
      </w:r>
      <w:r w:rsidR="002F5A08">
        <w:t xml:space="preserve"> </w:t>
      </w:r>
      <w:proofErr w:type="gramStart"/>
      <w:r w:rsidR="002F5A08">
        <w:t>in order</w:t>
      </w:r>
      <w:r w:rsidR="004C0FD3">
        <w:t xml:space="preserve"> to</w:t>
      </w:r>
      <w:proofErr w:type="gramEnd"/>
      <w:r w:rsidR="002F5A08">
        <w:t xml:space="preserve"> </w:t>
      </w:r>
      <w:r w:rsidR="00AD6B35">
        <w:t>ensure costly failures are not introduced at a late stage in the software development lifecycle</w:t>
      </w:r>
      <w:r w:rsidR="002F5A08">
        <w:t>.</w:t>
      </w:r>
    </w:p>
    <w:p w14:paraId="5902B134" w14:textId="33819128" w:rsidR="008A4D08" w:rsidRDefault="001619DE" w:rsidP="009D2E0D">
      <w:pPr>
        <w:pStyle w:val="Heading2"/>
        <w:spacing w:line="288" w:lineRule="auto"/>
        <w:jc w:val="both"/>
      </w:pPr>
      <w:bookmarkStart w:id="61" w:name="_Toc71122175"/>
      <w:bookmarkStart w:id="62" w:name="_Toc71571992"/>
      <w:bookmarkStart w:id="63" w:name="_Toc71727938"/>
      <w:bookmarkStart w:id="64" w:name="_Toc71728139"/>
      <w:r>
        <w:t>DevOps and Configuration Management</w:t>
      </w:r>
      <w:bookmarkEnd w:id="61"/>
      <w:bookmarkEnd w:id="62"/>
      <w:bookmarkEnd w:id="63"/>
      <w:bookmarkEnd w:id="64"/>
    </w:p>
    <w:p w14:paraId="0CAA6C6C" w14:textId="310A6543" w:rsidR="001C0634" w:rsidRPr="001C0634" w:rsidRDefault="001C0634" w:rsidP="00084A1E">
      <w:pPr>
        <w:spacing w:line="288" w:lineRule="auto"/>
        <w:jc w:val="both"/>
      </w:pPr>
      <w:r>
        <w:t>The management of configuration is often a shared responsibility across development and operations teams. This section outlines the challenges this can create as well as the tools incorporated in a DevOps approach.</w:t>
      </w:r>
      <w:r w:rsidR="00084A1E">
        <w:t xml:space="preserve"> DevOps is a set of practices that work to automate and integrate the processes between development and IT teams, so they can build, test, and release software faster and more reliably (Atlassian, 2021).</w:t>
      </w:r>
    </w:p>
    <w:p w14:paraId="694DD1FE" w14:textId="1942B1FD" w:rsidR="002525B7" w:rsidRDefault="006219C6" w:rsidP="009D2E0D">
      <w:pPr>
        <w:pStyle w:val="Heading3"/>
        <w:spacing w:line="288" w:lineRule="auto"/>
        <w:jc w:val="both"/>
      </w:pPr>
      <w:bookmarkStart w:id="65" w:name="_Toc71122176"/>
      <w:bookmarkStart w:id="66" w:name="_Toc71571993"/>
      <w:bookmarkStart w:id="67" w:name="_Toc71727939"/>
      <w:bookmarkStart w:id="68" w:name="_Toc71728140"/>
      <w:r>
        <w:t xml:space="preserve">The </w:t>
      </w:r>
      <w:r w:rsidR="00BE192E">
        <w:t>R</w:t>
      </w:r>
      <w:r>
        <w:t xml:space="preserve">ole </w:t>
      </w:r>
      <w:r w:rsidR="00B9531E">
        <w:t>of DevOps</w:t>
      </w:r>
      <w:bookmarkEnd w:id="65"/>
      <w:bookmarkEnd w:id="66"/>
      <w:bookmarkEnd w:id="67"/>
      <w:bookmarkEnd w:id="68"/>
    </w:p>
    <w:p w14:paraId="514149EB" w14:textId="23D8754A" w:rsidR="006B3B40" w:rsidRDefault="006B3B40" w:rsidP="009D2E0D">
      <w:pPr>
        <w:spacing w:line="288" w:lineRule="auto"/>
        <w:jc w:val="both"/>
      </w:pPr>
      <w:r>
        <w:t xml:space="preserve">Tools alone </w:t>
      </w:r>
      <w:r w:rsidR="002525B7">
        <w:t>do not guarantee an efficient and effective approach to development.</w:t>
      </w:r>
      <w:r w:rsidR="001619DE">
        <w:t xml:space="preserve"> Historically </w:t>
      </w:r>
      <w:r w:rsidR="00415CEB">
        <w:t>software development</w:t>
      </w:r>
      <w:r w:rsidR="008B15BF">
        <w:t xml:space="preserve"> teams</w:t>
      </w:r>
      <w:r w:rsidR="00415CEB">
        <w:t xml:space="preserve"> </w:t>
      </w:r>
      <w:r w:rsidR="0079558C">
        <w:t>were</w:t>
      </w:r>
      <w:r w:rsidR="00415CEB">
        <w:t xml:space="preserve"> at risk of becoming siloed and disjointed from deployment and monitoring however with a cultural shift towards</w:t>
      </w:r>
      <w:r w:rsidR="0079558C">
        <w:t xml:space="preserve"> </w:t>
      </w:r>
      <w:r w:rsidR="00415CEB">
        <w:t>DevOps</w:t>
      </w:r>
      <w:r w:rsidR="0079558C">
        <w:t xml:space="preserve"> practices</w:t>
      </w:r>
      <w:r w:rsidR="00415CEB">
        <w:t xml:space="preserve"> t</w:t>
      </w:r>
      <w:r w:rsidR="002525B7">
        <w:t>here are a multitude of tools available to support the software development lifecycle.</w:t>
      </w:r>
      <w:r w:rsidR="004A39BB">
        <w:t xml:space="preserve"> While tooling can be relatively straightforward to integrate, </w:t>
      </w:r>
      <w:r w:rsidR="00703520">
        <w:t xml:space="preserve">there are various challenges which arise when planning to adopt </w:t>
      </w:r>
      <w:r w:rsidR="00084A1E">
        <w:t xml:space="preserve">a </w:t>
      </w:r>
      <w:r w:rsidR="00703520">
        <w:t>DevOps culture in</w:t>
      </w:r>
      <w:r w:rsidR="00084A1E">
        <w:t>-</w:t>
      </w:r>
      <w:r w:rsidR="00703520">
        <w:t xml:space="preserve">to existing development and operations units </w:t>
      </w:r>
      <w:r w:rsidR="00703520">
        <w:fldChar w:fldCharType="begin" w:fldLock="1"/>
      </w:r>
      <w:r w:rsidR="003A4FA8">
        <w:instrText>ADDIN CSL_CITATION {"citationItems":[{"id":"ITEM-1","itemData":{"DOI":"10.1109/ICACCA.2016.7578902","ISBN":"9781509006731","abstract":"DevOps presents a significant broader perspective in delivering software solutions. The perception of DevOps being a mere tool has been formulated into a change in culture, paradigms in automation, clarity in measuring risks and facilitating ease of sharing. DevOps has been responsible for companies to move from a monolithic pace of software releases to an agile mindset. This paper discovers the significance of DevOps and tries to explore the process of transformation from a legacy method and onto the impact of the change on overall architecture and software scale out. The transformation from a legacy mindset to agile mindset requires a formidable change to the organizational setup. The journey of adoption of such a culture requires various degrees of effort and techniques. In this paper, we cover the concepts, adoption strategies and the impact of such adoption strategies.","author":[{"dropping-particle":"","family":"Rajkumar","given":"M.","non-dropping-particle":"","parse-names":false,"suffix":""},{"dropping-particle":"","family":"Pole","given":"Anil Kumar","non-dropping-particle":"","parse-names":false,"suffix":""},{"dropping-particle":"","family":"Adige","given":"Vittalraya Shenoy","non-dropping-particle":"","parse-names":false,"suffix":""},{"dropping-particle":"","family":"Mahanta","given":"Prabal","non-dropping-particle":"","parse-names":false,"suffix":""}],"container-title":"Proceedings - 2016 International Conference on Advances in Computing, Communication and Automation, ICACCA 2016","id":"ITEM-1","issued":{"date-parts":[["2016"]]},"publisher":"IEEE","title":"DevOps culture and its impact on cloud delivery and software development","type":"article-journal"},"uris":["http://www.mendeley.com/documents/?uuid=d276f2b9-2b9e-42e5-9b06-1b9b20d1dcaf"]}],"mendeley":{"formattedCitation":"(Rajkumar et al. 2016)","plainTextFormattedCitation":"(Rajkumar et al. 2016)","previouslyFormattedCitation":"(Rajkumar et al. 2016)"},"properties":{"noteIndex":0},"schema":"https://github.com/citation-style-language/schema/raw/master/csl-citation.json"}</w:instrText>
      </w:r>
      <w:r w:rsidR="00703520">
        <w:fldChar w:fldCharType="separate"/>
      </w:r>
      <w:r w:rsidR="00703520" w:rsidRPr="00703520">
        <w:rPr>
          <w:noProof/>
        </w:rPr>
        <w:t>(Rajkumar et al. 2016)</w:t>
      </w:r>
      <w:r w:rsidR="00703520">
        <w:fldChar w:fldCharType="end"/>
      </w:r>
      <w:r w:rsidR="00703520">
        <w:t>. These challenges may include issues around people management as well as the inevitable technical challenges.</w:t>
      </w:r>
    </w:p>
    <w:p w14:paraId="7959D6FD" w14:textId="324EBC1F" w:rsidR="00BF57A3" w:rsidRDefault="00BF57A3" w:rsidP="009D2E0D">
      <w:pPr>
        <w:pStyle w:val="Heading3"/>
        <w:spacing w:line="288" w:lineRule="auto"/>
        <w:jc w:val="both"/>
      </w:pPr>
      <w:bookmarkStart w:id="69" w:name="_Toc71122177"/>
      <w:bookmarkStart w:id="70" w:name="_Toc71571994"/>
      <w:bookmarkStart w:id="71" w:name="_Toc71727940"/>
      <w:bookmarkStart w:id="72" w:name="_Toc71728141"/>
      <w:r>
        <w:t>Communication Challenges</w:t>
      </w:r>
      <w:bookmarkEnd w:id="69"/>
      <w:bookmarkEnd w:id="70"/>
      <w:bookmarkEnd w:id="71"/>
      <w:bookmarkEnd w:id="72"/>
    </w:p>
    <w:p w14:paraId="4355BBD9" w14:textId="22436F86" w:rsidR="008B15BF" w:rsidRDefault="008B15BF" w:rsidP="009D2E0D">
      <w:pPr>
        <w:spacing w:line="288" w:lineRule="auto"/>
        <w:jc w:val="both"/>
      </w:pPr>
      <w:r>
        <w:t xml:space="preserve">The distribution of software development teams across the globe is common practice with many organisations adopting Follow the Sun principles. Follow the Sun is a concept which encourages teams to </w:t>
      </w:r>
      <w:r w:rsidRPr="00CE2C0D">
        <w:t>hand off work at the end of every day from one site to the next</w:t>
      </w:r>
      <w:r>
        <w:t>,</w:t>
      </w:r>
      <w:r w:rsidRPr="00CE2C0D">
        <w:t xml:space="preserve"> many time zones away (e.g., </w:t>
      </w:r>
      <w:r>
        <w:t>U</w:t>
      </w:r>
      <w:r w:rsidRPr="00CE2C0D">
        <w:t>nited States to India) so that the work can be advanced while one’s team rests for the night</w:t>
      </w:r>
      <w:r>
        <w:t xml:space="preserve"> </w:t>
      </w:r>
      <w:r>
        <w:fldChar w:fldCharType="begin" w:fldLock="1"/>
      </w:r>
      <w:r w:rsidR="00F62309">
        <w:instrText>ADDIN CSL_CITATION {"citationItems":[{"id":"ITEM-1","itemData":{"DOI":"10.2753/MIS0742-1222270102","ISSN":"07421222","abstract":"Follow the sun (FTS) has interesting appeal-hand off work at the end of every day from one site to the next, many time zones away, in order to speed up product development. Although the potential effect on \"time to market\" can be profound, at least conceptually, FTS has enjoyed few documented industry successes because it is acknowledged to be extremely difficult to implement. In order to address this \"FTS challenge,\" we provide here a conceptual foundation and formal definition of FTS. We then analyze the conditions under which FTS can be successful in reducing duration in software development. We show that handoff efficiency is paramount to successful FTS practices and that duration can be reduced only when lower within-site coordination and improved personal productivity outweigh the corresponding increase in crosssite coordination. We also develop 12 research propositions based on fundamental issues surrounding FTS, such as calendar efficiency, development method, product architecture and handoff efficiency, within-site coordination, cross-site coordination, and personal productivity. We combine the conceptual analysis with a description of our FTS exploratory comparative field studies and draw out their key findings and learning. The main implication of this paper is that understanding calendar efficiency, handoff efficiency, within-site coordination, and cross-site coordination is necessary to evaluation-if FTS is to be successful in reducing software development duration. © 2010 M.E. Sharpe, Inc.","author":[{"dropping-particle":"","family":"Carmel","given":"Erran","non-dropping-particle":"","parse-names":false,"suffix":""},{"dropping-particle":"","family":"Espinosa","given":"J. Alberto","non-dropping-particle":"","parse-names":false,"suffix":""},{"dropping-particle":"","family":"Dubinsky","given":"Yael","non-dropping-particle":"","parse-names":false,"suffix":""}],"container-title":"Journal of Management Information Systems","id":"ITEM-1","issue":"1","issued":{"date-parts":[["2010"]]},"page":"17-38","title":"\"follow the Sun\" workflow in global software development","type":"article-journal","volume":"27"},"uris":["http://www.mendeley.com/documents/?uuid=c1b80c49-1b30-4eaa-be6a-1f2a26a9835f"]}],"mendeley":{"formattedCitation":"(Carmel et al. 2010)","plainTextFormattedCitation":"(Carmel et al. 2010)","previouslyFormattedCitation":"(Carmel et al. 2010)"},"properties":{"noteIndex":0},"schema":"https://github.com/citation-style-language/schema/raw/master/csl-citation.json"}</w:instrText>
      </w:r>
      <w:r>
        <w:fldChar w:fldCharType="separate"/>
      </w:r>
      <w:r w:rsidRPr="00CE2C0D">
        <w:rPr>
          <w:noProof/>
        </w:rPr>
        <w:t>(Carmel et al. 2010)</w:t>
      </w:r>
      <w:r>
        <w:fldChar w:fldCharType="end"/>
      </w:r>
      <w:r>
        <w:t>.</w:t>
      </w:r>
    </w:p>
    <w:p w14:paraId="4B143F36" w14:textId="77777777" w:rsidR="008B15BF" w:rsidRDefault="008B15BF" w:rsidP="009D2E0D">
      <w:pPr>
        <w:spacing w:line="288" w:lineRule="auto"/>
        <w:jc w:val="both"/>
      </w:pPr>
    </w:p>
    <w:p w14:paraId="1193BC91" w14:textId="427CA8D3" w:rsidR="008B15BF" w:rsidRPr="008B15BF" w:rsidRDefault="008B15BF" w:rsidP="009D2E0D">
      <w:pPr>
        <w:spacing w:line="288" w:lineRule="auto"/>
        <w:jc w:val="both"/>
        <w:rPr>
          <w:rFonts w:cs="Arial"/>
          <w:szCs w:val="22"/>
          <w:shd w:val="clear" w:color="auto" w:fill="FFFFFF"/>
        </w:rPr>
      </w:pPr>
      <w:r>
        <w:t>While the concepts associated with Follow the Sun are advantageous in providing 24-hour coverage, there are considerable challenges in terms of communication.  A slight miscommunication between teams can easily escalate into a prominent issue and in some cases may directly result in failure. This again reinforces the need for effective tooling across teams. Effective tooling can be introduced to ensure that all teams are given the same level of visibility and accountability for preventing issues.</w:t>
      </w:r>
    </w:p>
    <w:p w14:paraId="38DAF780" w14:textId="77777777" w:rsidR="008B15BF" w:rsidRPr="008B15BF" w:rsidRDefault="008B15BF" w:rsidP="009D2E0D">
      <w:pPr>
        <w:spacing w:line="288" w:lineRule="auto"/>
        <w:jc w:val="both"/>
      </w:pPr>
    </w:p>
    <w:p w14:paraId="4C805890" w14:textId="397CD61D" w:rsidR="00BF57A3" w:rsidRDefault="00BF57A3" w:rsidP="009D2E0D">
      <w:pPr>
        <w:spacing w:line="288" w:lineRule="auto"/>
        <w:jc w:val="both"/>
      </w:pPr>
      <w:r>
        <w:t>Global organisations</w:t>
      </w:r>
      <w:r w:rsidR="00AE4E93">
        <w:t xml:space="preserve"> also</w:t>
      </w:r>
      <w:r>
        <w:t xml:space="preserve"> face a challenge in facilitating communication across disciplines on a global scale</w:t>
      </w:r>
      <w:r w:rsidR="00A82DDA">
        <w:t xml:space="preserve">. Follow </w:t>
      </w:r>
      <w:r w:rsidR="00F917FD">
        <w:t>t</w:t>
      </w:r>
      <w:r w:rsidR="00A82DDA">
        <w:t>he Sun development requires more communication and coordination between sites (</w:t>
      </w:r>
      <w:proofErr w:type="spellStart"/>
      <w:r w:rsidR="00A82DDA">
        <w:t>Setamanit</w:t>
      </w:r>
      <w:proofErr w:type="spellEnd"/>
      <w:r w:rsidR="00A82DDA">
        <w:t xml:space="preserve"> et al. 2007).</w:t>
      </w:r>
      <w:r>
        <w:t xml:space="preserve"> </w:t>
      </w:r>
      <w:r w:rsidR="00A82DDA">
        <w:t>W</w:t>
      </w:r>
      <w:r>
        <w:t xml:space="preserve">ithin a global setting, collaborative working practices </w:t>
      </w:r>
      <w:r w:rsidR="00AE4E93">
        <w:t>are vital</w:t>
      </w:r>
      <w:r>
        <w:t xml:space="preserve">. Embedding a collaborative culture on a small scale is challenging, however when teams are dispersed globally </w:t>
      </w:r>
      <w:r w:rsidR="00AE4E93">
        <w:t xml:space="preserve">a new </w:t>
      </w:r>
      <w:r w:rsidR="00DE7414">
        <w:t>wider</w:t>
      </w:r>
      <w:r w:rsidR="004C0FD3">
        <w:t xml:space="preserve"> set</w:t>
      </w:r>
      <w:r>
        <w:t xml:space="preserve"> of challenges are introduced</w:t>
      </w:r>
      <w:r w:rsidR="003A4FA8">
        <w:t>.</w:t>
      </w:r>
    </w:p>
    <w:p w14:paraId="587B0320" w14:textId="0233BFFD" w:rsidR="003A4FA8" w:rsidRDefault="003A4FA8" w:rsidP="009D2E0D">
      <w:pPr>
        <w:spacing w:line="288" w:lineRule="auto"/>
        <w:jc w:val="both"/>
      </w:pPr>
    </w:p>
    <w:p w14:paraId="3EC9C3C9" w14:textId="36601A24" w:rsidR="00BF57A3" w:rsidRDefault="003A4FA8" w:rsidP="009D2E0D">
      <w:pPr>
        <w:spacing w:line="288" w:lineRule="auto"/>
        <w:jc w:val="both"/>
      </w:pPr>
      <w:r>
        <w:t xml:space="preserve">Culturally shifting towards a DevOps approach </w:t>
      </w:r>
      <w:r w:rsidRPr="003A4FA8">
        <w:t>allows for better knowledge diffusion across two traditionally separate teams. Issues such as stability, monitoring, and backup can be addressed immediately</w:t>
      </w:r>
      <w:r>
        <w:t xml:space="preserve"> </w:t>
      </w:r>
      <w:r>
        <w:fldChar w:fldCharType="begin" w:fldLock="1"/>
      </w:r>
      <w:r w:rsidR="000C3F11">
        <w:instrText>ADDIN CSL_CITATION {"citationItems":[{"id":"ITEM-1","itemData":{"DOI":"10.1109/ICGSE.2016.28","ISBN":"9781509026807","abstract":"Even though agile actively seeks collaboration from all its stakeholders, most agile projects do not extend themselves toward the operations people. To solve this problem, DevOps is introduced. DevOps is a conceptual framework for reintegrating development and operations of Information Systems, which is able to break the wall between developers and operations professionals. DevOps improves the work through a collection of principles and practices, centered around close collaboration between Development and Operations personnel. However, both sides have paid little attention to issues faced by each other. Communication gaps is a recurrent problem in agile teams that is also eminent in the relationship between developers and operations. Literature offers little research on this aspect of communication in DevOps. This position paper describes the communication practices from a distributed agile team composed of developers and operations based on communication challenges (geographical, socio-cultural, and temporal distance) and strategies (frequency, direction, modality, and content). From the results we outline possible research focus for future work, aiming to enrich the academia research on the matter as well as to help practitioners to improve their working practices.","author":[{"dropping-particle":"","family":"Diel","given":"Elisa","non-dropping-particle":"","parse-names":false,"suffix":""},{"dropping-particle":"","family":"Marczak","given":"Sabrina","non-dropping-particle":"","parse-names":false,"suffix":""},{"dropping-particle":"","family":"Cruzes","given":"Daniela S.","non-dropping-particle":"","parse-names":false,"suffix":""}],"container-title":"Proceedings - 11th IEEE International Conference on Global Software Engineering, ICGSE 2016","id":"ITEM-1","issued":{"date-parts":[["2016"]]},"page":"24-28","publisher":"IEEE","title":"Communication challenges and strategies in distributed DevOps","type":"article-journal"},"uris":["http://www.mendeley.com/documents/?uuid=bc692f3d-ac4a-4f65-9a2a-89c1202ecc23"]}],"mendeley":{"formattedCitation":"(Diel et al. 2016)","plainTextFormattedCitation":"(Diel et al. 2016)","previouslyFormattedCitation":"(Diel et al. 2016)"},"properties":{"noteIndex":0},"schema":"https://github.com/citation-style-language/schema/raw/master/csl-citation.json"}</w:instrText>
      </w:r>
      <w:r>
        <w:fldChar w:fldCharType="separate"/>
      </w:r>
      <w:r w:rsidRPr="003A4FA8">
        <w:rPr>
          <w:noProof/>
        </w:rPr>
        <w:t>(Diel et al. 2016)</w:t>
      </w:r>
      <w:r>
        <w:fldChar w:fldCharType="end"/>
      </w:r>
      <w:r>
        <w:t>. Within a global setting these benefits can only be achieved alongside a culture of effective communication</w:t>
      </w:r>
      <w:r w:rsidR="008B15BF">
        <w:t xml:space="preserve"> with</w:t>
      </w:r>
      <w:r>
        <w:t xml:space="preserve"> clear distinction between formal and informal communication. Release notes for example should be </w:t>
      </w:r>
      <w:r w:rsidR="00152970">
        <w:t>a</w:t>
      </w:r>
      <w:r>
        <w:t xml:space="preserve"> formal medium for communication and have a wide-reaching impact and it is important that all the relevant stakeholders are involved in compiling release notes. </w:t>
      </w:r>
    </w:p>
    <w:p w14:paraId="659EFBE9" w14:textId="5CD88AF7" w:rsidR="006B4669" w:rsidRDefault="001F696A" w:rsidP="009D2E0D">
      <w:pPr>
        <w:pStyle w:val="Heading3"/>
        <w:spacing w:line="288" w:lineRule="auto"/>
        <w:jc w:val="both"/>
      </w:pPr>
      <w:bookmarkStart w:id="73" w:name="_Toc71122178"/>
      <w:bookmarkStart w:id="74" w:name="_Toc71571995"/>
      <w:bookmarkStart w:id="75" w:name="_Toc71727941"/>
      <w:bookmarkStart w:id="76" w:name="_Toc71728142"/>
      <w:r>
        <w:t xml:space="preserve">Security </w:t>
      </w:r>
      <w:r w:rsidR="006D242E">
        <w:t>i</w:t>
      </w:r>
      <w:r>
        <w:t>n DevOps</w:t>
      </w:r>
      <w:r w:rsidR="00BF57A3">
        <w:t xml:space="preserve"> Tools</w:t>
      </w:r>
      <w:bookmarkEnd w:id="73"/>
      <w:bookmarkEnd w:id="74"/>
      <w:bookmarkEnd w:id="75"/>
      <w:bookmarkEnd w:id="76"/>
    </w:p>
    <w:p w14:paraId="016E8551" w14:textId="0BD96800" w:rsidR="006B4669" w:rsidRDefault="00E95774" w:rsidP="009D2E0D">
      <w:pPr>
        <w:spacing w:line="288" w:lineRule="auto"/>
        <w:jc w:val="both"/>
      </w:pPr>
      <w:r>
        <w:t xml:space="preserve">With the shift towards a DevOps culture, organisations become more reliant on high quality tooling to support DevOps tasks. DevOps practices rely heavily on tools of various kinds, including tools for container management, continuous integration, orchestration, monitoring, deployment, and testing </w:t>
      </w:r>
      <w:r>
        <w:fldChar w:fldCharType="begin" w:fldLock="1"/>
      </w:r>
      <w:r>
        <w:instrText>ADDIN CSL_CITATION {"citationItems":[{"id":"ITEM-1","itemData":{"DOI":"10.1109/MS.2016.81","ISSN":"07407459","abstract":"DevOps aims to reduce the time between committing a system change and placing the change into normal production, while ensuring high quality. The article topics in this theme issue include using DevOps to migrate to microservices, adopting DevOps, and DevOps tools. The Web extra at https://youtu.be/NzX6JmwDS0s is an audio recording of Davide Falessi speaking with Len Bass and George Champlin-Scharff about the IEEE Software May/June 2016 theme issue on DevOps and its practices.","author":[{"dropping-particle":"","family":"Zhu","given":"Liming","non-dropping-particle":"","parse-names":false,"suffix":""},{"dropping-particle":"","family":"Bass","given":"Len","non-dropping-particle":"","parse-names":false,"suffix":""},{"dropping-particle":"","family":"Champlin-Scharff","given":"George","non-dropping-particle":"","parse-names":false,"suffix":""}],"container-title":"IEEE Software","id":"ITEM-1","issue":"3","issued":{"date-parts":[["2016"]]},"page":"32-34","publisher":"IEEE","title":"DevOps and Its Practices","type":"article-journal","volume":"33"},"uris":["http://www.mendeley.com/documents/?uuid=caeeeb1b-df87-4df7-afd1-9d9249419f06"]}],"mendeley":{"formattedCitation":"(Zhu et al. 2016)","plainTextFormattedCitation":"(Zhu et al. 2016)","previouslyFormattedCitation":"(Zhu et al. 2016)"},"properties":{"noteIndex":0},"schema":"https://github.com/citation-style-language/schema/raw/master/csl-citation.json"}</w:instrText>
      </w:r>
      <w:r>
        <w:fldChar w:fldCharType="separate"/>
      </w:r>
      <w:r w:rsidRPr="00E95774">
        <w:rPr>
          <w:noProof/>
        </w:rPr>
        <w:t>(Zhu et al. 2016)</w:t>
      </w:r>
      <w:r>
        <w:fldChar w:fldCharType="end"/>
      </w:r>
      <w:r w:rsidR="00B82D0A">
        <w:t>.</w:t>
      </w:r>
    </w:p>
    <w:p w14:paraId="4CBEB662" w14:textId="4B67A319" w:rsidR="00E95774" w:rsidRDefault="00E95774" w:rsidP="009D2E0D">
      <w:pPr>
        <w:spacing w:line="288" w:lineRule="auto"/>
        <w:jc w:val="both"/>
      </w:pPr>
    </w:p>
    <w:p w14:paraId="195439F5" w14:textId="77777777" w:rsidR="00690565" w:rsidRDefault="00E95774" w:rsidP="009D2E0D">
      <w:pPr>
        <w:spacing w:line="288" w:lineRule="auto"/>
        <w:jc w:val="both"/>
      </w:pPr>
      <w:r>
        <w:t>Development teams have increasingly become involved in maintaining, configuring DevOps tools</w:t>
      </w:r>
      <w:r w:rsidR="00917A14">
        <w:t xml:space="preserve"> and i</w:t>
      </w:r>
      <w:r w:rsidRPr="00E95774">
        <w:t>n some organizations, such as Netflix, Google, and Amazon, they also develop those tools, whereas most organizations use existing tools</w:t>
      </w:r>
      <w:r>
        <w:t xml:space="preserve"> </w:t>
      </w:r>
      <w:r>
        <w:fldChar w:fldCharType="begin" w:fldLock="1"/>
      </w:r>
      <w:r w:rsidR="00CB322D">
        <w:instrText>ADDIN CSL_CITATION {"citationItems":[{"id":"ITEM-1","itemData":{"DOI":"10.1109/MS.2016.81","ISSN":"07407459","abstract":"DevOps aims to reduce the time between committing a system change and placing the change into normal production, while ensuring high quality. The article topics in this theme issue include using DevOps to migrate to microservices, adopting DevOps, and DevOps tools. The Web extra at https://youtu.be/NzX6JmwDS0s is an audio recording of Davide Falessi speaking with Len Bass and George Champlin-Scharff about the IEEE Software May/June 2016 theme issue on DevOps and its practices.","author":[{"dropping-particle":"","family":"Zhu","given":"Liming","non-dropping-particle":"","parse-names":false,"suffix":""},{"dropping-particle":"","family":"Bass","given":"Len","non-dropping-particle":"","parse-names":false,"suffix":""},{"dropping-particle":"","family":"Champlin-Scharff","given":"George","non-dropping-particle":"","parse-names":false,"suffix":""}],"container-title":"IEEE Software","id":"ITEM-1","issue":"3","issued":{"date-parts":[["2016"]]},"page":"32-34","publisher":"IEEE","title":"DevOps and Its Practices","type":"article-journal","volume":"33"},"uris":["http://www.mendeley.com/documents/?uuid=caeeeb1b-df87-4df7-afd1-9d9249419f06"]}],"mendeley":{"formattedCitation":"(Zhu et al. 2016)","plainTextFormattedCitation":"(Zhu et al. 2016)","previouslyFormattedCitation":"(Zhu et al. 2016)"},"properties":{"noteIndex":0},"schema":"https://github.com/citation-style-language/schema/raw/master/csl-citation.json"}</w:instrText>
      </w:r>
      <w:r>
        <w:fldChar w:fldCharType="separate"/>
      </w:r>
      <w:r w:rsidRPr="00E95774">
        <w:rPr>
          <w:noProof/>
        </w:rPr>
        <w:t>(Zhu et al. 2016)</w:t>
      </w:r>
      <w:r>
        <w:fldChar w:fldCharType="end"/>
      </w:r>
      <w:r w:rsidRPr="00E95774">
        <w:t>.</w:t>
      </w:r>
      <w:r w:rsidR="006A0B82">
        <w:t xml:space="preserve"> </w:t>
      </w:r>
      <w:r w:rsidR="00BB1FA3">
        <w:t>DevOps t</w:t>
      </w:r>
      <w:r w:rsidR="00524B3E">
        <w:t>ools are software</w:t>
      </w:r>
      <w:r w:rsidR="00BB1FA3">
        <w:t xml:space="preserve"> systems</w:t>
      </w:r>
      <w:r w:rsidR="00524B3E">
        <w:t xml:space="preserve"> </w:t>
      </w:r>
      <w:r w:rsidR="00917A14">
        <w:t xml:space="preserve">and </w:t>
      </w:r>
      <w:r w:rsidR="00524B3E">
        <w:t xml:space="preserve">so are </w:t>
      </w:r>
      <w:r w:rsidR="00BB1FA3">
        <w:t xml:space="preserve">as </w:t>
      </w:r>
      <w:r w:rsidR="00524B3E">
        <w:t>open to security vulnerabilities</w:t>
      </w:r>
      <w:r w:rsidR="00BB1FA3">
        <w:t xml:space="preserve"> as any other software system. DevOps tools may even be seen as an increased risk in terms of security as many of these tools are directly linked with production environments which</w:t>
      </w:r>
      <w:r w:rsidR="00917A14">
        <w:t xml:space="preserve"> prove</w:t>
      </w:r>
      <w:r w:rsidR="00BB1FA3">
        <w:t xml:space="preserve"> </w:t>
      </w:r>
      <w:r w:rsidR="00917A14">
        <w:t>attractive</w:t>
      </w:r>
      <w:r w:rsidR="00BB1FA3">
        <w:t xml:space="preserve"> for potential attackers. </w:t>
      </w:r>
      <w:r w:rsidR="001F696A">
        <w:t xml:space="preserve">A recent security breach at </w:t>
      </w:r>
      <w:r w:rsidR="00BB1FA3">
        <w:t>Solar</w:t>
      </w:r>
      <w:r w:rsidR="001F696A">
        <w:t>W</w:t>
      </w:r>
      <w:r w:rsidR="00BB1FA3">
        <w:t xml:space="preserve">inds </w:t>
      </w:r>
      <w:r w:rsidR="001F696A">
        <w:t xml:space="preserve">reinforces the need for security vigilance in DevOps tools. This </w:t>
      </w:r>
      <w:r w:rsidR="00917A14">
        <w:t>breach</w:t>
      </w:r>
      <w:r w:rsidR="001F696A">
        <w:t xml:space="preserve"> impacted 100 US companies and 9 federal agencies and as the software is deeply embedded in organisational infrastructure any breach becomes an issue of major concern (The Guardian, 2021)</w:t>
      </w:r>
      <w:r w:rsidR="00690565">
        <w:t>.</w:t>
      </w:r>
    </w:p>
    <w:p w14:paraId="53024AF0" w14:textId="48F74859" w:rsidR="00690565" w:rsidRDefault="00690565" w:rsidP="00690565">
      <w:pPr>
        <w:spacing w:line="288" w:lineRule="auto"/>
        <w:jc w:val="both"/>
      </w:pPr>
      <w:r>
        <w:t>A recent IBM Security Report outlines misconfiguration issues as the main root cause for malicious attacks, see figure 2.</w:t>
      </w:r>
    </w:p>
    <w:p w14:paraId="1A01B833" w14:textId="77777777" w:rsidR="00690565" w:rsidRDefault="00690565" w:rsidP="00690565">
      <w:pPr>
        <w:spacing w:line="288" w:lineRule="auto"/>
        <w:jc w:val="both"/>
      </w:pPr>
    </w:p>
    <w:p w14:paraId="4F043C4A" w14:textId="77777777" w:rsidR="00690565" w:rsidRDefault="005E7D78" w:rsidP="00690565">
      <w:pPr>
        <w:keepNext/>
        <w:spacing w:line="288" w:lineRule="auto"/>
        <w:jc w:val="center"/>
      </w:pPr>
      <w:r>
        <w:rPr>
          <w:noProof/>
        </w:rPr>
        <w:pict w14:anchorId="65AA5817">
          <v:shape id="_x0000_i1025" type="#_x0000_t75" style="width:270.5pt;height:192pt;visibility:visible;mso-wrap-style:square">
            <v:imagedata r:id="rId16" o:title="" croptop="16897f" cropbottom="7000f" cropleft="23294f" cropright="9236f"/>
          </v:shape>
        </w:pict>
      </w:r>
    </w:p>
    <w:p w14:paraId="7089D2D3" w14:textId="1279AEF7" w:rsidR="00690565" w:rsidRDefault="00690565" w:rsidP="00690565">
      <w:pPr>
        <w:pStyle w:val="Caption"/>
      </w:pPr>
      <w:bookmarkStart w:id="77" w:name="_Toc71728693"/>
      <w:r>
        <w:t xml:space="preserve">Figure </w:t>
      </w:r>
      <w:fldSimple w:instr=" SEQ Figure \* ARABIC ">
        <w:r w:rsidR="00DC6FDD">
          <w:rPr>
            <w:noProof/>
          </w:rPr>
          <w:t>2</w:t>
        </w:r>
      </w:fldSimple>
      <w:r>
        <w:t>: Percentage of breaches caused by malicious attack (IBM Security 2020)</w:t>
      </w:r>
      <w:bookmarkEnd w:id="77"/>
    </w:p>
    <w:p w14:paraId="4164FC67" w14:textId="4F402327" w:rsidR="006A0B82" w:rsidRDefault="00690565" w:rsidP="009D2E0D">
      <w:pPr>
        <w:spacing w:line="288" w:lineRule="auto"/>
        <w:jc w:val="both"/>
      </w:pPr>
      <w:r>
        <w:lastRenderedPageBreak/>
        <w:t xml:space="preserve"> </w:t>
      </w:r>
    </w:p>
    <w:p w14:paraId="327DA112" w14:textId="52BF2F10" w:rsidR="006219C6" w:rsidRDefault="00B9531E" w:rsidP="009D2E0D">
      <w:pPr>
        <w:pStyle w:val="Heading2"/>
        <w:spacing w:line="288" w:lineRule="auto"/>
        <w:jc w:val="both"/>
      </w:pPr>
      <w:bookmarkStart w:id="78" w:name="_Toc71122179"/>
      <w:bookmarkStart w:id="79" w:name="_Toc71571996"/>
      <w:bookmarkStart w:id="80" w:name="_Toc71727942"/>
      <w:bookmarkStart w:id="81" w:name="_Toc71728143"/>
      <w:r>
        <w:t>Development Team Considerations</w:t>
      </w:r>
      <w:bookmarkEnd w:id="78"/>
      <w:bookmarkEnd w:id="79"/>
      <w:bookmarkEnd w:id="80"/>
      <w:bookmarkEnd w:id="81"/>
    </w:p>
    <w:p w14:paraId="63D307FA" w14:textId="603011A6" w:rsidR="00B9531E" w:rsidRDefault="00B9531E" w:rsidP="009D2E0D">
      <w:pPr>
        <w:pStyle w:val="Heading3"/>
        <w:spacing w:line="288" w:lineRule="auto"/>
        <w:jc w:val="both"/>
      </w:pPr>
      <w:bookmarkStart w:id="82" w:name="_Toc71122180"/>
      <w:bookmarkStart w:id="83" w:name="_Toc71571997"/>
      <w:bookmarkStart w:id="84" w:name="_Toc71727943"/>
      <w:bookmarkStart w:id="85" w:name="_Toc71728144"/>
      <w:r>
        <w:t xml:space="preserve">Environmental </w:t>
      </w:r>
      <w:r w:rsidR="00BC7FBA">
        <w:t>Consistency</w:t>
      </w:r>
      <w:bookmarkEnd w:id="82"/>
      <w:bookmarkEnd w:id="83"/>
      <w:bookmarkEnd w:id="84"/>
      <w:bookmarkEnd w:id="85"/>
    </w:p>
    <w:p w14:paraId="3EEB111B" w14:textId="1CF0B4D4" w:rsidR="00524B3E" w:rsidRDefault="00152970" w:rsidP="009D2E0D">
      <w:pPr>
        <w:spacing w:line="288" w:lineRule="auto"/>
        <w:jc w:val="both"/>
      </w:pPr>
      <w:r>
        <w:t xml:space="preserve">Consistency across environments can prove very valuable for development teams. If a development environment is a direct replica of a production environment, then the team have a greater level of </w:t>
      </w:r>
      <w:r w:rsidR="00A87B5B">
        <w:t>assurance</w:t>
      </w:r>
      <w:r>
        <w:t xml:space="preserve"> in deploying changes </w:t>
      </w:r>
      <w:r w:rsidR="009C571D">
        <w:t>in</w:t>
      </w:r>
      <w:r>
        <w:t>to production.</w:t>
      </w:r>
      <w:r w:rsidR="00902497">
        <w:t xml:space="preserve"> </w:t>
      </w:r>
      <w:r w:rsidR="001045BE" w:rsidRPr="001B7AAA">
        <w:rPr>
          <w:rFonts w:cs="Arial"/>
          <w:spacing w:val="-1"/>
          <w:szCs w:val="22"/>
          <w:shd w:val="clear" w:color="auto" w:fill="FFFFFF"/>
        </w:rPr>
        <w:t xml:space="preserve">Collaboration is vital in maintaining consistency across environments. </w:t>
      </w:r>
      <w:r w:rsidR="001045BE">
        <w:t>Distributed development presents a compelling case to make software development tools and environments more collaborative (Sengupta et al. 2006).</w:t>
      </w:r>
      <w:r w:rsidR="00B82D0A">
        <w:t xml:space="preserve"> The design of the artefact should therefore ensure visibility of environments so consistency of configuration can be monitored.</w:t>
      </w:r>
    </w:p>
    <w:p w14:paraId="46389BFA" w14:textId="3A828352" w:rsidR="006673A2" w:rsidRDefault="008E6EFE" w:rsidP="009D2E0D">
      <w:pPr>
        <w:pStyle w:val="Heading3"/>
        <w:spacing w:line="288" w:lineRule="auto"/>
        <w:jc w:val="both"/>
      </w:pPr>
      <w:bookmarkStart w:id="86" w:name="_Toc71122181"/>
      <w:bookmarkStart w:id="87" w:name="_Toc71571998"/>
      <w:bookmarkStart w:id="88" w:name="_Toc71727944"/>
      <w:bookmarkStart w:id="89" w:name="_Toc71728145"/>
      <w:r>
        <w:t>Accountability</w:t>
      </w:r>
      <w:bookmarkEnd w:id="86"/>
      <w:bookmarkEnd w:id="87"/>
      <w:bookmarkEnd w:id="88"/>
      <w:bookmarkEnd w:id="89"/>
    </w:p>
    <w:p w14:paraId="73CD7C15" w14:textId="6B5E8634" w:rsidR="00B93456" w:rsidRDefault="00A06E47" w:rsidP="009D2E0D">
      <w:pPr>
        <w:spacing w:line="288" w:lineRule="auto"/>
        <w:jc w:val="both"/>
        <w:rPr>
          <w:rFonts w:cs="Arial"/>
          <w:color w:val="000000"/>
        </w:rPr>
      </w:pPr>
      <w:r>
        <w:t xml:space="preserve">Development teams must take accountability for failures which originate with them however there can be significant barriers to achieving total accountability. </w:t>
      </w:r>
      <w:proofErr w:type="spellStart"/>
      <w:r w:rsidR="000C3F11">
        <w:t>Nissenbaum</w:t>
      </w:r>
      <w:proofErr w:type="spellEnd"/>
      <w:r w:rsidR="000A4B8C">
        <w:t xml:space="preserve"> (1994)</w:t>
      </w:r>
      <w:r w:rsidR="000C3F11">
        <w:t xml:space="preserve"> outlines that </w:t>
      </w:r>
      <w:r>
        <w:t xml:space="preserve">barriers </w:t>
      </w:r>
      <w:r w:rsidR="000C3F11">
        <w:t xml:space="preserve">to accountability </w:t>
      </w:r>
      <w:r>
        <w:t xml:space="preserve">include </w:t>
      </w:r>
      <w:r w:rsidR="001B7AAA">
        <w:t>the</w:t>
      </w:r>
      <w:r>
        <w:t xml:space="preserve"> </w:t>
      </w:r>
      <w:r w:rsidR="00A87B5B">
        <w:t>theory</w:t>
      </w:r>
      <w:r>
        <w:t xml:space="preserve"> that c</w:t>
      </w:r>
      <w:r>
        <w:rPr>
          <w:rFonts w:cs="Arial"/>
          <w:color w:val="000000"/>
        </w:rPr>
        <w:t xml:space="preserve">omputers and software are developed in large organizations, bugs are considered a fact of life, there is ownership without liability, and the fact that computers are too often blamed for problems that are </w:t>
      </w:r>
      <w:r w:rsidR="001045BE">
        <w:rPr>
          <w:rFonts w:cs="Arial"/>
          <w:color w:val="000000"/>
        </w:rPr>
        <w:t>caused</w:t>
      </w:r>
      <w:r>
        <w:rPr>
          <w:rFonts w:cs="Arial"/>
          <w:color w:val="000000"/>
        </w:rPr>
        <w:t xml:space="preserve"> by human error.</w:t>
      </w:r>
    </w:p>
    <w:p w14:paraId="17C546A1" w14:textId="06334F74" w:rsidR="00B47990" w:rsidRDefault="00B47990" w:rsidP="009D2E0D">
      <w:pPr>
        <w:spacing w:line="288" w:lineRule="auto"/>
        <w:jc w:val="both"/>
        <w:rPr>
          <w:rFonts w:cs="Arial"/>
          <w:color w:val="000000"/>
        </w:rPr>
      </w:pPr>
    </w:p>
    <w:p w14:paraId="797BDB1F" w14:textId="16A570F7" w:rsidR="00B47990" w:rsidRDefault="00B47990" w:rsidP="009D2E0D">
      <w:pPr>
        <w:spacing w:line="288" w:lineRule="auto"/>
        <w:jc w:val="both"/>
        <w:rPr>
          <w:rFonts w:cs="Arial"/>
          <w:color w:val="000000"/>
        </w:rPr>
      </w:pPr>
      <w:r>
        <w:rPr>
          <w:rFonts w:cs="Arial"/>
          <w:color w:val="000000"/>
        </w:rPr>
        <w:t xml:space="preserve">A culture of accountability encourages high performance and with teams expressing accountability for failures, organisations encourage a </w:t>
      </w:r>
      <w:r w:rsidR="006B0FFF">
        <w:rPr>
          <w:rFonts w:cs="Arial"/>
          <w:color w:val="000000"/>
        </w:rPr>
        <w:t>high</w:t>
      </w:r>
      <w:r w:rsidR="004C0FD3">
        <w:rPr>
          <w:rFonts w:cs="Arial"/>
          <w:color w:val="000000"/>
        </w:rPr>
        <w:t>-</w:t>
      </w:r>
      <w:r w:rsidR="006B0FFF">
        <w:rPr>
          <w:rFonts w:cs="Arial"/>
          <w:color w:val="000000"/>
        </w:rPr>
        <w:t>performance culture</w:t>
      </w:r>
      <w:r>
        <w:rPr>
          <w:rFonts w:cs="Arial"/>
          <w:color w:val="000000"/>
        </w:rPr>
        <w:t xml:space="preserve"> through openness and honesty. </w:t>
      </w:r>
      <w:proofErr w:type="spellStart"/>
      <w:r>
        <w:rPr>
          <w:rFonts w:cs="Arial"/>
          <w:color w:val="000000"/>
        </w:rPr>
        <w:t>Nissenbaum</w:t>
      </w:r>
      <w:proofErr w:type="spellEnd"/>
      <w:r w:rsidR="000A4B8C">
        <w:rPr>
          <w:rFonts w:cs="Arial"/>
          <w:color w:val="000000"/>
        </w:rPr>
        <w:t xml:space="preserve"> (1994)</w:t>
      </w:r>
      <w:r>
        <w:rPr>
          <w:rFonts w:cs="Arial"/>
          <w:color w:val="000000"/>
        </w:rPr>
        <w:t xml:space="preserve"> supports this, stating that a</w:t>
      </w:r>
      <w:r w:rsidRPr="00B47990">
        <w:rPr>
          <w:rFonts w:cs="Arial"/>
          <w:color w:val="000000"/>
        </w:rPr>
        <w:t xml:space="preserve"> community (a society or professional community) that insists on accountability, in which agents are expected to answer for their work, signals esteem for high-quality work, and encourages diligent, responsible practices</w:t>
      </w:r>
      <w:r w:rsidR="000A4B8C">
        <w:rPr>
          <w:rFonts w:cs="Arial"/>
          <w:color w:val="000000"/>
        </w:rPr>
        <w:t>.</w:t>
      </w:r>
    </w:p>
    <w:p w14:paraId="797A8C4D" w14:textId="6D655D1B" w:rsidR="00084A1E" w:rsidRDefault="00084A1E" w:rsidP="009D2E0D">
      <w:pPr>
        <w:spacing w:line="288" w:lineRule="auto"/>
        <w:jc w:val="both"/>
        <w:rPr>
          <w:rFonts w:cs="Arial"/>
          <w:color w:val="000000"/>
        </w:rPr>
      </w:pPr>
    </w:p>
    <w:p w14:paraId="64B1CDD1" w14:textId="4C8BDC2E" w:rsidR="00084A1E" w:rsidRDefault="00084A1E" w:rsidP="009D2E0D">
      <w:pPr>
        <w:spacing w:line="288" w:lineRule="auto"/>
        <w:jc w:val="both"/>
      </w:pPr>
      <w:r>
        <w:rPr>
          <w:rFonts w:cs="Arial"/>
          <w:color w:val="000000"/>
        </w:rPr>
        <w:t>Accountability is an important concept in the artefact. Development</w:t>
      </w:r>
      <w:r w:rsidR="000A4B8C">
        <w:rPr>
          <w:rFonts w:cs="Arial"/>
          <w:color w:val="000000"/>
        </w:rPr>
        <w:t xml:space="preserve"> and operations</w:t>
      </w:r>
      <w:r>
        <w:rPr>
          <w:rFonts w:cs="Arial"/>
          <w:color w:val="000000"/>
        </w:rPr>
        <w:t xml:space="preserve"> teams </w:t>
      </w:r>
      <w:r w:rsidR="000A4B8C">
        <w:rPr>
          <w:rFonts w:cs="Arial"/>
          <w:color w:val="000000"/>
        </w:rPr>
        <w:t>should hold collective responsibility for their environments, and the artefact can help ensure that development teams remain accountable in-to the deployment phase of a project.</w:t>
      </w:r>
    </w:p>
    <w:p w14:paraId="2EBAB483" w14:textId="19A19459" w:rsidR="00B47990" w:rsidRDefault="002F7C86" w:rsidP="009D2E0D">
      <w:pPr>
        <w:pStyle w:val="Heading2"/>
        <w:spacing w:line="288" w:lineRule="auto"/>
        <w:jc w:val="both"/>
      </w:pPr>
      <w:bookmarkStart w:id="90" w:name="_Toc71122182"/>
      <w:bookmarkStart w:id="91" w:name="_Toc71571999"/>
      <w:bookmarkStart w:id="92" w:name="_Toc71727945"/>
      <w:bookmarkStart w:id="93" w:name="_Toc71728146"/>
      <w:r>
        <w:t>Literature Review Conclusion</w:t>
      </w:r>
      <w:bookmarkStart w:id="94" w:name="_Toc53534327"/>
      <w:bookmarkEnd w:id="90"/>
      <w:bookmarkEnd w:id="91"/>
      <w:bookmarkEnd w:id="92"/>
      <w:bookmarkEnd w:id="93"/>
    </w:p>
    <w:p w14:paraId="3BA54214" w14:textId="3F3D1A42" w:rsidR="00B47990" w:rsidRDefault="00576550" w:rsidP="009D2E0D">
      <w:pPr>
        <w:spacing w:line="288" w:lineRule="auto"/>
        <w:jc w:val="both"/>
      </w:pPr>
      <w:r>
        <w:t xml:space="preserve">The modern landscape for development teams points towards a DevOps centric culture with a key focus on accountability and a culture of collaboration, </w:t>
      </w:r>
      <w:r w:rsidR="000A4B8C">
        <w:t>openness,</w:t>
      </w:r>
      <w:r>
        <w:t xml:space="preserve"> and honesty.</w:t>
      </w:r>
      <w:r w:rsidR="000A4B8C">
        <w:t xml:space="preserve"> </w:t>
      </w:r>
      <w:r w:rsidR="003F1F46">
        <w:t>As organisations continue to drive towards this cultural shift, one of the key considerations is tooling to support this culture. While there are currently a multitude of DevOps monitoring tools available, an opportunity exists for a tool which</w:t>
      </w:r>
      <w:r w:rsidR="00B82D0A">
        <w:t xml:space="preserve"> supports the development team and</w:t>
      </w:r>
      <w:r w:rsidR="003F1F46">
        <w:t xml:space="preserve"> leverages the application specific knowledge held within </w:t>
      </w:r>
      <w:r w:rsidR="00B82D0A">
        <w:t>the</w:t>
      </w:r>
      <w:r w:rsidR="003F1F46">
        <w:t xml:space="preserve"> team to identify the root cause of issues before they become public and risk the reputation of the organisation. </w:t>
      </w:r>
      <w:r w:rsidR="000A4B8C">
        <w:t>The consistency of environments is</w:t>
      </w:r>
      <w:r w:rsidR="00B82D0A">
        <w:t xml:space="preserve"> also</w:t>
      </w:r>
      <w:r w:rsidR="000A4B8C">
        <w:t xml:space="preserve"> vital </w:t>
      </w:r>
      <w:proofErr w:type="gramStart"/>
      <w:r w:rsidR="000A4B8C">
        <w:t>in order for</w:t>
      </w:r>
      <w:proofErr w:type="gramEnd"/>
      <w:r w:rsidR="000A4B8C">
        <w:t xml:space="preserve"> development teams to remain in control and avoid unnecessary failures. The artefact offers an opportunity to improve visibility of environments and aid communication across teams.</w:t>
      </w:r>
      <w:r>
        <w:t xml:space="preserve"> </w:t>
      </w:r>
      <w:r w:rsidR="006E2381">
        <w:t>As outlined in 2.2.1, reputational impact can prove devastating for organisations so any measures which can be put in place to mitigate these risks</w:t>
      </w:r>
      <w:r w:rsidR="006B4669">
        <w:t xml:space="preserve"> will </w:t>
      </w:r>
      <w:r w:rsidR="008B6B36">
        <w:t>prove</w:t>
      </w:r>
      <w:r w:rsidR="006B4669">
        <w:t xml:space="preserve"> advantageous.</w:t>
      </w:r>
    </w:p>
    <w:p w14:paraId="7086507F" w14:textId="3E2F88D5" w:rsidR="004544F4" w:rsidRDefault="004544F4" w:rsidP="009D2E0D">
      <w:pPr>
        <w:spacing w:line="288" w:lineRule="auto"/>
        <w:jc w:val="both"/>
      </w:pPr>
    </w:p>
    <w:p w14:paraId="62210636" w14:textId="0A26A9E9" w:rsidR="004544F4" w:rsidRDefault="004544F4" w:rsidP="004544F4">
      <w:pPr>
        <w:pStyle w:val="Heading1"/>
        <w:spacing w:line="288" w:lineRule="auto"/>
        <w:jc w:val="both"/>
      </w:pPr>
      <w:bookmarkStart w:id="95" w:name="_Toc71572000"/>
      <w:bookmarkStart w:id="96" w:name="_Toc71727946"/>
      <w:bookmarkStart w:id="97" w:name="_Toc71728147"/>
      <w:r>
        <w:lastRenderedPageBreak/>
        <w:t>M</w:t>
      </w:r>
      <w:r w:rsidR="008252DF">
        <w:t>ETHODOLOGY</w:t>
      </w:r>
      <w:bookmarkEnd w:id="95"/>
      <w:bookmarkEnd w:id="96"/>
      <w:bookmarkEnd w:id="97"/>
    </w:p>
    <w:p w14:paraId="7B8E57C2" w14:textId="3A1B77D6" w:rsidR="00B82D0A" w:rsidRPr="00B82D0A" w:rsidRDefault="00B82D0A" w:rsidP="00B82D0A">
      <w:pPr>
        <w:spacing w:line="288" w:lineRule="auto"/>
        <w:jc w:val="both"/>
      </w:pPr>
      <w:r>
        <w:t>The selection of an appropriate methodology is key to the success of delivering the artefact. This chapter outlines the selection of an appropriate methodology along with the criteria used in the selection</w:t>
      </w:r>
      <w:r w:rsidR="006C11F3">
        <w:t xml:space="preserve"> process</w:t>
      </w:r>
      <w:r>
        <w:t>.</w:t>
      </w:r>
    </w:p>
    <w:p w14:paraId="15F776B1" w14:textId="3112526F" w:rsidR="004544F4" w:rsidRDefault="00E04CA4" w:rsidP="004544F4">
      <w:pPr>
        <w:pStyle w:val="Heading2"/>
        <w:spacing w:line="288" w:lineRule="auto"/>
        <w:jc w:val="both"/>
      </w:pPr>
      <w:bookmarkStart w:id="98" w:name="_Toc71727947"/>
      <w:bookmarkStart w:id="99" w:name="_Toc71728148"/>
      <w:r>
        <w:t>Methodology</w:t>
      </w:r>
      <w:r w:rsidR="00D47AD7">
        <w:t xml:space="preserve"> Selection</w:t>
      </w:r>
      <w:bookmarkEnd w:id="98"/>
      <w:bookmarkEnd w:id="99"/>
    </w:p>
    <w:p w14:paraId="51911B72" w14:textId="090C0744" w:rsidR="004544F4" w:rsidRDefault="004544F4" w:rsidP="004544F4">
      <w:pPr>
        <w:spacing w:line="288" w:lineRule="auto"/>
        <w:jc w:val="both"/>
      </w:pPr>
      <w:r>
        <w:t>Before undertaking any software project, it is important to define a clear methodology and plan for creating the final product. This section discusses selection criteria for choosing an appropriate methodology and the strategy adopted to deliver the artefact in a structured and professional manner.</w:t>
      </w:r>
    </w:p>
    <w:p w14:paraId="46D6D8A1" w14:textId="77777777" w:rsidR="004544F4" w:rsidRDefault="004544F4" w:rsidP="004544F4">
      <w:pPr>
        <w:pStyle w:val="Heading3"/>
        <w:spacing w:line="288" w:lineRule="auto"/>
        <w:jc w:val="both"/>
      </w:pPr>
      <w:bookmarkStart w:id="100" w:name="_Toc71572002"/>
      <w:bookmarkStart w:id="101" w:name="_Toc71727948"/>
      <w:bookmarkStart w:id="102" w:name="_Toc71728149"/>
      <w:r>
        <w:t>Selecting a Methodology</w:t>
      </w:r>
      <w:bookmarkEnd w:id="100"/>
      <w:bookmarkEnd w:id="101"/>
      <w:bookmarkEnd w:id="102"/>
    </w:p>
    <w:p w14:paraId="3B4167C3" w14:textId="2E854E8A" w:rsidR="004544F4" w:rsidRDefault="004544F4" w:rsidP="004544F4">
      <w:pPr>
        <w:spacing w:line="288" w:lineRule="auto"/>
      </w:pPr>
      <w:r>
        <w:t xml:space="preserve">The criteria in </w:t>
      </w:r>
      <w:r w:rsidR="00240DDB">
        <w:t>F</w:t>
      </w:r>
      <w:r>
        <w:t>igure</w:t>
      </w:r>
      <w:r w:rsidR="00240DDB">
        <w:t xml:space="preserve"> 3</w:t>
      </w:r>
      <w:r>
        <w:t xml:space="preserve"> have been defined to ensure that the methodology has been selected with specific consideration for the needs of the project:</w:t>
      </w:r>
    </w:p>
    <w:tbl>
      <w:tblPr>
        <w:tblpPr w:leftFromText="180" w:rightFromText="180" w:vertAnchor="text" w:horzAnchor="margin"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4"/>
        <w:gridCol w:w="8895"/>
      </w:tblGrid>
      <w:tr w:rsidR="00D47AD7" w14:paraId="7D200904" w14:textId="77777777" w:rsidTr="00D47AD7">
        <w:trPr>
          <w:trHeight w:val="370"/>
        </w:trPr>
        <w:tc>
          <w:tcPr>
            <w:tcW w:w="614" w:type="dxa"/>
            <w:shd w:val="clear" w:color="auto" w:fill="auto"/>
          </w:tcPr>
          <w:p w14:paraId="226F320A" w14:textId="77777777" w:rsidR="00D47AD7" w:rsidRDefault="00D47AD7" w:rsidP="00D47AD7">
            <w:pPr>
              <w:spacing w:line="288" w:lineRule="auto"/>
            </w:pPr>
          </w:p>
        </w:tc>
        <w:tc>
          <w:tcPr>
            <w:tcW w:w="8895" w:type="dxa"/>
            <w:shd w:val="clear" w:color="auto" w:fill="auto"/>
          </w:tcPr>
          <w:p w14:paraId="1EDF71DE" w14:textId="77777777" w:rsidR="00D47AD7" w:rsidRPr="00142F08" w:rsidRDefault="00D47AD7" w:rsidP="00D47AD7">
            <w:pPr>
              <w:spacing w:line="288" w:lineRule="auto"/>
              <w:rPr>
                <w:b/>
                <w:bCs/>
              </w:rPr>
            </w:pPr>
            <w:r w:rsidRPr="00142F08">
              <w:rPr>
                <w:b/>
                <w:bCs/>
              </w:rPr>
              <w:t>Criteria</w:t>
            </w:r>
          </w:p>
        </w:tc>
      </w:tr>
      <w:tr w:rsidR="00D47AD7" w14:paraId="30B45F83" w14:textId="77777777" w:rsidTr="00D47AD7">
        <w:trPr>
          <w:trHeight w:val="370"/>
        </w:trPr>
        <w:tc>
          <w:tcPr>
            <w:tcW w:w="614" w:type="dxa"/>
            <w:shd w:val="clear" w:color="auto" w:fill="auto"/>
          </w:tcPr>
          <w:p w14:paraId="5106E792" w14:textId="77777777" w:rsidR="00D47AD7" w:rsidRPr="00142F08" w:rsidRDefault="00D47AD7" w:rsidP="00D47AD7">
            <w:pPr>
              <w:spacing w:line="288" w:lineRule="auto"/>
              <w:rPr>
                <w:b/>
                <w:bCs/>
              </w:rPr>
            </w:pPr>
            <w:r w:rsidRPr="00142F08">
              <w:rPr>
                <w:b/>
                <w:bCs/>
              </w:rPr>
              <w:t>1</w:t>
            </w:r>
          </w:p>
        </w:tc>
        <w:tc>
          <w:tcPr>
            <w:tcW w:w="8895" w:type="dxa"/>
            <w:shd w:val="clear" w:color="auto" w:fill="auto"/>
          </w:tcPr>
          <w:p w14:paraId="10EEB577" w14:textId="77777777" w:rsidR="00D47AD7" w:rsidRDefault="00D47AD7" w:rsidP="00D47AD7">
            <w:pPr>
              <w:spacing w:line="288" w:lineRule="auto"/>
            </w:pPr>
            <w:r>
              <w:t>Scope for adjusting requirements if necessary</w:t>
            </w:r>
          </w:p>
        </w:tc>
      </w:tr>
      <w:tr w:rsidR="00D47AD7" w14:paraId="1F363F25" w14:textId="77777777" w:rsidTr="00D47AD7">
        <w:trPr>
          <w:trHeight w:val="370"/>
        </w:trPr>
        <w:tc>
          <w:tcPr>
            <w:tcW w:w="614" w:type="dxa"/>
            <w:shd w:val="clear" w:color="auto" w:fill="auto"/>
          </w:tcPr>
          <w:p w14:paraId="12C0F0CC" w14:textId="77777777" w:rsidR="00D47AD7" w:rsidRPr="00142F08" w:rsidRDefault="00D47AD7" w:rsidP="00D47AD7">
            <w:pPr>
              <w:spacing w:line="288" w:lineRule="auto"/>
              <w:rPr>
                <w:b/>
                <w:bCs/>
              </w:rPr>
            </w:pPr>
            <w:r w:rsidRPr="00142F08">
              <w:rPr>
                <w:b/>
                <w:bCs/>
              </w:rPr>
              <w:t>2</w:t>
            </w:r>
          </w:p>
        </w:tc>
        <w:tc>
          <w:tcPr>
            <w:tcW w:w="8895" w:type="dxa"/>
            <w:shd w:val="clear" w:color="auto" w:fill="auto"/>
          </w:tcPr>
          <w:p w14:paraId="0EE26B2C" w14:textId="77777777" w:rsidR="00D47AD7" w:rsidRDefault="00D47AD7" w:rsidP="00D47AD7">
            <w:pPr>
              <w:spacing w:line="288" w:lineRule="auto"/>
            </w:pPr>
            <w:r>
              <w:t>Creation of working prototypes at regular intervals</w:t>
            </w:r>
          </w:p>
        </w:tc>
      </w:tr>
      <w:tr w:rsidR="00D47AD7" w14:paraId="58F0B7F1" w14:textId="77777777" w:rsidTr="00D47AD7">
        <w:trPr>
          <w:trHeight w:val="370"/>
        </w:trPr>
        <w:tc>
          <w:tcPr>
            <w:tcW w:w="614" w:type="dxa"/>
            <w:shd w:val="clear" w:color="auto" w:fill="auto"/>
          </w:tcPr>
          <w:p w14:paraId="7F211ED7" w14:textId="77777777" w:rsidR="00D47AD7" w:rsidRPr="00142F08" w:rsidRDefault="00D47AD7" w:rsidP="00D47AD7">
            <w:pPr>
              <w:spacing w:line="288" w:lineRule="auto"/>
              <w:rPr>
                <w:b/>
                <w:bCs/>
              </w:rPr>
            </w:pPr>
            <w:r w:rsidRPr="00142F08">
              <w:rPr>
                <w:b/>
                <w:bCs/>
              </w:rPr>
              <w:t>3</w:t>
            </w:r>
          </w:p>
        </w:tc>
        <w:tc>
          <w:tcPr>
            <w:tcW w:w="8895" w:type="dxa"/>
            <w:shd w:val="clear" w:color="auto" w:fill="auto"/>
          </w:tcPr>
          <w:p w14:paraId="34A92B59" w14:textId="77777777" w:rsidR="00D47AD7" w:rsidRDefault="00D47AD7" w:rsidP="00D47AD7">
            <w:pPr>
              <w:spacing w:line="288" w:lineRule="auto"/>
            </w:pPr>
            <w:r>
              <w:t>Project delivered by an individual developer</w:t>
            </w:r>
          </w:p>
        </w:tc>
      </w:tr>
      <w:tr w:rsidR="00D47AD7" w14:paraId="0796889B" w14:textId="77777777" w:rsidTr="00D47AD7">
        <w:trPr>
          <w:trHeight w:val="370"/>
        </w:trPr>
        <w:tc>
          <w:tcPr>
            <w:tcW w:w="614" w:type="dxa"/>
            <w:shd w:val="clear" w:color="auto" w:fill="auto"/>
          </w:tcPr>
          <w:p w14:paraId="25CD84C0" w14:textId="77777777" w:rsidR="00D47AD7" w:rsidRPr="00142F08" w:rsidRDefault="00D47AD7" w:rsidP="00D47AD7">
            <w:pPr>
              <w:spacing w:line="288" w:lineRule="auto"/>
              <w:rPr>
                <w:b/>
                <w:bCs/>
              </w:rPr>
            </w:pPr>
            <w:r w:rsidRPr="00142F08">
              <w:rPr>
                <w:b/>
                <w:bCs/>
              </w:rPr>
              <w:t>4</w:t>
            </w:r>
          </w:p>
        </w:tc>
        <w:tc>
          <w:tcPr>
            <w:tcW w:w="8895" w:type="dxa"/>
            <w:shd w:val="clear" w:color="auto" w:fill="auto"/>
          </w:tcPr>
          <w:p w14:paraId="586A7850" w14:textId="77777777" w:rsidR="00D47AD7" w:rsidRDefault="00D47AD7" w:rsidP="00D47AD7">
            <w:pPr>
              <w:keepNext/>
              <w:spacing w:line="288" w:lineRule="auto"/>
            </w:pPr>
            <w:r>
              <w:t>Regular reviews on an individual basis</w:t>
            </w:r>
          </w:p>
        </w:tc>
      </w:tr>
    </w:tbl>
    <w:p w14:paraId="317AC09E" w14:textId="15461EC8" w:rsidR="00D47AD7" w:rsidRDefault="00D47AD7" w:rsidP="00D47AD7">
      <w:pPr>
        <w:pStyle w:val="Caption"/>
        <w:framePr w:hSpace="180" w:wrap="around" w:vAnchor="text" w:hAnchor="page" w:x="1261" w:y="2233"/>
      </w:pPr>
      <w:bookmarkStart w:id="103" w:name="_Toc71728694"/>
      <w:r>
        <w:t xml:space="preserve">Figure </w:t>
      </w:r>
      <w:fldSimple w:instr=" SEQ Figure \* ARABIC ">
        <w:r w:rsidR="00DC6FDD">
          <w:rPr>
            <w:noProof/>
          </w:rPr>
          <w:t>3</w:t>
        </w:r>
      </w:fldSimple>
      <w:r>
        <w:t>: Selection Criteria for Methodology</w:t>
      </w:r>
      <w:bookmarkEnd w:id="103"/>
    </w:p>
    <w:p w14:paraId="0B815B25" w14:textId="211E08AF" w:rsidR="004544F4" w:rsidRPr="00647F69" w:rsidRDefault="004544F4" w:rsidP="004544F4">
      <w:pPr>
        <w:spacing w:line="288" w:lineRule="auto"/>
        <w:jc w:val="both"/>
      </w:pPr>
      <w:r>
        <w:t xml:space="preserve">The above criteria have been chosen to facilitate an individual </w:t>
      </w:r>
      <w:r w:rsidR="00240DDB">
        <w:t>project;</w:t>
      </w:r>
      <w:r>
        <w:t xml:space="preserve"> </w:t>
      </w:r>
      <w:proofErr w:type="gramStart"/>
      <w:r w:rsidR="00240DDB">
        <w:t>therefore</w:t>
      </w:r>
      <w:proofErr w:type="gramEnd"/>
      <w:r>
        <w:t xml:space="preserve"> it was important that regular feedback could be attained to provide a differ</w:t>
      </w:r>
      <w:r w:rsidR="00240DDB">
        <w:t>ing</w:t>
      </w:r>
      <w:r>
        <w:t xml:space="preserve"> perspective on the artefact. While the requirements for the project can be derived through modelling and</w:t>
      </w:r>
      <w:r w:rsidR="00240DDB">
        <w:t xml:space="preserve"> are</w:t>
      </w:r>
      <w:r>
        <w:t xml:space="preserve"> informed by personal experience, it was important to ensure an element of flexibility was available to revisit the requirements.</w:t>
      </w:r>
    </w:p>
    <w:p w14:paraId="7C924752" w14:textId="77777777" w:rsidR="004544F4" w:rsidRDefault="004544F4" w:rsidP="004544F4">
      <w:pPr>
        <w:pStyle w:val="Heading3"/>
        <w:spacing w:line="288" w:lineRule="auto"/>
        <w:jc w:val="both"/>
      </w:pPr>
      <w:bookmarkStart w:id="104" w:name="_Toc71572003"/>
      <w:bookmarkStart w:id="105" w:name="_Toc71727949"/>
      <w:bookmarkStart w:id="106" w:name="_Toc71728150"/>
      <w:r>
        <w:t>Methodologies Considered</w:t>
      </w:r>
      <w:bookmarkEnd w:id="104"/>
      <w:bookmarkEnd w:id="105"/>
      <w:bookmarkEnd w:id="106"/>
    </w:p>
    <w:p w14:paraId="12C70D6D" w14:textId="1BD1EC8C" w:rsidR="004544F4" w:rsidRPr="00B1716F" w:rsidRDefault="00482D31" w:rsidP="004544F4">
      <w:pPr>
        <w:spacing w:line="288" w:lineRule="auto"/>
        <w:jc w:val="both"/>
      </w:pPr>
      <w:r>
        <w:t>The project has been undertaken with a hybrid methodology based around Prototyping and Kanban. The three methodologies considered for this project were Prototyping, Kanban and Scrum.</w:t>
      </w:r>
      <w:r w:rsidR="00660BAC">
        <w:t xml:space="preserve"> </w:t>
      </w:r>
      <w:r>
        <w:t xml:space="preserve">All </w:t>
      </w:r>
      <w:r w:rsidR="004544F4">
        <w:t>methodologies have been</w:t>
      </w:r>
      <w:r>
        <w:t xml:space="preserve"> </w:t>
      </w:r>
      <w:r w:rsidR="004544F4">
        <w:t>considered based the</w:t>
      </w:r>
      <w:r>
        <w:t xml:space="preserve"> </w:t>
      </w:r>
      <w:r w:rsidR="004544F4">
        <w:t>criteria</w:t>
      </w:r>
      <w:r>
        <w:t xml:space="preserve"> identified in Figure 3 with the following observations informing the decision to proceed with a hybrid approach</w:t>
      </w:r>
      <w:r w:rsidR="004544F4">
        <w:t>:</w:t>
      </w:r>
    </w:p>
    <w:p w14:paraId="795AD327" w14:textId="77777777" w:rsidR="004544F4" w:rsidRPr="00620BCC" w:rsidRDefault="004544F4" w:rsidP="004544F4">
      <w:pPr>
        <w:pStyle w:val="Heading4"/>
        <w:spacing w:line="288" w:lineRule="auto"/>
        <w:rPr>
          <w:b/>
          <w:bCs/>
        </w:rPr>
      </w:pPr>
      <w:r w:rsidRPr="00620BCC">
        <w:rPr>
          <w:b/>
          <w:bCs/>
        </w:rPr>
        <w:t>Prototyping</w:t>
      </w:r>
    </w:p>
    <w:p w14:paraId="2C638717" w14:textId="484774F8" w:rsidR="004544F4" w:rsidRPr="00620BCC" w:rsidRDefault="004544F4" w:rsidP="004544F4">
      <w:pPr>
        <w:spacing w:line="288" w:lineRule="auto"/>
        <w:jc w:val="both"/>
        <w:rPr>
          <w:rFonts w:cs="Arial"/>
          <w:szCs w:val="22"/>
        </w:rPr>
      </w:pPr>
      <w:r w:rsidRPr="00764EB4">
        <w:rPr>
          <w:rFonts w:cs="Arial"/>
          <w:color w:val="222222"/>
          <w:szCs w:val="22"/>
          <w:shd w:val="clear" w:color="auto" w:fill="FFFFFF"/>
        </w:rPr>
        <w:t>Prototypes are useful for formulating and validating requirements, resolving technical design issues, and supporting computer-aided design</w:t>
      </w:r>
      <w:r>
        <w:rPr>
          <w:rFonts w:cs="Arial"/>
          <w:color w:val="222222"/>
          <w:szCs w:val="22"/>
          <w:shd w:val="clear" w:color="auto" w:fill="FFFFFF"/>
        </w:rPr>
        <w:t xml:space="preserve"> </w:t>
      </w:r>
      <w:r>
        <w:rPr>
          <w:rFonts w:cs="Arial"/>
          <w:color w:val="222222"/>
          <w:szCs w:val="22"/>
          <w:shd w:val="clear" w:color="auto" w:fill="FFFFFF"/>
        </w:rPr>
        <w:fldChar w:fldCharType="begin" w:fldLock="1"/>
      </w:r>
      <w:r>
        <w:rPr>
          <w:rFonts w:cs="Arial"/>
          <w:color w:val="222222"/>
          <w:szCs w:val="22"/>
          <w:shd w:val="clear" w:color="auto" w:fill="FFFFFF"/>
        </w:rPr>
        <w:instrText>ADDIN CSL_CITATION {"citationItems":[{"id":"ITEM-1","itemData":{"DOI":"10.1109/TSE.2002.1033222","ISSN":"00985589","abstract":"The implementation and maintenance of industrial applications have continuously become more and more difficult. In this context, one problem is the evaluation of complex systems. The IEEE defines Prototyping as a development approach promoting the implementation of a pilot version of the intended product. This approach is a potential solution to the early evaluation of a system. It can also be used to avoid the shift between the description/specification of a system and its implementation. This brief introduction to the special section on Rapid System Prototyping illustrates a current picture of Prototyping.","author":[{"dropping-particle":"","family":"Kordon","given":"Fabrice","non-dropping-particle":"","parse-names":false,"suffix":""},{"dropping-particle":"","family":"Luqi","given":"","non-dropping-particle":"","parse-names":false,"suffix":""}],"container-title":"IEEE Transactions on Software Engineering","id":"ITEM-1","issue":"9","issued":{"date-parts":[["2002"]]},"page":"817-821","publisher":"IEEE","title":"An introduction to rapid system prototyping","type":"article-journal","volume":"28"},"uris":["http://www.mendeley.com/documents/?uuid=1e0ab69c-e4d2-4839-b237-de2525637323"]}],"mendeley":{"formattedCitation":"(Kordon and Luqi 2002)","plainTextFormattedCitation":"(Kordon and Luqi 2002)","previouslyFormattedCitation":"(Kordon and Luqi 2002)"},"properties":{"noteIndex":0},"schema":"https://github.com/citation-style-language/schema/raw/master/csl-citation.json"}</w:instrText>
      </w:r>
      <w:r>
        <w:rPr>
          <w:rFonts w:cs="Arial"/>
          <w:color w:val="222222"/>
          <w:szCs w:val="22"/>
          <w:shd w:val="clear" w:color="auto" w:fill="FFFFFF"/>
        </w:rPr>
        <w:fldChar w:fldCharType="separate"/>
      </w:r>
      <w:r w:rsidRPr="00764EB4">
        <w:rPr>
          <w:rFonts w:cs="Arial"/>
          <w:noProof/>
          <w:color w:val="222222"/>
          <w:szCs w:val="22"/>
          <w:shd w:val="clear" w:color="auto" w:fill="FFFFFF"/>
        </w:rPr>
        <w:t>(Kordon and Luqi 2002)</w:t>
      </w:r>
      <w:r>
        <w:rPr>
          <w:rFonts w:cs="Arial"/>
          <w:color w:val="222222"/>
          <w:szCs w:val="22"/>
          <w:shd w:val="clear" w:color="auto" w:fill="FFFFFF"/>
        </w:rPr>
        <w:fldChar w:fldCharType="end"/>
      </w:r>
      <w:r>
        <w:rPr>
          <w:rFonts w:cs="Arial"/>
          <w:color w:val="222222"/>
          <w:szCs w:val="22"/>
          <w:shd w:val="clear" w:color="auto" w:fill="FFFFFF"/>
        </w:rPr>
        <w:t>. Prototyping facilitates iteration and refinement through the building, testing, and reworking of a prototype and can allow refinement of a complex design. Prototyping can help extend and refine a design. It does not replace thinking through your design concept, but sometimes, the purpose is to come up with new concepts and simply explore (</w:t>
      </w:r>
      <w:proofErr w:type="spellStart"/>
      <w:r>
        <w:rPr>
          <w:rFonts w:cs="Arial"/>
          <w:color w:val="222222"/>
          <w:szCs w:val="22"/>
          <w:shd w:val="clear" w:color="auto" w:fill="FFFFFF"/>
        </w:rPr>
        <w:t>Arnowitz</w:t>
      </w:r>
      <w:proofErr w:type="spellEnd"/>
      <w:r>
        <w:rPr>
          <w:rFonts w:cs="Arial"/>
          <w:color w:val="222222"/>
          <w:szCs w:val="22"/>
          <w:shd w:val="clear" w:color="auto" w:fill="FFFFFF"/>
        </w:rPr>
        <w:t xml:space="preserve"> et al. 2007). Prototyping therefore allows for constant iteration and encourages a strong design process however offers the flexibility to refine a design to meet the requirements. This iteration will be key in delivering the artefact as while the requirements may be quite clear, it is important that designs can be revisited to deal with technical challenges.</w:t>
      </w:r>
    </w:p>
    <w:p w14:paraId="01424404" w14:textId="77777777" w:rsidR="004544F4" w:rsidRPr="00620BCC" w:rsidRDefault="004544F4" w:rsidP="004544F4">
      <w:pPr>
        <w:pStyle w:val="Heading4"/>
        <w:spacing w:line="288" w:lineRule="auto"/>
        <w:rPr>
          <w:b/>
          <w:bCs/>
        </w:rPr>
      </w:pPr>
      <w:r w:rsidRPr="00620BCC">
        <w:rPr>
          <w:b/>
          <w:bCs/>
        </w:rPr>
        <w:lastRenderedPageBreak/>
        <w:t>Kanban</w:t>
      </w:r>
    </w:p>
    <w:p w14:paraId="66380BF1" w14:textId="34C802FB" w:rsidR="004544F4" w:rsidRPr="008C7DA2" w:rsidRDefault="004544F4" w:rsidP="004544F4">
      <w:pPr>
        <w:spacing w:line="288" w:lineRule="auto"/>
        <w:jc w:val="both"/>
        <w:rPr>
          <w:rFonts w:cs="Arial"/>
          <w:szCs w:val="22"/>
        </w:rPr>
      </w:pPr>
      <w:r w:rsidRPr="008C7DA2">
        <w:rPr>
          <w:rFonts w:cs="Arial"/>
          <w:szCs w:val="22"/>
          <w:shd w:val="clear" w:color="auto" w:fill="FFFFFF"/>
        </w:rPr>
        <w:t>Kanban is a popular framework used to implement </w:t>
      </w:r>
      <w:hyperlink r:id="rId17" w:history="1">
        <w:r w:rsidRPr="008C7DA2">
          <w:rPr>
            <w:rStyle w:val="Hyperlink"/>
            <w:rFonts w:cs="Arial"/>
            <w:color w:val="auto"/>
            <w:szCs w:val="22"/>
            <w:u w:val="none"/>
            <w:bdr w:val="none" w:sz="0" w:space="0" w:color="auto" w:frame="1"/>
            <w:shd w:val="clear" w:color="auto" w:fill="FFFFFF"/>
          </w:rPr>
          <w:t>agile</w:t>
        </w:r>
      </w:hyperlink>
      <w:r w:rsidRPr="008C7DA2">
        <w:rPr>
          <w:rFonts w:cs="Arial"/>
          <w:szCs w:val="22"/>
          <w:shd w:val="clear" w:color="auto" w:fill="FFFFFF"/>
        </w:rPr>
        <w:t> and </w:t>
      </w:r>
      <w:hyperlink r:id="rId18" w:history="1">
        <w:r w:rsidRPr="008C7DA2">
          <w:rPr>
            <w:rStyle w:val="Hyperlink"/>
            <w:rFonts w:cs="Arial"/>
            <w:color w:val="auto"/>
            <w:szCs w:val="22"/>
            <w:u w:val="none"/>
            <w:bdr w:val="none" w:sz="0" w:space="0" w:color="auto" w:frame="1"/>
            <w:shd w:val="clear" w:color="auto" w:fill="FFFFFF"/>
          </w:rPr>
          <w:t>DevOps</w:t>
        </w:r>
      </w:hyperlink>
      <w:r w:rsidR="006B0D09">
        <w:rPr>
          <w:rStyle w:val="Hyperlink"/>
          <w:rFonts w:cs="Arial"/>
          <w:color w:val="auto"/>
          <w:szCs w:val="22"/>
          <w:u w:val="none"/>
          <w:bdr w:val="none" w:sz="0" w:space="0" w:color="auto" w:frame="1"/>
          <w:shd w:val="clear" w:color="auto" w:fill="FFFFFF"/>
        </w:rPr>
        <w:t xml:space="preserve"> centric</w:t>
      </w:r>
      <w:r w:rsidRPr="008C7DA2">
        <w:rPr>
          <w:rFonts w:cs="Arial"/>
          <w:szCs w:val="22"/>
          <w:shd w:val="clear" w:color="auto" w:fill="FFFFFF"/>
        </w:rPr>
        <w:t> software</w:t>
      </w:r>
      <w:r w:rsidR="006B0D09">
        <w:rPr>
          <w:rFonts w:cs="Arial"/>
          <w:szCs w:val="22"/>
          <w:shd w:val="clear" w:color="auto" w:fill="FFFFFF"/>
        </w:rPr>
        <w:t xml:space="preserve"> </w:t>
      </w:r>
      <w:r w:rsidRPr="008C7DA2">
        <w:rPr>
          <w:rFonts w:cs="Arial"/>
          <w:szCs w:val="22"/>
          <w:shd w:val="clear" w:color="auto" w:fill="FFFFFF"/>
        </w:rPr>
        <w:t>development. It requires real-time communication of capacity and full transparency of work. Work items are represented visually on a Kanban board, allowing team members to see the state of every piece of work at any time</w:t>
      </w:r>
      <w:r>
        <w:rPr>
          <w:rFonts w:cs="Arial"/>
          <w:szCs w:val="22"/>
          <w:shd w:val="clear" w:color="auto" w:fill="FFFFFF"/>
        </w:rPr>
        <w:t xml:space="preserve"> (Atlassian, 2021). Kanban ensures constant visibility of workloads via a Kanban board and ensures that project timescales remain in plain sight. The focus throughout is around delivery of individual features which are tracked throughout their progression. Kanban offers </w:t>
      </w:r>
      <w:r w:rsidRPr="00F62309">
        <w:rPr>
          <w:rFonts w:cs="Arial"/>
          <w:szCs w:val="22"/>
        </w:rPr>
        <w:t>simplicity, focus on the flow of work and no obligatory</w:t>
      </w:r>
      <w:r>
        <w:rPr>
          <w:rFonts w:cs="Arial"/>
          <w:szCs w:val="22"/>
        </w:rPr>
        <w:t xml:space="preserve"> </w:t>
      </w:r>
      <w:r w:rsidRPr="00F62309">
        <w:rPr>
          <w:rFonts w:cs="Arial"/>
          <w:szCs w:val="22"/>
        </w:rPr>
        <w:t>iterations</w:t>
      </w:r>
      <w:r>
        <w:rPr>
          <w:rFonts w:cs="Arial"/>
          <w:szCs w:val="22"/>
        </w:rPr>
        <w:t xml:space="preserve"> </w:t>
      </w:r>
      <w:r>
        <w:rPr>
          <w:rFonts w:cs="Arial"/>
          <w:szCs w:val="22"/>
        </w:rPr>
        <w:fldChar w:fldCharType="begin" w:fldLock="1"/>
      </w:r>
      <w:r>
        <w:rPr>
          <w:rFonts w:cs="Arial"/>
          <w:szCs w:val="22"/>
        </w:rPr>
        <w:instrText>ADDIN CSL_CITATION {"citationItems":[{"id":"ITEM-1","itemData":{"DOI":"10.1109/SEAA.2013.28","ISBN":"9780769550916","abstract":"Using of Kanban in software development is an emerging topic. This systematic literature review was conducted in order to analyze the current trend of Kanban usage in software development and to identify the obtained benefits and involved challenges. The search strategy resulted in 492 papers, of which 19 were identified as primary studies relevant to our research. The main reported benefits of using the Kanban method were improved lead time to deliver software, improved quality of software, improved communication and coordination, increased consistency of delivery, and decreased customer reported defects. The reported challenges included lack of knowledge and specialized training as well as various organizational issues. Additionally, suggested practices were extracted from the primary studies and summarized for guiding the practitioners interested in adopting Kanban. The findings of this literature review are intended for helping researchers and practitioners to gain a better understanding of the current state of Kanban usage in software development. © 2013 IEEE.","author":[{"dropping-particle":"","family":"Ahmad","given":"Muhammad Ovais","non-dropping-particle":"","parse-names":false,"suffix":""},{"dropping-particle":"","family":"Markkula","given":"Jouni","non-dropping-particle":"","parse-names":false,"suffix":""},{"dropping-particle":"","family":"Oivo","given":"Markku","non-dropping-particle":"","parse-names":false,"suffix":""}],"container-title":"Proceedings - 39th Euromicro Conference Series on Software Engineering and Advanced Applications, SEAA 2013","id":"ITEM-1","issued":{"date-parts":[["2013"]]},"page":"9-16","publisher":"IEEE","title":"Kanban in software development: A systematic literature review","type":"article-journal"},"uris":["http://www.mendeley.com/documents/?uuid=13058e3b-c0ff-4f9e-865d-508738758880"]}],"mendeley":{"formattedCitation":"(Ahmad et al. 2013)","plainTextFormattedCitation":"(Ahmad et al. 2013)","previouslyFormattedCitation":"(Ahmad et al. 2013)"},"properties":{"noteIndex":0},"schema":"https://github.com/citation-style-language/schema/raw/master/csl-citation.json"}</w:instrText>
      </w:r>
      <w:r>
        <w:rPr>
          <w:rFonts w:cs="Arial"/>
          <w:szCs w:val="22"/>
        </w:rPr>
        <w:fldChar w:fldCharType="separate"/>
      </w:r>
      <w:r w:rsidRPr="00F62309">
        <w:rPr>
          <w:rFonts w:cs="Arial"/>
          <w:noProof/>
          <w:szCs w:val="22"/>
        </w:rPr>
        <w:t>(Ahmad et al. 2013)</w:t>
      </w:r>
      <w:r>
        <w:rPr>
          <w:rFonts w:cs="Arial"/>
          <w:szCs w:val="22"/>
        </w:rPr>
        <w:fldChar w:fldCharType="end"/>
      </w:r>
      <w:r>
        <w:rPr>
          <w:rFonts w:cs="Arial"/>
          <w:szCs w:val="22"/>
        </w:rPr>
        <w:t xml:space="preserve">. </w:t>
      </w:r>
    </w:p>
    <w:p w14:paraId="0F2F0920" w14:textId="77777777" w:rsidR="004544F4" w:rsidRPr="00620BCC" w:rsidRDefault="004544F4" w:rsidP="004544F4">
      <w:pPr>
        <w:pStyle w:val="Heading4"/>
        <w:spacing w:line="288" w:lineRule="auto"/>
        <w:rPr>
          <w:b/>
          <w:bCs/>
        </w:rPr>
      </w:pPr>
      <w:r>
        <w:rPr>
          <w:b/>
          <w:bCs/>
        </w:rPr>
        <w:t>Scrum</w:t>
      </w:r>
    </w:p>
    <w:p w14:paraId="1A7DD723" w14:textId="4384CA0D" w:rsidR="004544F4" w:rsidRDefault="004544F4" w:rsidP="004544F4">
      <w:pPr>
        <w:spacing w:line="288" w:lineRule="auto"/>
        <w:jc w:val="both"/>
      </w:pPr>
      <w:r>
        <w:rPr>
          <w:rFonts w:cs="Arial"/>
          <w:szCs w:val="22"/>
          <w:shd w:val="clear" w:color="auto" w:fill="FFFFFF"/>
        </w:rPr>
        <w:t>S</w:t>
      </w:r>
      <w:r w:rsidRPr="00920B31">
        <w:rPr>
          <w:rFonts w:cs="Arial"/>
          <w:szCs w:val="22"/>
          <w:shd w:val="clear" w:color="auto" w:fill="FFFFFF"/>
        </w:rPr>
        <w:t>crum describes a set of meetings, tools, and roles that work in concert to help teams structure and manage their work</w:t>
      </w:r>
      <w:r>
        <w:rPr>
          <w:rFonts w:cs="Arial"/>
          <w:szCs w:val="22"/>
          <w:shd w:val="clear" w:color="auto" w:fill="FFFFFF"/>
        </w:rPr>
        <w:t xml:space="preserve"> (Atlassian, 2021). A Scrum based approach is focussed </w:t>
      </w:r>
      <w:r w:rsidR="006B0D09">
        <w:rPr>
          <w:rFonts w:cs="Arial"/>
          <w:szCs w:val="22"/>
          <w:shd w:val="clear" w:color="auto" w:fill="FFFFFF"/>
        </w:rPr>
        <w:t>on</w:t>
      </w:r>
      <w:r>
        <w:rPr>
          <w:rFonts w:cs="Arial"/>
          <w:szCs w:val="22"/>
          <w:shd w:val="clear" w:color="auto" w:fill="FFFFFF"/>
        </w:rPr>
        <w:t xml:space="preserve"> a team environment and while Scrum offers the benefit of </w:t>
      </w:r>
      <w:r w:rsidR="00DE011F">
        <w:rPr>
          <w:rFonts w:cs="Arial"/>
          <w:szCs w:val="22"/>
          <w:shd w:val="clear" w:color="auto" w:fill="FFFFFF"/>
        </w:rPr>
        <w:t>providing</w:t>
      </w:r>
      <w:r>
        <w:rPr>
          <w:rFonts w:cs="Arial"/>
          <w:szCs w:val="22"/>
          <w:shd w:val="clear" w:color="auto" w:fill="FFFFFF"/>
        </w:rPr>
        <w:t xml:space="preserve"> an iterative approach, it does not fulfil the criteria defined for this project and </w:t>
      </w:r>
      <w:r w:rsidR="00DE011F">
        <w:rPr>
          <w:rFonts w:cs="Arial"/>
          <w:szCs w:val="22"/>
          <w:shd w:val="clear" w:color="auto" w:fill="FFFFFF"/>
        </w:rPr>
        <w:t>i</w:t>
      </w:r>
      <w:r>
        <w:rPr>
          <w:rFonts w:cs="Arial"/>
          <w:szCs w:val="22"/>
          <w:shd w:val="clear" w:color="auto" w:fill="FFFFFF"/>
        </w:rPr>
        <w:t>s unlikely to add value in an individual project.</w:t>
      </w:r>
    </w:p>
    <w:p w14:paraId="68B30A44" w14:textId="77777777" w:rsidR="004544F4" w:rsidRDefault="004544F4" w:rsidP="004544F4">
      <w:pPr>
        <w:pStyle w:val="Heading3"/>
        <w:spacing w:line="288" w:lineRule="auto"/>
        <w:jc w:val="both"/>
      </w:pPr>
      <w:bookmarkStart w:id="107" w:name="_Toc71572004"/>
      <w:bookmarkStart w:id="108" w:name="_Toc71727950"/>
      <w:bookmarkStart w:id="109" w:name="_Toc71728151"/>
      <w:r>
        <w:t>Chosen Methodology: Hybrid approach- Prototyping/Kanban</w:t>
      </w:r>
      <w:bookmarkEnd w:id="107"/>
      <w:bookmarkEnd w:id="108"/>
      <w:bookmarkEnd w:id="109"/>
    </w:p>
    <w:p w14:paraId="379DC784" w14:textId="268CC9DE" w:rsidR="004544F4" w:rsidRDefault="004544F4" w:rsidP="004544F4">
      <w:pPr>
        <w:spacing w:line="288" w:lineRule="auto"/>
        <w:jc w:val="both"/>
        <w:rPr>
          <w:noProof/>
        </w:rPr>
      </w:pPr>
      <w:r>
        <w:t xml:space="preserve">The </w:t>
      </w:r>
      <w:r w:rsidR="00620E37">
        <w:t>chosen approach</w:t>
      </w:r>
      <w:r>
        <w:t xml:space="preserve"> w</w:t>
      </w:r>
      <w:r w:rsidR="00620E37">
        <w:t>as</w:t>
      </w:r>
      <w:r>
        <w:t xml:space="preserve"> a combination of Prototyping and Kanban. The building of the artefact is an individual project which has clearly discernible requirements however, in delivering the requirements there were several technical challenges which had the potential to require a revisiting of design documentation.  </w:t>
      </w:r>
    </w:p>
    <w:p w14:paraId="3AFBF39C" w14:textId="77777777" w:rsidR="004544F4" w:rsidRDefault="004544F4" w:rsidP="004544F4">
      <w:pPr>
        <w:spacing w:line="288" w:lineRule="auto"/>
        <w:rPr>
          <w:noProof/>
        </w:rPr>
      </w:pPr>
    </w:p>
    <w:p w14:paraId="5E568254" w14:textId="77777777" w:rsidR="00DE011F" w:rsidRDefault="005E7D78" w:rsidP="006B0D09">
      <w:pPr>
        <w:keepNext/>
        <w:spacing w:line="288" w:lineRule="auto"/>
        <w:jc w:val="center"/>
      </w:pPr>
      <w:r>
        <w:rPr>
          <w:noProof/>
        </w:rPr>
        <w:pict w14:anchorId="5E80FD88">
          <v:shape id="_x0000_i1026" type="#_x0000_t75" style="width:410.5pt;height:99pt;visibility:visible">
            <v:imagedata r:id="rId19" o:title="" croptop="11586f" cropbottom="30293f" cropright="9838f"/>
          </v:shape>
        </w:pict>
      </w:r>
    </w:p>
    <w:p w14:paraId="6EBD8DA6" w14:textId="26FBC038" w:rsidR="004544F4" w:rsidRDefault="00DE011F" w:rsidP="006B0D09">
      <w:pPr>
        <w:pStyle w:val="Caption"/>
      </w:pPr>
      <w:bookmarkStart w:id="110" w:name="_Toc71578630"/>
      <w:bookmarkStart w:id="111" w:name="_Toc71728695"/>
      <w:r>
        <w:t xml:space="preserve">Figure </w:t>
      </w:r>
      <w:fldSimple w:instr=" SEQ Figure \* ARABIC ">
        <w:r w:rsidR="00DC6FDD">
          <w:rPr>
            <w:noProof/>
          </w:rPr>
          <w:t>4</w:t>
        </w:r>
      </w:fldSimple>
      <w:r>
        <w:t>: Prototyping Model (Guru99, 2021)</w:t>
      </w:r>
      <w:bookmarkEnd w:id="110"/>
      <w:bookmarkEnd w:id="111"/>
    </w:p>
    <w:p w14:paraId="0652DC16" w14:textId="5336A493" w:rsidR="004544F4" w:rsidRDefault="004544F4" w:rsidP="004544F4">
      <w:pPr>
        <w:spacing w:line="288" w:lineRule="auto"/>
        <w:jc w:val="both"/>
      </w:pPr>
      <w:r>
        <w:t>In selecting Prototyping as a methodology, the project was afforded the flexibility to revisit designs where necessary to solve technical challenges. Figure</w:t>
      </w:r>
      <w:r w:rsidR="00620E37">
        <w:t xml:space="preserve"> </w:t>
      </w:r>
      <w:r w:rsidR="006B0D09">
        <w:t>4</w:t>
      </w:r>
      <w:r>
        <w:t xml:space="preserve"> outlines the iteration available within the prototyping framework. In combination with prototyping, Kanban also afforded the project the ability to track features and requirements effectively throughout. Figure</w:t>
      </w:r>
      <w:r w:rsidR="00620E37">
        <w:t xml:space="preserve"> </w:t>
      </w:r>
      <w:r w:rsidR="006B0D09">
        <w:t>5</w:t>
      </w:r>
      <w:r>
        <w:t xml:space="preserve"> outlines the Kanban board which has been adopted to track requirements defined in Appendix </w:t>
      </w:r>
      <w:r w:rsidR="006B0D09">
        <w:t>F.</w:t>
      </w:r>
    </w:p>
    <w:p w14:paraId="6CC21972" w14:textId="303639C3" w:rsidR="00620E37" w:rsidRDefault="005E7D78" w:rsidP="006B0D09">
      <w:pPr>
        <w:keepNext/>
        <w:spacing w:line="288" w:lineRule="auto"/>
        <w:jc w:val="center"/>
      </w:pPr>
      <w:r>
        <w:rPr>
          <w:noProof/>
        </w:rPr>
        <w:pict w14:anchorId="158B242C">
          <v:shape id="_x0000_i1027" type="#_x0000_t75" style="width:399pt;height:161pt;visibility:visible">
            <v:imagedata r:id="rId20" o:title="" croptop="12577f" cropbottom="6035f" cropright="-68f"/>
          </v:shape>
        </w:pict>
      </w:r>
    </w:p>
    <w:p w14:paraId="40A118B0" w14:textId="42CE1E5A" w:rsidR="004544F4" w:rsidRDefault="00620E37" w:rsidP="006B0D09">
      <w:pPr>
        <w:pStyle w:val="Caption"/>
      </w:pPr>
      <w:bookmarkStart w:id="112" w:name="_Toc71578631"/>
      <w:bookmarkStart w:id="113" w:name="_Toc71728696"/>
      <w:r>
        <w:t xml:space="preserve">Figure </w:t>
      </w:r>
      <w:fldSimple w:instr=" SEQ Figure \* ARABIC ">
        <w:r w:rsidR="00DC6FDD">
          <w:rPr>
            <w:noProof/>
          </w:rPr>
          <w:t>5</w:t>
        </w:r>
      </w:fldSimple>
      <w:r>
        <w:t>: Kanban Board</w:t>
      </w:r>
      <w:bookmarkEnd w:id="112"/>
      <w:bookmarkEnd w:id="113"/>
    </w:p>
    <w:p w14:paraId="20B8044E" w14:textId="162C191C" w:rsidR="00E319A5" w:rsidRPr="00E319A5" w:rsidRDefault="00E319A5" w:rsidP="00E319A5">
      <w:pPr>
        <w:spacing w:line="288" w:lineRule="auto"/>
        <w:jc w:val="both"/>
      </w:pPr>
      <w:r>
        <w:lastRenderedPageBreak/>
        <w:t>Kanban offered the benefit of facilitating unexpected work items throughout the project. There is a level of flexibility with a Kanban based approach that allows for unforeseen work items to be added to the project board, therefore ensuring that items remain visible, and timescales can be adjusted, dependent on workloads.</w:t>
      </w:r>
    </w:p>
    <w:p w14:paraId="385EE3B9" w14:textId="77777777" w:rsidR="00927F1D" w:rsidRDefault="00927F1D" w:rsidP="00927F1D">
      <w:pPr>
        <w:pStyle w:val="Heading2"/>
        <w:spacing w:line="288" w:lineRule="auto"/>
        <w:jc w:val="both"/>
      </w:pPr>
      <w:bookmarkStart w:id="114" w:name="_Toc71727951"/>
      <w:bookmarkStart w:id="115" w:name="_Toc71728152"/>
      <w:r>
        <w:t>Planning</w:t>
      </w:r>
      <w:bookmarkEnd w:id="114"/>
      <w:bookmarkEnd w:id="115"/>
    </w:p>
    <w:p w14:paraId="2B52F1EC" w14:textId="70554C54" w:rsidR="00927F1D" w:rsidRPr="00107479" w:rsidRDefault="00693936" w:rsidP="00927F1D">
      <w:pPr>
        <w:spacing w:line="288" w:lineRule="auto"/>
        <w:jc w:val="both"/>
      </w:pPr>
      <w:r>
        <w:t>The planning</w:t>
      </w:r>
      <w:r w:rsidR="00927F1D">
        <w:t xml:space="preserve"> phase</w:t>
      </w:r>
      <w:r>
        <w:t xml:space="preserve"> of</w:t>
      </w:r>
      <w:r w:rsidR="00927F1D">
        <w:t xml:space="preserve"> th</w:t>
      </w:r>
      <w:r>
        <w:t>e project</w:t>
      </w:r>
      <w:r w:rsidR="00927F1D">
        <w:t xml:space="preserve"> involved planning how the </w:t>
      </w:r>
      <w:r>
        <w:t>artefact</w:t>
      </w:r>
      <w:r w:rsidR="00927F1D">
        <w:t xml:space="preserve"> would be delivered and put in place a process to be followed in delivering the artefact.</w:t>
      </w:r>
      <w:r w:rsidR="006C11F3">
        <w:t xml:space="preserve"> This section will outline the methods used to keep track of the milestones associated with the project as well as techniques for estimation and prioritisation of workloads throughout.</w:t>
      </w:r>
      <w:r w:rsidR="00927F1D">
        <w:t xml:space="preserve"> </w:t>
      </w:r>
    </w:p>
    <w:p w14:paraId="2817A9AD" w14:textId="77777777" w:rsidR="00927F1D" w:rsidRDefault="00927F1D" w:rsidP="00927F1D">
      <w:pPr>
        <w:pStyle w:val="Heading3"/>
        <w:spacing w:line="288" w:lineRule="auto"/>
        <w:jc w:val="both"/>
      </w:pPr>
      <w:bookmarkStart w:id="116" w:name="_Toc71727952"/>
      <w:bookmarkStart w:id="117" w:name="_Toc71728153"/>
      <w:r>
        <w:t>Gantt Chart</w:t>
      </w:r>
      <w:bookmarkEnd w:id="116"/>
      <w:bookmarkEnd w:id="117"/>
    </w:p>
    <w:p w14:paraId="2ED51B81" w14:textId="52D66E7A" w:rsidR="00927F1D" w:rsidRPr="003E619B" w:rsidRDefault="00927F1D" w:rsidP="00927F1D">
      <w:pPr>
        <w:spacing w:line="288" w:lineRule="auto"/>
        <w:jc w:val="both"/>
      </w:pPr>
      <w:r>
        <w:t>The use of a Gantt chart alongside the Kanban board ensured that I gained higher level visibility of the project milestones. The Kanban board provides a live overview of the specific tasks within the project however the Gantt ensure</w:t>
      </w:r>
      <w:r w:rsidR="00E319A5">
        <w:t>d</w:t>
      </w:r>
      <w:r>
        <w:t xml:space="preserve"> that the overall milestones of the project remained on track. A revised Gantt chart has been attached at Appendix E which provides an outline of the timescales achieved in delivery of the project. As issues were encountered throughout the project the Gantt chart acted as an opportunity to readjust the high-level milestones of the project.</w:t>
      </w:r>
    </w:p>
    <w:p w14:paraId="408CEC8B" w14:textId="77777777" w:rsidR="00927F1D" w:rsidRDefault="00927F1D" w:rsidP="00927F1D">
      <w:pPr>
        <w:pStyle w:val="Heading3"/>
        <w:spacing w:line="288" w:lineRule="auto"/>
        <w:jc w:val="both"/>
      </w:pPr>
      <w:bookmarkStart w:id="118" w:name="_Toc71727953"/>
      <w:bookmarkStart w:id="119" w:name="_Toc71728154"/>
      <w:r>
        <w:t>Estimation</w:t>
      </w:r>
      <w:bookmarkEnd w:id="118"/>
      <w:bookmarkEnd w:id="119"/>
    </w:p>
    <w:p w14:paraId="795B71AD" w14:textId="031CEABF" w:rsidR="00927F1D" w:rsidRDefault="00927F1D" w:rsidP="00927F1D">
      <w:pPr>
        <w:spacing w:line="288" w:lineRule="auto"/>
        <w:jc w:val="both"/>
      </w:pPr>
      <w:r>
        <w:t xml:space="preserve">To predict the timescales associated with delivering the artefact, a time-based estimation has been included at </w:t>
      </w:r>
      <w:r w:rsidR="00E319A5">
        <w:t>A</w:t>
      </w:r>
      <w:r>
        <w:t xml:space="preserve">ppendix G which allowed me to make an overall prediction on delivery of the project. These estimations have been based on previous experience with the technology involved in the delivery of the requirements and have involved a level of intuition in predicting the level of effort required. It is challenging for developers to provide a high level of accuracy in estimation. In the case of development schedules, many programmers find </w:t>
      </w:r>
      <w:proofErr w:type="spellStart"/>
      <w:proofErr w:type="gramStart"/>
      <w:r>
        <w:t>it self</w:t>
      </w:r>
      <w:proofErr w:type="spellEnd"/>
      <w:proofErr w:type="gramEnd"/>
      <w:r>
        <w:t xml:space="preserve"> evident that accurate and objective estimates are not possible (Lewis 2001). It is however important to provide an estimate and understand any challenges encountered in achieving the target. </w:t>
      </w:r>
    </w:p>
    <w:p w14:paraId="4424EA3D" w14:textId="77777777" w:rsidR="00927F1D" w:rsidRDefault="00927F1D" w:rsidP="00927F1D">
      <w:pPr>
        <w:pStyle w:val="Heading3"/>
        <w:spacing w:line="288" w:lineRule="auto"/>
        <w:jc w:val="both"/>
      </w:pPr>
      <w:bookmarkStart w:id="120" w:name="_Toc71727954"/>
      <w:bookmarkStart w:id="121" w:name="_Toc71728155"/>
      <w:r>
        <w:t>Prioritisation</w:t>
      </w:r>
      <w:bookmarkEnd w:id="120"/>
      <w:bookmarkEnd w:id="121"/>
    </w:p>
    <w:p w14:paraId="573B11AE" w14:textId="77777777" w:rsidR="00927F1D" w:rsidRDefault="00927F1D" w:rsidP="00927F1D">
      <w:pPr>
        <w:spacing w:line="288" w:lineRule="auto"/>
        <w:jc w:val="both"/>
      </w:pPr>
      <w:r>
        <w:t xml:space="preserve">Alongside the use of a time-based estimation technique, a prioritisation strategy has also been adopted guided by the principles of </w:t>
      </w:r>
      <w:proofErr w:type="spellStart"/>
      <w:r>
        <w:t>MoSCoW</w:t>
      </w:r>
      <w:proofErr w:type="spellEnd"/>
      <w:r>
        <w:t xml:space="preserve"> Prioritisation. The requirements defined in Appendix </w:t>
      </w:r>
      <w:proofErr w:type="gramStart"/>
      <w:r>
        <w:t>F  have</w:t>
      </w:r>
      <w:proofErr w:type="gramEnd"/>
      <w:r>
        <w:t xml:space="preserve"> also been categorised based on priority as one of the following:</w:t>
      </w:r>
    </w:p>
    <w:p w14:paraId="10223327" w14:textId="77777777" w:rsidR="00927F1D" w:rsidRDefault="00927F1D" w:rsidP="00927F1D">
      <w:pPr>
        <w:numPr>
          <w:ilvl w:val="0"/>
          <w:numId w:val="22"/>
        </w:numPr>
        <w:spacing w:line="288" w:lineRule="auto"/>
        <w:jc w:val="both"/>
      </w:pPr>
      <w:r>
        <w:t>Must have- Key feature for the application to fulfil its requirements</w:t>
      </w:r>
    </w:p>
    <w:p w14:paraId="0B112B13" w14:textId="77777777" w:rsidR="00927F1D" w:rsidRDefault="00927F1D" w:rsidP="00927F1D">
      <w:pPr>
        <w:numPr>
          <w:ilvl w:val="0"/>
          <w:numId w:val="22"/>
        </w:numPr>
        <w:spacing w:line="288" w:lineRule="auto"/>
        <w:jc w:val="both"/>
      </w:pPr>
      <w:r>
        <w:t>Should have- A feature which may elevate the base functionality of the application</w:t>
      </w:r>
    </w:p>
    <w:p w14:paraId="2CAE2B74" w14:textId="77777777" w:rsidR="00927F1D" w:rsidRDefault="00927F1D" w:rsidP="00927F1D">
      <w:pPr>
        <w:numPr>
          <w:ilvl w:val="0"/>
          <w:numId w:val="22"/>
        </w:numPr>
        <w:spacing w:line="288" w:lineRule="auto"/>
        <w:jc w:val="both"/>
      </w:pPr>
      <w:r>
        <w:t>Could have- A feature which would prove desirable</w:t>
      </w:r>
    </w:p>
    <w:p w14:paraId="30C5D9C8" w14:textId="77777777" w:rsidR="00927F1D" w:rsidRDefault="00927F1D" w:rsidP="00927F1D">
      <w:pPr>
        <w:numPr>
          <w:ilvl w:val="0"/>
          <w:numId w:val="22"/>
        </w:numPr>
        <w:spacing w:line="288" w:lineRule="auto"/>
        <w:jc w:val="both"/>
      </w:pPr>
      <w:proofErr w:type="gramStart"/>
      <w:r>
        <w:t>Won’t</w:t>
      </w:r>
      <w:proofErr w:type="gramEnd"/>
      <w:r>
        <w:t xml:space="preserve"> have- A feature which may prove useful in future versions, but not currently required</w:t>
      </w:r>
    </w:p>
    <w:p w14:paraId="15C81874" w14:textId="3D95DE5C" w:rsidR="00927F1D" w:rsidRPr="00693936" w:rsidRDefault="00927F1D" w:rsidP="00693936">
      <w:pPr>
        <w:spacing w:line="288" w:lineRule="auto"/>
        <w:jc w:val="both"/>
        <w:rPr>
          <w:rFonts w:cs="Arial"/>
          <w:color w:val="1D1D1B"/>
          <w:szCs w:val="22"/>
          <w:shd w:val="clear" w:color="auto" w:fill="FFFFFF"/>
        </w:rPr>
      </w:pPr>
      <w:r w:rsidRPr="0084277D">
        <w:rPr>
          <w:rFonts w:cs="Arial"/>
          <w:color w:val="1D1D1B"/>
          <w:szCs w:val="22"/>
          <w:shd w:val="clear" w:color="auto" w:fill="FFFFFF"/>
        </w:rPr>
        <w:t xml:space="preserve">The specific use of Must Have, Should Have, Could Have or </w:t>
      </w:r>
      <w:proofErr w:type="gramStart"/>
      <w:r w:rsidRPr="0084277D">
        <w:rPr>
          <w:rFonts w:cs="Arial"/>
          <w:color w:val="1D1D1B"/>
          <w:szCs w:val="22"/>
          <w:shd w:val="clear" w:color="auto" w:fill="FFFFFF"/>
        </w:rPr>
        <w:t>Won’t</w:t>
      </w:r>
      <w:proofErr w:type="gramEnd"/>
      <w:r w:rsidRPr="0084277D">
        <w:rPr>
          <w:rFonts w:cs="Arial"/>
          <w:color w:val="1D1D1B"/>
          <w:szCs w:val="22"/>
          <w:shd w:val="clear" w:color="auto" w:fill="FFFFFF"/>
        </w:rPr>
        <w:t xml:space="preserve"> Have provides a clear indication of that item and the expectations for its completion (Agile Business Consortium, 2020).</w:t>
      </w:r>
    </w:p>
    <w:p w14:paraId="1996469A" w14:textId="5301EED2" w:rsidR="009A3F65" w:rsidRDefault="009A3F65" w:rsidP="009A3F65">
      <w:pPr>
        <w:pStyle w:val="Heading3"/>
        <w:spacing w:line="288" w:lineRule="auto"/>
        <w:jc w:val="both"/>
      </w:pPr>
      <w:bookmarkStart w:id="122" w:name="_Toc71727955"/>
      <w:bookmarkStart w:id="123" w:name="_Toc71728156"/>
      <w:r>
        <w:t>Evaluation of the Solution</w:t>
      </w:r>
      <w:bookmarkEnd w:id="122"/>
      <w:bookmarkEnd w:id="123"/>
    </w:p>
    <w:p w14:paraId="0C33DED6" w14:textId="5D851C9D" w:rsidR="009A3F65" w:rsidRDefault="009A3F65" w:rsidP="009A3F65">
      <w:pPr>
        <w:spacing w:line="288" w:lineRule="auto"/>
        <w:jc w:val="both"/>
      </w:pPr>
      <w:r>
        <w:t xml:space="preserve">The final evaluation of the artefact will be based around </w:t>
      </w:r>
      <w:proofErr w:type="gramStart"/>
      <w:r>
        <w:t>a number of</w:t>
      </w:r>
      <w:proofErr w:type="gramEnd"/>
      <w:r>
        <w:t xml:space="preserve"> metrics produced throughout the project, which will allow a period reflection based upon items defined throughout the process of delivering the project. The following items will be used in evaluation of the final project:</w:t>
      </w:r>
    </w:p>
    <w:p w14:paraId="56A7A680" w14:textId="7518834F" w:rsidR="009A3F65" w:rsidRDefault="009A3F65" w:rsidP="009A3F65">
      <w:pPr>
        <w:numPr>
          <w:ilvl w:val="0"/>
          <w:numId w:val="22"/>
        </w:numPr>
        <w:spacing w:line="288" w:lineRule="auto"/>
        <w:jc w:val="both"/>
      </w:pPr>
      <w:r>
        <w:t>Original aims and objectives of the project</w:t>
      </w:r>
    </w:p>
    <w:p w14:paraId="58EAB9C4" w14:textId="7A322165" w:rsidR="009A3F65" w:rsidRDefault="009A3F65" w:rsidP="009A3F65">
      <w:pPr>
        <w:numPr>
          <w:ilvl w:val="0"/>
          <w:numId w:val="22"/>
        </w:numPr>
        <w:spacing w:line="288" w:lineRule="auto"/>
        <w:jc w:val="both"/>
      </w:pPr>
      <w:r>
        <w:t>System requirements</w:t>
      </w:r>
    </w:p>
    <w:p w14:paraId="7D0F4F81" w14:textId="1A0BBF0B" w:rsidR="009A3F65" w:rsidRDefault="009A3F65" w:rsidP="009A3F65">
      <w:pPr>
        <w:numPr>
          <w:ilvl w:val="0"/>
          <w:numId w:val="22"/>
        </w:numPr>
        <w:spacing w:line="288" w:lineRule="auto"/>
        <w:jc w:val="both"/>
      </w:pPr>
      <w:r>
        <w:t>Time estimations updated following completion of the artefact</w:t>
      </w:r>
    </w:p>
    <w:p w14:paraId="4FACBA39" w14:textId="00A658A7" w:rsidR="009A3F65" w:rsidRDefault="009A3F65" w:rsidP="009A3F65">
      <w:pPr>
        <w:numPr>
          <w:ilvl w:val="0"/>
          <w:numId w:val="22"/>
        </w:numPr>
        <w:spacing w:line="288" w:lineRule="auto"/>
        <w:jc w:val="both"/>
      </w:pPr>
      <w:r>
        <w:lastRenderedPageBreak/>
        <w:t>Design documentation</w:t>
      </w:r>
    </w:p>
    <w:p w14:paraId="1C45CB57" w14:textId="3828757D" w:rsidR="00693936" w:rsidRDefault="00693936" w:rsidP="00693936">
      <w:pPr>
        <w:numPr>
          <w:ilvl w:val="0"/>
          <w:numId w:val="22"/>
        </w:numPr>
        <w:spacing w:line="288" w:lineRule="auto"/>
        <w:jc w:val="both"/>
      </w:pPr>
      <w:r>
        <w:t>Methodology selection</w:t>
      </w:r>
    </w:p>
    <w:p w14:paraId="03301E32" w14:textId="77777777" w:rsidR="00693936" w:rsidRDefault="00693936" w:rsidP="00693936">
      <w:pPr>
        <w:spacing w:line="288" w:lineRule="auto"/>
        <w:ind w:left="720"/>
        <w:jc w:val="both"/>
      </w:pPr>
    </w:p>
    <w:p w14:paraId="65861115" w14:textId="5FF21E91" w:rsidR="00693936" w:rsidRPr="009A3F65" w:rsidRDefault="00693936" w:rsidP="00693936">
      <w:pPr>
        <w:spacing w:line="288" w:lineRule="auto"/>
        <w:jc w:val="both"/>
      </w:pPr>
      <w:r>
        <w:t xml:space="preserve">In evaluating the project these items will provide a benchmark upon which to assess the success of the project. The original aims and system requirements will inform the success of the delivery of the minimum viable product. </w:t>
      </w:r>
      <w:r w:rsidR="00660BAC">
        <w:t>Taking</w:t>
      </w:r>
      <w:r>
        <w:t xml:space="preserve"> a reflective review of the time-based estimations will offer an insight </w:t>
      </w:r>
      <w:r w:rsidR="006C11F3">
        <w:t>into</w:t>
      </w:r>
      <w:r>
        <w:t xml:space="preserve"> the success of the planning process with a review of technical designs informing both the success of the design and implementation of the artefact.</w:t>
      </w:r>
    </w:p>
    <w:p w14:paraId="0CFCF96C" w14:textId="77777777" w:rsidR="009A3F65" w:rsidRPr="00927F1D" w:rsidRDefault="009A3F65" w:rsidP="00927F1D"/>
    <w:p w14:paraId="1A1D833B" w14:textId="3F594A80" w:rsidR="008C27A6" w:rsidRDefault="00C5131A" w:rsidP="009D2E0D">
      <w:pPr>
        <w:pStyle w:val="Heading1"/>
        <w:spacing w:line="288" w:lineRule="auto"/>
        <w:jc w:val="both"/>
      </w:pPr>
      <w:bookmarkStart w:id="124" w:name="_Toc71122183"/>
      <w:bookmarkStart w:id="125" w:name="_Toc71572005"/>
      <w:bookmarkStart w:id="126" w:name="_Toc71727956"/>
      <w:bookmarkStart w:id="127" w:name="_Toc71728157"/>
      <w:bookmarkEnd w:id="94"/>
      <w:r>
        <w:lastRenderedPageBreak/>
        <w:t>A</w:t>
      </w:r>
      <w:r w:rsidR="008252DF">
        <w:t>NALYSIS</w:t>
      </w:r>
      <w:bookmarkEnd w:id="124"/>
      <w:bookmarkEnd w:id="125"/>
      <w:bookmarkEnd w:id="126"/>
      <w:bookmarkEnd w:id="127"/>
    </w:p>
    <w:p w14:paraId="4A1DF17C" w14:textId="215A7B6C" w:rsidR="00892419" w:rsidRPr="00892419" w:rsidRDefault="00142AC6" w:rsidP="009D2E0D">
      <w:pPr>
        <w:spacing w:line="288" w:lineRule="auto"/>
        <w:jc w:val="both"/>
      </w:pPr>
      <w:r>
        <w:t xml:space="preserve">Following on from </w:t>
      </w:r>
      <w:r w:rsidR="005F47AB">
        <w:t>methodology selection</w:t>
      </w:r>
      <w:r>
        <w:t>, t</w:t>
      </w:r>
      <w:r w:rsidR="00892419">
        <w:t>his chapter will outline the process of analysis undertaken in</w:t>
      </w:r>
      <w:r w:rsidR="0047219B">
        <w:t xml:space="preserve"> delivery of the artefact</w:t>
      </w:r>
      <w:r>
        <w:t xml:space="preserve"> and has been informed by the research undertaken in </w:t>
      </w:r>
      <w:r w:rsidR="005F47AB">
        <w:t>the literature review</w:t>
      </w:r>
      <w:r w:rsidR="006B0D09">
        <w:t>.</w:t>
      </w:r>
      <w:r w:rsidR="0047219B">
        <w:t xml:space="preserve"> This </w:t>
      </w:r>
      <w:r w:rsidR="00647F69">
        <w:t xml:space="preserve">chapter </w:t>
      </w:r>
      <w:r w:rsidR="0047219B">
        <w:t xml:space="preserve">includes the elicitation of requirements and the </w:t>
      </w:r>
      <w:r w:rsidR="005F47AB">
        <w:t>analysis</w:t>
      </w:r>
      <w:r w:rsidR="0047219B">
        <w:t xml:space="preserve"> </w:t>
      </w:r>
      <w:r w:rsidR="005F47AB">
        <w:t>undertaken to support</w:t>
      </w:r>
      <w:r w:rsidR="0047219B">
        <w:t xml:space="preserve"> deliver</w:t>
      </w:r>
      <w:r w:rsidR="005F47AB">
        <w:t>y of</w:t>
      </w:r>
      <w:r w:rsidR="0047219B">
        <w:t xml:space="preserve"> the requirements.</w:t>
      </w:r>
    </w:p>
    <w:p w14:paraId="01EDB6D3" w14:textId="58D0F19D" w:rsidR="009C7DDF" w:rsidRDefault="009C7DDF" w:rsidP="009D2E0D">
      <w:pPr>
        <w:pStyle w:val="Heading2"/>
        <w:spacing w:line="288" w:lineRule="auto"/>
        <w:jc w:val="both"/>
      </w:pPr>
      <w:bookmarkStart w:id="128" w:name="_Toc71122188"/>
      <w:bookmarkStart w:id="129" w:name="_Toc71572006"/>
      <w:bookmarkStart w:id="130" w:name="_Toc71727957"/>
      <w:bookmarkStart w:id="131" w:name="_Toc71728158"/>
      <w:r>
        <w:t>Requirements</w:t>
      </w:r>
      <w:bookmarkEnd w:id="128"/>
      <w:bookmarkEnd w:id="129"/>
      <w:bookmarkEnd w:id="130"/>
      <w:bookmarkEnd w:id="131"/>
    </w:p>
    <w:p w14:paraId="2D8E370E" w14:textId="5C002F2D" w:rsidR="007B4E04" w:rsidRDefault="00B31EFC" w:rsidP="009D2E0D">
      <w:pPr>
        <w:spacing w:line="288" w:lineRule="auto"/>
        <w:jc w:val="both"/>
      </w:pPr>
      <w:r>
        <w:t>Requirement’s</w:t>
      </w:r>
      <w:r w:rsidR="005F47AB">
        <w:t xml:space="preserve"> elicitation tries to discover requirements and identify system boundaries by consulting stakeholders (</w:t>
      </w:r>
      <w:proofErr w:type="spellStart"/>
      <w:r w:rsidR="003C4930">
        <w:t>Forbrig</w:t>
      </w:r>
      <w:proofErr w:type="spellEnd"/>
      <w:r w:rsidR="003C4930">
        <w:t xml:space="preserve"> 2016</w:t>
      </w:r>
      <w:r w:rsidR="005F47AB">
        <w:t>)</w:t>
      </w:r>
      <w:r>
        <w:t xml:space="preserve">. </w:t>
      </w:r>
      <w:r w:rsidR="00E8110B">
        <w:t>The final requirements specification has been derived from personal</w:t>
      </w:r>
      <w:r w:rsidR="00E8110B">
        <w:t xml:space="preserve"> industry</w:t>
      </w:r>
      <w:r w:rsidR="00E8110B">
        <w:t xml:space="preserve"> experience with scripting solutions as well as through discussion with fellow developers and infrastructure engineers in conjunction with the research undertaken in the literature review</w:t>
      </w:r>
      <w:r w:rsidR="00E8110B">
        <w:t xml:space="preserve">. </w:t>
      </w:r>
      <w:r w:rsidR="00591EBF">
        <w:t>The artefact</w:t>
      </w:r>
      <w:r w:rsidR="005D694A">
        <w:t xml:space="preserve"> itself had some key requirements which are centred around the ability of users to execute commands across multiple servers within an environment. </w:t>
      </w:r>
      <w:r w:rsidR="00764E64">
        <w:t>A</w:t>
      </w:r>
      <w:r w:rsidR="005D694A">
        <w:t xml:space="preserve"> minimum viable product</w:t>
      </w:r>
      <w:r w:rsidR="00D3173A">
        <w:t xml:space="preserve"> (MVP)</w:t>
      </w:r>
      <w:r w:rsidR="00764E64">
        <w:t xml:space="preserve"> has been defined</w:t>
      </w:r>
      <w:r w:rsidR="0020388B">
        <w:t xml:space="preserve"> alongside an MVP+ which aims for a more extended level functionality.</w:t>
      </w:r>
      <w:r w:rsidR="005D694A">
        <w:t xml:space="preserve"> </w:t>
      </w:r>
      <w:r w:rsidR="0020388B">
        <w:t>This section also outlines</w:t>
      </w:r>
      <w:r w:rsidR="005D694A">
        <w:t xml:space="preserve"> the </w:t>
      </w:r>
      <w:r w:rsidR="00BD5047">
        <w:t xml:space="preserve">process of arriving at the requirements specification attached at appendix </w:t>
      </w:r>
      <w:r w:rsidR="005648F0">
        <w:t>F</w:t>
      </w:r>
      <w:r w:rsidR="0020388B">
        <w:t>.</w:t>
      </w:r>
    </w:p>
    <w:p w14:paraId="3924AE5F" w14:textId="098ABCD9" w:rsidR="00F26C65" w:rsidRDefault="00F26C65" w:rsidP="009D2E0D">
      <w:pPr>
        <w:pStyle w:val="Heading3"/>
        <w:spacing w:line="288" w:lineRule="auto"/>
        <w:jc w:val="both"/>
      </w:pPr>
      <w:bookmarkStart w:id="132" w:name="_Toc71122191"/>
      <w:bookmarkStart w:id="133" w:name="_Toc71572009"/>
      <w:bookmarkStart w:id="134" w:name="_Toc71727958"/>
      <w:bookmarkStart w:id="135" w:name="_Toc71728159"/>
      <w:r>
        <w:t>Requirements Elicitation</w:t>
      </w:r>
      <w:bookmarkEnd w:id="132"/>
      <w:bookmarkEnd w:id="133"/>
      <w:bookmarkEnd w:id="134"/>
      <w:bookmarkEnd w:id="135"/>
    </w:p>
    <w:p w14:paraId="4B673CE9" w14:textId="04B75F01" w:rsidR="00DD291F" w:rsidRDefault="00BD5047" w:rsidP="009D2E0D">
      <w:pPr>
        <w:spacing w:line="288" w:lineRule="auto"/>
        <w:jc w:val="both"/>
      </w:pPr>
      <w:r>
        <w:t xml:space="preserve">In eliciting requirements, it </w:t>
      </w:r>
      <w:r w:rsidR="00ED5FA6">
        <w:t>was</w:t>
      </w:r>
      <w:r>
        <w:t xml:space="preserve"> important to ensure that the requirements </w:t>
      </w:r>
      <w:r w:rsidR="00ED5FA6">
        <w:t>were</w:t>
      </w:r>
      <w:r>
        <w:t xml:space="preserve"> achievable within the specified timeframe</w:t>
      </w:r>
      <w:r w:rsidR="00F7149A">
        <w:t>. In this case</w:t>
      </w:r>
      <w:r w:rsidR="00ED5FA6">
        <w:t xml:space="preserve">, requirements were </w:t>
      </w:r>
      <w:r w:rsidR="00F7149A">
        <w:t>created</w:t>
      </w:r>
      <w:r w:rsidR="00ED5FA6">
        <w:t>,</w:t>
      </w:r>
      <w:r w:rsidR="00F7149A">
        <w:t xml:space="preserve"> which directly </w:t>
      </w:r>
      <w:r w:rsidR="00ED5FA6">
        <w:t>correlate</w:t>
      </w:r>
      <w:r w:rsidR="00F7149A">
        <w:t xml:space="preserve"> </w:t>
      </w:r>
      <w:r w:rsidR="00ED5FA6">
        <w:t>with</w:t>
      </w:r>
      <w:r w:rsidR="00F7149A">
        <w:t xml:space="preserve"> deliverable features </w:t>
      </w:r>
      <w:r w:rsidR="00ED5FA6">
        <w:t>in producing</w:t>
      </w:r>
      <w:r w:rsidR="00F7149A">
        <w:t xml:space="preserve"> the application. With clearly defined features, this </w:t>
      </w:r>
      <w:r w:rsidR="00152BA9">
        <w:t xml:space="preserve">in turn </w:t>
      </w:r>
      <w:r w:rsidR="00F7149A">
        <w:t>inform</w:t>
      </w:r>
      <w:r w:rsidR="00152BA9">
        <w:t>ed</w:t>
      </w:r>
      <w:r w:rsidR="00F7149A">
        <w:t xml:space="preserve"> the branching strategy </w:t>
      </w:r>
      <w:r w:rsidR="00E8110B">
        <w:t>to be</w:t>
      </w:r>
      <w:r w:rsidR="00F7149A">
        <w:t xml:space="preserve"> </w:t>
      </w:r>
      <w:r w:rsidR="001B7AAA">
        <w:t>adopted in</w:t>
      </w:r>
      <w:r w:rsidR="004434ED">
        <w:t xml:space="preserve"> Version Control</w:t>
      </w:r>
      <w:r w:rsidR="00F7149A">
        <w:t>. Figure</w:t>
      </w:r>
      <w:r w:rsidR="00DD291F">
        <w:t xml:space="preserve"> 6</w:t>
      </w:r>
      <w:r w:rsidR="00F7149A">
        <w:t xml:space="preserve"> identifies a sample of git branches which map directly to the requirements specification </w:t>
      </w:r>
      <w:proofErr w:type="gramStart"/>
      <w:r w:rsidR="00F7149A">
        <w:t xml:space="preserve">and </w:t>
      </w:r>
      <w:r w:rsidR="00ED5FA6">
        <w:t>also</w:t>
      </w:r>
      <w:proofErr w:type="gramEnd"/>
      <w:r w:rsidR="00ED5FA6">
        <w:t xml:space="preserve"> </w:t>
      </w:r>
      <w:r w:rsidR="00F7149A">
        <w:t>the Kanban board for the project.</w:t>
      </w:r>
      <w:r w:rsidR="00E8110B">
        <w:t xml:space="preserve"> This ensured traceability of work items throughout the project.</w:t>
      </w:r>
    </w:p>
    <w:p w14:paraId="5ACFE1F5" w14:textId="3FB57032" w:rsidR="00E04CA4" w:rsidRDefault="005E7D78" w:rsidP="00E04CA4">
      <w:pPr>
        <w:keepNext/>
        <w:spacing w:line="288" w:lineRule="auto"/>
        <w:jc w:val="center"/>
      </w:pPr>
      <w:r>
        <w:rPr>
          <w:noProof/>
        </w:rPr>
        <w:pict w14:anchorId="35B1C9EE">
          <v:shape id="_x0000_i1028" type="#_x0000_t75" style="width:353pt;height:165pt;visibility:visible" o:bordertopcolor="this" o:borderleftcolor="this" o:borderbottomcolor="this" o:borderrightcolor="this">
            <v:imagedata r:id="rId21" o:title="" croptop="16116f" cropbottom="14562f" cropleft="10463f" cropright="12754f"/>
            <w10:bordertop type="single" width="4"/>
            <w10:borderleft type="single" width="4"/>
            <w10:borderbottom type="single" width="4"/>
            <w10:borderright type="single" width="4"/>
          </v:shape>
        </w:pict>
      </w:r>
    </w:p>
    <w:p w14:paraId="1AA133BB" w14:textId="79FE9055" w:rsidR="00764E64" w:rsidRPr="00E319A5" w:rsidRDefault="00E04CA4" w:rsidP="00E319A5">
      <w:pPr>
        <w:pStyle w:val="Caption"/>
      </w:pPr>
      <w:bookmarkStart w:id="136" w:name="_Toc71578632"/>
      <w:bookmarkStart w:id="137" w:name="_Toc71728697"/>
      <w:r>
        <w:t xml:space="preserve">Figure </w:t>
      </w:r>
      <w:fldSimple w:instr=" SEQ Figure \* ARABIC ">
        <w:r w:rsidR="00DC6FDD">
          <w:rPr>
            <w:noProof/>
          </w:rPr>
          <w:t>6</w:t>
        </w:r>
      </w:fldSimple>
      <w:r>
        <w:t xml:space="preserve">: Features on Kanban board map directly to branches in Git </w:t>
      </w:r>
      <w:hyperlink r:id="rId22" w:history="1">
        <w:r w:rsidRPr="006B7FC0">
          <w:rPr>
            <w:rStyle w:val="Hyperlink"/>
          </w:rPr>
          <w:t>https://github.com/Kytehill/habitat/branches</w:t>
        </w:r>
        <w:bookmarkEnd w:id="136"/>
        <w:bookmarkEnd w:id="137"/>
      </w:hyperlink>
      <w:r>
        <w:t xml:space="preserve"> </w:t>
      </w:r>
    </w:p>
    <w:p w14:paraId="1BF0CEB2" w14:textId="77777777" w:rsidR="00764E64" w:rsidRDefault="00764E64" w:rsidP="00764E64">
      <w:pPr>
        <w:pStyle w:val="Heading3"/>
        <w:spacing w:line="288" w:lineRule="auto"/>
        <w:jc w:val="both"/>
      </w:pPr>
      <w:bookmarkStart w:id="138" w:name="_Toc71122189"/>
      <w:bookmarkStart w:id="139" w:name="_Toc71572007"/>
      <w:bookmarkStart w:id="140" w:name="_Toc71727959"/>
      <w:bookmarkStart w:id="141" w:name="_Toc71728160"/>
      <w:r>
        <w:t>Minimum Viable Product</w:t>
      </w:r>
      <w:bookmarkEnd w:id="138"/>
      <w:bookmarkEnd w:id="139"/>
      <w:bookmarkEnd w:id="140"/>
      <w:bookmarkEnd w:id="141"/>
    </w:p>
    <w:p w14:paraId="003644AE" w14:textId="77777777" w:rsidR="00764E64" w:rsidRDefault="00764E64" w:rsidP="00764E64">
      <w:pPr>
        <w:spacing w:line="288" w:lineRule="auto"/>
        <w:jc w:val="both"/>
      </w:pPr>
      <w:r>
        <w:t xml:space="preserve">The concept of an MVP is often utilised in start-up companies. An MVP allows the organisation to increase productivity quickly with the goal of gaining feedback to inform future development. </w:t>
      </w:r>
      <w:r w:rsidRPr="00B31EFC">
        <w:rPr>
          <w:color w:val="333333"/>
          <w:szCs w:val="22"/>
          <w:shd w:val="clear" w:color="auto" w:fill="FFFFFF"/>
        </w:rPr>
        <w:t>One of the most effective ways to create MVPs is by prototyping the experience</w:t>
      </w:r>
      <w:r>
        <w:rPr>
          <w:color w:val="333333"/>
          <w:szCs w:val="22"/>
          <w:shd w:val="clear" w:color="auto" w:fill="FFFFFF"/>
        </w:rPr>
        <w:t xml:space="preserve"> (Gothelf and </w:t>
      </w:r>
      <w:proofErr w:type="spellStart"/>
      <w:r>
        <w:rPr>
          <w:color w:val="333333"/>
          <w:szCs w:val="22"/>
          <w:shd w:val="clear" w:color="auto" w:fill="FFFFFF"/>
        </w:rPr>
        <w:t>Seiden</w:t>
      </w:r>
      <w:proofErr w:type="spellEnd"/>
      <w:r>
        <w:rPr>
          <w:color w:val="333333"/>
          <w:szCs w:val="22"/>
          <w:shd w:val="clear" w:color="auto" w:fill="FFFFFF"/>
        </w:rPr>
        <w:t xml:space="preserve"> 2017)</w:t>
      </w:r>
      <w:r>
        <w:rPr>
          <w:rFonts w:cs="Arial"/>
          <w:color w:val="231F20"/>
          <w:szCs w:val="22"/>
        </w:rPr>
        <w:t>. In a</w:t>
      </w:r>
      <w:r>
        <w:t xml:space="preserve"> </w:t>
      </w:r>
      <w:proofErr w:type="gramStart"/>
      <w:r>
        <w:t>time</w:t>
      </w:r>
      <w:proofErr w:type="gramEnd"/>
      <w:r>
        <w:t xml:space="preserve"> limited project such as this, it was important to set achievable objectives, so the MVP has been defined with this in mind. Appendix F outlines the requirements defined for the MVP as well as requirements for an extended version of the application (MVP+). In defining the MVP, I </w:t>
      </w:r>
      <w:r>
        <w:lastRenderedPageBreak/>
        <w:t>ensure that a demonstratable proof-of-concept is achievable while also considering requirements for extended functionality which can be added if achievable within the timeframe.</w:t>
      </w:r>
    </w:p>
    <w:p w14:paraId="3CF57BA9" w14:textId="77777777" w:rsidR="00764E64" w:rsidRDefault="00764E64" w:rsidP="00764E64">
      <w:pPr>
        <w:spacing w:line="288" w:lineRule="auto"/>
        <w:jc w:val="both"/>
      </w:pPr>
    </w:p>
    <w:p w14:paraId="3095E1EE" w14:textId="5A8FAE26" w:rsidR="00764E64" w:rsidRDefault="00764E64" w:rsidP="00764E64">
      <w:pPr>
        <w:spacing w:line="288" w:lineRule="auto"/>
        <w:jc w:val="both"/>
      </w:pPr>
      <w:r>
        <w:t>The MVP defined aims to provide a level of functionality which will allow users to run a series of Linux commands across multiple servers and to identify if the outputs from the commands match an expectation which has also been set by the user</w:t>
      </w:r>
      <w:r>
        <w:t xml:space="preserve">. The MVP will also offer visibility of the pass/fail status of command execution on servers </w:t>
      </w:r>
      <w:proofErr w:type="gramStart"/>
      <w:r>
        <w:t>and also</w:t>
      </w:r>
      <w:proofErr w:type="gramEnd"/>
      <w:r>
        <w:t xml:space="preserve"> at an environments level.</w:t>
      </w:r>
    </w:p>
    <w:p w14:paraId="7D3C8650" w14:textId="77777777" w:rsidR="00764E64" w:rsidRPr="00764E64" w:rsidRDefault="00764E64" w:rsidP="00764E64"/>
    <w:p w14:paraId="22122AFE" w14:textId="214A734E" w:rsidR="00C5131A" w:rsidRDefault="00C5131A" w:rsidP="009D2E0D">
      <w:pPr>
        <w:pStyle w:val="Heading1"/>
        <w:spacing w:line="288" w:lineRule="auto"/>
        <w:jc w:val="both"/>
      </w:pPr>
      <w:bookmarkStart w:id="142" w:name="_Toc71122196"/>
      <w:bookmarkStart w:id="143" w:name="_Toc71572014"/>
      <w:bookmarkStart w:id="144" w:name="_Toc71727960"/>
      <w:bookmarkStart w:id="145" w:name="_Toc71728161"/>
      <w:r>
        <w:lastRenderedPageBreak/>
        <w:t>D</w:t>
      </w:r>
      <w:r w:rsidR="008252DF">
        <w:t>ESIGN</w:t>
      </w:r>
      <w:bookmarkEnd w:id="142"/>
      <w:bookmarkEnd w:id="143"/>
      <w:bookmarkEnd w:id="144"/>
      <w:bookmarkEnd w:id="145"/>
    </w:p>
    <w:p w14:paraId="265B599C" w14:textId="6BED1BC8" w:rsidR="00A950B0" w:rsidRPr="00A950B0" w:rsidRDefault="00A950B0" w:rsidP="009D2E0D">
      <w:pPr>
        <w:spacing w:line="288" w:lineRule="auto"/>
        <w:jc w:val="both"/>
      </w:pPr>
      <w:r>
        <w:t xml:space="preserve">Following the analysis phase, the project moved </w:t>
      </w:r>
      <w:r w:rsidR="00C86AFE">
        <w:t>into</w:t>
      </w:r>
      <w:r>
        <w:t xml:space="preserve"> the design phase. At this point </w:t>
      </w:r>
      <w:r w:rsidR="00C06923">
        <w:t>t</w:t>
      </w:r>
      <w:r>
        <w:t>he requirements</w:t>
      </w:r>
      <w:r w:rsidR="00C06923">
        <w:t xml:space="preserve"> had been finalised</w:t>
      </w:r>
      <w:r>
        <w:t xml:space="preserve"> and </w:t>
      </w:r>
      <w:r w:rsidR="00C06923">
        <w:t xml:space="preserve">the project </w:t>
      </w:r>
      <w:r>
        <w:t>move</w:t>
      </w:r>
      <w:r w:rsidR="00E16D45">
        <w:t>d</w:t>
      </w:r>
      <w:r>
        <w:t xml:space="preserve"> </w:t>
      </w:r>
      <w:r w:rsidR="003E79D9">
        <w:t>o</w:t>
      </w:r>
      <w:r>
        <w:t xml:space="preserve">n to </w:t>
      </w:r>
      <w:r w:rsidR="00C06923">
        <w:t>the more</w:t>
      </w:r>
      <w:r w:rsidR="00C038DB">
        <w:t xml:space="preserve"> </w:t>
      </w:r>
      <w:r>
        <w:t>technical</w:t>
      </w:r>
      <w:r w:rsidR="00C06923">
        <w:t xml:space="preserve"> aspects of the</w:t>
      </w:r>
      <w:r>
        <w:t xml:space="preserve"> design for the artefact</w:t>
      </w:r>
      <w:r w:rsidR="00E16D45">
        <w:t>.</w:t>
      </w:r>
      <w:r w:rsidR="00764E64">
        <w:t xml:space="preserve"> The design focussed </w:t>
      </w:r>
      <w:r w:rsidR="00482D31">
        <w:t>on</w:t>
      </w:r>
      <w:r w:rsidR="00764E64">
        <w:t xml:space="preserve"> the structure of data required to deliver the application while remaining considerate of the </w:t>
      </w:r>
      <w:r w:rsidR="00482D31">
        <w:t>user’s</w:t>
      </w:r>
      <w:r w:rsidR="00764E64">
        <w:t xml:space="preserve"> needs.</w:t>
      </w:r>
    </w:p>
    <w:p w14:paraId="23CAED68" w14:textId="416BE6B5" w:rsidR="009C7DDF" w:rsidRDefault="009C7DDF" w:rsidP="009D2E0D">
      <w:pPr>
        <w:pStyle w:val="Heading2"/>
        <w:spacing w:line="288" w:lineRule="auto"/>
        <w:jc w:val="both"/>
      </w:pPr>
      <w:bookmarkStart w:id="146" w:name="_Toc71122197"/>
      <w:bookmarkStart w:id="147" w:name="_Toc71572015"/>
      <w:bookmarkStart w:id="148" w:name="_Toc71727961"/>
      <w:bookmarkStart w:id="149" w:name="_Toc71728162"/>
      <w:r>
        <w:t>Modelling</w:t>
      </w:r>
      <w:bookmarkEnd w:id="146"/>
      <w:bookmarkEnd w:id="147"/>
      <w:bookmarkEnd w:id="148"/>
      <w:bookmarkEnd w:id="149"/>
    </w:p>
    <w:p w14:paraId="1DFB7260" w14:textId="55366854" w:rsidR="00711A79" w:rsidRPr="00A950B0" w:rsidRDefault="00C86AFE" w:rsidP="009D2E0D">
      <w:pPr>
        <w:spacing w:line="288" w:lineRule="auto"/>
        <w:jc w:val="both"/>
      </w:pPr>
      <w:r>
        <w:t xml:space="preserve">In designing the artefact, it was important to gain visual representations of the system. In achieving this I adopted a series of modelling techniques. The use of models has provided </w:t>
      </w:r>
      <w:r w:rsidR="009C1278">
        <w:t>the opportunity to gain a deeper understanding of the technical implementation of the system.</w:t>
      </w:r>
    </w:p>
    <w:p w14:paraId="7030931A" w14:textId="4F4A09F3" w:rsidR="006D242E" w:rsidRDefault="009C7DDF" w:rsidP="009D2E0D">
      <w:pPr>
        <w:pStyle w:val="Heading3"/>
        <w:spacing w:line="288" w:lineRule="auto"/>
        <w:jc w:val="both"/>
      </w:pPr>
      <w:bookmarkStart w:id="150" w:name="_Toc71122198"/>
      <w:bookmarkStart w:id="151" w:name="_Toc71572016"/>
      <w:bookmarkStart w:id="152" w:name="_Toc71727962"/>
      <w:bookmarkStart w:id="153" w:name="_Toc71728163"/>
      <w:r>
        <w:t xml:space="preserve">Use Case </w:t>
      </w:r>
      <w:bookmarkEnd w:id="150"/>
      <w:bookmarkEnd w:id="151"/>
      <w:r w:rsidR="00711A79">
        <w:t>Modelling</w:t>
      </w:r>
      <w:bookmarkEnd w:id="152"/>
      <w:bookmarkEnd w:id="153"/>
    </w:p>
    <w:p w14:paraId="183570D5" w14:textId="5362883F" w:rsidR="00711A79" w:rsidRDefault="00711A79" w:rsidP="00711A79">
      <w:pPr>
        <w:spacing w:line="288" w:lineRule="auto"/>
        <w:jc w:val="both"/>
      </w:pPr>
      <w:r>
        <w:t xml:space="preserve">To develop a high-level understanding of how users will interact with the system I have undertaken an exercise in Use Case Modelling (see Figure 7) which allowed me to create a visual representation of the system from a user’s perspective. It is important to consider security from the outset so within the use case model it was also important to consider the actions of a potential malicious user. This offers the opportunity to pre-empt any potential security breaches. Use case modelling provides an excellent platform for </w:t>
      </w:r>
      <w:r w:rsidR="00C06923">
        <w:t>visualising</w:t>
      </w:r>
      <w:r>
        <w:t xml:space="preserve"> system requirements and puts a developer in the mindset of the user which is an excellent perspective to utilise in </w:t>
      </w:r>
      <w:r w:rsidR="00C06923">
        <w:t>understanding specific use cases associated with the</w:t>
      </w:r>
      <w:r>
        <w:t xml:space="preserve"> requirements </w:t>
      </w:r>
      <w:proofErr w:type="gramStart"/>
      <w:r>
        <w:t>and</w:t>
      </w:r>
      <w:r w:rsidR="00C06923">
        <w:t xml:space="preserve"> also</w:t>
      </w:r>
      <w:proofErr w:type="gramEnd"/>
      <w:r>
        <w:t xml:space="preserve"> allowed me to take a risk-based approach.</w:t>
      </w:r>
    </w:p>
    <w:p w14:paraId="0611B042" w14:textId="77777777" w:rsidR="00C06923" w:rsidRDefault="00C06923" w:rsidP="00711A79">
      <w:pPr>
        <w:spacing w:line="288" w:lineRule="auto"/>
        <w:jc w:val="both"/>
      </w:pPr>
    </w:p>
    <w:p w14:paraId="18DB14F1" w14:textId="77777777" w:rsidR="00711A79" w:rsidRDefault="005E7D78" w:rsidP="00711A79">
      <w:pPr>
        <w:keepNext/>
        <w:spacing w:line="288" w:lineRule="auto"/>
        <w:jc w:val="center"/>
      </w:pPr>
      <w:r>
        <w:pict w14:anchorId="18D094E0">
          <v:shape id="_x0000_i1029" type="#_x0000_t75" style="width:436.5pt;height:308pt">
            <v:imagedata r:id="rId23" o:title="use_case"/>
          </v:shape>
        </w:pict>
      </w:r>
    </w:p>
    <w:p w14:paraId="7D008A8F" w14:textId="1513CBB2" w:rsidR="00BB19F9" w:rsidRDefault="00711A79" w:rsidP="00711A79">
      <w:pPr>
        <w:pStyle w:val="Caption"/>
        <w:tabs>
          <w:tab w:val="center" w:pos="4819"/>
        </w:tabs>
        <w:jc w:val="left"/>
      </w:pPr>
      <w:r>
        <w:tab/>
      </w:r>
      <w:bookmarkStart w:id="154" w:name="_Toc71728698"/>
      <w:r>
        <w:t xml:space="preserve">Figure </w:t>
      </w:r>
      <w:fldSimple w:instr=" SEQ Figure \* ARABIC ">
        <w:r w:rsidR="00DC6FDD">
          <w:rPr>
            <w:noProof/>
          </w:rPr>
          <w:t>7</w:t>
        </w:r>
      </w:fldSimple>
      <w:r>
        <w:t>: Use Case Model</w:t>
      </w:r>
      <w:bookmarkEnd w:id="154"/>
    </w:p>
    <w:p w14:paraId="739F4298" w14:textId="3FCAA759" w:rsidR="00711A79" w:rsidRDefault="00711A79" w:rsidP="00711A79"/>
    <w:p w14:paraId="5C82CAFC" w14:textId="4CD637A9" w:rsidR="00711A79" w:rsidRDefault="00711A79" w:rsidP="00711A79"/>
    <w:p w14:paraId="13190E61" w14:textId="77777777" w:rsidR="00711A79" w:rsidRPr="00711A79" w:rsidRDefault="00711A79" w:rsidP="00711A79"/>
    <w:p w14:paraId="2092EB5A" w14:textId="6FFB9F82" w:rsidR="00BB0F98" w:rsidRDefault="009C7DDF" w:rsidP="009D2E0D">
      <w:pPr>
        <w:pStyle w:val="Heading3"/>
        <w:spacing w:line="288" w:lineRule="auto"/>
        <w:jc w:val="both"/>
      </w:pPr>
      <w:bookmarkStart w:id="155" w:name="_Toc71122199"/>
      <w:bookmarkStart w:id="156" w:name="_Toc71572017"/>
      <w:bookmarkStart w:id="157" w:name="_Toc71727963"/>
      <w:bookmarkStart w:id="158" w:name="_Toc71728164"/>
      <w:r>
        <w:lastRenderedPageBreak/>
        <w:t>Database Design</w:t>
      </w:r>
      <w:bookmarkEnd w:id="155"/>
      <w:bookmarkEnd w:id="156"/>
      <w:bookmarkEnd w:id="157"/>
      <w:bookmarkEnd w:id="158"/>
    </w:p>
    <w:p w14:paraId="6A131B1E" w14:textId="29B448D5" w:rsidR="000417ED" w:rsidRDefault="000417ED" w:rsidP="009D2E0D">
      <w:pPr>
        <w:spacing w:line="288" w:lineRule="auto"/>
        <w:jc w:val="both"/>
      </w:pPr>
      <w:r>
        <w:t xml:space="preserve">The chosen database for the artefact was a relational database and was delivered with a combination of SQLite and </w:t>
      </w:r>
      <w:proofErr w:type="spellStart"/>
      <w:r>
        <w:t>SQLAlchemy</w:t>
      </w:r>
      <w:proofErr w:type="spellEnd"/>
      <w:r>
        <w:t xml:space="preserve">. Further justification of these choices has been provided in section </w:t>
      </w:r>
      <w:r w:rsidR="00982C31">
        <w:t>5</w:t>
      </w:r>
      <w:r>
        <w:t xml:space="preserve">.3. The database design diagram </w:t>
      </w:r>
      <w:r w:rsidR="00A82AB6">
        <w:t>in Figure 8</w:t>
      </w:r>
      <w:r>
        <w:t xml:space="preserve"> </w:t>
      </w:r>
      <w:r w:rsidR="00284A84">
        <w:t>provides an outline of the tables required in the artefact as well as the relationships between tables.</w:t>
      </w:r>
    </w:p>
    <w:p w14:paraId="412D9A2C" w14:textId="77777777" w:rsidR="00711A79" w:rsidRDefault="00711A79" w:rsidP="009D2E0D">
      <w:pPr>
        <w:spacing w:line="288" w:lineRule="auto"/>
        <w:jc w:val="both"/>
      </w:pPr>
    </w:p>
    <w:p w14:paraId="7E95C13E" w14:textId="77777777" w:rsidR="00711A79" w:rsidRDefault="005E7D78" w:rsidP="00711A79">
      <w:pPr>
        <w:keepNext/>
        <w:spacing w:line="288" w:lineRule="auto"/>
        <w:jc w:val="both"/>
      </w:pPr>
      <w:r>
        <w:pict w14:anchorId="73AEE07E">
          <v:shape id="_x0000_i1030" type="#_x0000_t75" style="width:481.5pt;height:62pt">
            <v:imagedata r:id="rId24" o:title="Database"/>
          </v:shape>
        </w:pict>
      </w:r>
    </w:p>
    <w:p w14:paraId="6F7C5C5E" w14:textId="1C45665E" w:rsidR="00711A79" w:rsidRDefault="00711A79" w:rsidP="00711A79">
      <w:pPr>
        <w:pStyle w:val="Caption"/>
        <w:jc w:val="both"/>
      </w:pPr>
      <w:bookmarkStart w:id="159" w:name="_Toc71728699"/>
      <w:r>
        <w:t xml:space="preserve">Figure </w:t>
      </w:r>
      <w:fldSimple w:instr=" SEQ Figure \* ARABIC ">
        <w:r w:rsidR="00DC6FDD">
          <w:rPr>
            <w:noProof/>
          </w:rPr>
          <w:t>8</w:t>
        </w:r>
      </w:fldSimple>
      <w:r>
        <w:t>: Database Design</w:t>
      </w:r>
      <w:bookmarkEnd w:id="159"/>
    </w:p>
    <w:p w14:paraId="6E5F8C85" w14:textId="2286379C" w:rsidR="00C06923" w:rsidRPr="00C06923" w:rsidRDefault="00C06923" w:rsidP="00F50C74">
      <w:pPr>
        <w:jc w:val="both"/>
      </w:pPr>
      <w:r>
        <w:t>The tables defined map directly to the objects in the program which have been derived directly from the system requir</w:t>
      </w:r>
      <w:r w:rsidR="00377B1B">
        <w:t>ements.</w:t>
      </w:r>
      <w:r w:rsidR="00A82AB6">
        <w:t xml:space="preserve"> The user will have visibility of command execution at three levels; commands will execute on a specified server, with servers then sitting within a specified environment with </w:t>
      </w:r>
      <w:r w:rsidR="00F50C74">
        <w:t>users defining environments. The relationships defined in Figured 8 offer a visualisation of the data structure.</w:t>
      </w:r>
    </w:p>
    <w:p w14:paraId="1415138A" w14:textId="5B06CE4B" w:rsidR="009C7DDF" w:rsidRDefault="009C7DDF" w:rsidP="009D2E0D">
      <w:pPr>
        <w:pStyle w:val="Heading2"/>
        <w:spacing w:line="288" w:lineRule="auto"/>
        <w:jc w:val="both"/>
      </w:pPr>
      <w:bookmarkStart w:id="160" w:name="_Toc71122200"/>
      <w:bookmarkStart w:id="161" w:name="_Toc71572018"/>
      <w:bookmarkStart w:id="162" w:name="_Toc71727964"/>
      <w:bookmarkStart w:id="163" w:name="_Toc71728165"/>
      <w:r>
        <w:t>User Interface Design</w:t>
      </w:r>
      <w:bookmarkEnd w:id="160"/>
      <w:bookmarkEnd w:id="161"/>
      <w:bookmarkEnd w:id="162"/>
      <w:bookmarkEnd w:id="163"/>
    </w:p>
    <w:p w14:paraId="2F24F780" w14:textId="520E2095" w:rsidR="00284A84" w:rsidRPr="00284A84" w:rsidRDefault="00284A84" w:rsidP="009D2E0D">
      <w:pPr>
        <w:spacing w:line="288" w:lineRule="auto"/>
        <w:jc w:val="both"/>
      </w:pPr>
      <w:r>
        <w:t xml:space="preserve">The user interface (UI) provides the interface between the application and the user. The design of the UI should therefore be considerate of the end user. </w:t>
      </w:r>
      <w:r w:rsidR="00982C31" w:rsidRPr="00982C31">
        <w:rPr>
          <w:rFonts w:cs="Arial"/>
          <w:color w:val="333333"/>
          <w:shd w:val="clear" w:color="auto" w:fill="FFFFFF"/>
        </w:rPr>
        <w:t>Everything stems from knowing your users, including understanding their goals, skills, preferences</w:t>
      </w:r>
      <w:r w:rsidR="00982C31">
        <w:rPr>
          <w:rFonts w:cs="Arial"/>
          <w:color w:val="333333"/>
          <w:shd w:val="clear" w:color="auto" w:fill="FFFFFF"/>
        </w:rPr>
        <w:t>,</w:t>
      </w:r>
      <w:r w:rsidR="00982C31" w:rsidRPr="00982C31">
        <w:rPr>
          <w:rFonts w:cs="Arial"/>
          <w:color w:val="333333"/>
          <w:shd w:val="clear" w:color="auto" w:fill="FFFFFF"/>
        </w:rPr>
        <w:t xml:space="preserve"> </w:t>
      </w:r>
      <w:r w:rsidR="00982C31">
        <w:rPr>
          <w:rFonts w:ascii="Helvetica" w:hAnsi="Helvetica"/>
          <w:color w:val="333333"/>
          <w:shd w:val="clear" w:color="auto" w:fill="FFFFFF"/>
        </w:rPr>
        <w:t>and tendencies</w:t>
      </w:r>
      <w:r w:rsidR="000961EF">
        <w:rPr>
          <w:rFonts w:ascii="Helvetica" w:hAnsi="Helvetica"/>
          <w:color w:val="333333"/>
          <w:shd w:val="clear" w:color="auto" w:fill="FFFFFF"/>
        </w:rPr>
        <w:t xml:space="preserve"> </w:t>
      </w:r>
      <w:r w:rsidR="00982C31">
        <w:rPr>
          <w:rFonts w:ascii="Helvetica" w:hAnsi="Helvetica"/>
          <w:color w:val="333333"/>
          <w:shd w:val="clear" w:color="auto" w:fill="FFFFFF"/>
        </w:rPr>
        <w:t>(usability.gov 2021).</w:t>
      </w:r>
      <w:r w:rsidR="00982C31">
        <w:t xml:space="preserve"> </w:t>
      </w:r>
      <w:r>
        <w:t>While the artefact is aimed at a target market of Software Developers, it remains key to consider their needs and provide a simplistic interface to interact with the application.</w:t>
      </w:r>
      <w:r w:rsidR="00500161">
        <w:t xml:space="preserve"> The end user of the artefact will only engage effectively with the solution if they are provided with an intuitive and easy to use interface, without this, the artefact risks being unsuccessful in achieving its objective.</w:t>
      </w:r>
    </w:p>
    <w:p w14:paraId="63631AA0" w14:textId="36162508" w:rsidR="001C4536" w:rsidRDefault="001C4536" w:rsidP="009D2E0D">
      <w:pPr>
        <w:pStyle w:val="Heading3"/>
        <w:spacing w:line="288" w:lineRule="auto"/>
        <w:jc w:val="both"/>
      </w:pPr>
      <w:bookmarkStart w:id="164" w:name="_Toc71122201"/>
      <w:bookmarkStart w:id="165" w:name="_Toc71572019"/>
      <w:bookmarkStart w:id="166" w:name="_Toc71727965"/>
      <w:bookmarkStart w:id="167" w:name="_Toc71728166"/>
      <w:r>
        <w:t>Bootstrap</w:t>
      </w:r>
      <w:bookmarkEnd w:id="164"/>
      <w:bookmarkEnd w:id="165"/>
      <w:bookmarkEnd w:id="166"/>
      <w:bookmarkEnd w:id="167"/>
    </w:p>
    <w:p w14:paraId="0A978445" w14:textId="52331944" w:rsidR="00284A84" w:rsidRPr="00284A84" w:rsidRDefault="00284A84" w:rsidP="009D2E0D">
      <w:pPr>
        <w:spacing w:line="288" w:lineRule="auto"/>
        <w:jc w:val="both"/>
      </w:pPr>
      <w:r>
        <w:t xml:space="preserve">As a relatively inexperienced UI developer it was important to leverage as much support as possible in this area. Bootstrap provides a framework for developing a UI which ensures consistency across browsers. Ensuring such consistency could prove a significant technical challenge so the use of a framework such as bootstrap allowed me to </w:t>
      </w:r>
      <w:r w:rsidR="00CC0E3F">
        <w:t>increase productivity</w:t>
      </w:r>
      <w:r w:rsidR="006430C3">
        <w:t>.</w:t>
      </w:r>
      <w:r w:rsidR="00CC0E3F">
        <w:t xml:space="preserve"> While Bootstrap proved advantageous in this case, there </w:t>
      </w:r>
      <w:r w:rsidR="00A72110">
        <w:t xml:space="preserve">were also drawbacks to be considered. Bootstrap applications can all have a similar look and feel which may be </w:t>
      </w:r>
      <w:r w:rsidR="007173D8">
        <w:t>perceived</w:t>
      </w:r>
      <w:r w:rsidR="00A72110">
        <w:t xml:space="preserve"> as a lack of creativity in UI development.</w:t>
      </w:r>
      <w:r w:rsidR="007173D8">
        <w:t xml:space="preserve"> There is also a learning curve associated with Bootstrap, however having previous experience with the framework ensured this </w:t>
      </w:r>
      <w:r w:rsidR="00500161">
        <w:t>did not</w:t>
      </w:r>
      <w:r w:rsidR="007173D8">
        <w:t xml:space="preserve"> impact productivity.</w:t>
      </w:r>
    </w:p>
    <w:p w14:paraId="6E969C1D" w14:textId="5B3B757B" w:rsidR="009C7DDF" w:rsidRDefault="009C7DDF" w:rsidP="009D2E0D">
      <w:pPr>
        <w:pStyle w:val="Heading2"/>
        <w:spacing w:line="288" w:lineRule="auto"/>
        <w:jc w:val="both"/>
      </w:pPr>
      <w:bookmarkStart w:id="168" w:name="_Toc71122202"/>
      <w:bookmarkStart w:id="169" w:name="_Toc71572020"/>
      <w:bookmarkStart w:id="170" w:name="_Toc71727966"/>
      <w:bookmarkStart w:id="171" w:name="_Toc71728167"/>
      <w:r>
        <w:t>Design Decisions</w:t>
      </w:r>
      <w:bookmarkEnd w:id="168"/>
      <w:bookmarkEnd w:id="169"/>
      <w:bookmarkEnd w:id="170"/>
      <w:bookmarkEnd w:id="171"/>
    </w:p>
    <w:p w14:paraId="1316E45A" w14:textId="51DE1D97" w:rsidR="006430C3" w:rsidRDefault="006430C3" w:rsidP="009D2E0D">
      <w:pPr>
        <w:spacing w:line="288" w:lineRule="auto"/>
        <w:jc w:val="both"/>
      </w:pPr>
      <w:r>
        <w:t>Any software engineering project will face a series of decisions around the designing of the solution. Some of these decisions will be fundamental elements such as the programming languages or data structures</w:t>
      </w:r>
      <w:r w:rsidR="00E16D45">
        <w:t xml:space="preserve"> required</w:t>
      </w:r>
      <w:r>
        <w:t xml:space="preserve"> while </w:t>
      </w:r>
      <w:r w:rsidR="00E16D45">
        <w:t>others</w:t>
      </w:r>
      <w:r>
        <w:t xml:space="preserve"> will be unexpected and only unearthed as the project progresses. </w:t>
      </w:r>
      <w:r w:rsidR="003E79D9">
        <w:t xml:space="preserve">This </w:t>
      </w:r>
      <w:r w:rsidR="00500161">
        <w:t>section</w:t>
      </w:r>
      <w:r>
        <w:t xml:space="preserve"> outlines the key</w:t>
      </w:r>
      <w:r w:rsidR="003E79D9">
        <w:t xml:space="preserve"> </w:t>
      </w:r>
      <w:r>
        <w:t>decisions taken throughout the delivery of the project.</w:t>
      </w:r>
    </w:p>
    <w:p w14:paraId="35593264" w14:textId="3E3514B6" w:rsidR="001E52A2" w:rsidRDefault="001E52A2" w:rsidP="001E52A2">
      <w:pPr>
        <w:pStyle w:val="Heading3"/>
        <w:spacing w:line="288" w:lineRule="auto"/>
        <w:jc w:val="both"/>
      </w:pPr>
      <w:bookmarkStart w:id="172" w:name="_Toc71727967"/>
      <w:bookmarkStart w:id="173" w:name="_Toc71728168"/>
      <w:r>
        <w:t>Linux</w:t>
      </w:r>
      <w:bookmarkEnd w:id="172"/>
      <w:bookmarkEnd w:id="173"/>
    </w:p>
    <w:p w14:paraId="51221706" w14:textId="03FBA24F" w:rsidR="001E52A2" w:rsidRDefault="001E52A2" w:rsidP="009D2E0D">
      <w:pPr>
        <w:spacing w:line="288" w:lineRule="auto"/>
        <w:jc w:val="both"/>
        <w:rPr>
          <w:noProof/>
        </w:rPr>
      </w:pPr>
      <w:r>
        <w:t xml:space="preserve">The design of the application is centred around the execution of commands in Linux environments. The decision to focus on Linux devices was taken based on the popularity of Linux devices in providing server provision as well as personal experience in the use Red Hat Enterprise Linux </w:t>
      </w:r>
      <w:r>
        <w:lastRenderedPageBreak/>
        <w:t>devices. Figure 9 displays the dominance of Linux devices in non</w:t>
      </w:r>
      <w:r w:rsidR="008312B7">
        <w:t>-</w:t>
      </w:r>
      <w:r>
        <w:t xml:space="preserve">paid deployments as well as </w:t>
      </w:r>
      <w:r w:rsidR="008312B7">
        <w:t>a significant market share of 33.9% achieved by Red Hat.</w:t>
      </w:r>
    </w:p>
    <w:p w14:paraId="36426663" w14:textId="678E532A" w:rsidR="001E52A2" w:rsidRDefault="003516B2" w:rsidP="001E52A2">
      <w:pPr>
        <w:keepNext/>
        <w:spacing w:line="288" w:lineRule="auto"/>
      </w:pPr>
      <w:r>
        <w:rPr>
          <w:noProof/>
        </w:rPr>
        <w:pict w14:anchorId="1D27A7FF">
          <v:shape id="_x0000_s1146" type="#_x0000_t75" style="position:absolute;margin-left:254.1pt;margin-top:16.3pt;width:227.5pt;height:137pt;z-index:-2;visibility:visible;mso-wrap-style:square;mso-position-horizontal-relative:text;mso-position-vertical-relative:text;mso-width-relative:page;mso-height-relative:page" wrapcoords="-71 0 -71 21482 21600 21482 21600 0 -71 0">
            <v:imagedata r:id="rId25" o:title="" croptop="19914f" cropbottom="12585f" cropleft="6588f" cropright="28080f"/>
            <w10:wrap type="square"/>
          </v:shape>
        </w:pict>
      </w:r>
      <w:r>
        <w:rPr>
          <w:noProof/>
        </w:rPr>
        <w:pict w14:anchorId="40EE7B1C">
          <v:shape id="_x0000_s1147" type="#_x0000_t75" style="position:absolute;margin-left:-.25pt;margin-top:10.8pt;width:240.5pt;height:170pt;z-index:-1;visibility:visible;mso-wrap-style:square;mso-position-horizontal-relative:text;mso-position-vertical-relative:text;mso-width-relative:page;mso-height-relative:page" wrapcoords="-67 0 -67 21505 21600 21505 21600 0 -67 0">
            <v:imagedata r:id="rId26" o:title="" croptop="19552f" cropbottom="4828f" cropleft="6044f" cropright="26894f"/>
            <w10:wrap type="square"/>
          </v:shape>
        </w:pict>
      </w:r>
      <w:r w:rsidR="001E52A2" w:rsidRPr="001E52A2">
        <w:rPr>
          <w:noProof/>
        </w:rPr>
        <w:t xml:space="preserve"> </w:t>
      </w:r>
    </w:p>
    <w:p w14:paraId="02BD9CA5" w14:textId="47F27AEA" w:rsidR="000E1FB9" w:rsidRDefault="000E1FB9" w:rsidP="000E1FB9">
      <w:pPr>
        <w:pStyle w:val="Caption"/>
        <w:jc w:val="left"/>
      </w:pPr>
    </w:p>
    <w:p w14:paraId="3C624817" w14:textId="77777777" w:rsidR="000E1FB9" w:rsidRPr="000E1FB9" w:rsidRDefault="000E1FB9" w:rsidP="000E1FB9"/>
    <w:p w14:paraId="4AB19195" w14:textId="489BEA72" w:rsidR="000E1FB9" w:rsidRPr="000E1FB9" w:rsidRDefault="001E52A2" w:rsidP="000E1FB9">
      <w:pPr>
        <w:pStyle w:val="Caption"/>
      </w:pPr>
      <w:bookmarkStart w:id="174" w:name="_Toc71728700"/>
      <w:r>
        <w:t xml:space="preserve">Figure </w:t>
      </w:r>
      <w:fldSimple w:instr=" SEQ Figure \* ARABIC ">
        <w:r w:rsidR="00DC6FDD">
          <w:rPr>
            <w:noProof/>
          </w:rPr>
          <w:t>9</w:t>
        </w:r>
      </w:fldSimple>
      <w:r>
        <w:t>: Red Hat/ Linux Market Share</w:t>
      </w:r>
      <w:r w:rsidR="008312B7">
        <w:t xml:space="preserve"> (Red Hat, 2019)</w:t>
      </w:r>
      <w:bookmarkStart w:id="175" w:name="_Toc71122203"/>
      <w:bookmarkStart w:id="176" w:name="_Toc71572021"/>
      <w:bookmarkEnd w:id="174"/>
    </w:p>
    <w:p w14:paraId="4D61DBF5" w14:textId="1795673C" w:rsidR="000E1FB9" w:rsidRPr="000E1FB9" w:rsidRDefault="00E319A5" w:rsidP="00AC36B9">
      <w:pPr>
        <w:pStyle w:val="Heading3"/>
        <w:spacing w:line="288" w:lineRule="auto"/>
        <w:jc w:val="both"/>
      </w:pPr>
      <w:bookmarkStart w:id="177" w:name="_Toc71727968"/>
      <w:bookmarkStart w:id="178" w:name="_Toc71728169"/>
      <w:bookmarkEnd w:id="175"/>
      <w:bookmarkEnd w:id="176"/>
      <w:r>
        <w:t>Programming Language Selection</w:t>
      </w:r>
      <w:bookmarkEnd w:id="177"/>
      <w:bookmarkEnd w:id="178"/>
    </w:p>
    <w:p w14:paraId="00833615" w14:textId="3E19FD94" w:rsidR="00DD291F" w:rsidRDefault="003E79D9" w:rsidP="009D2E0D">
      <w:pPr>
        <w:spacing w:line="288" w:lineRule="auto"/>
        <w:jc w:val="both"/>
      </w:pPr>
      <w:r>
        <w:t xml:space="preserve">The first challenge was to identify a programming language to facilitate the artefact. </w:t>
      </w:r>
      <w:r w:rsidR="006430C3">
        <w:t xml:space="preserve">Python’s worldwide popularity has increased massively in recent years. The Popularity of Programming Index outlined in </w:t>
      </w:r>
      <w:r w:rsidR="000E1FB9">
        <w:t>F</w:t>
      </w:r>
      <w:r w:rsidR="006430C3">
        <w:t>igure</w:t>
      </w:r>
      <w:r w:rsidR="000E1FB9">
        <w:t xml:space="preserve"> 10</w:t>
      </w:r>
      <w:r w:rsidR="006430C3">
        <w:t xml:space="preserve"> identifies that Python is currently the most popular language based on </w:t>
      </w:r>
    </w:p>
    <w:p w14:paraId="6FFB6AA1" w14:textId="47997AF2" w:rsidR="006430C3" w:rsidRDefault="006430C3" w:rsidP="009D2E0D">
      <w:pPr>
        <w:spacing w:line="288" w:lineRule="auto"/>
        <w:jc w:val="both"/>
      </w:pPr>
      <w:r>
        <w:t xml:space="preserve">analysis of how often language tutorials </w:t>
      </w:r>
      <w:proofErr w:type="gramStart"/>
      <w:r>
        <w:t>are</w:t>
      </w:r>
      <w:proofErr w:type="gramEnd"/>
      <w:r>
        <w:t xml:space="preserve"> searched on Google. This gives a clear indication of the popularity of Python.</w:t>
      </w:r>
    </w:p>
    <w:p w14:paraId="1B369235" w14:textId="77777777" w:rsidR="006430C3" w:rsidRDefault="006430C3" w:rsidP="009D2E0D">
      <w:pPr>
        <w:spacing w:line="288" w:lineRule="auto"/>
      </w:pPr>
    </w:p>
    <w:p w14:paraId="219188CA" w14:textId="77777777" w:rsidR="00AC36CF" w:rsidRDefault="005E7D78" w:rsidP="00AC36CF">
      <w:pPr>
        <w:keepNext/>
        <w:spacing w:line="288" w:lineRule="auto"/>
        <w:jc w:val="center"/>
      </w:pPr>
      <w:r>
        <w:pict w14:anchorId="533ABDAC">
          <v:shape id="_x0000_i1031" type="#_x0000_t75" style="width:341.5pt;height:292.5pt;visibility:visible" o:bordertopcolor="black" o:borderleftcolor="black" o:borderbottomcolor="black" o:borderrightcolor="black">
            <v:imagedata r:id="rId27" o:title="" croptop="14121f" cropbottom="14242f" cropleft="30629f" cropright="10683f"/>
            <w10:bordertop type="single" width="4"/>
            <w10:borderleft type="single" width="4"/>
            <w10:borderbottom type="single" width="4"/>
            <w10:borderright type="single" width="4"/>
          </v:shape>
        </w:pict>
      </w:r>
    </w:p>
    <w:p w14:paraId="09ED2E58" w14:textId="2EB2493A" w:rsidR="006430C3" w:rsidRDefault="00AC36CF" w:rsidP="00AC36CF">
      <w:pPr>
        <w:pStyle w:val="Caption"/>
      </w:pPr>
      <w:bookmarkStart w:id="179" w:name="_Toc71578633"/>
      <w:bookmarkStart w:id="180" w:name="_Toc71728701"/>
      <w:r>
        <w:t xml:space="preserve">Figure </w:t>
      </w:r>
      <w:fldSimple w:instr=" SEQ Figure \* ARABIC ">
        <w:r w:rsidR="00DC6FDD">
          <w:rPr>
            <w:noProof/>
          </w:rPr>
          <w:t>10</w:t>
        </w:r>
      </w:fldSimple>
      <w:r>
        <w:t>: Popularity of Programming Languages (PYPL 2021)</w:t>
      </w:r>
      <w:bookmarkEnd w:id="179"/>
      <w:bookmarkEnd w:id="180"/>
    </w:p>
    <w:p w14:paraId="0277E6D3" w14:textId="402A34EF" w:rsidR="006430C3" w:rsidRDefault="008312B7" w:rsidP="009D2E0D">
      <w:pPr>
        <w:spacing w:line="288" w:lineRule="auto"/>
        <w:jc w:val="both"/>
      </w:pPr>
      <w:r>
        <w:br w:type="page"/>
      </w:r>
      <w:r w:rsidR="006430C3">
        <w:lastRenderedPageBreak/>
        <w:t>In considering which language to utilise in this project, I approached the decision having experience with both Java and Python. Figure</w:t>
      </w:r>
      <w:r w:rsidR="00BA1A5E">
        <w:t xml:space="preserve"> 6</w:t>
      </w:r>
      <w:r w:rsidR="006430C3">
        <w:t xml:space="preserve"> below outlines </w:t>
      </w:r>
      <w:r w:rsidR="00BA1A5E">
        <w:t xml:space="preserve">some key features </w:t>
      </w:r>
      <w:r w:rsidR="006430C3">
        <w:t>of the two languages</w:t>
      </w:r>
      <w:r w:rsidR="00BA1A5E">
        <w:t>.</w:t>
      </w:r>
    </w:p>
    <w:p w14:paraId="11487684" w14:textId="6CCF0BEF" w:rsidR="00EE2F51" w:rsidRDefault="003516B2" w:rsidP="009D2E0D">
      <w:pPr>
        <w:spacing w:line="288" w:lineRule="auto"/>
        <w:jc w:val="both"/>
      </w:pPr>
      <w:r>
        <w:rPr>
          <w:noProof/>
        </w:rPr>
        <w:pict w14:anchorId="23416223">
          <v:shape id="_x0000_s1117" type="#_x0000_t75" style="position:absolute;left:0;text-align:left;margin-left:11.4pt;margin-top:8.3pt;width:210pt;height:136pt;z-index:15;visibility:visible;mso-wrap-style:square;mso-position-horizontal-relative:text;mso-position-vertical-relative:text;mso-width-relative:page;mso-height-relative:page">
            <v:imagedata r:id="rId28" o:title="" croptop="26311f" cropbottom="18828f" cropleft="21355f" cropright="26486f"/>
            <w10:wrap type="square"/>
          </v:shape>
        </w:pict>
      </w:r>
      <w:r>
        <w:rPr>
          <w:noProof/>
        </w:rPr>
        <w:pict w14:anchorId="7992D2B0">
          <v:shape id="Picture 1" o:spid="_x0000_s1116" type="#_x0000_t75" style="position:absolute;left:0;text-align:left;margin-left:283.8pt;margin-top:4.25pt;width:173pt;height:133pt;z-index:14;visibility:visible;mso-wrap-style:square;mso-position-horizontal-relative:text;mso-position-vertical-relative:text;mso-width-relative:page;mso-height-relative:page">
            <v:imagedata r:id="rId29" o:title="" croptop="19069f" cropbottom="21121f" cropleft="40022f" cropright="6927f"/>
            <w10:wrap type="square"/>
          </v:shape>
        </w:pict>
      </w:r>
    </w:p>
    <w:p w14:paraId="6E5B4CF0" w14:textId="07D8C3E0" w:rsidR="00EE2F51" w:rsidRDefault="00EE2F51" w:rsidP="00EE2F51">
      <w:pPr>
        <w:keepNext/>
        <w:spacing w:line="288" w:lineRule="auto"/>
        <w:jc w:val="both"/>
      </w:pPr>
    </w:p>
    <w:p w14:paraId="106085AB" w14:textId="77777777" w:rsidR="00B00794" w:rsidRDefault="00B00794" w:rsidP="00EE2F51">
      <w:pPr>
        <w:pStyle w:val="Caption"/>
        <w:jc w:val="both"/>
      </w:pPr>
    </w:p>
    <w:p w14:paraId="01AEAF82" w14:textId="77777777" w:rsidR="00B00794" w:rsidRDefault="00B00794" w:rsidP="00EE2F51">
      <w:pPr>
        <w:pStyle w:val="Caption"/>
        <w:jc w:val="both"/>
      </w:pPr>
    </w:p>
    <w:p w14:paraId="164C1079" w14:textId="77777777" w:rsidR="00B00794" w:rsidRDefault="00B00794" w:rsidP="00EE2F51">
      <w:pPr>
        <w:pStyle w:val="Caption"/>
        <w:jc w:val="both"/>
      </w:pPr>
    </w:p>
    <w:p w14:paraId="25BEBF3C" w14:textId="77777777" w:rsidR="00B00794" w:rsidRDefault="00B00794" w:rsidP="00EE2F51">
      <w:pPr>
        <w:pStyle w:val="Caption"/>
        <w:jc w:val="both"/>
      </w:pPr>
    </w:p>
    <w:p w14:paraId="249D69B8" w14:textId="77777777" w:rsidR="00B00794" w:rsidRDefault="00B00794" w:rsidP="00EE2F51">
      <w:pPr>
        <w:pStyle w:val="Caption"/>
        <w:jc w:val="both"/>
      </w:pPr>
    </w:p>
    <w:p w14:paraId="43C191DA" w14:textId="77777777" w:rsidR="00B00794" w:rsidRDefault="00B00794" w:rsidP="00EE2F51">
      <w:pPr>
        <w:pStyle w:val="Caption"/>
        <w:jc w:val="both"/>
      </w:pPr>
    </w:p>
    <w:p w14:paraId="0252A35A" w14:textId="0BF82CD1" w:rsidR="00EE2F51" w:rsidRPr="00EE2F51" w:rsidRDefault="00EE2F51" w:rsidP="00F3761E">
      <w:pPr>
        <w:pStyle w:val="Caption"/>
        <w:jc w:val="both"/>
      </w:pPr>
      <w:bookmarkStart w:id="181" w:name="_Toc71578634"/>
      <w:bookmarkStart w:id="182" w:name="_Toc71728702"/>
      <w:r>
        <w:t xml:space="preserve">Figure </w:t>
      </w:r>
      <w:fldSimple w:instr=" SEQ Figure \* ARABIC ">
        <w:r w:rsidR="00DC6FDD">
          <w:rPr>
            <w:noProof/>
          </w:rPr>
          <w:t>11</w:t>
        </w:r>
      </w:fldSimple>
      <w:r>
        <w:t>: Features of Java and Python (</w:t>
      </w:r>
      <w:proofErr w:type="spellStart"/>
      <w:r>
        <w:t>Khoirom</w:t>
      </w:r>
      <w:proofErr w:type="spellEnd"/>
      <w:r>
        <w:t xml:space="preserve"> et al. 2020)</w:t>
      </w:r>
      <w:bookmarkEnd w:id="181"/>
      <w:bookmarkEnd w:id="182"/>
    </w:p>
    <w:p w14:paraId="4D743B5E" w14:textId="390EE63D" w:rsidR="000E1FB9" w:rsidRDefault="00BA1A5E" w:rsidP="009D2E0D">
      <w:pPr>
        <w:spacing w:line="288" w:lineRule="auto"/>
        <w:jc w:val="both"/>
      </w:pPr>
      <w:r>
        <w:t xml:space="preserve">Python was the final choice with its ease of use proving an attraction for a relatively inexperienced developer as well as offering object-oriented capabilities. </w:t>
      </w:r>
      <w:r w:rsidR="006430C3">
        <w:t xml:space="preserve">In reaching the decision to proceed with Python, it was also important to consider dependency management. Python offers a “Virtual Environment” which provides a </w:t>
      </w:r>
      <w:r w:rsidR="00500161">
        <w:t>P</w:t>
      </w:r>
      <w:r w:rsidR="006430C3">
        <w:t xml:space="preserve">ython installation which is local to </w:t>
      </w:r>
      <w:r w:rsidR="00BE23D3">
        <w:t>the</w:t>
      </w:r>
      <w:r w:rsidR="006430C3">
        <w:t xml:space="preserve"> application. Upon activation, any third</w:t>
      </w:r>
      <w:r w:rsidR="00FE4AF1">
        <w:t>-</w:t>
      </w:r>
      <w:r w:rsidR="006430C3">
        <w:t xml:space="preserve">party dependencies which are installed will be packaged locally with </w:t>
      </w:r>
      <w:r w:rsidR="00500161">
        <w:t>the</w:t>
      </w:r>
      <w:r w:rsidR="006430C3">
        <w:t xml:space="preserve"> application, meaning that </w:t>
      </w:r>
      <w:r w:rsidR="00FE4AF1">
        <w:t>the dependencies of each application</w:t>
      </w:r>
      <w:r w:rsidR="006430C3">
        <w:t xml:space="preserve"> remain self</w:t>
      </w:r>
      <w:r w:rsidR="00FE4AF1">
        <w:t>-</w:t>
      </w:r>
      <w:r w:rsidR="006430C3">
        <w:t>contained and are not installed globally</w:t>
      </w:r>
      <w:r w:rsidR="00E16D45">
        <w:t>.</w:t>
      </w:r>
      <w:r w:rsidR="006430C3">
        <w:t xml:space="preserve"> </w:t>
      </w:r>
      <w:r w:rsidR="00E16D45">
        <w:t>This ensures that issues are not encountered when working across multiple projects</w:t>
      </w:r>
    </w:p>
    <w:p w14:paraId="2B650B9D" w14:textId="7B5CFAD0" w:rsidR="000E1FB9" w:rsidRPr="000417ED" w:rsidRDefault="000E1FB9" w:rsidP="000E1FB9">
      <w:pPr>
        <w:pStyle w:val="Heading3"/>
        <w:spacing w:line="288" w:lineRule="auto"/>
        <w:jc w:val="both"/>
      </w:pPr>
      <w:bookmarkStart w:id="183" w:name="_Toc71727969"/>
      <w:bookmarkStart w:id="184" w:name="_Toc71728170"/>
      <w:r>
        <w:t>Frameworks</w:t>
      </w:r>
      <w:bookmarkEnd w:id="183"/>
      <w:bookmarkEnd w:id="184"/>
    </w:p>
    <w:p w14:paraId="20B719CA" w14:textId="1BD9762B" w:rsidR="000E1FB9" w:rsidRPr="006430C3" w:rsidRDefault="005E7D78" w:rsidP="009D2E0D">
      <w:pPr>
        <w:spacing w:line="288" w:lineRule="auto"/>
        <w:jc w:val="both"/>
      </w:pPr>
      <w:r>
        <w:t>A s</w:t>
      </w:r>
      <w:r>
        <w:t>oftware framework is an abstraction layer that provides software libraries that offer solutions for most common programming problems</w:t>
      </w:r>
      <w:r>
        <w:t xml:space="preserve"> (</w:t>
      </w:r>
      <w:proofErr w:type="spellStart"/>
      <w:r>
        <w:t>Vuksanovic</w:t>
      </w:r>
      <w:proofErr w:type="spellEnd"/>
      <w:r>
        <w:t xml:space="preserve"> and </w:t>
      </w:r>
      <w:proofErr w:type="spellStart"/>
      <w:r>
        <w:t>Sudarevic</w:t>
      </w:r>
      <w:proofErr w:type="spellEnd"/>
      <w:r>
        <w:t xml:space="preserve"> 2011). There </w:t>
      </w:r>
      <w:proofErr w:type="gramStart"/>
      <w:r>
        <w:t>are</w:t>
      </w:r>
      <w:proofErr w:type="gramEnd"/>
      <w:r>
        <w:t xml:space="preserve"> a wealth of frameworks available across most programming languages and while frameworks can provide advantages</w:t>
      </w:r>
      <w:r w:rsidR="007A35B2">
        <w:t xml:space="preserve"> through</w:t>
      </w:r>
      <w:r>
        <w:t xml:space="preserve"> set standards, consistency and </w:t>
      </w:r>
      <w:r w:rsidR="007A35B2">
        <w:t>predictability as well as offering thoroughly tested libraries, there can be drawbacks with strict conventions hindering flexibility and creativity as well as an often steep learning curve (</w:t>
      </w:r>
      <w:proofErr w:type="spellStart"/>
      <w:r w:rsidR="007A35B2">
        <w:t>Vuksanovic</w:t>
      </w:r>
      <w:proofErr w:type="spellEnd"/>
      <w:r w:rsidR="007A35B2">
        <w:t xml:space="preserve"> and </w:t>
      </w:r>
      <w:proofErr w:type="spellStart"/>
      <w:r w:rsidR="007A35B2">
        <w:t>Sudarevic</w:t>
      </w:r>
      <w:proofErr w:type="spellEnd"/>
      <w:r w:rsidR="007A35B2">
        <w:t xml:space="preserve"> 2011</w:t>
      </w:r>
      <w:r w:rsidR="007A35B2">
        <w:t xml:space="preserve">). In the case of the </w:t>
      </w:r>
      <w:proofErr w:type="gramStart"/>
      <w:r w:rsidR="007A35B2">
        <w:t>artefact</w:t>
      </w:r>
      <w:proofErr w:type="gramEnd"/>
      <w:r w:rsidR="007A35B2">
        <w:t xml:space="preserve"> it was deemed that the consistency offered outweighed the difficulties in learning a framework so I chose adopt a Python framework in the development of the application.</w:t>
      </w:r>
    </w:p>
    <w:p w14:paraId="2FE1E707" w14:textId="0C3DC6E5" w:rsidR="000E1FB9" w:rsidRDefault="000E1FB9" w:rsidP="002D0A1E">
      <w:pPr>
        <w:pStyle w:val="Heading3"/>
        <w:spacing w:line="288" w:lineRule="auto"/>
        <w:jc w:val="both"/>
      </w:pPr>
      <w:bookmarkStart w:id="185" w:name="_Toc71727970"/>
      <w:bookmarkStart w:id="186" w:name="_Toc71728171"/>
      <w:r>
        <w:t>Framework Selection</w:t>
      </w:r>
      <w:bookmarkEnd w:id="185"/>
      <w:bookmarkEnd w:id="186"/>
    </w:p>
    <w:p w14:paraId="07D07DFB" w14:textId="77777777" w:rsidR="008877B7" w:rsidRDefault="007A35B2" w:rsidP="009D2E0D">
      <w:pPr>
        <w:spacing w:line="288" w:lineRule="auto"/>
        <w:jc w:val="both"/>
      </w:pPr>
      <w:r>
        <w:t>The two</w:t>
      </w:r>
      <w:r w:rsidR="008877B7">
        <w:t xml:space="preserve"> most</w:t>
      </w:r>
      <w:r>
        <w:t xml:space="preserve"> prominent frameworks in Python are Flask and Django</w:t>
      </w:r>
      <w:r w:rsidR="008877B7">
        <w:t>, as outlined in Figure 13</w:t>
      </w:r>
      <w:r>
        <w:t>. Both are</w:t>
      </w:r>
      <w:r w:rsidR="008877B7">
        <w:t xml:space="preserve"> mature frameworks, so it was important to consider both options in the development of the artefact. </w:t>
      </w:r>
    </w:p>
    <w:p w14:paraId="48B53E22" w14:textId="77777777" w:rsidR="008877B7" w:rsidRDefault="008877B7" w:rsidP="009D2E0D">
      <w:pPr>
        <w:spacing w:line="288" w:lineRule="auto"/>
        <w:jc w:val="both"/>
      </w:pPr>
    </w:p>
    <w:p w14:paraId="2A706F45" w14:textId="647DC9D8" w:rsidR="009E593A" w:rsidRDefault="001C4536" w:rsidP="009D2E0D">
      <w:pPr>
        <w:spacing w:line="288" w:lineRule="auto"/>
        <w:jc w:val="both"/>
      </w:pPr>
      <w:r>
        <w:t xml:space="preserve">Flask is a </w:t>
      </w:r>
      <w:r w:rsidR="00DD291F">
        <w:t>micro</w:t>
      </w:r>
      <w:r>
        <w:t xml:space="preserve">framework </w:t>
      </w:r>
      <w:r w:rsidR="006430C3">
        <w:t>with the ability</w:t>
      </w:r>
      <w:r>
        <w:t xml:space="preserve"> to scale up into more complex applications. </w:t>
      </w:r>
      <w:r w:rsidR="00DD291F" w:rsidRPr="00DD291F">
        <w:rPr>
          <w:rFonts w:cs="Arial"/>
          <w:szCs w:val="22"/>
          <w:shd w:val="clear" w:color="auto" w:fill="FFFFFF"/>
        </w:rPr>
        <w:t>The “micro” in microframework means Flask aims to keep the core simple but extensible</w:t>
      </w:r>
      <w:r w:rsidR="00DD291F">
        <w:rPr>
          <w:rFonts w:cs="Arial"/>
          <w:szCs w:val="22"/>
          <w:shd w:val="clear" w:color="auto" w:fill="FFFFFF"/>
        </w:rPr>
        <w:t xml:space="preserve"> (Pallets Project 2021). </w:t>
      </w:r>
      <w:r w:rsidRPr="00DD291F">
        <w:rPr>
          <w:rFonts w:cs="Arial"/>
          <w:szCs w:val="22"/>
        </w:rPr>
        <w:t xml:space="preserve">As </w:t>
      </w:r>
      <w:r>
        <w:t>a framework I had some previous experience with Flask</w:t>
      </w:r>
      <w:r w:rsidR="00500161">
        <w:t>,</w:t>
      </w:r>
      <w:r>
        <w:t xml:space="preserve"> and</w:t>
      </w:r>
      <w:r w:rsidR="00500161">
        <w:t xml:space="preserve"> </w:t>
      </w:r>
      <w:r>
        <w:t xml:space="preserve">was aware of its simplicity, particularly for beginners. Flask is also packaged with a built-in development server which allows for very effective debugging. While Flask provides a very simple and effective development environment, it does also come with inherent drawbacks in that </w:t>
      </w:r>
      <w:r w:rsidR="009E593A">
        <w:t xml:space="preserve">Flask as a framework does not hold strict conventions, which can prove problematic for inexperienced developers. </w:t>
      </w:r>
      <w:r w:rsidR="001A5FF6" w:rsidRPr="001A5FF6">
        <w:rPr>
          <w:rFonts w:cs="Arial"/>
          <w:szCs w:val="22"/>
          <w:shd w:val="clear" w:color="auto" w:fill="FFFFFF"/>
        </w:rPr>
        <w:t>Flask offers suggestions</w:t>
      </w:r>
      <w:r w:rsidR="001A5FF6">
        <w:rPr>
          <w:rFonts w:cs="Arial"/>
          <w:szCs w:val="22"/>
          <w:shd w:val="clear" w:color="auto" w:fill="FFFFFF"/>
        </w:rPr>
        <w:t xml:space="preserve"> </w:t>
      </w:r>
      <w:r w:rsidR="001A5FF6" w:rsidRPr="001A5FF6">
        <w:rPr>
          <w:rFonts w:cs="Arial"/>
          <w:szCs w:val="22"/>
          <w:shd w:val="clear" w:color="auto" w:fill="FFFFFF"/>
        </w:rPr>
        <w:t>but does</w:t>
      </w:r>
      <w:r w:rsidR="001A5FF6">
        <w:rPr>
          <w:rFonts w:cs="Arial"/>
          <w:szCs w:val="22"/>
          <w:shd w:val="clear" w:color="auto" w:fill="FFFFFF"/>
        </w:rPr>
        <w:t xml:space="preserve"> not</w:t>
      </w:r>
      <w:r w:rsidR="001A5FF6" w:rsidRPr="001A5FF6">
        <w:rPr>
          <w:rFonts w:cs="Arial"/>
          <w:szCs w:val="22"/>
          <w:shd w:val="clear" w:color="auto" w:fill="FFFFFF"/>
        </w:rPr>
        <w:t xml:space="preserve"> enforce any dependencies or project layout. It is up to the developer to choose the tools and libraries they want to use</w:t>
      </w:r>
      <w:r w:rsidR="001A5FF6">
        <w:rPr>
          <w:rFonts w:cs="Arial"/>
          <w:szCs w:val="22"/>
          <w:shd w:val="clear" w:color="auto" w:fill="FFFFFF"/>
        </w:rPr>
        <w:t xml:space="preserve"> </w:t>
      </w:r>
      <w:r w:rsidR="001A5FF6" w:rsidRPr="001A5FF6">
        <w:rPr>
          <w:rFonts w:cs="Arial"/>
          <w:szCs w:val="22"/>
          <w:shd w:val="clear" w:color="auto" w:fill="FFFFFF"/>
        </w:rPr>
        <w:t>(</w:t>
      </w:r>
      <w:r w:rsidR="001A5FF6">
        <w:rPr>
          <w:rFonts w:cs="Arial"/>
          <w:szCs w:val="22"/>
          <w:shd w:val="clear" w:color="auto" w:fill="FFFFFF"/>
        </w:rPr>
        <w:t>Pallets Project 2021</w:t>
      </w:r>
      <w:r w:rsidR="001A5FF6" w:rsidRPr="001A5FF6">
        <w:rPr>
          <w:rFonts w:cs="Arial"/>
          <w:szCs w:val="22"/>
          <w:shd w:val="clear" w:color="auto" w:fill="FFFFFF"/>
        </w:rPr>
        <w:t>).</w:t>
      </w:r>
      <w:r w:rsidR="001A5FF6">
        <w:rPr>
          <w:rFonts w:cs="Arial"/>
          <w:szCs w:val="22"/>
          <w:shd w:val="clear" w:color="auto" w:fill="FFFFFF"/>
        </w:rPr>
        <w:t xml:space="preserve"> </w:t>
      </w:r>
      <w:r w:rsidR="000E1FB9">
        <w:t xml:space="preserve">Frameworks which provide a </w:t>
      </w:r>
      <w:r w:rsidR="000E1FB9">
        <w:lastRenderedPageBreak/>
        <w:t>more enforced structure</w:t>
      </w:r>
      <w:r w:rsidR="009E593A">
        <w:t xml:space="preserve"> such as Django provide a</w:t>
      </w:r>
      <w:r w:rsidR="00FD3158">
        <w:t xml:space="preserve"> </w:t>
      </w:r>
      <w:r w:rsidR="009E593A">
        <w:t xml:space="preserve">clear </w:t>
      </w:r>
      <w:r w:rsidR="005F05BD">
        <w:t xml:space="preserve">convention </w:t>
      </w:r>
      <w:r w:rsidR="000E1FB9">
        <w:t>which</w:t>
      </w:r>
      <w:r w:rsidR="009E593A">
        <w:t xml:space="preserve"> means that there is a clearly defined path which ensure</w:t>
      </w:r>
      <w:r w:rsidR="005F05BD">
        <w:t>s</w:t>
      </w:r>
      <w:r w:rsidR="009E593A">
        <w:t xml:space="preserve"> the framework is used as it was originally intended.</w:t>
      </w:r>
    </w:p>
    <w:p w14:paraId="28501819" w14:textId="77777777" w:rsidR="00DD291F" w:rsidRDefault="00DD291F" w:rsidP="009D2E0D">
      <w:pPr>
        <w:spacing w:line="288"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7"/>
        <w:gridCol w:w="4927"/>
      </w:tblGrid>
      <w:tr w:rsidR="00FD3158" w14:paraId="1799FB6A" w14:textId="77777777" w:rsidTr="007C2BDD">
        <w:tc>
          <w:tcPr>
            <w:tcW w:w="4927" w:type="dxa"/>
            <w:shd w:val="clear" w:color="auto" w:fill="auto"/>
          </w:tcPr>
          <w:p w14:paraId="41A07FDE" w14:textId="562AE1B8" w:rsidR="00FD3158" w:rsidRPr="007C2BDD" w:rsidRDefault="00FD3158" w:rsidP="009D2E0D">
            <w:pPr>
              <w:spacing w:line="288" w:lineRule="auto"/>
              <w:rPr>
                <w:b/>
                <w:bCs/>
              </w:rPr>
            </w:pPr>
            <w:r w:rsidRPr="007C2BDD">
              <w:rPr>
                <w:b/>
                <w:bCs/>
              </w:rPr>
              <w:t>Django</w:t>
            </w:r>
          </w:p>
        </w:tc>
        <w:tc>
          <w:tcPr>
            <w:tcW w:w="4927" w:type="dxa"/>
            <w:shd w:val="clear" w:color="auto" w:fill="auto"/>
          </w:tcPr>
          <w:p w14:paraId="45563772" w14:textId="253EA6E5" w:rsidR="00FD3158" w:rsidRPr="007C2BDD" w:rsidRDefault="00FD3158" w:rsidP="009D2E0D">
            <w:pPr>
              <w:spacing w:line="288" w:lineRule="auto"/>
              <w:rPr>
                <w:b/>
                <w:bCs/>
              </w:rPr>
            </w:pPr>
            <w:r w:rsidRPr="007C2BDD">
              <w:rPr>
                <w:b/>
                <w:bCs/>
              </w:rPr>
              <w:t>Flask</w:t>
            </w:r>
          </w:p>
        </w:tc>
      </w:tr>
      <w:tr w:rsidR="00FD3158" w14:paraId="1E08554E" w14:textId="77777777" w:rsidTr="007C2BDD">
        <w:tc>
          <w:tcPr>
            <w:tcW w:w="4927" w:type="dxa"/>
            <w:shd w:val="clear" w:color="auto" w:fill="auto"/>
          </w:tcPr>
          <w:p w14:paraId="094ED3AC" w14:textId="39AAA14F" w:rsidR="00FD3158" w:rsidRDefault="00FD3158" w:rsidP="009D2E0D">
            <w:pPr>
              <w:spacing w:line="288" w:lineRule="auto"/>
            </w:pPr>
            <w:r>
              <w:t>Provides in built features including ORM</w:t>
            </w:r>
          </w:p>
        </w:tc>
        <w:tc>
          <w:tcPr>
            <w:tcW w:w="4927" w:type="dxa"/>
            <w:shd w:val="clear" w:color="auto" w:fill="auto"/>
          </w:tcPr>
          <w:p w14:paraId="301B2FDF" w14:textId="7B688710" w:rsidR="00FD3158" w:rsidRDefault="00FD3158" w:rsidP="009D2E0D">
            <w:pPr>
              <w:spacing w:line="288" w:lineRule="auto"/>
            </w:pPr>
            <w:r>
              <w:t>ORM not in-built, installed from third party</w:t>
            </w:r>
          </w:p>
        </w:tc>
      </w:tr>
      <w:tr w:rsidR="00FD3158" w14:paraId="21849BF7" w14:textId="77777777" w:rsidTr="007C2BDD">
        <w:tc>
          <w:tcPr>
            <w:tcW w:w="4927" w:type="dxa"/>
            <w:shd w:val="clear" w:color="auto" w:fill="auto"/>
          </w:tcPr>
          <w:p w14:paraId="40BD5C44" w14:textId="168B82CF" w:rsidR="00FD3158" w:rsidRDefault="00FD3158" w:rsidP="009D2E0D">
            <w:pPr>
              <w:spacing w:line="288" w:lineRule="auto"/>
            </w:pPr>
            <w:r>
              <w:t>Offers templating</w:t>
            </w:r>
          </w:p>
        </w:tc>
        <w:tc>
          <w:tcPr>
            <w:tcW w:w="4927" w:type="dxa"/>
            <w:shd w:val="clear" w:color="auto" w:fill="auto"/>
          </w:tcPr>
          <w:p w14:paraId="3B8968C2" w14:textId="242EB250" w:rsidR="00FD3158" w:rsidRDefault="00FD3158" w:rsidP="009D2E0D">
            <w:pPr>
              <w:spacing w:line="288" w:lineRule="auto"/>
            </w:pPr>
            <w:r>
              <w:t>Offers templating</w:t>
            </w:r>
          </w:p>
        </w:tc>
      </w:tr>
      <w:tr w:rsidR="00FD3158" w14:paraId="65853748" w14:textId="77777777" w:rsidTr="007C2BDD">
        <w:tc>
          <w:tcPr>
            <w:tcW w:w="4927" w:type="dxa"/>
            <w:shd w:val="clear" w:color="auto" w:fill="auto"/>
          </w:tcPr>
          <w:p w14:paraId="77602320" w14:textId="3A68184D" w:rsidR="00FD3158" w:rsidRDefault="00FD3158" w:rsidP="009D2E0D">
            <w:pPr>
              <w:spacing w:line="288" w:lineRule="auto"/>
            </w:pPr>
            <w:r>
              <w:t>Better for more standard web applications</w:t>
            </w:r>
          </w:p>
        </w:tc>
        <w:tc>
          <w:tcPr>
            <w:tcW w:w="4927" w:type="dxa"/>
            <w:shd w:val="clear" w:color="auto" w:fill="auto"/>
          </w:tcPr>
          <w:p w14:paraId="3E307F02" w14:textId="53F53E84" w:rsidR="00FD3158" w:rsidRDefault="00FD3158" w:rsidP="00DD291F">
            <w:pPr>
              <w:keepNext/>
              <w:spacing w:line="288" w:lineRule="auto"/>
            </w:pPr>
            <w:r>
              <w:t>Better for more custom architecture</w:t>
            </w:r>
          </w:p>
        </w:tc>
      </w:tr>
    </w:tbl>
    <w:p w14:paraId="1CE9C0CD" w14:textId="60064A37" w:rsidR="004A2B9E" w:rsidRDefault="00DD291F" w:rsidP="00DD291F">
      <w:pPr>
        <w:pStyle w:val="Caption"/>
      </w:pPr>
      <w:bookmarkStart w:id="187" w:name="_Toc71728703"/>
      <w:r>
        <w:t xml:space="preserve">Figure </w:t>
      </w:r>
      <w:fldSimple w:instr=" SEQ Figure \* ARABIC ">
        <w:r w:rsidR="00DC6FDD">
          <w:rPr>
            <w:noProof/>
          </w:rPr>
          <w:t>12</w:t>
        </w:r>
      </w:fldSimple>
      <w:r>
        <w:t>: Django and Flask Comparison</w:t>
      </w:r>
      <w:bookmarkEnd w:id="187"/>
    </w:p>
    <w:p w14:paraId="1B1FD214" w14:textId="105C58E2" w:rsidR="007173D8" w:rsidRDefault="00FD3158" w:rsidP="009D2E0D">
      <w:pPr>
        <w:spacing w:line="288" w:lineRule="auto"/>
        <w:jc w:val="both"/>
      </w:pPr>
      <w:r>
        <w:t>On the balance of the</w:t>
      </w:r>
      <w:r w:rsidR="00B749E6">
        <w:t xml:space="preserve"> </w:t>
      </w:r>
      <w:r>
        <w:t xml:space="preserve">research conducted </w:t>
      </w:r>
      <w:r w:rsidR="00B749E6">
        <w:t>I concluded that Flask was a more favourable option in providing a level of flexibility for a relatively inexperienced developer</w:t>
      </w:r>
      <w:r w:rsidR="007173D8">
        <w:t>, this decision is further enhanced by the Python Developers Survey outlined in Figure</w:t>
      </w:r>
      <w:r w:rsidR="001A5FF6">
        <w:t xml:space="preserve"> 12</w:t>
      </w:r>
      <w:r w:rsidR="007173D8">
        <w:t xml:space="preserve"> which confirms Flask as the most popular Web Framework for 2020</w:t>
      </w:r>
      <w:r w:rsidR="00B749E6">
        <w:t xml:space="preserve">. </w:t>
      </w:r>
    </w:p>
    <w:p w14:paraId="46D0CDA4" w14:textId="49D76CCA" w:rsidR="00120122" w:rsidRDefault="003516B2" w:rsidP="009D2E0D">
      <w:pPr>
        <w:spacing w:line="288" w:lineRule="auto"/>
        <w:jc w:val="both"/>
      </w:pPr>
      <w:r>
        <w:rPr>
          <w:noProof/>
        </w:rPr>
        <w:pict w14:anchorId="35240917">
          <v:shape id="_x0000_s1057" type="#_x0000_t75" style="position:absolute;left:0;text-align:left;margin-left:115.5pt;margin-top:.95pt;width:250.25pt;height:224.6pt;z-index:8;visibility:visible">
            <v:imagedata r:id="rId30" o:title="" croptop="17380f" cropbottom="12634f" cropleft="68f" cropright="43225f"/>
            <w10:wrap type="square"/>
          </v:shape>
        </w:pict>
      </w:r>
    </w:p>
    <w:p w14:paraId="51870B71" w14:textId="77777777" w:rsidR="00BA1A5E" w:rsidRDefault="00BA1A5E" w:rsidP="009D2E0D">
      <w:pPr>
        <w:spacing w:line="288" w:lineRule="auto"/>
        <w:jc w:val="both"/>
      </w:pPr>
    </w:p>
    <w:p w14:paraId="4DE26FF6" w14:textId="77777777" w:rsidR="00BA1A5E" w:rsidRDefault="00BA1A5E" w:rsidP="009D2E0D">
      <w:pPr>
        <w:spacing w:line="288" w:lineRule="auto"/>
        <w:jc w:val="both"/>
      </w:pPr>
    </w:p>
    <w:p w14:paraId="038E47F6" w14:textId="77777777" w:rsidR="00BA1A5E" w:rsidRDefault="00BA1A5E" w:rsidP="009D2E0D">
      <w:pPr>
        <w:spacing w:line="288" w:lineRule="auto"/>
        <w:jc w:val="both"/>
      </w:pPr>
    </w:p>
    <w:p w14:paraId="25421B0D" w14:textId="77777777" w:rsidR="00BA1A5E" w:rsidRDefault="00BA1A5E" w:rsidP="009D2E0D">
      <w:pPr>
        <w:spacing w:line="288" w:lineRule="auto"/>
        <w:jc w:val="both"/>
      </w:pPr>
    </w:p>
    <w:p w14:paraId="52630E52" w14:textId="77777777" w:rsidR="00BA1A5E" w:rsidRDefault="00BA1A5E" w:rsidP="009D2E0D">
      <w:pPr>
        <w:spacing w:line="288" w:lineRule="auto"/>
        <w:jc w:val="both"/>
      </w:pPr>
    </w:p>
    <w:p w14:paraId="71ABA61F" w14:textId="77777777" w:rsidR="00BA1A5E" w:rsidRDefault="00BA1A5E" w:rsidP="009D2E0D">
      <w:pPr>
        <w:spacing w:line="288" w:lineRule="auto"/>
        <w:jc w:val="both"/>
      </w:pPr>
    </w:p>
    <w:p w14:paraId="6316A571" w14:textId="77777777" w:rsidR="00BA1A5E" w:rsidRDefault="00BA1A5E" w:rsidP="009D2E0D">
      <w:pPr>
        <w:spacing w:line="288" w:lineRule="auto"/>
        <w:jc w:val="both"/>
      </w:pPr>
    </w:p>
    <w:p w14:paraId="00BF0C34" w14:textId="77777777" w:rsidR="00BA1A5E" w:rsidRDefault="00BA1A5E" w:rsidP="009D2E0D">
      <w:pPr>
        <w:spacing w:line="288" w:lineRule="auto"/>
        <w:jc w:val="both"/>
      </w:pPr>
    </w:p>
    <w:p w14:paraId="0FBBB53E" w14:textId="77777777" w:rsidR="00BA1A5E" w:rsidRDefault="00BA1A5E" w:rsidP="009D2E0D">
      <w:pPr>
        <w:spacing w:line="288" w:lineRule="auto"/>
        <w:jc w:val="both"/>
      </w:pPr>
    </w:p>
    <w:p w14:paraId="301950AA" w14:textId="77777777" w:rsidR="00BA1A5E" w:rsidRDefault="00BA1A5E" w:rsidP="009D2E0D">
      <w:pPr>
        <w:spacing w:line="288" w:lineRule="auto"/>
        <w:jc w:val="both"/>
      </w:pPr>
    </w:p>
    <w:p w14:paraId="4A5AACE3" w14:textId="77777777" w:rsidR="00BA1A5E" w:rsidRDefault="00BA1A5E" w:rsidP="009D2E0D">
      <w:pPr>
        <w:spacing w:line="288" w:lineRule="auto"/>
        <w:jc w:val="both"/>
      </w:pPr>
    </w:p>
    <w:p w14:paraId="1506E21B" w14:textId="77777777" w:rsidR="00BA1A5E" w:rsidRDefault="00BA1A5E" w:rsidP="009D2E0D">
      <w:pPr>
        <w:spacing w:line="288" w:lineRule="auto"/>
        <w:jc w:val="both"/>
      </w:pPr>
    </w:p>
    <w:p w14:paraId="25CAC906" w14:textId="77777777" w:rsidR="00BA1A5E" w:rsidRDefault="00BA1A5E" w:rsidP="009D2E0D">
      <w:pPr>
        <w:spacing w:line="288" w:lineRule="auto"/>
        <w:jc w:val="both"/>
      </w:pPr>
    </w:p>
    <w:p w14:paraId="51155A6A" w14:textId="77777777" w:rsidR="00BA1A5E" w:rsidRDefault="00BA1A5E" w:rsidP="009D2E0D">
      <w:pPr>
        <w:spacing w:line="288" w:lineRule="auto"/>
        <w:jc w:val="both"/>
      </w:pPr>
    </w:p>
    <w:p w14:paraId="4ADEE70E" w14:textId="0746F84E" w:rsidR="00BA1A5E" w:rsidRDefault="003516B2" w:rsidP="009D2E0D">
      <w:pPr>
        <w:spacing w:line="288" w:lineRule="auto"/>
        <w:jc w:val="both"/>
      </w:pPr>
      <w:r>
        <w:rPr>
          <w:noProof/>
        </w:rPr>
        <w:pict w14:anchorId="587481FC">
          <v:shapetype id="_x0000_t202" coordsize="21600,21600" o:spt="202" path="m,l,21600r21600,l21600,xe">
            <v:stroke joinstyle="miter"/>
            <v:path gradientshapeok="t" o:connecttype="rect"/>
          </v:shapetype>
          <v:shape id="_x0000_s1118" type="#_x0000_t202" style="position:absolute;left:0;text-align:left;margin-left:72.5pt;margin-top:2.35pt;width:322.25pt;height:21.5pt;z-index:16;mso-position-horizontal-relative:text;mso-position-vertical-relative:text" stroked="f">
            <v:textbox style="mso-fit-shape-to-text:t" inset="0,0,0,0">
              <w:txbxContent>
                <w:p w14:paraId="08AB7C30" w14:textId="1F97183F" w:rsidR="00BA1A5E" w:rsidRPr="00E007A1" w:rsidRDefault="00BA1A5E" w:rsidP="00BA1A5E">
                  <w:pPr>
                    <w:pStyle w:val="Caption"/>
                    <w:rPr>
                      <w:noProof/>
                      <w:szCs w:val="20"/>
                    </w:rPr>
                  </w:pPr>
                  <w:bookmarkStart w:id="188" w:name="_Toc71578635"/>
                  <w:bookmarkStart w:id="189" w:name="_Toc71728704"/>
                  <w:r>
                    <w:t xml:space="preserve">Figure </w:t>
                  </w:r>
                  <w:fldSimple w:instr=" SEQ Figure \* ARABIC ">
                    <w:r w:rsidR="00DC6FDD">
                      <w:rPr>
                        <w:noProof/>
                      </w:rPr>
                      <w:t>13</w:t>
                    </w:r>
                  </w:fldSimple>
                  <w:r>
                    <w:t>: Python Developers Survey 2020</w:t>
                  </w:r>
                  <w:r w:rsidR="007479F9">
                    <w:t xml:space="preserve"> </w:t>
                  </w:r>
                  <w:r>
                    <w:t>(</w:t>
                  </w:r>
                  <w:proofErr w:type="spellStart"/>
                  <w:r>
                    <w:t>Jetbrains</w:t>
                  </w:r>
                  <w:proofErr w:type="spellEnd"/>
                  <w:r>
                    <w:t xml:space="preserve"> 2020)</w:t>
                  </w:r>
                  <w:bookmarkEnd w:id="188"/>
                  <w:bookmarkEnd w:id="189"/>
                </w:p>
              </w:txbxContent>
            </v:textbox>
            <w10:wrap type="square"/>
          </v:shape>
        </w:pict>
      </w:r>
    </w:p>
    <w:p w14:paraId="69052DF2" w14:textId="77777777" w:rsidR="00BA1A5E" w:rsidRDefault="00BA1A5E" w:rsidP="009D2E0D">
      <w:pPr>
        <w:spacing w:line="288" w:lineRule="auto"/>
        <w:jc w:val="both"/>
      </w:pPr>
    </w:p>
    <w:p w14:paraId="70877C9B" w14:textId="7D135086" w:rsidR="00120122" w:rsidRDefault="00062F7E" w:rsidP="009D2E0D">
      <w:pPr>
        <w:spacing w:line="288" w:lineRule="auto"/>
        <w:jc w:val="both"/>
      </w:pPr>
      <w:r>
        <w:t>Additionally,</w:t>
      </w:r>
      <w:r w:rsidR="00120122">
        <w:t xml:space="preserve"> Flask required </w:t>
      </w:r>
      <w:r>
        <w:t>the</w:t>
      </w:r>
      <w:r w:rsidR="00120122">
        <w:t xml:space="preserve"> select</w:t>
      </w:r>
      <w:r>
        <w:t>ion of</w:t>
      </w:r>
      <w:r w:rsidR="00120122">
        <w:t xml:space="preserve"> an Object Relational Mapper</w:t>
      </w:r>
      <w:r>
        <w:t xml:space="preserve"> (ORM)</w:t>
      </w:r>
      <w:r w:rsidR="00120122">
        <w:t xml:space="preserve"> to provide an abstraction layer between the database and the application code which </w:t>
      </w:r>
      <w:r w:rsidR="00120122" w:rsidRPr="004A2B9E">
        <w:rPr>
          <w:rFonts w:cs="Arial"/>
          <w:color w:val="222222"/>
          <w:szCs w:val="22"/>
          <w:shd w:val="clear" w:color="auto" w:fill="FEFEFE"/>
        </w:rPr>
        <w:t>automates the transfer of data stored in relational database tables into objects that are more commonly used in application code</w:t>
      </w:r>
      <w:r w:rsidR="00120122">
        <w:rPr>
          <w:rFonts w:cs="Arial"/>
          <w:color w:val="222222"/>
          <w:szCs w:val="22"/>
          <w:shd w:val="clear" w:color="auto" w:fill="FEFEFE"/>
        </w:rPr>
        <w:t xml:space="preserve"> (Full Stack Python, 2021)</w:t>
      </w:r>
      <w:r w:rsidR="00120122" w:rsidRPr="004A2B9E">
        <w:rPr>
          <w:szCs w:val="22"/>
        </w:rPr>
        <w:t>.</w:t>
      </w:r>
      <w:r>
        <w:rPr>
          <w:szCs w:val="22"/>
        </w:rPr>
        <w:t xml:space="preserve"> Following analysis, it was clear that </w:t>
      </w:r>
      <w:proofErr w:type="spellStart"/>
      <w:r>
        <w:rPr>
          <w:szCs w:val="22"/>
        </w:rPr>
        <w:t>SQLAlchemy</w:t>
      </w:r>
      <w:proofErr w:type="spellEnd"/>
      <w:r>
        <w:rPr>
          <w:szCs w:val="22"/>
        </w:rPr>
        <w:t xml:space="preserve"> was the widely accepted technology for providing an ORM in conjunction with Flask.</w:t>
      </w:r>
    </w:p>
    <w:p w14:paraId="2F77D369" w14:textId="3AE65761" w:rsidR="004A2B9E" w:rsidRDefault="004A2B9E" w:rsidP="009D2E0D">
      <w:pPr>
        <w:spacing w:line="288" w:lineRule="auto"/>
        <w:jc w:val="both"/>
        <w:rPr>
          <w:noProof/>
        </w:rPr>
      </w:pPr>
    </w:p>
    <w:p w14:paraId="3B95032E" w14:textId="144FBF7C" w:rsidR="004A2B9E" w:rsidRDefault="00120122" w:rsidP="009D2E0D">
      <w:pPr>
        <w:spacing w:line="288" w:lineRule="auto"/>
        <w:jc w:val="both"/>
      </w:pPr>
      <w:r>
        <w:t xml:space="preserve">With the focus </w:t>
      </w:r>
      <w:r w:rsidR="00062F7E">
        <w:t>on</w:t>
      </w:r>
      <w:r>
        <w:t xml:space="preserve"> creating a lightweight </w:t>
      </w:r>
      <w:r w:rsidR="00062F7E">
        <w:t>F</w:t>
      </w:r>
      <w:r>
        <w:t xml:space="preserve">lask application I chose to </w:t>
      </w:r>
      <w:r w:rsidR="00062F7E">
        <w:t>utilise</w:t>
      </w:r>
      <w:r>
        <w:t xml:space="preserve"> a lightweight</w:t>
      </w:r>
      <w:r w:rsidR="00062F7E">
        <w:t xml:space="preserve"> SQLite</w:t>
      </w:r>
      <w:r>
        <w:t xml:space="preserve"> database. SQLite does not require any installation</w:t>
      </w:r>
      <w:r w:rsidR="00062F7E">
        <w:t>,</w:t>
      </w:r>
      <w:r>
        <w:t xml:space="preserve"> and </w:t>
      </w:r>
      <w:r w:rsidR="00062F7E">
        <w:t xml:space="preserve">it </w:t>
      </w:r>
      <w:r>
        <w:t xml:space="preserve">is simple to run within a Flask development environment. One of the drawbacks with SQLite is a size restriction of 2GB, however this should not prove an issue for the data required in </w:t>
      </w:r>
      <w:r w:rsidR="00062F7E">
        <w:t>a</w:t>
      </w:r>
      <w:r>
        <w:t xml:space="preserve"> lightweight application.</w:t>
      </w:r>
      <w:r w:rsidR="004A2B9E">
        <w:rPr>
          <w:noProof/>
        </w:rPr>
        <w:tab/>
      </w:r>
    </w:p>
    <w:p w14:paraId="0E4E795C" w14:textId="04F6944E" w:rsidR="00BB0F98" w:rsidRDefault="00BB0F98" w:rsidP="009D2E0D">
      <w:pPr>
        <w:pStyle w:val="Heading3"/>
        <w:spacing w:line="288" w:lineRule="auto"/>
        <w:jc w:val="both"/>
      </w:pPr>
      <w:bookmarkStart w:id="190" w:name="_Toc71122205"/>
      <w:bookmarkStart w:id="191" w:name="_Toc71572023"/>
      <w:bookmarkStart w:id="192" w:name="_Toc71727971"/>
      <w:bookmarkStart w:id="193" w:name="_Toc71728172"/>
      <w:r>
        <w:t>Third Part</w:t>
      </w:r>
      <w:r w:rsidR="002665D7">
        <w:t>y</w:t>
      </w:r>
      <w:r>
        <w:t xml:space="preserve"> Libraries</w:t>
      </w:r>
      <w:bookmarkEnd w:id="190"/>
      <w:bookmarkEnd w:id="191"/>
      <w:bookmarkEnd w:id="192"/>
      <w:bookmarkEnd w:id="193"/>
    </w:p>
    <w:p w14:paraId="344C57B6" w14:textId="559ABB1C" w:rsidR="00B749E6" w:rsidRDefault="002665D7" w:rsidP="009D2E0D">
      <w:pPr>
        <w:spacing w:line="288" w:lineRule="auto"/>
        <w:jc w:val="both"/>
      </w:pPr>
      <w:r>
        <w:t xml:space="preserve">Flask as a framework </w:t>
      </w:r>
      <w:r w:rsidR="001A5FF6">
        <w:t>does not enforce dependencies</w:t>
      </w:r>
      <w:r w:rsidR="0041366E">
        <w:t xml:space="preserve"> </w:t>
      </w:r>
      <w:r w:rsidR="00062F7E">
        <w:t>which</w:t>
      </w:r>
      <w:r>
        <w:t xml:space="preserve"> provides a great deal of </w:t>
      </w:r>
      <w:proofErr w:type="gramStart"/>
      <w:r>
        <w:t>flexibility,</w:t>
      </w:r>
      <w:proofErr w:type="gramEnd"/>
      <w:r w:rsidR="00062F7E">
        <w:t xml:space="preserve"> however</w:t>
      </w:r>
      <w:r>
        <w:t xml:space="preserve"> it does </w:t>
      </w:r>
      <w:r w:rsidR="00062F7E">
        <w:t xml:space="preserve">mean there is an </w:t>
      </w:r>
      <w:r>
        <w:t>increase</w:t>
      </w:r>
      <w:r w:rsidR="00062F7E">
        <w:t>d</w:t>
      </w:r>
      <w:r>
        <w:t xml:space="preserve"> reliance on third party libraries. </w:t>
      </w:r>
      <w:r w:rsidR="003D352B">
        <w:t xml:space="preserve">One of the key libraries utilised in this application is </w:t>
      </w:r>
      <w:proofErr w:type="spellStart"/>
      <w:r w:rsidR="003D352B">
        <w:t>Paramiko</w:t>
      </w:r>
      <w:proofErr w:type="spellEnd"/>
      <w:r w:rsidR="007479F9">
        <w:t xml:space="preserve"> (</w:t>
      </w:r>
      <w:proofErr w:type="spellStart"/>
      <w:r w:rsidR="007479F9">
        <w:t>Paramiko</w:t>
      </w:r>
      <w:proofErr w:type="spellEnd"/>
      <w:r w:rsidR="007479F9">
        <w:t>, 2021)</w:t>
      </w:r>
      <w:r w:rsidR="003D352B">
        <w:t xml:space="preserve">. </w:t>
      </w:r>
      <w:proofErr w:type="spellStart"/>
      <w:r w:rsidR="003D352B">
        <w:t>Paramiko</w:t>
      </w:r>
      <w:proofErr w:type="spellEnd"/>
      <w:r w:rsidR="003D352B">
        <w:t xml:space="preserve"> provides the functionality to establish a Secure Shell connection with a remote server. This is a key requirement in the application and leveraging this functionality from an existing and established library results in a </w:t>
      </w:r>
      <w:r w:rsidR="005F05BD">
        <w:t>direct time saving</w:t>
      </w:r>
      <w:r w:rsidR="003D352B">
        <w:t xml:space="preserve"> in building such functionality.</w:t>
      </w:r>
    </w:p>
    <w:p w14:paraId="361194D4" w14:textId="5B8751FF" w:rsidR="003D352B" w:rsidRDefault="003D352B" w:rsidP="009D2E0D">
      <w:pPr>
        <w:spacing w:line="288" w:lineRule="auto"/>
      </w:pPr>
    </w:p>
    <w:p w14:paraId="71617A53" w14:textId="2C335DE5" w:rsidR="003D352B" w:rsidRPr="00B749E6" w:rsidRDefault="003D352B" w:rsidP="009D2E0D">
      <w:pPr>
        <w:spacing w:line="288" w:lineRule="auto"/>
        <w:jc w:val="both"/>
      </w:pPr>
      <w:r>
        <w:t xml:space="preserve">While the use of </w:t>
      </w:r>
      <w:r w:rsidR="005F05BD">
        <w:t>third-party</w:t>
      </w:r>
      <w:r>
        <w:t xml:space="preserve"> libraries undoubtedly has its advantages, particularly in saving time, it is very important that the decision to make use of a specific library is taken with great consideration. It</w:t>
      </w:r>
      <w:r w:rsidR="00402AFE">
        <w:t xml:space="preserve"> i</w:t>
      </w:r>
      <w:r>
        <w:t xml:space="preserve">s important to investigate the library thoroughly and establish whether its capabilities meet your specific </w:t>
      </w:r>
      <w:r w:rsidR="005F05BD">
        <w:t>needs,</w:t>
      </w:r>
      <w:r>
        <w:t xml:space="preserve"> and it is also important to ensure that any libraries are from trusted sources. The use of </w:t>
      </w:r>
      <w:r w:rsidR="005F05BD">
        <w:t>third-party</w:t>
      </w:r>
      <w:r>
        <w:t xml:space="preserve"> libraries can introduce issues around </w:t>
      </w:r>
      <w:r w:rsidR="00BF5C01">
        <w:t>security,</w:t>
      </w:r>
      <w:r>
        <w:t xml:space="preserve"> so it is of paramount importance that any external libraries are thoroughly researched before implementing</w:t>
      </w:r>
      <w:r w:rsidR="00FE4AF1">
        <w:t>.</w:t>
      </w:r>
    </w:p>
    <w:p w14:paraId="47667E9B" w14:textId="3559A1C9" w:rsidR="00BB0F98" w:rsidRDefault="008B4590" w:rsidP="009D2E0D">
      <w:pPr>
        <w:pStyle w:val="Heading3"/>
        <w:spacing w:line="288" w:lineRule="auto"/>
        <w:jc w:val="both"/>
      </w:pPr>
      <w:bookmarkStart w:id="194" w:name="_Toc71122206"/>
      <w:bookmarkStart w:id="195" w:name="_Toc71572024"/>
      <w:bookmarkStart w:id="196" w:name="_Toc71727972"/>
      <w:bookmarkStart w:id="197" w:name="_Toc71728173"/>
      <w:r>
        <w:t>Scalability</w:t>
      </w:r>
      <w:bookmarkEnd w:id="194"/>
      <w:bookmarkEnd w:id="195"/>
      <w:bookmarkEnd w:id="196"/>
      <w:bookmarkEnd w:id="197"/>
    </w:p>
    <w:p w14:paraId="744A4FEF" w14:textId="2C45AE80" w:rsidR="001C4536" w:rsidRPr="001C4536" w:rsidRDefault="006C6D0C" w:rsidP="009D2E0D">
      <w:pPr>
        <w:spacing w:line="288" w:lineRule="auto"/>
        <w:jc w:val="both"/>
      </w:pPr>
      <w:r>
        <w:t>The</w:t>
      </w:r>
      <w:r w:rsidR="0044126B">
        <w:t xml:space="preserve"> artefact</w:t>
      </w:r>
      <w:r>
        <w:t xml:space="preserve"> should facilitate monitoring of multiple servers across environments</w:t>
      </w:r>
      <w:r w:rsidR="007C5D4F">
        <w:t xml:space="preserve"> so with this in mind it was vital that </w:t>
      </w:r>
      <w:r w:rsidR="00655569">
        <w:t>scalability</w:t>
      </w:r>
      <w:r w:rsidR="007C5D4F">
        <w:t xml:space="preserve"> was a consideration in delivering the solution. The minimum viable product looks to display the functionality and capabilities of the system. A real-world use case for this system could see the application hosted on a landing server to monitor </w:t>
      </w:r>
      <w:proofErr w:type="gramStart"/>
      <w:r w:rsidR="007C5D4F">
        <w:t>a large number of</w:t>
      </w:r>
      <w:proofErr w:type="gramEnd"/>
      <w:r w:rsidR="007C5D4F">
        <w:t xml:space="preserve"> servers </w:t>
      </w:r>
      <w:r w:rsidR="008877B7">
        <w:t>within a data centre</w:t>
      </w:r>
      <w:r w:rsidR="007C5D4F">
        <w:t>. In consideration of this</w:t>
      </w:r>
      <w:r w:rsidR="008877B7">
        <w:t xml:space="preserve"> the MVP+</w:t>
      </w:r>
      <w:r w:rsidR="007C5D4F">
        <w:t xml:space="preserve"> </w:t>
      </w:r>
      <w:r w:rsidR="008877B7">
        <w:t>aimed</w:t>
      </w:r>
      <w:r w:rsidR="0044126B">
        <w:t xml:space="preserve"> to</w:t>
      </w:r>
      <w:r w:rsidR="007C5D4F">
        <w:t xml:space="preserve"> implement a multi-threaded approach to executing commands across servers. Multi-threading </w:t>
      </w:r>
      <w:r w:rsidR="00D55DDF">
        <w:t>would allow</w:t>
      </w:r>
      <w:r w:rsidR="007C5D4F">
        <w:t xml:space="preserve"> execut</w:t>
      </w:r>
      <w:r w:rsidR="00D55DDF">
        <w:t>ion</w:t>
      </w:r>
      <w:r w:rsidR="007C5D4F">
        <w:t xml:space="preserve"> the commands </w:t>
      </w:r>
      <w:r w:rsidR="0044126B">
        <w:t xml:space="preserve">on separate threads </w:t>
      </w:r>
      <w:r w:rsidR="007C5D4F">
        <w:t>which</w:t>
      </w:r>
      <w:r w:rsidR="00D55DDF">
        <w:t xml:space="preserve"> could</w:t>
      </w:r>
      <w:r w:rsidR="007C5D4F">
        <w:t xml:space="preserve"> improve the productivity of the application. An individual thread is created for each server and the relevant commands executed to monitor that </w:t>
      </w:r>
      <w:proofErr w:type="gramStart"/>
      <w:r w:rsidR="007C5D4F">
        <w:t>particular server</w:t>
      </w:r>
      <w:proofErr w:type="gramEnd"/>
      <w:r w:rsidR="007C5D4F">
        <w:t>.</w:t>
      </w:r>
    </w:p>
    <w:p w14:paraId="50943BDA" w14:textId="390BEDE7" w:rsidR="00BB0F98" w:rsidRDefault="00BB0F98" w:rsidP="009D2E0D">
      <w:pPr>
        <w:pStyle w:val="Heading2"/>
        <w:spacing w:line="288" w:lineRule="auto"/>
        <w:jc w:val="both"/>
      </w:pPr>
      <w:bookmarkStart w:id="198" w:name="_Toc71122207"/>
      <w:bookmarkStart w:id="199" w:name="_Toc71572025"/>
      <w:bookmarkStart w:id="200" w:name="_Toc71727973"/>
      <w:bookmarkStart w:id="201" w:name="_Toc71728174"/>
      <w:r>
        <w:t>Security</w:t>
      </w:r>
      <w:bookmarkEnd w:id="198"/>
      <w:bookmarkEnd w:id="199"/>
      <w:bookmarkEnd w:id="200"/>
      <w:bookmarkEnd w:id="201"/>
    </w:p>
    <w:p w14:paraId="73795B79" w14:textId="3E7B58F8" w:rsidR="00406459" w:rsidRPr="00512FD6" w:rsidRDefault="00512FD6" w:rsidP="00400FA7">
      <w:pPr>
        <w:spacing w:line="288" w:lineRule="auto"/>
        <w:jc w:val="both"/>
      </w:pPr>
      <w:r>
        <w:t>Security is an important consideration for any application</w:t>
      </w:r>
      <w:r w:rsidR="00406459">
        <w:t>. This artefact has the potential to connect with customer facing environments, meaning the risk associated with any attack are very high. This section will outline the decisions taken around security in delivering the artefact.</w:t>
      </w:r>
    </w:p>
    <w:p w14:paraId="280E3B49" w14:textId="4D350050" w:rsidR="00406459" w:rsidRPr="00406459" w:rsidRDefault="003D352B" w:rsidP="009D2E0D">
      <w:pPr>
        <w:pStyle w:val="Heading3"/>
        <w:spacing w:line="288" w:lineRule="auto"/>
        <w:jc w:val="both"/>
      </w:pPr>
      <w:bookmarkStart w:id="202" w:name="_Toc71122208"/>
      <w:bookmarkStart w:id="203" w:name="_Toc71572026"/>
      <w:bookmarkStart w:id="204" w:name="_Toc71727974"/>
      <w:bookmarkStart w:id="205" w:name="_Toc71728175"/>
      <w:r>
        <w:t>S</w:t>
      </w:r>
      <w:r w:rsidR="00393B29">
        <w:t xml:space="preserve">ecure </w:t>
      </w:r>
      <w:r>
        <w:t>S</w:t>
      </w:r>
      <w:r w:rsidR="00393B29">
        <w:t>hell Protocol</w:t>
      </w:r>
      <w:bookmarkEnd w:id="202"/>
      <w:bookmarkEnd w:id="203"/>
      <w:bookmarkEnd w:id="204"/>
      <w:bookmarkEnd w:id="205"/>
    </w:p>
    <w:p w14:paraId="7C5067AD" w14:textId="71A8F7E8" w:rsidR="009C7DDF" w:rsidRDefault="00393B29" w:rsidP="009D2E0D">
      <w:pPr>
        <w:spacing w:line="288" w:lineRule="auto"/>
        <w:jc w:val="both"/>
        <w:rPr>
          <w:rFonts w:cs="Arial"/>
          <w:color w:val="000000"/>
          <w:spacing w:val="5"/>
        </w:rPr>
      </w:pPr>
      <w:r>
        <w:rPr>
          <w:rFonts w:cs="Arial"/>
          <w:color w:val="000000"/>
          <w:spacing w:val="5"/>
        </w:rPr>
        <w:t xml:space="preserve">In order to establish a connection with a remote server, I had previous experience with use of the Secure Shell protocol between a client remote Linux </w:t>
      </w:r>
      <w:proofErr w:type="gramStart"/>
      <w:r w:rsidR="00400FA7">
        <w:rPr>
          <w:rFonts w:cs="Arial"/>
          <w:color w:val="000000"/>
          <w:spacing w:val="5"/>
        </w:rPr>
        <w:t>device</w:t>
      </w:r>
      <w:r w:rsidR="00D55DDF">
        <w:rPr>
          <w:rFonts w:cs="Arial"/>
          <w:color w:val="000000"/>
          <w:spacing w:val="5"/>
        </w:rPr>
        <w:t>s</w:t>
      </w:r>
      <w:proofErr w:type="gramEnd"/>
      <w:r>
        <w:rPr>
          <w:rFonts w:cs="Arial"/>
          <w:color w:val="000000"/>
          <w:spacing w:val="5"/>
        </w:rPr>
        <w:t xml:space="preserve">. </w:t>
      </w:r>
      <w:r w:rsidR="00512FD6">
        <w:rPr>
          <w:rFonts w:cs="Arial"/>
          <w:color w:val="000000"/>
          <w:spacing w:val="5"/>
        </w:rPr>
        <w:t>The SSH protocol uses encryption to secure the connection between a client and a server. All user authentication, commands, output, and file transfers are encrypted to protect against attacks in the network (SSH</w:t>
      </w:r>
      <w:r w:rsidR="00406459">
        <w:rPr>
          <w:rFonts w:cs="Arial"/>
          <w:color w:val="000000"/>
          <w:spacing w:val="5"/>
        </w:rPr>
        <w:t xml:space="preserve"> Academy 2021</w:t>
      </w:r>
      <w:r w:rsidR="00512FD6">
        <w:rPr>
          <w:rFonts w:cs="Arial"/>
          <w:color w:val="000000"/>
          <w:spacing w:val="5"/>
        </w:rPr>
        <w:t>).</w:t>
      </w:r>
    </w:p>
    <w:p w14:paraId="0F29ACD8" w14:textId="4CD89EBA" w:rsidR="00393B29" w:rsidRDefault="00393B29" w:rsidP="009D2E0D">
      <w:pPr>
        <w:spacing w:line="288" w:lineRule="auto"/>
        <w:jc w:val="both"/>
        <w:rPr>
          <w:rFonts w:cs="Arial"/>
          <w:color w:val="000000"/>
          <w:spacing w:val="5"/>
        </w:rPr>
      </w:pPr>
    </w:p>
    <w:p w14:paraId="6E8A7B50" w14:textId="77777777" w:rsidR="007479F9" w:rsidRDefault="005E7D78" w:rsidP="007479F9">
      <w:pPr>
        <w:keepNext/>
        <w:spacing w:line="288" w:lineRule="auto"/>
        <w:jc w:val="center"/>
      </w:pPr>
      <w:r>
        <w:rPr>
          <w:noProof/>
        </w:rPr>
        <w:pict w14:anchorId="18087C12">
          <v:shape id="_x0000_i1032" type="#_x0000_t75" style="width:309.5pt;height:96.5pt;visibility:visible">
            <v:imagedata r:id="rId31" o:title="" croptop="20638f" cropbottom="24863f" cropleft="26011f" cropright="3328f"/>
          </v:shape>
        </w:pict>
      </w:r>
    </w:p>
    <w:p w14:paraId="01FF9A7B" w14:textId="44C34748" w:rsidR="00393B29" w:rsidRDefault="007479F9" w:rsidP="007479F9">
      <w:pPr>
        <w:pStyle w:val="Caption"/>
        <w:rPr>
          <w:noProof/>
        </w:rPr>
      </w:pPr>
      <w:bookmarkStart w:id="206" w:name="_Toc71578636"/>
      <w:bookmarkStart w:id="207" w:name="_Toc71728705"/>
      <w:r>
        <w:t xml:space="preserve">Figure </w:t>
      </w:r>
      <w:fldSimple w:instr=" SEQ Figure \* ARABIC ">
        <w:r w:rsidR="00DC6FDD">
          <w:rPr>
            <w:noProof/>
          </w:rPr>
          <w:t>14</w:t>
        </w:r>
      </w:fldSimple>
      <w:r>
        <w:t>: Secure Shell Connection (SSH Academy 2021)</w:t>
      </w:r>
      <w:bookmarkEnd w:id="206"/>
      <w:bookmarkEnd w:id="207"/>
    </w:p>
    <w:p w14:paraId="1CD4D647" w14:textId="456A1940" w:rsidR="00393B29" w:rsidRDefault="00393B29" w:rsidP="009D2E0D">
      <w:pPr>
        <w:spacing w:line="288" w:lineRule="auto"/>
        <w:jc w:val="both"/>
      </w:pPr>
      <w:r>
        <w:rPr>
          <w:noProof/>
        </w:rPr>
        <w:t>Figure</w:t>
      </w:r>
      <w:r w:rsidR="007479F9">
        <w:rPr>
          <w:noProof/>
        </w:rPr>
        <w:t xml:space="preserve"> </w:t>
      </w:r>
      <w:r w:rsidR="00D55DDF">
        <w:rPr>
          <w:noProof/>
        </w:rPr>
        <w:t>14</w:t>
      </w:r>
      <w:r>
        <w:rPr>
          <w:noProof/>
        </w:rPr>
        <w:t xml:space="preserve"> provides a visual representation of the communication between a client and a remote server. This protocol along with the capabilities leverage</w:t>
      </w:r>
      <w:r w:rsidR="00400FA7">
        <w:rPr>
          <w:noProof/>
        </w:rPr>
        <w:t>d</w:t>
      </w:r>
      <w:r>
        <w:rPr>
          <w:noProof/>
        </w:rPr>
        <w:t xml:space="preserve"> from Paramiko, outlined in section </w:t>
      </w:r>
      <w:r w:rsidR="00D55DDF">
        <w:rPr>
          <w:noProof/>
        </w:rPr>
        <w:t>5</w:t>
      </w:r>
      <w:r>
        <w:rPr>
          <w:noProof/>
        </w:rPr>
        <w:t>.3.</w:t>
      </w:r>
      <w:r w:rsidR="00D55DDF">
        <w:rPr>
          <w:noProof/>
        </w:rPr>
        <w:t>5</w:t>
      </w:r>
      <w:r>
        <w:rPr>
          <w:noProof/>
        </w:rPr>
        <w:t xml:space="preserve"> ensure that multiple, secure connections can be established across environments along with the capabilities to execute </w:t>
      </w:r>
      <w:r w:rsidR="007479F9">
        <w:rPr>
          <w:noProof/>
        </w:rPr>
        <w:t xml:space="preserve">linux </w:t>
      </w:r>
      <w:r>
        <w:rPr>
          <w:noProof/>
        </w:rPr>
        <w:t>commands.</w:t>
      </w:r>
    </w:p>
    <w:p w14:paraId="2F2026B3" w14:textId="3E6D604D" w:rsidR="007C5D4F" w:rsidRDefault="007C5D4F" w:rsidP="009D2E0D">
      <w:pPr>
        <w:pStyle w:val="Heading3"/>
        <w:spacing w:line="288" w:lineRule="auto"/>
        <w:jc w:val="both"/>
      </w:pPr>
      <w:bookmarkStart w:id="208" w:name="_Toc71122209"/>
      <w:bookmarkStart w:id="209" w:name="_Toc71572027"/>
      <w:bookmarkStart w:id="210" w:name="_Toc71727975"/>
      <w:bookmarkStart w:id="211" w:name="_Toc71728176"/>
      <w:r>
        <w:t>Flask and Security</w:t>
      </w:r>
      <w:bookmarkEnd w:id="208"/>
      <w:bookmarkEnd w:id="209"/>
      <w:bookmarkEnd w:id="210"/>
      <w:bookmarkEnd w:id="211"/>
    </w:p>
    <w:p w14:paraId="74585735" w14:textId="02FEDB45" w:rsidR="00425607" w:rsidRDefault="00425607" w:rsidP="009D2E0D">
      <w:pPr>
        <w:spacing w:line="288" w:lineRule="auto"/>
        <w:jc w:val="both"/>
      </w:pPr>
      <w:r>
        <w:t xml:space="preserve">One of the benefits of building the artefact with a mature framework in Flask is the availability of security features which are simple to implement. A significant amount of effort and expertise would </w:t>
      </w:r>
      <w:r>
        <w:lastRenderedPageBreak/>
        <w:t>be required for a developer to build and implement their own security features so having the ability to leverage tried and tested security features is of great benefit in terms of saving time and resource.</w:t>
      </w:r>
    </w:p>
    <w:p w14:paraId="0559D5CF" w14:textId="12C78A3A" w:rsidR="00425607" w:rsidRPr="00400FA7" w:rsidRDefault="00425607" w:rsidP="003A3D41">
      <w:pPr>
        <w:pStyle w:val="Heading4"/>
        <w:spacing w:line="288" w:lineRule="auto"/>
        <w:jc w:val="both"/>
        <w:rPr>
          <w:b/>
          <w:bCs/>
        </w:rPr>
      </w:pPr>
      <w:r w:rsidRPr="00400FA7">
        <w:rPr>
          <w:b/>
          <w:bCs/>
        </w:rPr>
        <w:t>Password Hashing</w:t>
      </w:r>
    </w:p>
    <w:p w14:paraId="43104ED4" w14:textId="03758355" w:rsidR="00425607" w:rsidRPr="00425607" w:rsidRDefault="00425607" w:rsidP="009D2E0D">
      <w:pPr>
        <w:spacing w:line="288" w:lineRule="auto"/>
        <w:jc w:val="both"/>
      </w:pPr>
      <w:r>
        <w:t>Password hashing was achieved</w:t>
      </w:r>
      <w:r w:rsidR="00D55DDF">
        <w:t xml:space="preserve"> in Flask</w:t>
      </w:r>
      <w:r>
        <w:t xml:space="preserve"> by leveraging </w:t>
      </w:r>
      <w:proofErr w:type="spellStart"/>
      <w:r>
        <w:t>Werkzeug</w:t>
      </w:r>
      <w:proofErr w:type="spellEnd"/>
      <w:r>
        <w:t xml:space="preserve"> which is a library which is </w:t>
      </w:r>
      <w:r w:rsidR="00633F88">
        <w:t xml:space="preserve">native to Flask and available upon installation of the Flask framework. </w:t>
      </w:r>
      <w:proofErr w:type="spellStart"/>
      <w:r w:rsidR="00633F88">
        <w:t>Werkzeug</w:t>
      </w:r>
      <w:proofErr w:type="spellEnd"/>
      <w:r w:rsidR="00633F88">
        <w:t xml:space="preserve"> uses cryptography to create a unique hash of the password and each time the password is hashed it will create different results. </w:t>
      </w:r>
      <w:proofErr w:type="spellStart"/>
      <w:r w:rsidR="00633F88">
        <w:t>Werkzeug</w:t>
      </w:r>
      <w:proofErr w:type="spellEnd"/>
      <w:r w:rsidR="00633F88">
        <w:t xml:space="preserve"> also provides a verification function which verifies that the hashed password matches the user input. This functionality would be very complex and time consuming to build so it is a significant benefit that this native functionality is provided with Flask.</w:t>
      </w:r>
    </w:p>
    <w:p w14:paraId="32ECE852" w14:textId="78F31AAB" w:rsidR="009C7DDF" w:rsidRDefault="009C7DDF" w:rsidP="009D2E0D">
      <w:pPr>
        <w:pStyle w:val="Heading1"/>
        <w:spacing w:line="288" w:lineRule="auto"/>
        <w:jc w:val="both"/>
      </w:pPr>
      <w:bookmarkStart w:id="212" w:name="_Toc71122210"/>
      <w:bookmarkStart w:id="213" w:name="_Toc71572028"/>
      <w:bookmarkStart w:id="214" w:name="_Toc71727976"/>
      <w:bookmarkStart w:id="215" w:name="_Toc71728177"/>
      <w:r>
        <w:lastRenderedPageBreak/>
        <w:t>IMPLEMENTATION</w:t>
      </w:r>
      <w:bookmarkEnd w:id="212"/>
      <w:bookmarkEnd w:id="213"/>
      <w:bookmarkEnd w:id="214"/>
      <w:bookmarkEnd w:id="215"/>
    </w:p>
    <w:p w14:paraId="691618AB" w14:textId="6EBCBDED" w:rsidR="00633F88" w:rsidRPr="00633F88" w:rsidRDefault="00633F88" w:rsidP="00400FA7">
      <w:pPr>
        <w:spacing w:line="288" w:lineRule="auto"/>
        <w:jc w:val="both"/>
      </w:pPr>
      <w:r>
        <w:t>The implementation</w:t>
      </w:r>
      <w:r w:rsidR="003110FA">
        <w:t xml:space="preserve"> phase of the project looked to take the designs outlined in the previous chapter and put them in to practice. At this stage, decisions had been finalised around the technology and any frameworks to be used in the project. This chapter focusses on the technical implementation of the solution</w:t>
      </w:r>
      <w:r w:rsidR="00482D31">
        <w:t>.</w:t>
      </w:r>
    </w:p>
    <w:p w14:paraId="45995E37" w14:textId="40E44B2E" w:rsidR="009C7DDF" w:rsidRDefault="009C7DDF" w:rsidP="009D2E0D">
      <w:pPr>
        <w:pStyle w:val="Heading2"/>
        <w:spacing w:line="288" w:lineRule="auto"/>
        <w:jc w:val="both"/>
      </w:pPr>
      <w:bookmarkStart w:id="216" w:name="_Toc71122211"/>
      <w:bookmarkStart w:id="217" w:name="_Toc71572029"/>
      <w:bookmarkStart w:id="218" w:name="_Toc71727977"/>
      <w:bookmarkStart w:id="219" w:name="_Toc71728178"/>
      <w:r>
        <w:t>Development Process</w:t>
      </w:r>
      <w:bookmarkEnd w:id="216"/>
      <w:bookmarkEnd w:id="217"/>
      <w:bookmarkEnd w:id="218"/>
      <w:bookmarkEnd w:id="219"/>
    </w:p>
    <w:p w14:paraId="1124E833" w14:textId="15651981" w:rsidR="00693936" w:rsidRPr="00693936" w:rsidRDefault="003D509A" w:rsidP="00482D31">
      <w:pPr>
        <w:spacing w:line="288" w:lineRule="auto"/>
        <w:jc w:val="both"/>
      </w:pPr>
      <w:r>
        <w:t xml:space="preserve">The process of developing the artefact involved learning some key new technologies which were fundamental to delivery of the artefact. While I held previous experience with Flask, there was a learning curve associated with understanding the operation of its key dependencies in </w:t>
      </w:r>
      <w:proofErr w:type="spellStart"/>
      <w:r>
        <w:t>SQLAlchemy</w:t>
      </w:r>
      <w:proofErr w:type="spellEnd"/>
      <w:r>
        <w:t xml:space="preserve"> and SQLite.</w:t>
      </w:r>
    </w:p>
    <w:p w14:paraId="1A897E80" w14:textId="4CD0D1DF" w:rsidR="009C7DDF" w:rsidRDefault="009C7DDF" w:rsidP="009D2E0D">
      <w:pPr>
        <w:pStyle w:val="Heading3"/>
        <w:spacing w:line="288" w:lineRule="auto"/>
        <w:jc w:val="both"/>
      </w:pPr>
      <w:bookmarkStart w:id="220" w:name="_Toc71122212"/>
      <w:bookmarkStart w:id="221" w:name="_Toc71572030"/>
      <w:bookmarkStart w:id="222" w:name="_Toc71727978"/>
      <w:bookmarkStart w:id="223" w:name="_Toc71728179"/>
      <w:r>
        <w:t>Database</w:t>
      </w:r>
      <w:bookmarkEnd w:id="220"/>
      <w:bookmarkEnd w:id="221"/>
      <w:bookmarkEnd w:id="222"/>
      <w:bookmarkEnd w:id="223"/>
    </w:p>
    <w:p w14:paraId="1890D932" w14:textId="1D0979D8" w:rsidR="00C331D9" w:rsidRDefault="00C331D9" w:rsidP="009D2E0D">
      <w:pPr>
        <w:spacing w:line="288" w:lineRule="auto"/>
        <w:jc w:val="both"/>
      </w:pPr>
      <w:r>
        <w:t>The development of the database involved the setup of SQLite as well as establishing the Object Relational Mapping</w:t>
      </w:r>
      <w:r w:rsidR="009562BC">
        <w:t xml:space="preserve"> (ORM)</w:t>
      </w:r>
      <w:r>
        <w:t xml:space="preserve"> via SQL Alchemy. The mapping is provided by a series of models which map the data persisted in the database to a tangible format to be rendered in the front</w:t>
      </w:r>
      <w:r w:rsidR="00402AFE">
        <w:t>-</w:t>
      </w:r>
      <w:r>
        <w:t>end templates. The database design was implemented by creating the required tables in SQLite and establishing the relationships.</w:t>
      </w:r>
      <w:r w:rsidR="009562BC">
        <w:t xml:space="preserve"> These relationships are also reflected in the ORM</w:t>
      </w:r>
      <w:r w:rsidR="00CB68F7">
        <w:t>. Figure</w:t>
      </w:r>
      <w:r w:rsidR="00D55DDF">
        <w:t xml:space="preserve"> 15</w:t>
      </w:r>
      <w:r w:rsidR="00CB68F7">
        <w:t xml:space="preserve"> identifies the </w:t>
      </w:r>
      <w:r w:rsidR="002B3118">
        <w:t xml:space="preserve">model for an environment which leverages SQL Alchemy from the import detailed in line 1 of code sample. Also detailed in </w:t>
      </w:r>
      <w:r w:rsidR="00D55DDF">
        <w:t>F</w:t>
      </w:r>
      <w:r w:rsidR="002B3118">
        <w:t>igure</w:t>
      </w:r>
      <w:r w:rsidR="00D55DDF">
        <w:t xml:space="preserve"> 15</w:t>
      </w:r>
      <w:r w:rsidR="002B3118">
        <w:t xml:space="preserve"> is the table structure from SQLite which directly maps to the model.</w:t>
      </w:r>
    </w:p>
    <w:p w14:paraId="671D62F4" w14:textId="6D6A284B" w:rsidR="00CB68F7" w:rsidRDefault="00CB68F7" w:rsidP="009D2E0D">
      <w:pPr>
        <w:spacing w:line="288" w:lineRule="auto"/>
        <w:jc w:val="both"/>
      </w:pPr>
    </w:p>
    <w:p w14:paraId="4EB1B668" w14:textId="3CAB0151" w:rsidR="00CB68F7" w:rsidRDefault="003516B2" w:rsidP="009D2E0D">
      <w:pPr>
        <w:spacing w:line="288" w:lineRule="auto"/>
        <w:jc w:val="both"/>
        <w:rPr>
          <w:noProof/>
        </w:rPr>
      </w:pPr>
      <w:r>
        <w:rPr>
          <w:noProof/>
        </w:rPr>
        <w:pict w14:anchorId="10978747">
          <v:shape id="_x0000_s1069" type="#_x0000_t75" style="position:absolute;left:0;text-align:left;margin-left:0;margin-top:.1pt;width:279.5pt;height:124.5pt;z-index:9;visibility:visible;mso-position-horizontal:inside">
            <v:imagedata r:id="rId32" o:title="" croptop="7604f" cropbottom="20638f" cropleft="18676f" cropright="543f"/>
            <w10:wrap type="square"/>
          </v:shape>
        </w:pict>
      </w:r>
    </w:p>
    <w:p w14:paraId="64831745" w14:textId="601D5304" w:rsidR="00CB68F7" w:rsidRDefault="003516B2" w:rsidP="009D2E0D">
      <w:pPr>
        <w:spacing w:line="288" w:lineRule="auto"/>
        <w:jc w:val="both"/>
        <w:rPr>
          <w:noProof/>
        </w:rPr>
      </w:pPr>
      <w:r>
        <w:rPr>
          <w:noProof/>
        </w:rPr>
        <w:pict w14:anchorId="6E31B321">
          <v:shape id="_x0000_s1070" type="#_x0000_t75" style="position:absolute;left:0;text-align:left;margin-left:-5.7pt;margin-top:9.1pt;width:191.5pt;height:1in;z-index:10;visibility:visible">
            <v:imagedata r:id="rId33" o:title="" croptop="17017f" cropbottom="31139f" cropleft="-68f" cropright="39457f"/>
            <w10:wrap type="square"/>
          </v:shape>
        </w:pict>
      </w:r>
    </w:p>
    <w:p w14:paraId="41F15A71" w14:textId="743885DC" w:rsidR="00CB68F7" w:rsidRDefault="00CB68F7" w:rsidP="009D2E0D">
      <w:pPr>
        <w:spacing w:line="288" w:lineRule="auto"/>
        <w:jc w:val="both"/>
        <w:rPr>
          <w:noProof/>
        </w:rPr>
      </w:pPr>
    </w:p>
    <w:p w14:paraId="37743D70" w14:textId="075E4F8E" w:rsidR="00392780" w:rsidRDefault="003516B2" w:rsidP="009D2E0D">
      <w:pPr>
        <w:spacing w:line="288" w:lineRule="auto"/>
        <w:jc w:val="both"/>
        <w:rPr>
          <w:noProof/>
        </w:rPr>
      </w:pPr>
      <w:r>
        <w:rPr>
          <w:noProof/>
        </w:rPr>
        <w:pict w14:anchorId="0DEC4B7D">
          <v:shape id="_x0000_s1119" type="#_x0000_t202" style="position:absolute;left:0;text-align:left;margin-left:-2.7pt;margin-top:5.4pt;width:429pt;height:24.5pt;z-index:17;mso-position-horizontal-relative:text;mso-position-vertical-relative:text" stroked="f">
            <v:textbox inset="0,0,0,0">
              <w:txbxContent>
                <w:p w14:paraId="3D18C3B1" w14:textId="44D08A21" w:rsidR="00392780" w:rsidRPr="008978C2" w:rsidRDefault="00392780" w:rsidP="00392780">
                  <w:pPr>
                    <w:pStyle w:val="Caption"/>
                    <w:rPr>
                      <w:noProof/>
                      <w:szCs w:val="20"/>
                    </w:rPr>
                  </w:pPr>
                  <w:bookmarkStart w:id="224" w:name="_Toc71578637"/>
                  <w:bookmarkStart w:id="225" w:name="_Toc71728706"/>
                  <w:r>
                    <w:t xml:space="preserve">Figure </w:t>
                  </w:r>
                  <w:fldSimple w:instr=" SEQ Figure \* ARABIC ">
                    <w:r w:rsidR="00DC6FDD">
                      <w:rPr>
                        <w:noProof/>
                      </w:rPr>
                      <w:t>15</w:t>
                    </w:r>
                  </w:fldSimple>
                  <w:r>
                    <w:t xml:space="preserve">: </w:t>
                  </w:r>
                  <w:r w:rsidR="00D55DDF">
                    <w:t>Right</w:t>
                  </w:r>
                  <w:r>
                    <w:t xml:space="preserve">- Database structure in SQLite, </w:t>
                  </w:r>
                  <w:r w:rsidR="00D55DDF">
                    <w:t>Left</w:t>
                  </w:r>
                  <w:r>
                    <w:t>: Database model for environment</w:t>
                  </w:r>
                  <w:bookmarkEnd w:id="224"/>
                  <w:bookmarkEnd w:id="225"/>
                </w:p>
              </w:txbxContent>
            </v:textbox>
            <w10:wrap type="square"/>
          </v:shape>
        </w:pict>
      </w:r>
    </w:p>
    <w:p w14:paraId="3F118053" w14:textId="77777777" w:rsidR="00392780" w:rsidRDefault="00392780" w:rsidP="009D2E0D">
      <w:pPr>
        <w:spacing w:line="288" w:lineRule="auto"/>
        <w:jc w:val="both"/>
        <w:rPr>
          <w:noProof/>
        </w:rPr>
      </w:pPr>
    </w:p>
    <w:p w14:paraId="27C6A235" w14:textId="7674D598" w:rsidR="009C7DDF" w:rsidRDefault="009C7DDF" w:rsidP="009D2E0D">
      <w:pPr>
        <w:pStyle w:val="Heading3"/>
        <w:spacing w:line="288" w:lineRule="auto"/>
        <w:jc w:val="both"/>
      </w:pPr>
      <w:bookmarkStart w:id="226" w:name="_Toc71122213"/>
      <w:bookmarkStart w:id="227" w:name="_Toc71572031"/>
      <w:bookmarkStart w:id="228" w:name="_Toc71727979"/>
      <w:bookmarkStart w:id="229" w:name="_Toc71728180"/>
      <w:r>
        <w:t>User Interface Development</w:t>
      </w:r>
      <w:bookmarkEnd w:id="226"/>
      <w:bookmarkEnd w:id="227"/>
      <w:bookmarkEnd w:id="228"/>
      <w:bookmarkEnd w:id="229"/>
    </w:p>
    <w:p w14:paraId="6477DCB3" w14:textId="0D7F74BD" w:rsidR="00480BD7" w:rsidRDefault="009562BC" w:rsidP="009D2E0D">
      <w:pPr>
        <w:spacing w:line="288" w:lineRule="auto"/>
        <w:jc w:val="both"/>
      </w:pPr>
      <w:r>
        <w:t xml:space="preserve">Flask as a framework </w:t>
      </w:r>
      <w:r w:rsidR="002B3118">
        <w:t xml:space="preserve">uses </w:t>
      </w:r>
      <w:r>
        <w:t xml:space="preserve">the concept of templates. Templates facilitate a series of separate HTML files stored within a </w:t>
      </w:r>
      <w:r w:rsidR="00400FA7">
        <w:t>“</w:t>
      </w:r>
      <w:r>
        <w:t>templates</w:t>
      </w:r>
      <w:r w:rsidR="00400FA7">
        <w:t>”</w:t>
      </w:r>
      <w:r>
        <w:t xml:space="preserve"> directory. The use of templates allows for separation of the logic from the view rendered in the browser. Flask</w:t>
      </w:r>
      <w:r w:rsidR="002B3118">
        <w:t xml:space="preserve"> also</w:t>
      </w:r>
      <w:r>
        <w:t xml:space="preserve"> utilises Jinja</w:t>
      </w:r>
      <w:r w:rsidR="002B3118">
        <w:t>2</w:t>
      </w:r>
      <w:r>
        <w:t xml:space="preserve"> </w:t>
      </w:r>
      <w:r w:rsidR="002B3118">
        <w:t xml:space="preserve">which is native to the framework. Jinjia2 substitutes blocks wrapped in “{{………}}” with values provided through the </w:t>
      </w:r>
      <w:proofErr w:type="spellStart"/>
      <w:r w:rsidR="002B3118">
        <w:t>render_</w:t>
      </w:r>
      <w:proofErr w:type="gramStart"/>
      <w:r w:rsidR="002B3118">
        <w:t>template</w:t>
      </w:r>
      <w:proofErr w:type="spellEnd"/>
      <w:r w:rsidR="002B3118">
        <w:t>(</w:t>
      </w:r>
      <w:proofErr w:type="gramEnd"/>
      <w:r w:rsidR="002B3118">
        <w:t xml:space="preserve">) function and </w:t>
      </w:r>
      <w:r w:rsidR="00480BD7">
        <w:t xml:space="preserve"> </w:t>
      </w:r>
      <w:r w:rsidR="002B3118">
        <w:t>also facilitates conditional statements wrapped in “{%.........%}”</w:t>
      </w:r>
      <w:r>
        <w:t>.</w:t>
      </w:r>
      <w:r w:rsidR="00480BD7">
        <w:t xml:space="preserve"> A sample of Jinja2 in </w:t>
      </w:r>
      <w:r w:rsidR="00400FA7">
        <w:t>use</w:t>
      </w:r>
      <w:r w:rsidR="00480BD7">
        <w:t xml:space="preserve"> has been provided in Figure </w:t>
      </w:r>
      <w:r w:rsidR="00D55DDF">
        <w:t>16</w:t>
      </w:r>
      <w:r w:rsidR="00480BD7">
        <w:t>.</w:t>
      </w:r>
      <w:r>
        <w:t xml:space="preserve"> </w:t>
      </w:r>
    </w:p>
    <w:p w14:paraId="27181657" w14:textId="77777777" w:rsidR="00392780" w:rsidRDefault="005E7D78" w:rsidP="00392780">
      <w:pPr>
        <w:keepNext/>
        <w:spacing w:line="288" w:lineRule="auto"/>
        <w:jc w:val="center"/>
      </w:pPr>
      <w:r>
        <w:lastRenderedPageBreak/>
        <w:pict w14:anchorId="056080F9">
          <v:shape id="_x0000_i1033" type="#_x0000_t75" style="width:236pt;height:123pt;visibility:visible">
            <v:imagedata r:id="rId34" o:title="" croptop="14362f" cropbottom="21845f" cropleft="21800f" cropright="12535f"/>
          </v:shape>
        </w:pict>
      </w:r>
    </w:p>
    <w:p w14:paraId="34E82275" w14:textId="16F21BAF" w:rsidR="00480BD7" w:rsidRDefault="00392780" w:rsidP="00392780">
      <w:pPr>
        <w:pStyle w:val="Caption"/>
      </w:pPr>
      <w:bookmarkStart w:id="230" w:name="_Toc71578638"/>
      <w:bookmarkStart w:id="231" w:name="_Toc71728707"/>
      <w:r>
        <w:t xml:space="preserve">Figure </w:t>
      </w:r>
      <w:fldSimple w:instr=" SEQ Figure \* ARABIC ">
        <w:r w:rsidR="00DC6FDD">
          <w:rPr>
            <w:noProof/>
          </w:rPr>
          <w:t>16</w:t>
        </w:r>
      </w:fldSimple>
      <w:r>
        <w:t>: environment.html, outlining use of dynamic values and conditional statement provided by Jinja 2</w:t>
      </w:r>
      <w:bookmarkEnd w:id="230"/>
      <w:bookmarkEnd w:id="231"/>
    </w:p>
    <w:p w14:paraId="7AA09225" w14:textId="5804B0DE" w:rsidR="00BD78DE" w:rsidRDefault="00BD78DE" w:rsidP="009D2E0D">
      <w:pPr>
        <w:spacing w:line="288" w:lineRule="auto"/>
        <w:jc w:val="both"/>
      </w:pPr>
      <w:r>
        <w:t>Consistency in the look and feel of the application was achieved through the implementation of inheritance in the templates. A parent template</w:t>
      </w:r>
      <w:r w:rsidR="00400FA7">
        <w:t xml:space="preserve"> in “navigation.html”</w:t>
      </w:r>
      <w:r>
        <w:t xml:space="preserve"> provides the look and feel of the application which is then inherited withing the child templates throughout the application.</w:t>
      </w:r>
      <w:r w:rsidR="00480BD7">
        <w:t xml:space="preserve"> Line 1 of the code sample provided in </w:t>
      </w:r>
      <w:r w:rsidR="00D55DDF">
        <w:t>F</w:t>
      </w:r>
      <w:r w:rsidR="00480BD7">
        <w:t>igure</w:t>
      </w:r>
      <w:r w:rsidR="00D55DDF">
        <w:t xml:space="preserve"> 17</w:t>
      </w:r>
      <w:r w:rsidR="00480BD7">
        <w:t xml:space="preserve"> identifies the inheritance </w:t>
      </w:r>
      <w:r w:rsidR="00720AC5">
        <w:t>used to provide consistency across all templates.</w:t>
      </w:r>
    </w:p>
    <w:p w14:paraId="551CCA13" w14:textId="77777777" w:rsidR="00392780" w:rsidRDefault="005E7D78" w:rsidP="00392780">
      <w:pPr>
        <w:keepNext/>
        <w:spacing w:line="288" w:lineRule="auto"/>
        <w:jc w:val="both"/>
      </w:pPr>
      <w:r>
        <w:rPr>
          <w:noProof/>
        </w:rPr>
        <w:pict w14:anchorId="415931CC">
          <v:shape id="_x0000_i1034" type="#_x0000_t75" style="width:474pt;height:163pt;visibility:visible">
            <v:imagedata r:id="rId35" o:title="" croptop="7362f" cropbottom="19030f" cropleft="611f" cropright="611f"/>
          </v:shape>
        </w:pict>
      </w:r>
    </w:p>
    <w:p w14:paraId="6EECB8AD" w14:textId="3D0FAE69" w:rsidR="00480BD7" w:rsidRDefault="00392780" w:rsidP="00392780">
      <w:pPr>
        <w:pStyle w:val="Caption"/>
        <w:jc w:val="both"/>
      </w:pPr>
      <w:bookmarkStart w:id="232" w:name="_Toc71578639"/>
      <w:bookmarkStart w:id="233" w:name="_Toc71728708"/>
      <w:r>
        <w:t xml:space="preserve">Figure </w:t>
      </w:r>
      <w:fldSimple w:instr=" SEQ Figure \* ARABIC ">
        <w:r w:rsidR="00DC6FDD">
          <w:rPr>
            <w:noProof/>
          </w:rPr>
          <w:t>17</w:t>
        </w:r>
      </w:fldSimple>
      <w:r>
        <w:t>: Code sample outlining inheritance used to provide consistent look and feel</w:t>
      </w:r>
      <w:bookmarkEnd w:id="232"/>
      <w:bookmarkEnd w:id="233"/>
    </w:p>
    <w:p w14:paraId="27C04850" w14:textId="62902E92" w:rsidR="009C7DDF" w:rsidRDefault="00A50187" w:rsidP="009D2E0D">
      <w:pPr>
        <w:pStyle w:val="Heading2"/>
        <w:spacing w:line="288" w:lineRule="auto"/>
        <w:jc w:val="both"/>
      </w:pPr>
      <w:bookmarkStart w:id="234" w:name="_Toc71122214"/>
      <w:bookmarkStart w:id="235" w:name="_Toc71572032"/>
      <w:bookmarkStart w:id="236" w:name="_Toc71727980"/>
      <w:bookmarkStart w:id="237" w:name="_Toc71728181"/>
      <w:r>
        <w:t>Development Tools</w:t>
      </w:r>
      <w:bookmarkEnd w:id="234"/>
      <w:bookmarkEnd w:id="235"/>
      <w:bookmarkEnd w:id="236"/>
      <w:bookmarkEnd w:id="237"/>
    </w:p>
    <w:p w14:paraId="50578688" w14:textId="6157254E" w:rsidR="003D509A" w:rsidRPr="003D509A" w:rsidRDefault="003D509A" w:rsidP="003D509A">
      <w:pPr>
        <w:spacing w:line="288" w:lineRule="auto"/>
        <w:jc w:val="both"/>
      </w:pPr>
      <w:r>
        <w:t>The tools associated with the development environment would support an efficient development process. The artefact had the added complexity of interacting with remote Linux devices, which meant that in addition to tools for Version Control and an appropriate IDE, virtual machines would also be provisioned alongside a physical Linux device facilitated with use of Raspberry Pi.</w:t>
      </w:r>
    </w:p>
    <w:p w14:paraId="4D777875" w14:textId="13BB45C4" w:rsidR="00BB0F98" w:rsidRDefault="00A50187" w:rsidP="009D2E0D">
      <w:pPr>
        <w:pStyle w:val="Heading3"/>
        <w:spacing w:line="288" w:lineRule="auto"/>
        <w:jc w:val="both"/>
      </w:pPr>
      <w:bookmarkStart w:id="238" w:name="_Toc71122215"/>
      <w:bookmarkStart w:id="239" w:name="_Toc71572033"/>
      <w:bookmarkStart w:id="240" w:name="_Toc71727981"/>
      <w:bookmarkStart w:id="241" w:name="_Toc71728182"/>
      <w:r>
        <w:t>Git</w:t>
      </w:r>
      <w:bookmarkEnd w:id="238"/>
      <w:bookmarkEnd w:id="239"/>
      <w:bookmarkEnd w:id="240"/>
      <w:bookmarkEnd w:id="241"/>
    </w:p>
    <w:p w14:paraId="40B59EAC" w14:textId="685F05ED" w:rsidR="00A33445" w:rsidRPr="00720AC5" w:rsidRDefault="006C11F3" w:rsidP="00400FA7">
      <w:pPr>
        <w:spacing w:line="288" w:lineRule="auto"/>
        <w:jc w:val="both"/>
      </w:pPr>
      <w:r>
        <w:t xml:space="preserve">Version control </w:t>
      </w:r>
      <w:r w:rsidR="00A33445">
        <w:t xml:space="preserve">is a fundamental tool in many software </w:t>
      </w:r>
      <w:proofErr w:type="gramStart"/>
      <w:r w:rsidR="00A33445">
        <w:t>development</w:t>
      </w:r>
      <w:proofErr w:type="gramEnd"/>
      <w:r w:rsidR="00A33445">
        <w:t xml:space="preserve"> projects. In the building of the artefact a git repository was set up at </w:t>
      </w:r>
      <w:hyperlink r:id="rId36" w:history="1">
        <w:r w:rsidR="00A33445" w:rsidRPr="00203866">
          <w:rPr>
            <w:rStyle w:val="Hyperlink"/>
          </w:rPr>
          <w:t>https://github.com/Kytehill/habitat</w:t>
        </w:r>
      </w:hyperlink>
      <w:r w:rsidR="00A33445">
        <w:t xml:space="preserve">. Using the functionality of git as a command line tool ensured that a branching strategy could be adopted which mapped directly to the specific tasks identified in the requirements. Git also assists in the process of debugging issues, by allowing </w:t>
      </w:r>
      <w:r w:rsidR="002E2212">
        <w:t xml:space="preserve">the user to revert code to a previous point in time and identifying when and how issues may have arisen. </w:t>
      </w:r>
      <w:r w:rsidR="00496DFD">
        <w:t xml:space="preserve">By managing revisions, git allows a developer to select precisely which ones will comprise an integrated change, down to partial changes within a single </w:t>
      </w:r>
      <w:r w:rsidR="00496DFD">
        <w:softHyphen/>
        <w:t>file (</w:t>
      </w:r>
      <w:proofErr w:type="spellStart"/>
      <w:r w:rsidR="00496DFD">
        <w:t>Spinellis</w:t>
      </w:r>
      <w:proofErr w:type="spellEnd"/>
      <w:r w:rsidR="00496DFD">
        <w:t xml:space="preserve"> 20</w:t>
      </w:r>
      <w:r w:rsidR="00CC740F">
        <w:t>12</w:t>
      </w:r>
      <w:r w:rsidR="00496DFD">
        <w:t>).</w:t>
      </w:r>
      <w:r w:rsidR="00CC740F">
        <w:t xml:space="preserve"> </w:t>
      </w:r>
      <w:r w:rsidR="002E2212">
        <w:t xml:space="preserve">Software projects are complex and as Developers we can only carry a certain amount of cognitive load and Git offers developers the opportunity to break projects </w:t>
      </w:r>
      <w:r w:rsidR="00DA22D0">
        <w:t>into</w:t>
      </w:r>
      <w:r w:rsidR="002E2212">
        <w:t xml:space="preserve"> chunks which are achievable and reduce cognitive load.</w:t>
      </w:r>
    </w:p>
    <w:p w14:paraId="22233853" w14:textId="5194FDCC" w:rsidR="00BB0F98" w:rsidRDefault="002E2212" w:rsidP="009D2E0D">
      <w:pPr>
        <w:pStyle w:val="Heading3"/>
        <w:spacing w:line="288" w:lineRule="auto"/>
        <w:jc w:val="both"/>
      </w:pPr>
      <w:bookmarkStart w:id="242" w:name="_Toc71122216"/>
      <w:bookmarkStart w:id="243" w:name="_Toc71572034"/>
      <w:bookmarkStart w:id="244" w:name="_Toc71727982"/>
      <w:bookmarkStart w:id="245" w:name="_Toc71728183"/>
      <w:r>
        <w:lastRenderedPageBreak/>
        <w:t xml:space="preserve">Integrated </w:t>
      </w:r>
      <w:r w:rsidR="00A50187">
        <w:t>D</w:t>
      </w:r>
      <w:r>
        <w:t xml:space="preserve">evelopment </w:t>
      </w:r>
      <w:r w:rsidR="00A50187">
        <w:t>E</w:t>
      </w:r>
      <w:r>
        <w:t>nvironment (IDE)</w:t>
      </w:r>
      <w:r w:rsidR="00A50187">
        <w:t xml:space="preserve">: </w:t>
      </w:r>
      <w:proofErr w:type="spellStart"/>
      <w:r w:rsidR="00A50187">
        <w:t>Pycharm</w:t>
      </w:r>
      <w:bookmarkEnd w:id="242"/>
      <w:bookmarkEnd w:id="243"/>
      <w:bookmarkEnd w:id="244"/>
      <w:bookmarkEnd w:id="245"/>
      <w:proofErr w:type="spellEnd"/>
    </w:p>
    <w:p w14:paraId="5D760BA9" w14:textId="72200453" w:rsidR="002E2212" w:rsidRDefault="002E2212" w:rsidP="00211F3A">
      <w:pPr>
        <w:spacing w:line="288" w:lineRule="auto"/>
        <w:jc w:val="both"/>
      </w:pPr>
      <w:proofErr w:type="spellStart"/>
      <w:r>
        <w:t>Pycharm</w:t>
      </w:r>
      <w:proofErr w:type="spellEnd"/>
      <w:r>
        <w:t xml:space="preserve"> is an IDE provided by </w:t>
      </w:r>
      <w:proofErr w:type="spellStart"/>
      <w:r>
        <w:t>Jetbrains</w:t>
      </w:r>
      <w:proofErr w:type="spellEnd"/>
      <w:r>
        <w:t xml:space="preserve">. </w:t>
      </w:r>
      <w:proofErr w:type="spellStart"/>
      <w:r>
        <w:t>Pycharm</w:t>
      </w:r>
      <w:proofErr w:type="spellEnd"/>
      <w:r>
        <w:t xml:space="preserve"> offers Python specific functionality which ensures that errors and warnings are clearly identified. Without use of an IDE such as </w:t>
      </w:r>
      <w:proofErr w:type="spellStart"/>
      <w:r>
        <w:t>Pycharm</w:t>
      </w:r>
      <w:proofErr w:type="spellEnd"/>
      <w:r>
        <w:t xml:space="preserve">, a Developer </w:t>
      </w:r>
      <w:r w:rsidR="00EA1021">
        <w:t>could</w:t>
      </w:r>
      <w:r>
        <w:t xml:space="preserve"> spend a significant amount of time debugging issues which can be identified prior to runtime by an IDE. </w:t>
      </w:r>
      <w:proofErr w:type="spellStart"/>
      <w:r>
        <w:t>Pycharm</w:t>
      </w:r>
      <w:proofErr w:type="spellEnd"/>
      <w:r>
        <w:t xml:space="preserve"> also assists in the use of virtual environments which </w:t>
      </w:r>
      <w:r w:rsidR="00211F3A">
        <w:t>are</w:t>
      </w:r>
      <w:r>
        <w:t xml:space="preserve"> a python specific concept.  Figure</w:t>
      </w:r>
      <w:r w:rsidR="00DA22D0">
        <w:t xml:space="preserve"> 18</w:t>
      </w:r>
      <w:r>
        <w:t xml:space="preserve"> outlines an example of </w:t>
      </w:r>
      <w:proofErr w:type="spellStart"/>
      <w:r>
        <w:t>Pycharm</w:t>
      </w:r>
      <w:r w:rsidR="00DA22D0">
        <w:t>’s</w:t>
      </w:r>
      <w:proofErr w:type="spellEnd"/>
      <w:r>
        <w:t xml:space="preserve"> functionality in identifying an indentation error.</w:t>
      </w:r>
    </w:p>
    <w:p w14:paraId="1C930BE4" w14:textId="77777777" w:rsidR="003459E5" w:rsidRDefault="003459E5" w:rsidP="009D2E0D">
      <w:pPr>
        <w:spacing w:line="288" w:lineRule="auto"/>
      </w:pPr>
    </w:p>
    <w:p w14:paraId="3DFA900B" w14:textId="77777777" w:rsidR="00392780" w:rsidRDefault="005E7D78" w:rsidP="00392780">
      <w:pPr>
        <w:keepNext/>
        <w:spacing w:line="288" w:lineRule="auto"/>
      </w:pPr>
      <w:r>
        <w:rPr>
          <w:noProof/>
        </w:rPr>
        <w:pict w14:anchorId="5DA031F3">
          <v:shape id="_x0000_i1035" type="#_x0000_t75" style="width:472.5pt;height:75.5pt;visibility:visible">
            <v:imagedata r:id="rId37" o:title="" croptop="28901f" cropbottom="18466f" cropleft="611f" cropright="747f"/>
          </v:shape>
        </w:pict>
      </w:r>
    </w:p>
    <w:p w14:paraId="5B897965" w14:textId="134E528D" w:rsidR="002E2212" w:rsidRDefault="00392780" w:rsidP="00392780">
      <w:pPr>
        <w:pStyle w:val="Caption"/>
        <w:jc w:val="left"/>
        <w:rPr>
          <w:noProof/>
        </w:rPr>
      </w:pPr>
      <w:bookmarkStart w:id="246" w:name="_Toc71578640"/>
      <w:bookmarkStart w:id="247" w:name="_Toc71728709"/>
      <w:r>
        <w:t xml:space="preserve">Figure </w:t>
      </w:r>
      <w:fldSimple w:instr=" SEQ Figure \* ARABIC ">
        <w:r w:rsidR="00DC6FDD">
          <w:rPr>
            <w:noProof/>
          </w:rPr>
          <w:t>18</w:t>
        </w:r>
      </w:fldSimple>
      <w:r>
        <w:t xml:space="preserve">: Functionality provided by </w:t>
      </w:r>
      <w:proofErr w:type="spellStart"/>
      <w:r>
        <w:t>Pycharm</w:t>
      </w:r>
      <w:bookmarkEnd w:id="246"/>
      <w:bookmarkEnd w:id="247"/>
      <w:proofErr w:type="spellEnd"/>
    </w:p>
    <w:p w14:paraId="01990974" w14:textId="7919AAC6" w:rsidR="009C7DDF" w:rsidRDefault="009C7DDF" w:rsidP="009D2E0D">
      <w:pPr>
        <w:pStyle w:val="Heading2"/>
        <w:spacing w:line="288" w:lineRule="auto"/>
        <w:jc w:val="both"/>
      </w:pPr>
      <w:bookmarkStart w:id="248" w:name="_Toc71122217"/>
      <w:bookmarkStart w:id="249" w:name="_Toc71572035"/>
      <w:bookmarkStart w:id="250" w:name="_Toc71727983"/>
      <w:bookmarkStart w:id="251" w:name="_Toc71728184"/>
      <w:r>
        <w:t>Architecture</w:t>
      </w:r>
      <w:bookmarkEnd w:id="248"/>
      <w:bookmarkEnd w:id="249"/>
      <w:bookmarkEnd w:id="250"/>
      <w:bookmarkEnd w:id="251"/>
    </w:p>
    <w:p w14:paraId="41C0E756" w14:textId="5152E8DA" w:rsidR="00BD78DE" w:rsidRDefault="00BD78DE" w:rsidP="009D2E0D">
      <w:pPr>
        <w:spacing w:line="288" w:lineRule="auto"/>
        <w:jc w:val="both"/>
      </w:pPr>
      <w:r>
        <w:t>Architecture is an important consideration for an</w:t>
      </w:r>
      <w:r w:rsidR="00DA22D0">
        <w:t>y</w:t>
      </w:r>
      <w:r>
        <w:t xml:space="preserve"> application which requires access to highly secure environments. This creates a challenge, particularly when it comes to customer facing or production environments, these environments are often highly restricted, even for development teams, due to the high</w:t>
      </w:r>
      <w:r w:rsidR="00402AFE">
        <w:t>-</w:t>
      </w:r>
      <w:r>
        <w:t xml:space="preserve">risk nature of issues. </w:t>
      </w:r>
      <w:r w:rsidR="00402AFE">
        <w:t>T</w:t>
      </w:r>
      <w:r>
        <w:t>his chapter outlines the recommended architecture for deployment of th</w:t>
      </w:r>
      <w:r w:rsidR="00211F3A">
        <w:t>e artefact</w:t>
      </w:r>
      <w:r>
        <w:t>.</w:t>
      </w:r>
    </w:p>
    <w:p w14:paraId="78A71E86" w14:textId="3AD3CCCB" w:rsidR="00D94F11" w:rsidRDefault="00DA22D0" w:rsidP="009D2E0D">
      <w:pPr>
        <w:pStyle w:val="Heading3"/>
        <w:spacing w:line="288" w:lineRule="auto"/>
        <w:jc w:val="both"/>
      </w:pPr>
      <w:bookmarkStart w:id="252" w:name="_Toc71122218"/>
      <w:bookmarkStart w:id="253" w:name="_Toc71572036"/>
      <w:bookmarkStart w:id="254" w:name="_Toc71727984"/>
      <w:bookmarkStart w:id="255" w:name="_Toc71728185"/>
      <w:r>
        <w:t>Jump</w:t>
      </w:r>
      <w:r w:rsidR="00BB0F98">
        <w:t xml:space="preserve"> Server</w:t>
      </w:r>
      <w:bookmarkEnd w:id="252"/>
      <w:bookmarkEnd w:id="253"/>
      <w:bookmarkEnd w:id="254"/>
      <w:bookmarkEnd w:id="255"/>
    </w:p>
    <w:p w14:paraId="60A95027" w14:textId="3E4038D1" w:rsidR="00610501" w:rsidRDefault="00610501" w:rsidP="009D2E0D">
      <w:pPr>
        <w:spacing w:line="288" w:lineRule="auto"/>
        <w:jc w:val="both"/>
      </w:pPr>
      <w:r>
        <w:t>In large organisations, applications are often deployed across multiple environments which can also be held within multiple data centres. In facilitating access to secure environments</w:t>
      </w:r>
      <w:r w:rsidR="00211F3A">
        <w:t>,</w:t>
      </w:r>
      <w:r>
        <w:t xml:space="preserve"> organisations often adopt the concept of a landing server, also commonly known as a jump server which effectively acts as a window </w:t>
      </w:r>
      <w:r w:rsidR="00402AFE">
        <w:t>into</w:t>
      </w:r>
      <w:r>
        <w:t xml:space="preserve"> the environment and may also monitor any actions taken within the environments. The individual landing server is identified as the control point</w:t>
      </w:r>
      <w:r w:rsidR="007E785F">
        <w:t>.</w:t>
      </w:r>
      <w:r>
        <w:t xml:space="preserve"> Within the context of </w:t>
      </w:r>
      <w:r w:rsidR="007E785F">
        <w:t>this</w:t>
      </w:r>
      <w:r>
        <w:t xml:space="preserve"> </w:t>
      </w:r>
      <w:r w:rsidR="007E785F">
        <w:t xml:space="preserve">architecture the aim </w:t>
      </w:r>
      <w:r>
        <w:t xml:space="preserve">would be to deploy an instance of the </w:t>
      </w:r>
      <w:r w:rsidR="00A24A93">
        <w:t>artefact</w:t>
      </w:r>
      <w:r>
        <w:t xml:space="preserve"> to the </w:t>
      </w:r>
      <w:r w:rsidR="00A24A93">
        <w:t>jump</w:t>
      </w:r>
      <w:r>
        <w:t xml:space="preserve"> server for the environment it will be monitoring.</w:t>
      </w:r>
      <w:r w:rsidR="007E785F">
        <w:t xml:space="preserve"> This will ensure that the application has the relevant network access to monitor the necessary environment while remaining in the control of the team who </w:t>
      </w:r>
      <w:r w:rsidR="000F41A5">
        <w:t>control</w:t>
      </w:r>
      <w:r w:rsidR="00A24A93">
        <w:t xml:space="preserve"> the jump server for</w:t>
      </w:r>
      <w:r w:rsidR="000F41A5">
        <w:t xml:space="preserve"> that</w:t>
      </w:r>
      <w:r w:rsidR="007E785F">
        <w:t xml:space="preserve"> </w:t>
      </w:r>
      <w:proofErr w:type="gramStart"/>
      <w:r w:rsidR="007E785F">
        <w:t>particular environment</w:t>
      </w:r>
      <w:proofErr w:type="gramEnd"/>
      <w:r w:rsidR="007E785F">
        <w:t>.</w:t>
      </w:r>
    </w:p>
    <w:p w14:paraId="38E7A6C0" w14:textId="77777777" w:rsidR="000939B0" w:rsidRDefault="000939B0" w:rsidP="009D2E0D">
      <w:pPr>
        <w:spacing w:line="288" w:lineRule="auto"/>
        <w:jc w:val="both"/>
      </w:pPr>
    </w:p>
    <w:p w14:paraId="0B18E499" w14:textId="77777777" w:rsidR="00392780" w:rsidRDefault="005E7D78" w:rsidP="00392780">
      <w:pPr>
        <w:keepNext/>
        <w:spacing w:line="288" w:lineRule="auto"/>
        <w:jc w:val="center"/>
      </w:pPr>
      <w:r>
        <w:pict w14:anchorId="765A1201">
          <v:shape id="_x0000_i1036" type="#_x0000_t75" style="width:313.5pt;height:201.5pt">
            <v:imagedata r:id="rId38" o:title="architecture"/>
          </v:shape>
        </w:pict>
      </w:r>
    </w:p>
    <w:p w14:paraId="2B96F7EB" w14:textId="1E6A3CF7" w:rsidR="00975D66" w:rsidRPr="000B262A" w:rsidRDefault="00392780" w:rsidP="00482D31">
      <w:pPr>
        <w:pStyle w:val="Caption"/>
        <w:rPr>
          <w:color w:val="000000"/>
        </w:rPr>
      </w:pPr>
      <w:bookmarkStart w:id="256" w:name="_Toc71578641"/>
      <w:bookmarkStart w:id="257" w:name="_Toc71728710"/>
      <w:r>
        <w:t xml:space="preserve">Figure </w:t>
      </w:r>
      <w:fldSimple w:instr=" SEQ Figure \* ARABIC ">
        <w:r w:rsidR="00DC6FDD">
          <w:rPr>
            <w:noProof/>
          </w:rPr>
          <w:t>19</w:t>
        </w:r>
      </w:fldSimple>
      <w:r>
        <w:t xml:space="preserve">: </w:t>
      </w:r>
      <w:r w:rsidR="00482D31">
        <w:t>Jump</w:t>
      </w:r>
      <w:r>
        <w:t xml:space="preserve"> server architecture diagram</w:t>
      </w:r>
      <w:bookmarkEnd w:id="256"/>
      <w:bookmarkEnd w:id="257"/>
    </w:p>
    <w:p w14:paraId="59B1B92D" w14:textId="608A48C9" w:rsidR="000F47D4" w:rsidRDefault="00BB0F98" w:rsidP="009D2E0D">
      <w:pPr>
        <w:pStyle w:val="Heading1"/>
        <w:spacing w:line="288" w:lineRule="auto"/>
        <w:jc w:val="both"/>
      </w:pPr>
      <w:bookmarkStart w:id="258" w:name="_Toc71122219"/>
      <w:bookmarkStart w:id="259" w:name="_Toc71572037"/>
      <w:bookmarkStart w:id="260" w:name="_Toc71727985"/>
      <w:bookmarkStart w:id="261" w:name="_Toc71728186"/>
      <w:r>
        <w:lastRenderedPageBreak/>
        <w:t>E</w:t>
      </w:r>
      <w:r w:rsidR="008252DF">
        <w:t>VALUATION</w:t>
      </w:r>
      <w:bookmarkEnd w:id="258"/>
      <w:bookmarkEnd w:id="259"/>
      <w:bookmarkEnd w:id="260"/>
      <w:bookmarkEnd w:id="261"/>
    </w:p>
    <w:p w14:paraId="278330E8" w14:textId="58669730" w:rsidR="00BE7579" w:rsidRPr="00BE7579" w:rsidRDefault="00BE7579" w:rsidP="00F50C74">
      <w:pPr>
        <w:spacing w:line="288" w:lineRule="auto"/>
        <w:jc w:val="both"/>
      </w:pPr>
      <w:r>
        <w:t>Following implementation of the artefact, an evaluation process was undertaken. The evaluation was focussed around evaluating the quality of the artefact through testing as well as evaluating the final solution against the aims and objectives set out at the beginning of the project.</w:t>
      </w:r>
    </w:p>
    <w:p w14:paraId="1108BDB3" w14:textId="34F3282C" w:rsidR="00BB0F98" w:rsidRDefault="00BB0F98" w:rsidP="009D2E0D">
      <w:pPr>
        <w:pStyle w:val="Heading2"/>
        <w:spacing w:line="288" w:lineRule="auto"/>
        <w:jc w:val="both"/>
      </w:pPr>
      <w:bookmarkStart w:id="262" w:name="_Toc71122220"/>
      <w:bookmarkStart w:id="263" w:name="_Toc71572038"/>
      <w:bookmarkStart w:id="264" w:name="_Toc71727986"/>
      <w:bookmarkStart w:id="265" w:name="_Toc71728187"/>
      <w:r>
        <w:t>Testing</w:t>
      </w:r>
      <w:bookmarkEnd w:id="262"/>
      <w:bookmarkEnd w:id="263"/>
      <w:bookmarkEnd w:id="264"/>
      <w:bookmarkEnd w:id="265"/>
    </w:p>
    <w:p w14:paraId="36572A49" w14:textId="1C4CFCC8" w:rsidR="00575BE5" w:rsidRDefault="00F50C74" w:rsidP="00F50C74">
      <w:pPr>
        <w:spacing w:line="288" w:lineRule="auto"/>
        <w:jc w:val="both"/>
      </w:pPr>
      <w:r>
        <w:t xml:space="preserve">The testing of the artefact was based around a series of functional test cases which have been derived directly from the requirements specification. These test cases have been executed alongside an element of exploratory testing. Exploratory testing was conducted throughout the development process </w:t>
      </w:r>
      <w:proofErr w:type="gramStart"/>
      <w:r>
        <w:t>in order to</w:t>
      </w:r>
      <w:proofErr w:type="gramEnd"/>
      <w:r>
        <w:t xml:space="preserve"> identify bugs on an ongoing basis. Any bugs encountered were then added to the Kanban board as active work items which could be considered in the overall delivery of the project.</w:t>
      </w:r>
    </w:p>
    <w:p w14:paraId="400B1031" w14:textId="7EA555BF" w:rsidR="00897EA4" w:rsidRPr="00897EA4" w:rsidRDefault="00897EA4" w:rsidP="00897EA4">
      <w:pPr>
        <w:pStyle w:val="Heading3"/>
        <w:spacing w:line="288" w:lineRule="auto"/>
        <w:jc w:val="both"/>
      </w:pPr>
      <w:bookmarkStart w:id="266" w:name="_Toc71727987"/>
      <w:bookmarkStart w:id="267" w:name="_Toc71728188"/>
      <w:r w:rsidRPr="00897EA4">
        <w:t>Quality</w:t>
      </w:r>
      <w:bookmarkEnd w:id="266"/>
      <w:bookmarkEnd w:id="267"/>
    </w:p>
    <w:p w14:paraId="065363E0" w14:textId="2A564A79" w:rsidR="00897EA4" w:rsidRPr="00897EA4" w:rsidRDefault="00660923" w:rsidP="00660923">
      <w:pPr>
        <w:spacing w:line="288" w:lineRule="auto"/>
        <w:jc w:val="both"/>
      </w:pPr>
      <w:r>
        <w:t>In producing a</w:t>
      </w:r>
      <w:r w:rsidR="00897EA4">
        <w:t xml:space="preserve"> software </w:t>
      </w:r>
      <w:r w:rsidR="00482D31">
        <w:t>artefact,</w:t>
      </w:r>
      <w:r>
        <w:t xml:space="preserve"> </w:t>
      </w:r>
      <w:r w:rsidR="00897EA4">
        <w:t xml:space="preserve">it is important to consider </w:t>
      </w:r>
      <w:r>
        <w:t>quality</w:t>
      </w:r>
      <w:r w:rsidR="00897EA4">
        <w:t>.</w:t>
      </w:r>
      <w:r>
        <w:t xml:space="preserve"> The quality of the artefact has been tested with the aim of achieving test</w:t>
      </w:r>
      <w:r w:rsidR="00F50C74">
        <w:t xml:space="preserve"> cases</w:t>
      </w:r>
      <w:r>
        <w:t xml:space="preserve"> which provide coverage for all requirements. The quality of the artefact itself also contribute</w:t>
      </w:r>
      <w:r w:rsidR="00F50C74">
        <w:t>d</w:t>
      </w:r>
      <w:r>
        <w:t xml:space="preserve"> to the quality of the testing output. If a product has high testability, it is easy to test and, consequently, easier to find bugs in (Whittaker 2000)</w:t>
      </w:r>
      <w:r w:rsidR="00E8110B">
        <w:t xml:space="preserve">. </w:t>
      </w:r>
    </w:p>
    <w:p w14:paraId="31CA3F74" w14:textId="283C7C41" w:rsidR="001A0D7F" w:rsidRDefault="00BB0F98" w:rsidP="009D2E0D">
      <w:pPr>
        <w:pStyle w:val="Heading3"/>
        <w:spacing w:line="288" w:lineRule="auto"/>
        <w:jc w:val="both"/>
      </w:pPr>
      <w:bookmarkStart w:id="268" w:name="_Toc71122221"/>
      <w:bookmarkStart w:id="269" w:name="_Toc71572039"/>
      <w:bookmarkStart w:id="270" w:name="_Toc71727988"/>
      <w:bookmarkStart w:id="271" w:name="_Toc71728189"/>
      <w:r>
        <w:t>Requirements</w:t>
      </w:r>
      <w:bookmarkEnd w:id="268"/>
      <w:bookmarkEnd w:id="269"/>
      <w:bookmarkEnd w:id="270"/>
      <w:bookmarkEnd w:id="271"/>
    </w:p>
    <w:p w14:paraId="3377A361" w14:textId="65AACD2A" w:rsidR="008A30A7" w:rsidRPr="008A30A7" w:rsidRDefault="008A30A7" w:rsidP="000F41A5">
      <w:pPr>
        <w:spacing w:line="288" w:lineRule="auto"/>
        <w:jc w:val="both"/>
      </w:pPr>
      <w:r>
        <w:t>The process of testing the artefact was based around the satisfaction of the requirements. A series of functional test cases have been outlined in Appendix</w:t>
      </w:r>
      <w:r w:rsidR="00F50C74">
        <w:t xml:space="preserve"> I</w:t>
      </w:r>
      <w:r>
        <w:t xml:space="preserve"> which have been derived directly from the requirements specification and aim to test the functionality of the system. To accompany the functional testing, a combination of error guessing and exploratory testing </w:t>
      </w:r>
      <w:r w:rsidR="00F50C74">
        <w:t xml:space="preserve">also aimed to test </w:t>
      </w:r>
      <w:r>
        <w:t xml:space="preserve">the internal structure of the application. </w:t>
      </w:r>
    </w:p>
    <w:p w14:paraId="5F905C9E" w14:textId="16C98005" w:rsidR="00BB0F98" w:rsidRDefault="00F50C74" w:rsidP="009D2E0D">
      <w:pPr>
        <w:pStyle w:val="Heading3"/>
        <w:spacing w:line="288" w:lineRule="auto"/>
        <w:jc w:val="both"/>
      </w:pPr>
      <w:bookmarkStart w:id="272" w:name="_Toc71727989"/>
      <w:bookmarkStart w:id="273" w:name="_Toc71728190"/>
      <w:r>
        <w:t>Defects</w:t>
      </w:r>
      <w:bookmarkEnd w:id="272"/>
      <w:bookmarkEnd w:id="273"/>
    </w:p>
    <w:p w14:paraId="4B410533" w14:textId="6FF9A41A" w:rsidR="00F50C74" w:rsidRPr="00F50C74" w:rsidRDefault="00F50C74" w:rsidP="007C502D">
      <w:pPr>
        <w:spacing w:line="288" w:lineRule="auto"/>
        <w:jc w:val="both"/>
      </w:pPr>
      <w:r>
        <w:t>Defect logs have been</w:t>
      </w:r>
      <w:r w:rsidR="007C502D">
        <w:t xml:space="preserve"> outlined in Appendix J. These defects have been derived directly from the execution of test cases. It was important to consider traceability when identifying defects, to ensure that any fixes put in place are visible for any developers working on a project. The defect logs include a reference to the test case they have been derived from as well as linking to a branch on which the fix is made visible. This allows any developers working on the project to clearly track the </w:t>
      </w:r>
      <w:proofErr w:type="gramStart"/>
      <w:r w:rsidR="007C502D">
        <w:t>fix, and</w:t>
      </w:r>
      <w:proofErr w:type="gramEnd"/>
      <w:r w:rsidR="007C502D">
        <w:t xml:space="preserve"> ensures that any issues encountered with a fix will be easily identified.</w:t>
      </w:r>
    </w:p>
    <w:p w14:paraId="0A268F86" w14:textId="6BF92EE1" w:rsidR="001A0D7F" w:rsidRDefault="001A0D7F" w:rsidP="009D2E0D">
      <w:pPr>
        <w:pStyle w:val="Heading2"/>
        <w:spacing w:line="288" w:lineRule="auto"/>
        <w:jc w:val="both"/>
      </w:pPr>
      <w:bookmarkStart w:id="274" w:name="_Toc71122223"/>
      <w:bookmarkStart w:id="275" w:name="_Toc71572041"/>
      <w:bookmarkStart w:id="276" w:name="_Toc71727990"/>
      <w:bookmarkStart w:id="277" w:name="_Toc71728191"/>
      <w:r>
        <w:t>Evaluation of Aims and Objectives</w:t>
      </w:r>
      <w:bookmarkEnd w:id="274"/>
      <w:bookmarkEnd w:id="275"/>
      <w:bookmarkEnd w:id="276"/>
      <w:bookmarkEnd w:id="277"/>
    </w:p>
    <w:p w14:paraId="51886C37" w14:textId="73CDE1B0" w:rsidR="007C502D" w:rsidRPr="007C502D" w:rsidRDefault="007C502D" w:rsidP="007C502D">
      <w:pPr>
        <w:spacing w:line="288" w:lineRule="auto"/>
        <w:jc w:val="both"/>
      </w:pPr>
      <w:r>
        <w:t xml:space="preserve">The aims and objectives of the project were defined at the </w:t>
      </w:r>
      <w:r w:rsidR="00482D31">
        <w:t>outset before</w:t>
      </w:r>
      <w:r>
        <w:t xml:space="preserve"> any unforeseen circumstances were encountered </w:t>
      </w:r>
      <w:r w:rsidR="00482D31">
        <w:t>and</w:t>
      </w:r>
      <w:r>
        <w:t xml:space="preserve"> before </w:t>
      </w:r>
      <w:r w:rsidR="00482D31">
        <w:t xml:space="preserve">overcoming </w:t>
      </w:r>
      <w:r>
        <w:t>any technical challenges. This section will reflect on those aims and objectives and provide a reflection on</w:t>
      </w:r>
      <w:r w:rsidR="00482D31">
        <w:t xml:space="preserve"> the success of</w:t>
      </w:r>
      <w:r>
        <w:t xml:space="preserve"> their delivery.</w:t>
      </w:r>
    </w:p>
    <w:p w14:paraId="2317F7E2" w14:textId="641D8F3B" w:rsidR="00BB0F98" w:rsidRDefault="0007030F" w:rsidP="009D2E0D">
      <w:pPr>
        <w:pStyle w:val="Heading3"/>
        <w:spacing w:line="288" w:lineRule="auto"/>
        <w:jc w:val="both"/>
        <w:rPr>
          <w:szCs w:val="22"/>
        </w:rPr>
      </w:pPr>
      <w:bookmarkStart w:id="278" w:name="_Toc71122224"/>
      <w:bookmarkStart w:id="279" w:name="_Toc71572042"/>
      <w:bookmarkStart w:id="280" w:name="_Toc71727991"/>
      <w:bookmarkStart w:id="281" w:name="_Toc71728192"/>
      <w:r w:rsidRPr="006A4085">
        <w:rPr>
          <w:szCs w:val="22"/>
        </w:rPr>
        <w:t>Research organisational impact of configuration failures</w:t>
      </w:r>
      <w:bookmarkEnd w:id="278"/>
      <w:bookmarkEnd w:id="279"/>
      <w:bookmarkEnd w:id="280"/>
      <w:bookmarkEnd w:id="281"/>
    </w:p>
    <w:p w14:paraId="6FFAB815" w14:textId="43A99AE1" w:rsidR="006A4085" w:rsidRDefault="006A4085" w:rsidP="000F41A5">
      <w:pPr>
        <w:spacing w:line="288" w:lineRule="auto"/>
        <w:jc w:val="both"/>
      </w:pPr>
      <w:r>
        <w:t>An in-depth review of literature was undertaken to investigate the organisational impact of configuration failures. This review identified an area with a wealth of research</w:t>
      </w:r>
      <w:r w:rsidR="00F020F2">
        <w:t xml:space="preserve"> which has a real day to day impact on large organisations. Th</w:t>
      </w:r>
      <w:r w:rsidR="000F41A5">
        <w:t>e</w:t>
      </w:r>
      <w:r w:rsidR="00F020F2">
        <w:t xml:space="preserve"> outcome of this review</w:t>
      </w:r>
      <w:r w:rsidR="007C502D">
        <w:t xml:space="preserve"> identified an area where tooling was of vital importance and where large organisation were constantly looking to improve communication through adoption of appropriate tooling. This review</w:t>
      </w:r>
      <w:r w:rsidR="00F020F2">
        <w:t xml:space="preserve"> supported the justification for a web-based tool to assist development teams in the monitoring of environment configurations.</w:t>
      </w:r>
    </w:p>
    <w:p w14:paraId="54575D5A" w14:textId="2E74E5E7" w:rsidR="00F020F2" w:rsidRPr="006A4085" w:rsidRDefault="00F020F2" w:rsidP="009D2E0D">
      <w:pPr>
        <w:pStyle w:val="Heading3"/>
        <w:spacing w:line="288" w:lineRule="auto"/>
        <w:jc w:val="both"/>
        <w:rPr>
          <w:szCs w:val="22"/>
        </w:rPr>
      </w:pPr>
      <w:bookmarkStart w:id="282" w:name="_Toc71122225"/>
      <w:bookmarkStart w:id="283" w:name="_Toc71572043"/>
      <w:bookmarkStart w:id="284" w:name="_Toc71727992"/>
      <w:bookmarkStart w:id="285" w:name="_Toc71728193"/>
      <w:r w:rsidRPr="006A4085">
        <w:rPr>
          <w:szCs w:val="22"/>
        </w:rPr>
        <w:lastRenderedPageBreak/>
        <w:t>Identify an appropriate methodology to complete all requirements efficiently</w:t>
      </w:r>
      <w:bookmarkEnd w:id="282"/>
      <w:bookmarkEnd w:id="283"/>
      <w:bookmarkEnd w:id="284"/>
      <w:bookmarkEnd w:id="285"/>
    </w:p>
    <w:p w14:paraId="1E67D73D" w14:textId="102CD594" w:rsidR="00F020F2" w:rsidRDefault="00F020F2" w:rsidP="009D2E0D">
      <w:pPr>
        <w:spacing w:line="288" w:lineRule="auto"/>
        <w:jc w:val="both"/>
      </w:pPr>
      <w:r>
        <w:t xml:space="preserve">A combination of Prototyping and Kanban methodologies was selected for this project </w:t>
      </w:r>
      <w:r w:rsidR="006E35EC">
        <w:t>which overall</w:t>
      </w:r>
      <w:r>
        <w:t xml:space="preserve"> proved a successful combination. Regular working prototypes were </w:t>
      </w:r>
      <w:proofErr w:type="gramStart"/>
      <w:r>
        <w:t>developed</w:t>
      </w:r>
      <w:proofErr w:type="gramEnd"/>
      <w:r>
        <w:t xml:space="preserve"> and the delivery of requirements were tracked using a Kanban board. Challenges were however encountered with this methodology in maintain</w:t>
      </w:r>
      <w:r w:rsidR="000F41A5">
        <w:t>ing</w:t>
      </w:r>
      <w:r>
        <w:t xml:space="preserve"> visibility of the overall timescales associated with the project. The overall timescales were tracked via a Gantt Chart however in practice this approach felt disjointed and quite challenging to maintain, particularly when the project was at its peak.</w:t>
      </w:r>
    </w:p>
    <w:p w14:paraId="52006F1D" w14:textId="057F1B98" w:rsidR="00F020F2" w:rsidRPr="006A4085" w:rsidRDefault="00F020F2" w:rsidP="009D2E0D">
      <w:pPr>
        <w:pStyle w:val="Heading3"/>
        <w:spacing w:line="288" w:lineRule="auto"/>
        <w:jc w:val="both"/>
        <w:rPr>
          <w:szCs w:val="22"/>
        </w:rPr>
      </w:pPr>
      <w:bookmarkStart w:id="286" w:name="_Toc71122226"/>
      <w:bookmarkStart w:id="287" w:name="_Toc71572044"/>
      <w:bookmarkStart w:id="288" w:name="_Toc71727993"/>
      <w:bookmarkStart w:id="289" w:name="_Toc71728194"/>
      <w:r w:rsidRPr="006A4085">
        <w:rPr>
          <w:szCs w:val="22"/>
        </w:rPr>
        <w:t>Analyse problem domain and identify requirements for a Minimum Viable Product which provides a minimum level of functionality to prove the concept</w:t>
      </w:r>
      <w:bookmarkEnd w:id="286"/>
      <w:bookmarkEnd w:id="287"/>
      <w:bookmarkEnd w:id="288"/>
      <w:bookmarkEnd w:id="289"/>
    </w:p>
    <w:p w14:paraId="24970DFD" w14:textId="4612B326" w:rsidR="00F020F2" w:rsidRDefault="00F020F2" w:rsidP="009D2E0D">
      <w:pPr>
        <w:spacing w:line="288" w:lineRule="auto"/>
        <w:jc w:val="both"/>
      </w:pPr>
      <w:r>
        <w:t>The MVP defined at Appendix</w:t>
      </w:r>
      <w:r w:rsidR="006E35EC">
        <w:t xml:space="preserve"> F</w:t>
      </w:r>
      <w:r w:rsidR="00F74D06">
        <w:t xml:space="preserve"> proved to be an achievable level of functionality and proves the concept of monitoring configurations within Linux environments. There were however challenges encountered in the UI development as well as challenges in stretching to the requirements outlined in achieving the MVP+ functionality. These challenges have been further detailed in 6.2.</w:t>
      </w:r>
      <w:r w:rsidR="003F2A05">
        <w:t>4</w:t>
      </w:r>
      <w:r w:rsidR="006E35EC">
        <w:t>. The artefact does however prove that increasing the visibility of misconfigurations can be an advantage in intercepting production failures.</w:t>
      </w:r>
    </w:p>
    <w:p w14:paraId="34C227A4" w14:textId="708E656F" w:rsidR="006A4085" w:rsidRDefault="006A4085" w:rsidP="009D2E0D">
      <w:pPr>
        <w:pStyle w:val="Heading3"/>
        <w:spacing w:line="288" w:lineRule="auto"/>
        <w:jc w:val="both"/>
        <w:rPr>
          <w:szCs w:val="22"/>
        </w:rPr>
      </w:pPr>
      <w:bookmarkStart w:id="290" w:name="_Toc71122227"/>
      <w:bookmarkStart w:id="291" w:name="_Toc71572045"/>
      <w:bookmarkStart w:id="292" w:name="_Toc71727994"/>
      <w:bookmarkStart w:id="293" w:name="_Toc71728195"/>
      <w:r w:rsidRPr="006A4085">
        <w:rPr>
          <w:szCs w:val="22"/>
        </w:rPr>
        <w:t>Research the most appropriate technology stack to create the web-based solution</w:t>
      </w:r>
      <w:bookmarkEnd w:id="290"/>
      <w:bookmarkEnd w:id="291"/>
      <w:bookmarkEnd w:id="292"/>
      <w:bookmarkEnd w:id="293"/>
    </w:p>
    <w:p w14:paraId="0CB5C178" w14:textId="47B04EBA" w:rsidR="00F74D06" w:rsidRPr="00F74D06" w:rsidRDefault="00F74D06" w:rsidP="009D2E0D">
      <w:pPr>
        <w:spacing w:line="288" w:lineRule="auto"/>
        <w:jc w:val="both"/>
      </w:pPr>
      <w:r>
        <w:t>The combination of Flask and SQLite/</w:t>
      </w:r>
      <w:proofErr w:type="spellStart"/>
      <w:r>
        <w:t>SQLAlchemy</w:t>
      </w:r>
      <w:proofErr w:type="spellEnd"/>
      <w:r>
        <w:t xml:space="preserve"> proved successful in achieving the MVP however challenges were encountered in stretching to achieve the MVP+ functionality. Concurrency issues were encountered in the database when SQLite was combined with a multithreaded approach in the application. It also became clear that two separate processes would be required to execute commands across environments while flask delivers the web content. A task queue was identified as potential solution </w:t>
      </w:r>
      <w:r w:rsidR="00532BD3">
        <w:t xml:space="preserve">and </w:t>
      </w:r>
      <w:r w:rsidR="006E35EC">
        <w:t>will</w:t>
      </w:r>
      <w:r w:rsidR="00532BD3">
        <w:t xml:space="preserve"> form the basis for future work in achieving the MVP+ functionality</w:t>
      </w:r>
      <w:r w:rsidR="000F41A5">
        <w:t>.</w:t>
      </w:r>
    </w:p>
    <w:p w14:paraId="177787DC" w14:textId="2262ECC3" w:rsidR="006A4085" w:rsidRDefault="006A4085" w:rsidP="009D2E0D">
      <w:pPr>
        <w:pStyle w:val="Heading3"/>
        <w:spacing w:line="288" w:lineRule="auto"/>
        <w:jc w:val="both"/>
        <w:rPr>
          <w:szCs w:val="22"/>
        </w:rPr>
      </w:pPr>
      <w:bookmarkStart w:id="294" w:name="_Toc71122228"/>
      <w:bookmarkStart w:id="295" w:name="_Toc71572046"/>
      <w:bookmarkStart w:id="296" w:name="_Toc71727995"/>
      <w:bookmarkStart w:id="297" w:name="_Toc71728196"/>
      <w:r w:rsidRPr="006A4085">
        <w:rPr>
          <w:szCs w:val="22"/>
        </w:rPr>
        <w:t>Design the solution from technical perspective with appropriate modelling</w:t>
      </w:r>
      <w:bookmarkEnd w:id="294"/>
      <w:bookmarkEnd w:id="295"/>
      <w:bookmarkEnd w:id="296"/>
      <w:bookmarkEnd w:id="297"/>
    </w:p>
    <w:p w14:paraId="31D648DA" w14:textId="65B307E1" w:rsidR="00532BD3" w:rsidRPr="00532BD3" w:rsidRDefault="00532BD3" w:rsidP="009D2E0D">
      <w:pPr>
        <w:spacing w:line="288" w:lineRule="auto"/>
        <w:jc w:val="both"/>
      </w:pPr>
      <w:r>
        <w:t>The modelling phase of the project proved successful in achieving the MVP. Use case modelling proved very useful in deriving requirements with the user’s needs in mind</w:t>
      </w:r>
      <w:r w:rsidR="00931819">
        <w:t>. The database design proved sufficient in achieving the MVP however may need to be revisited</w:t>
      </w:r>
      <w:r>
        <w:t xml:space="preserve"> </w:t>
      </w:r>
      <w:r w:rsidR="00931819">
        <w:t>to provide a more robust and extensible data structure</w:t>
      </w:r>
      <w:r w:rsidR="006E35EC">
        <w:t xml:space="preserve">. While the design has overall proven successful in delivering the MVP, there was a significant learning code associated with structuring the project in line with the Flask framework. This may </w:t>
      </w:r>
      <w:proofErr w:type="gramStart"/>
      <w:r w:rsidR="006E35EC">
        <w:t>learning</w:t>
      </w:r>
      <w:proofErr w:type="gramEnd"/>
      <w:r w:rsidR="006E35EC">
        <w:t xml:space="preserve"> curve may have been reduced with a more considered approach in understanding the structure of the project during the design phase.</w:t>
      </w:r>
    </w:p>
    <w:p w14:paraId="5FA3CF1F" w14:textId="26CA6E51" w:rsidR="006A4085" w:rsidRDefault="006A4085" w:rsidP="009D2E0D">
      <w:pPr>
        <w:pStyle w:val="Heading3"/>
        <w:spacing w:line="288" w:lineRule="auto"/>
        <w:jc w:val="both"/>
        <w:rPr>
          <w:szCs w:val="22"/>
        </w:rPr>
      </w:pPr>
      <w:bookmarkStart w:id="298" w:name="_Toc71122229"/>
      <w:bookmarkStart w:id="299" w:name="_Toc71572047"/>
      <w:bookmarkStart w:id="300" w:name="_Toc71727996"/>
      <w:bookmarkStart w:id="301" w:name="_Toc71728197"/>
      <w:r w:rsidRPr="006A4085">
        <w:rPr>
          <w:szCs w:val="22"/>
        </w:rPr>
        <w:t>Implement the solution to meet the specified requirements with a focus on achieving the MVP</w:t>
      </w:r>
      <w:bookmarkEnd w:id="298"/>
      <w:bookmarkEnd w:id="299"/>
      <w:bookmarkEnd w:id="300"/>
      <w:bookmarkEnd w:id="301"/>
    </w:p>
    <w:p w14:paraId="359ABD98" w14:textId="07665DC8" w:rsidR="00931819" w:rsidRDefault="00931819" w:rsidP="009D2E0D">
      <w:pPr>
        <w:spacing w:line="288" w:lineRule="auto"/>
        <w:jc w:val="both"/>
      </w:pPr>
      <w:r>
        <w:t>The final artefact achieves the requirements of the MVP</w:t>
      </w:r>
      <w:r w:rsidR="003F2A05">
        <w:t xml:space="preserve">. Issues were however encountered in achieving the MVP+ requirements as outlined in section 6.2.4. </w:t>
      </w:r>
      <w:r w:rsidR="00A24A93">
        <w:t>Work</w:t>
      </w:r>
      <w:r w:rsidR="003F2A05">
        <w:t xml:space="preserve"> is</w:t>
      </w:r>
      <w:r w:rsidR="00A24A93">
        <w:t xml:space="preserve"> also</w:t>
      </w:r>
      <w:r w:rsidR="003F2A05">
        <w:t xml:space="preserve"> required to </w:t>
      </w:r>
      <w:r w:rsidR="00A24A93">
        <w:t xml:space="preserve">make </w:t>
      </w:r>
      <w:r w:rsidR="003F2A05">
        <w:t>improve</w:t>
      </w:r>
      <w:r w:rsidR="00A24A93">
        <w:t>ments to the</w:t>
      </w:r>
      <w:r w:rsidR="003F2A05">
        <w:t xml:space="preserve"> usability of the application. The expertise of a more experienced UI developer may benefit the project in future work </w:t>
      </w:r>
      <w:proofErr w:type="gramStart"/>
      <w:r w:rsidR="003F2A05">
        <w:t>in order to</w:t>
      </w:r>
      <w:proofErr w:type="gramEnd"/>
      <w:r w:rsidR="003F2A05">
        <w:t xml:space="preserve"> achieve a more polished User Interface.</w:t>
      </w:r>
      <w:r w:rsidR="00A24A93">
        <w:t xml:space="preserve"> Code for the application is available from </w:t>
      </w:r>
      <w:hyperlink r:id="rId39" w:history="1">
        <w:r w:rsidR="00A24A93" w:rsidRPr="00C60977">
          <w:rPr>
            <w:rStyle w:val="Hyperlink"/>
          </w:rPr>
          <w:t>https://github.com/Kytehill/habitat</w:t>
        </w:r>
      </w:hyperlink>
      <w:r w:rsidR="00A24A93">
        <w:t xml:space="preserve">. </w:t>
      </w:r>
    </w:p>
    <w:p w14:paraId="478BF068" w14:textId="75F32CC5" w:rsidR="00E319A5" w:rsidRDefault="00E319A5" w:rsidP="009D2E0D">
      <w:pPr>
        <w:spacing w:line="288" w:lineRule="auto"/>
        <w:jc w:val="both"/>
      </w:pPr>
    </w:p>
    <w:p w14:paraId="1B967D80" w14:textId="5E902473" w:rsidR="00482D31" w:rsidRDefault="00584F08" w:rsidP="009D2E0D">
      <w:pPr>
        <w:spacing w:line="288" w:lineRule="auto"/>
        <w:jc w:val="both"/>
      </w:pPr>
      <w:r>
        <w:t xml:space="preserve">Following implementation of the final solution, a review was taken of the timescales in achieving the MVP which is included in the “Actual Time” column in Appendix G. The actual time in delivering the MVP proved significantly more than anticipated. This mainly centred around the issues </w:t>
      </w:r>
      <w:r>
        <w:lastRenderedPageBreak/>
        <w:t xml:space="preserve">encountered with multithreading </w:t>
      </w:r>
      <w:proofErr w:type="gramStart"/>
      <w:r>
        <w:t>an</w:t>
      </w:r>
      <w:proofErr w:type="gramEnd"/>
      <w:r>
        <w:t xml:space="preserve"> concurrency however an underestimation of the learning curve associated with establishing an SSH connection with a remote device was also a contribution to discrepancy.</w:t>
      </w:r>
    </w:p>
    <w:p w14:paraId="00A1CAE4" w14:textId="74B54FB9" w:rsidR="00482D31" w:rsidRDefault="00482D31" w:rsidP="00482D31">
      <w:pPr>
        <w:pStyle w:val="Heading3"/>
        <w:spacing w:line="288" w:lineRule="auto"/>
        <w:jc w:val="both"/>
        <w:rPr>
          <w:szCs w:val="22"/>
        </w:rPr>
      </w:pPr>
      <w:bookmarkStart w:id="302" w:name="_Toc71727997"/>
      <w:bookmarkStart w:id="303" w:name="_Toc71728198"/>
      <w:proofErr w:type="spellStart"/>
      <w:r>
        <w:rPr>
          <w:szCs w:val="22"/>
        </w:rPr>
        <w:t>Deliver</w:t>
      </w:r>
      <w:proofErr w:type="spellEnd"/>
      <w:r>
        <w:rPr>
          <w:szCs w:val="22"/>
        </w:rPr>
        <w:t xml:space="preserve"> of Aims and Objectives</w:t>
      </w:r>
      <w:bookmarkEnd w:id="302"/>
      <w:bookmarkEnd w:id="303"/>
    </w:p>
    <w:p w14:paraId="38F9FAD8" w14:textId="24EE21B7" w:rsidR="00482D31" w:rsidRPr="00931819" w:rsidRDefault="00900E65" w:rsidP="009D2E0D">
      <w:pPr>
        <w:spacing w:line="288" w:lineRule="auto"/>
        <w:jc w:val="both"/>
      </w:pPr>
      <w:r>
        <w:t>Overall, I feel the aims and objectives of the project have been successfully achieved however key lessons have been learned around the pre-empting of technical challenges. Software development is complex, and the likelihood of encountering unexpected technical issues is quite high, so it is best to attempt to plan for this at the earliest stage possible, to provide a more accurate estimation on delivery.</w:t>
      </w:r>
    </w:p>
    <w:p w14:paraId="2024FC0F" w14:textId="77777777" w:rsidR="006A4085" w:rsidRPr="006A4085" w:rsidRDefault="006A4085" w:rsidP="009D2E0D">
      <w:pPr>
        <w:spacing w:line="288" w:lineRule="auto"/>
      </w:pPr>
    </w:p>
    <w:p w14:paraId="148105A4" w14:textId="77777777" w:rsidR="006A4085" w:rsidRPr="006A4085" w:rsidRDefault="006A4085" w:rsidP="009D2E0D">
      <w:pPr>
        <w:spacing w:line="288" w:lineRule="auto"/>
      </w:pPr>
    </w:p>
    <w:p w14:paraId="3D544799" w14:textId="654B85D5" w:rsidR="0007030F" w:rsidRDefault="0007030F" w:rsidP="009D2E0D">
      <w:pPr>
        <w:spacing w:line="288" w:lineRule="auto"/>
      </w:pPr>
    </w:p>
    <w:p w14:paraId="4BB98AC4" w14:textId="280D5DE4" w:rsidR="00C01B89" w:rsidRDefault="00C01B89" w:rsidP="009D2E0D">
      <w:pPr>
        <w:pStyle w:val="15Spacing"/>
        <w:spacing w:line="288" w:lineRule="auto"/>
        <w:jc w:val="both"/>
      </w:pPr>
    </w:p>
    <w:p w14:paraId="5B162DC7" w14:textId="0A9676AC" w:rsidR="00951F87" w:rsidRDefault="00763ED5" w:rsidP="009D2E0D">
      <w:pPr>
        <w:pStyle w:val="Heading1"/>
        <w:spacing w:line="288" w:lineRule="auto"/>
        <w:jc w:val="both"/>
      </w:pPr>
      <w:bookmarkStart w:id="304" w:name="_Toc71122230"/>
      <w:bookmarkStart w:id="305" w:name="_Toc71572048"/>
      <w:bookmarkStart w:id="306" w:name="_Toc71727998"/>
      <w:bookmarkStart w:id="307" w:name="_Toc71728199"/>
      <w:r>
        <w:lastRenderedPageBreak/>
        <w:t>C</w:t>
      </w:r>
      <w:r w:rsidR="008252DF">
        <w:t>ONCLUSION</w:t>
      </w:r>
      <w:bookmarkEnd w:id="304"/>
      <w:bookmarkEnd w:id="305"/>
      <w:bookmarkEnd w:id="306"/>
      <w:bookmarkEnd w:id="307"/>
    </w:p>
    <w:p w14:paraId="4E8C5435" w14:textId="2EC1FB50" w:rsidR="00763ED5" w:rsidRDefault="00763ED5" w:rsidP="009D2E0D">
      <w:pPr>
        <w:pStyle w:val="Heading2"/>
        <w:spacing w:line="288" w:lineRule="auto"/>
        <w:jc w:val="both"/>
      </w:pPr>
      <w:bookmarkStart w:id="308" w:name="_Toc71122231"/>
      <w:bookmarkStart w:id="309" w:name="_Toc71572049"/>
      <w:bookmarkStart w:id="310" w:name="_Toc71727999"/>
      <w:bookmarkStart w:id="311" w:name="_Toc71728200"/>
      <w:r>
        <w:t>Project Summary</w:t>
      </w:r>
      <w:bookmarkEnd w:id="308"/>
      <w:bookmarkEnd w:id="309"/>
      <w:bookmarkEnd w:id="310"/>
      <w:bookmarkEnd w:id="311"/>
    </w:p>
    <w:p w14:paraId="62D2F0EB" w14:textId="7CA408CF" w:rsidR="003F2A05" w:rsidRPr="003F2A05" w:rsidRDefault="003F2A05" w:rsidP="009D2E0D">
      <w:pPr>
        <w:spacing w:line="288" w:lineRule="auto"/>
        <w:jc w:val="both"/>
      </w:pPr>
      <w:r>
        <w:t xml:space="preserve">The project </w:t>
      </w:r>
      <w:proofErr w:type="gramStart"/>
      <w:r>
        <w:t>as a whole has</w:t>
      </w:r>
      <w:proofErr w:type="gramEnd"/>
      <w:r>
        <w:t xml:space="preserve"> prove</w:t>
      </w:r>
      <w:r w:rsidR="000F41A5">
        <w:t>n</w:t>
      </w:r>
      <w:r>
        <w:t xml:space="preserve"> successful in achieving the MVP. The artefact provides a </w:t>
      </w:r>
      <w:r w:rsidR="006C11F3">
        <w:t>web-based</w:t>
      </w:r>
      <w:r>
        <w:t xml:space="preserve"> application which provides the capability to monitor Linux configurations across multiple environments which can add value to development teams in reducing the manual intervention required to resolve issues as well as the manual scripting efforts often deployed to monitor environments currently. As mentioned in the evaluation section issues were encountered which have informed the future work outlined in section </w:t>
      </w:r>
      <w:r w:rsidR="008870D2">
        <w:t>8</w:t>
      </w:r>
      <w:r>
        <w:t>.2</w:t>
      </w:r>
      <w:r w:rsidR="006E35EC">
        <w:t>.</w:t>
      </w:r>
    </w:p>
    <w:p w14:paraId="7DF5E121" w14:textId="7E3079E4" w:rsidR="00763ED5" w:rsidRDefault="00763ED5" w:rsidP="009D2E0D">
      <w:pPr>
        <w:pStyle w:val="Heading2"/>
        <w:spacing w:line="288" w:lineRule="auto"/>
        <w:jc w:val="both"/>
      </w:pPr>
      <w:bookmarkStart w:id="312" w:name="_Toc71122232"/>
      <w:bookmarkStart w:id="313" w:name="_Toc71572050"/>
      <w:bookmarkStart w:id="314" w:name="_Toc71728000"/>
      <w:bookmarkStart w:id="315" w:name="_Toc71728201"/>
      <w:r>
        <w:t>Future Work</w:t>
      </w:r>
      <w:bookmarkEnd w:id="312"/>
      <w:bookmarkEnd w:id="313"/>
      <w:bookmarkEnd w:id="314"/>
      <w:bookmarkEnd w:id="315"/>
    </w:p>
    <w:p w14:paraId="0DE9E8E8" w14:textId="70F20117" w:rsidR="00E95C2E" w:rsidRDefault="00E95C2E" w:rsidP="00D07E6E">
      <w:pPr>
        <w:spacing w:line="288" w:lineRule="auto"/>
        <w:jc w:val="both"/>
      </w:pPr>
      <w:r>
        <w:t>The next phase of this project should aim to add features which improve the usability of the application as well as providing an audit trail for the execution of commands in environments.</w:t>
      </w:r>
      <w:r w:rsidR="00094EC9">
        <w:t xml:space="preserve"> An admin area could leverage the existing user sessions and provide an area for new environments to be approved before commands are executed, providing an additional layer of protection, which is particularly important in production environments. </w:t>
      </w:r>
      <w:r w:rsidR="008870D2">
        <w:t>It is</w:t>
      </w:r>
      <w:r w:rsidR="00094EC9">
        <w:t xml:space="preserve"> also</w:t>
      </w:r>
      <w:r w:rsidR="008870D2">
        <w:t xml:space="preserve"> clear</w:t>
      </w:r>
      <w:r w:rsidR="00094EC9">
        <w:t xml:space="preserve"> a progress bar</w:t>
      </w:r>
      <w:r w:rsidR="008870D2">
        <w:t xml:space="preserve"> is required</w:t>
      </w:r>
      <w:r w:rsidR="00094EC9">
        <w:t xml:space="preserve"> to inform users of progress during command execution. The next phase may also benefit from reviewing the database technology to facilitate concurrency alongside a task queue which would elevate the application to a more efficient solution. A further enhancement would also be the ability to setup SSH keys directly within the application</w:t>
      </w:r>
      <w:r w:rsidR="00D65482">
        <w:t>, currently there is a prerequisite for users to set up SSH keys manually on the local and remote devices</w:t>
      </w:r>
      <w:r w:rsidR="00A43BFA">
        <w:t>, a</w:t>
      </w:r>
      <w:r w:rsidR="00D65482">
        <w:t xml:space="preserve">dding this functionality to the application would provide a significant time saving for users. The parsing of more complex outputs from devices would also enhance the application. Currently the application will facilitate a single line output however in reality, complex </w:t>
      </w:r>
      <w:r w:rsidR="00A43BFA">
        <w:t>environments</w:t>
      </w:r>
      <w:r w:rsidR="00D65482">
        <w:t xml:space="preserve"> may require the handling of complex multiline strings which may include URL’s or other complex string outputs</w:t>
      </w:r>
      <w:r w:rsidR="00A43BFA">
        <w:t xml:space="preserve">, </w:t>
      </w:r>
      <w:r w:rsidR="006E35EC">
        <w:t>t</w:t>
      </w:r>
      <w:r w:rsidR="00A43BFA">
        <w:t>he use of regular expressions may assist in adding this capability</w:t>
      </w:r>
      <w:r w:rsidR="00D65482">
        <w:t>.</w:t>
      </w:r>
    </w:p>
    <w:p w14:paraId="5CCA9DA8" w14:textId="395CFED3" w:rsidR="00763ED5" w:rsidRDefault="00763ED5" w:rsidP="009D2E0D">
      <w:pPr>
        <w:pStyle w:val="Heading2"/>
        <w:spacing w:line="288" w:lineRule="auto"/>
        <w:jc w:val="both"/>
      </w:pPr>
      <w:bookmarkStart w:id="316" w:name="_Toc71122233"/>
      <w:bookmarkStart w:id="317" w:name="_Toc71572051"/>
      <w:bookmarkStart w:id="318" w:name="_Toc71728001"/>
      <w:bookmarkStart w:id="319" w:name="_Toc71728202"/>
      <w:r>
        <w:t>Evaluation of Issues</w:t>
      </w:r>
      <w:bookmarkEnd w:id="316"/>
      <w:bookmarkEnd w:id="317"/>
      <w:bookmarkEnd w:id="318"/>
      <w:bookmarkEnd w:id="319"/>
    </w:p>
    <w:p w14:paraId="333E09FD" w14:textId="02241591" w:rsidR="006E35EC" w:rsidRDefault="0050026A" w:rsidP="009D2E0D">
      <w:pPr>
        <w:spacing w:line="288" w:lineRule="auto"/>
        <w:jc w:val="both"/>
      </w:pPr>
      <w:r>
        <w:t xml:space="preserve">The main issues encountered with this project centred around the integration of the Secure Shell module. A significant </w:t>
      </w:r>
      <w:r w:rsidR="00BB19F9">
        <w:t>amount of time</w:t>
      </w:r>
      <w:r>
        <w:t xml:space="preserve"> was spent making attempts to deliver a multithreaded solution which executed commands on a long running background process. This time was not </w:t>
      </w:r>
      <w:r w:rsidR="00BB19F9">
        <w:t>wasted,</w:t>
      </w:r>
      <w:r>
        <w:t xml:space="preserve"> and a great deal was learned from the technical challenges faced, however with the benefit of hindsight it may have proved more beneficial to the overall project to proceed with a single threaded approach from an earlier stage.</w:t>
      </w:r>
      <w:r w:rsidR="00BB19F9">
        <w:t xml:space="preserve"> </w:t>
      </w:r>
      <w:r w:rsidR="00584F08">
        <w:t xml:space="preserve">There were many positive learning experiences throughout the project, including a further development of knowledge in the use of Flask as well as first introduction to </w:t>
      </w:r>
      <w:proofErr w:type="spellStart"/>
      <w:r w:rsidR="00584F08">
        <w:t>SQLAlchemy</w:t>
      </w:r>
      <w:proofErr w:type="spellEnd"/>
      <w:r w:rsidR="00584F08">
        <w:t xml:space="preserve"> and SQLite. The project also offered an opportunity to take a project </w:t>
      </w:r>
      <w:proofErr w:type="gramStart"/>
      <w:r w:rsidR="00584F08">
        <w:t>from concept,</w:t>
      </w:r>
      <w:proofErr w:type="gramEnd"/>
      <w:r w:rsidR="00584F08">
        <w:t xml:space="preserve"> to a final delivered artefact, which proved an excellent experience in understanding the challenges associated with project management in the software industry. </w:t>
      </w:r>
      <w:r w:rsidR="00BB19F9">
        <w:t>Overall,</w:t>
      </w:r>
      <w:r>
        <w:t xml:space="preserve"> the project has proved </w:t>
      </w:r>
      <w:r w:rsidR="00584F08">
        <w:t>a challenge</w:t>
      </w:r>
      <w:r>
        <w:t xml:space="preserve"> and has provided the opportunity to learn</w:t>
      </w:r>
      <w:r w:rsidR="00BB19F9">
        <w:t xml:space="preserve"> valuable</w:t>
      </w:r>
      <w:r>
        <w:t xml:space="preserve"> new skills</w:t>
      </w:r>
      <w:r w:rsidR="007A062B">
        <w:t xml:space="preserve"> and provide further experience within a software development lifecycle which will prove invaluable in industry.</w:t>
      </w:r>
      <w:r w:rsidR="00584F08">
        <w:t xml:space="preserve"> </w:t>
      </w:r>
    </w:p>
    <w:p w14:paraId="29D2FCE8" w14:textId="77777777" w:rsidR="00BE7579" w:rsidRDefault="00BE7579" w:rsidP="009D2E0D">
      <w:pPr>
        <w:spacing w:line="288" w:lineRule="auto"/>
        <w:jc w:val="both"/>
      </w:pPr>
    </w:p>
    <w:p w14:paraId="10FAD528" w14:textId="009334CA" w:rsidR="000F47D4" w:rsidRDefault="000B7C20" w:rsidP="009D2E0D">
      <w:pPr>
        <w:spacing w:line="288" w:lineRule="auto"/>
        <w:jc w:val="both"/>
      </w:pPr>
      <w:r>
        <w:t xml:space="preserve">Word </w:t>
      </w:r>
      <w:r w:rsidR="00185674">
        <w:t>c</w:t>
      </w:r>
      <w:r>
        <w:t>ount (</w:t>
      </w:r>
      <w:r w:rsidR="00185674">
        <w:t>main body of the report</w:t>
      </w:r>
      <w:r>
        <w:t xml:space="preserve">): </w:t>
      </w:r>
      <w:r w:rsidR="00575BE5">
        <w:t>9,471</w:t>
      </w:r>
    </w:p>
    <w:p w14:paraId="01D01110" w14:textId="77777777" w:rsidR="000B7C20" w:rsidRDefault="000B7C20" w:rsidP="009D2E0D">
      <w:pPr>
        <w:spacing w:line="288" w:lineRule="auto"/>
        <w:jc w:val="both"/>
      </w:pPr>
    </w:p>
    <w:p w14:paraId="262B48C3" w14:textId="77777777" w:rsidR="000F47D4" w:rsidRDefault="0088105A" w:rsidP="009D2E0D">
      <w:pPr>
        <w:pStyle w:val="Heading1"/>
        <w:numPr>
          <w:ilvl w:val="0"/>
          <w:numId w:val="0"/>
        </w:numPr>
        <w:spacing w:line="288" w:lineRule="auto"/>
        <w:jc w:val="both"/>
      </w:pPr>
      <w:bookmarkStart w:id="320" w:name="_Toc53534333"/>
      <w:bookmarkStart w:id="321" w:name="_Toc71122234"/>
      <w:bookmarkStart w:id="322" w:name="_Toc71572052"/>
      <w:bookmarkStart w:id="323" w:name="_Toc71728002"/>
      <w:bookmarkStart w:id="324" w:name="_Toc71728203"/>
      <w:r>
        <w:lastRenderedPageBreak/>
        <w:t>REFERENCES</w:t>
      </w:r>
      <w:bookmarkEnd w:id="320"/>
      <w:bookmarkEnd w:id="321"/>
      <w:bookmarkEnd w:id="322"/>
      <w:bookmarkEnd w:id="323"/>
      <w:bookmarkEnd w:id="324"/>
    </w:p>
    <w:p w14:paraId="06152965" w14:textId="29A9D076" w:rsidR="00656296" w:rsidRDefault="00656296" w:rsidP="00E5211B">
      <w:pPr>
        <w:spacing w:line="288" w:lineRule="auto"/>
        <w:ind w:left="482" w:hanging="482"/>
        <w:contextualSpacing/>
        <w:jc w:val="both"/>
      </w:pPr>
      <w:r>
        <w:t xml:space="preserve">Agile Business Consortium. </w:t>
      </w:r>
      <w:proofErr w:type="spellStart"/>
      <w:r>
        <w:t>MoSCoW</w:t>
      </w:r>
      <w:proofErr w:type="spellEnd"/>
      <w:r>
        <w:t xml:space="preserve"> Prioritisation [online]. Available from: </w:t>
      </w:r>
    </w:p>
    <w:p w14:paraId="72AEFC15" w14:textId="45529A96" w:rsidR="00656296" w:rsidRDefault="00656296" w:rsidP="00E5211B">
      <w:pPr>
        <w:spacing w:line="288" w:lineRule="auto"/>
        <w:ind w:left="482" w:hanging="482"/>
        <w:contextualSpacing/>
        <w:jc w:val="both"/>
      </w:pPr>
      <w:r>
        <w:tab/>
      </w:r>
      <w:hyperlink r:id="rId40" w:history="1">
        <w:r w:rsidRPr="005543D5">
          <w:rPr>
            <w:rStyle w:val="Hyperlink"/>
          </w:rPr>
          <w:t>https://www.agilebusiness.org/page/ProjectFramework_10_MoSCoWPrioritisation</w:t>
        </w:r>
      </w:hyperlink>
      <w:r>
        <w:t xml:space="preserve"> </w:t>
      </w:r>
    </w:p>
    <w:p w14:paraId="0D013314" w14:textId="09E5836D" w:rsidR="00656296" w:rsidRDefault="00656296" w:rsidP="00E5211B">
      <w:pPr>
        <w:spacing w:line="288" w:lineRule="auto"/>
        <w:ind w:left="482" w:hanging="482"/>
        <w:contextualSpacing/>
        <w:jc w:val="both"/>
      </w:pPr>
      <w:r>
        <w:tab/>
        <w:t>[Accessed 28 April 2021]</w:t>
      </w:r>
      <w:r w:rsidR="009F2CCB">
        <w:t>.</w:t>
      </w:r>
    </w:p>
    <w:p w14:paraId="6C99A94B" w14:textId="7F5D9599" w:rsidR="004A2B9E" w:rsidRPr="004A2B9E" w:rsidRDefault="004A2B9E" w:rsidP="00E5211B">
      <w:pPr>
        <w:widowControl w:val="0"/>
        <w:autoSpaceDE w:val="0"/>
        <w:autoSpaceDN w:val="0"/>
        <w:adjustRightInd w:val="0"/>
        <w:spacing w:line="288" w:lineRule="auto"/>
        <w:ind w:left="480" w:hanging="480"/>
        <w:contextualSpacing/>
        <w:rPr>
          <w:rFonts w:cs="Arial"/>
          <w:noProof/>
          <w:szCs w:val="24"/>
        </w:rPr>
      </w:pPr>
      <w:r w:rsidRPr="00764EB4">
        <w:rPr>
          <w:rFonts w:cs="Arial"/>
          <w:noProof/>
          <w:szCs w:val="24"/>
        </w:rPr>
        <w:t xml:space="preserve">Ahmad, M. O., Markkula, J., and Oivo, M., 2013. Kanban in software development: A systematic </w:t>
      </w:r>
      <w:r w:rsidR="00E5211B">
        <w:rPr>
          <w:rFonts w:cs="Arial"/>
          <w:noProof/>
          <w:szCs w:val="24"/>
        </w:rPr>
        <w:t xml:space="preserve">     </w:t>
      </w:r>
      <w:r w:rsidRPr="00764EB4">
        <w:rPr>
          <w:rFonts w:cs="Arial"/>
          <w:noProof/>
          <w:szCs w:val="24"/>
        </w:rPr>
        <w:t xml:space="preserve">literature review. </w:t>
      </w:r>
      <w:r w:rsidRPr="00764EB4">
        <w:rPr>
          <w:rFonts w:cs="Arial"/>
          <w:i/>
          <w:iCs/>
          <w:noProof/>
          <w:szCs w:val="24"/>
        </w:rPr>
        <w:t>Proceedings - 39th Euromicro Conference Series on Software Engineering and Advanced Applications, SEAA 2013</w:t>
      </w:r>
      <w:r w:rsidRPr="00764EB4">
        <w:rPr>
          <w:rFonts w:cs="Arial"/>
          <w:noProof/>
          <w:szCs w:val="24"/>
        </w:rPr>
        <w:t>, 9–16.</w:t>
      </w:r>
    </w:p>
    <w:p w14:paraId="6C108C1C" w14:textId="66121818" w:rsidR="008C7DA2" w:rsidRDefault="008B1D7D" w:rsidP="00E5211B">
      <w:pPr>
        <w:spacing w:line="288" w:lineRule="auto"/>
        <w:ind w:left="482" w:hanging="482"/>
        <w:contextualSpacing/>
        <w:jc w:val="both"/>
      </w:pPr>
      <w:proofErr w:type="spellStart"/>
      <w:r>
        <w:t>Arnowitz</w:t>
      </w:r>
      <w:proofErr w:type="spellEnd"/>
      <w:r>
        <w:t xml:space="preserve">, J., </w:t>
      </w:r>
      <w:proofErr w:type="spellStart"/>
      <w:r>
        <w:t>Arent</w:t>
      </w:r>
      <w:proofErr w:type="spellEnd"/>
      <w:r>
        <w:t>, M., Berger, N., 2007. Effective Prototyping for Software Makers [online]. Elsevier Science &amp; Technology</w:t>
      </w:r>
      <w:r w:rsidR="009F2CCB">
        <w:t>.</w:t>
      </w:r>
    </w:p>
    <w:p w14:paraId="532FF435" w14:textId="220F056C" w:rsidR="001619DE" w:rsidRDefault="001619DE" w:rsidP="00E5211B">
      <w:pPr>
        <w:spacing w:line="288" w:lineRule="auto"/>
        <w:contextualSpacing/>
        <w:jc w:val="both"/>
      </w:pPr>
      <w:r>
        <w:t>Atlassian, 2021. DevOps: Breaking the Development-Operations Barrier [online]. Available from:</w:t>
      </w:r>
    </w:p>
    <w:p w14:paraId="68DDF4A4" w14:textId="3A9FEAC3" w:rsidR="001619DE" w:rsidRDefault="00A30503" w:rsidP="00E5211B">
      <w:pPr>
        <w:spacing w:line="288" w:lineRule="auto"/>
        <w:contextualSpacing/>
        <w:jc w:val="both"/>
      </w:pPr>
      <w:r>
        <w:t xml:space="preserve">        </w:t>
      </w:r>
      <w:hyperlink r:id="rId41" w:history="1">
        <w:r w:rsidR="009D5495" w:rsidRPr="00663324">
          <w:rPr>
            <w:rStyle w:val="Hyperlink"/>
          </w:rPr>
          <w:t>https://www.atlassian.com/devops</w:t>
        </w:r>
      </w:hyperlink>
      <w:r w:rsidR="001619DE">
        <w:t xml:space="preserve"> [Accessed 24 February 2021]</w:t>
      </w:r>
      <w:r w:rsidR="009F2CCB">
        <w:t>.</w:t>
      </w:r>
    </w:p>
    <w:p w14:paraId="7721FD49" w14:textId="77777777" w:rsidR="008C7DA2" w:rsidRDefault="008C7DA2" w:rsidP="00E5211B">
      <w:pPr>
        <w:spacing w:line="288" w:lineRule="auto"/>
        <w:ind w:left="482" w:hanging="482"/>
        <w:contextualSpacing/>
        <w:jc w:val="both"/>
      </w:pPr>
      <w:r>
        <w:t xml:space="preserve">Atlassian, 2021. Atlassian Agile Coach [online]. Available from: </w:t>
      </w:r>
    </w:p>
    <w:p w14:paraId="48A41D8F" w14:textId="03CC97FD" w:rsidR="008C7DA2" w:rsidRDefault="008C7DA2" w:rsidP="00E5211B">
      <w:pPr>
        <w:spacing w:line="288" w:lineRule="auto"/>
        <w:ind w:left="482" w:hanging="482"/>
        <w:contextualSpacing/>
        <w:jc w:val="both"/>
      </w:pPr>
      <w:r>
        <w:tab/>
      </w:r>
      <w:hyperlink r:id="rId42" w:history="1">
        <w:r w:rsidRPr="0035254F">
          <w:rPr>
            <w:rStyle w:val="Hyperlink"/>
          </w:rPr>
          <w:t>https://www.atlassian.com/agile/kanban</w:t>
        </w:r>
      </w:hyperlink>
      <w:r>
        <w:t xml:space="preserve"> [Accessed 07 March 2021]</w:t>
      </w:r>
      <w:r w:rsidR="009F2CCB">
        <w:t>.</w:t>
      </w:r>
    </w:p>
    <w:p w14:paraId="4F487E0C" w14:textId="5734AB57" w:rsidR="00F37F97" w:rsidRDefault="00F37F97" w:rsidP="00E5211B">
      <w:pPr>
        <w:spacing w:line="288" w:lineRule="auto"/>
        <w:ind w:left="482" w:hanging="482"/>
        <w:contextualSpacing/>
        <w:jc w:val="both"/>
      </w:pPr>
      <w:r>
        <w:t>Atlassian, 2021, Atlassian Agile Coach [online] Available from:</w:t>
      </w:r>
    </w:p>
    <w:p w14:paraId="1A9E1674" w14:textId="62E845DA" w:rsidR="00F37F97" w:rsidRDefault="00F37F97" w:rsidP="00E5211B">
      <w:pPr>
        <w:spacing w:line="288" w:lineRule="auto"/>
        <w:ind w:left="482" w:hanging="482"/>
        <w:contextualSpacing/>
        <w:jc w:val="both"/>
      </w:pPr>
      <w:r>
        <w:tab/>
      </w:r>
      <w:hyperlink r:id="rId43" w:history="1">
        <w:r w:rsidR="0020388B" w:rsidRPr="000E1777">
          <w:rPr>
            <w:rStyle w:val="Hyperlink"/>
          </w:rPr>
          <w:t>https://www.atlassian.com/agile/scrum</w:t>
        </w:r>
      </w:hyperlink>
      <w:r w:rsidR="0020388B">
        <w:t xml:space="preserve"> </w:t>
      </w:r>
      <w:r>
        <w:t>[Accessed 07 March 2021]</w:t>
      </w:r>
      <w:r w:rsidR="009F2CCB">
        <w:t>.</w:t>
      </w:r>
    </w:p>
    <w:p w14:paraId="24FA9EBC" w14:textId="7C4FE5AD" w:rsidR="004A2B9E" w:rsidRPr="004A2B9E" w:rsidRDefault="004A2B9E" w:rsidP="00E5211B">
      <w:pPr>
        <w:widowControl w:val="0"/>
        <w:autoSpaceDE w:val="0"/>
        <w:autoSpaceDN w:val="0"/>
        <w:adjustRightInd w:val="0"/>
        <w:spacing w:line="288" w:lineRule="auto"/>
        <w:ind w:left="482" w:hanging="482"/>
        <w:contextualSpacing/>
        <w:rPr>
          <w:rFonts w:cs="Arial"/>
          <w:noProof/>
          <w:szCs w:val="24"/>
        </w:rPr>
      </w:pPr>
      <w:r w:rsidRPr="00764EB4">
        <w:rPr>
          <w:rFonts w:cs="Arial"/>
          <w:noProof/>
          <w:szCs w:val="24"/>
        </w:rPr>
        <w:t xml:space="preserve">Carmel, E., Espinosa, J. A., and Dubinsky, Y., 2010. ‘follow the Sun’ workflow in global software development. </w:t>
      </w:r>
      <w:r w:rsidRPr="00764EB4">
        <w:rPr>
          <w:rFonts w:cs="Arial"/>
          <w:i/>
          <w:iCs/>
          <w:noProof/>
          <w:szCs w:val="24"/>
        </w:rPr>
        <w:t>Journal of Management Information Systems</w:t>
      </w:r>
      <w:r w:rsidRPr="00764EB4">
        <w:rPr>
          <w:rFonts w:cs="Arial"/>
          <w:noProof/>
          <w:szCs w:val="24"/>
        </w:rPr>
        <w:t>, 27 (1), 17–38.</w:t>
      </w:r>
    </w:p>
    <w:p w14:paraId="60C3489D" w14:textId="3E0510CE" w:rsidR="00A30503" w:rsidRDefault="00CB025A" w:rsidP="00E5211B">
      <w:pPr>
        <w:spacing w:line="288" w:lineRule="auto"/>
        <w:contextualSpacing/>
        <w:jc w:val="both"/>
      </w:pPr>
      <w:r>
        <w:t>CNN, 2015</w:t>
      </w:r>
      <w:r w:rsidR="001045BE">
        <w:t>.,</w:t>
      </w:r>
      <w:r>
        <w:t xml:space="preserve"> CNN Business [online]. Available from:</w:t>
      </w:r>
    </w:p>
    <w:p w14:paraId="2A5D36B9" w14:textId="6FC4DF3E" w:rsidR="00747837" w:rsidRDefault="003516B2" w:rsidP="00E5211B">
      <w:pPr>
        <w:spacing w:line="288" w:lineRule="auto"/>
        <w:ind w:left="490"/>
        <w:contextualSpacing/>
        <w:jc w:val="both"/>
      </w:pPr>
      <w:hyperlink r:id="rId44" w:history="1">
        <w:r w:rsidR="00E5211B" w:rsidRPr="0058342F">
          <w:rPr>
            <w:rStyle w:val="Hyperlink"/>
          </w:rPr>
          <w:t>https://money.cnn.com/2015/07/08/investing/nyse-suspends-trading/</w:t>
        </w:r>
      </w:hyperlink>
      <w:r w:rsidR="00CB025A">
        <w:t xml:space="preserve"> [Accessed 15 </w:t>
      </w:r>
      <w:r w:rsidR="00BC7FBA">
        <w:tab/>
      </w:r>
      <w:r w:rsidR="00CB025A">
        <w:t xml:space="preserve">February </w:t>
      </w:r>
      <w:r w:rsidR="00A30503">
        <w:t xml:space="preserve">      </w:t>
      </w:r>
      <w:r w:rsidR="00CB025A">
        <w:t>2021].</w:t>
      </w:r>
    </w:p>
    <w:p w14:paraId="2C6D8577" w14:textId="3A2DAF91" w:rsidR="004510D4" w:rsidRDefault="004510D4" w:rsidP="00E5211B">
      <w:pPr>
        <w:spacing w:line="288" w:lineRule="auto"/>
        <w:contextualSpacing/>
        <w:jc w:val="both"/>
      </w:pPr>
      <w:r>
        <w:t>Computer World, 2012. IDG News Service [online]. Available from:</w:t>
      </w:r>
    </w:p>
    <w:p w14:paraId="6D54E507" w14:textId="3534909E" w:rsidR="0010777A" w:rsidRPr="002F1CE6" w:rsidRDefault="003516B2" w:rsidP="00E5211B">
      <w:pPr>
        <w:widowControl w:val="0"/>
        <w:autoSpaceDE w:val="0"/>
        <w:autoSpaceDN w:val="0"/>
        <w:adjustRightInd w:val="0"/>
        <w:spacing w:line="288" w:lineRule="auto"/>
        <w:ind w:left="480"/>
        <w:contextualSpacing/>
      </w:pPr>
      <w:hyperlink r:id="rId45" w:history="1">
        <w:r w:rsidR="002F1CE6" w:rsidRPr="0058342F">
          <w:rPr>
            <w:rStyle w:val="Hyperlink"/>
          </w:rPr>
          <w:t>https://www.computerworld.com/article/2493041/air-force-scraps-massive-erp-project-after-racking-up--1b-in-costs.html</w:t>
        </w:r>
      </w:hyperlink>
      <w:r w:rsidR="004510D4">
        <w:t xml:space="preserve"> [Accessed 03 March 2021]</w:t>
      </w:r>
      <w:r w:rsidR="009A65D4">
        <w:fldChar w:fldCharType="begin" w:fldLock="1"/>
      </w:r>
      <w:r w:rsidR="009A65D4">
        <w:instrText xml:space="preserve">ADDIN Mendeley Bibliography CSL_BIBLIOGRAPHY </w:instrText>
      </w:r>
      <w:r w:rsidR="009A65D4">
        <w:fldChar w:fldCharType="separate"/>
      </w:r>
    </w:p>
    <w:p w14:paraId="6393E7D7" w14:textId="5A69FD32" w:rsidR="0010777A" w:rsidRDefault="0010777A" w:rsidP="00E5211B">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Diel, E., Marczak, S., and Cruzes, D. S., 2016. Communication challenges and strategies in distributed DevOps. </w:t>
      </w:r>
      <w:r w:rsidRPr="0010777A">
        <w:rPr>
          <w:rFonts w:cs="Arial"/>
          <w:i/>
          <w:iCs/>
          <w:noProof/>
          <w:szCs w:val="24"/>
        </w:rPr>
        <w:t>Proceedings - 11th IEEE International Conference on Global Software Engineering, ICGSE 2016</w:t>
      </w:r>
      <w:r w:rsidRPr="0010777A">
        <w:rPr>
          <w:rFonts w:cs="Arial"/>
          <w:noProof/>
          <w:szCs w:val="24"/>
        </w:rPr>
        <w:t>, 24–28.</w:t>
      </w:r>
    </w:p>
    <w:p w14:paraId="2F234055" w14:textId="483C3531" w:rsidR="002465B9" w:rsidRPr="002465B9" w:rsidRDefault="002465B9" w:rsidP="00E5211B">
      <w:pPr>
        <w:widowControl w:val="0"/>
        <w:autoSpaceDE w:val="0"/>
        <w:autoSpaceDN w:val="0"/>
        <w:adjustRightInd w:val="0"/>
        <w:spacing w:after="160" w:line="288" w:lineRule="auto"/>
        <w:ind w:left="480" w:hanging="480"/>
        <w:contextualSpacing/>
        <w:rPr>
          <w:rFonts w:cs="Arial"/>
          <w:noProof/>
          <w:szCs w:val="24"/>
        </w:rPr>
      </w:pPr>
      <w:r w:rsidRPr="002465B9">
        <w:rPr>
          <w:rFonts w:cs="Arial"/>
          <w:noProof/>
          <w:szCs w:val="24"/>
        </w:rPr>
        <w:t xml:space="preserve">Dorairaj, S., Noble, J., and Malik, P., 2012. Knowledge management in distributed agile software development. </w:t>
      </w:r>
      <w:r w:rsidRPr="002465B9">
        <w:rPr>
          <w:rFonts w:cs="Arial"/>
          <w:i/>
          <w:iCs/>
          <w:noProof/>
          <w:szCs w:val="24"/>
        </w:rPr>
        <w:t>Proceedings - 2012 Agile Conference, Agile 2012</w:t>
      </w:r>
      <w:r w:rsidRPr="002465B9">
        <w:rPr>
          <w:rFonts w:cs="Arial"/>
          <w:noProof/>
          <w:szCs w:val="24"/>
        </w:rPr>
        <w:t>, 64–73.</w:t>
      </w:r>
    </w:p>
    <w:p w14:paraId="62E119DA" w14:textId="70A9BCF3" w:rsidR="002F1CE6" w:rsidRDefault="0010777A" w:rsidP="00E5211B">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Forbes Insights, 2014. The Reputational Impact of IT Risk. </w:t>
      </w:r>
      <w:r w:rsidRPr="0010777A">
        <w:rPr>
          <w:rFonts w:cs="Arial"/>
          <w:i/>
          <w:iCs/>
          <w:noProof/>
          <w:szCs w:val="24"/>
        </w:rPr>
        <w:t>Forbes</w:t>
      </w:r>
      <w:r w:rsidRPr="0010777A">
        <w:rPr>
          <w:rFonts w:cs="Arial"/>
          <w:noProof/>
          <w:szCs w:val="24"/>
        </w:rPr>
        <w:t xml:space="preserve"> [online], 21. Available from: </w:t>
      </w:r>
      <w:hyperlink r:id="rId46" w:history="1">
        <w:r w:rsidRPr="00817C6C">
          <w:rPr>
            <w:rStyle w:val="Hyperlink"/>
            <w:rFonts w:cs="Arial"/>
            <w:noProof/>
            <w:szCs w:val="24"/>
          </w:rPr>
          <w:t>https://www-935.ibm.com/services/multimedia/RLL12363USEN_2014_Forbes_Insights.pdf</w:t>
        </w:r>
      </w:hyperlink>
      <w:r w:rsidRPr="0010777A">
        <w:rPr>
          <w:rFonts w:cs="Arial"/>
          <w:noProof/>
          <w:szCs w:val="24"/>
        </w:rPr>
        <w:t>.</w:t>
      </w:r>
      <w:r w:rsidR="00AA0CEF">
        <w:rPr>
          <w:rFonts w:cs="Arial"/>
          <w:noProof/>
          <w:szCs w:val="24"/>
        </w:rPr>
        <w:t xml:space="preserve"> [Accessed 10 April 2021]</w:t>
      </w:r>
      <w:r w:rsidR="009F2CCB">
        <w:rPr>
          <w:rFonts w:cs="Arial"/>
          <w:noProof/>
          <w:szCs w:val="24"/>
        </w:rPr>
        <w:t>.</w:t>
      </w:r>
    </w:p>
    <w:p w14:paraId="06C9FBA3" w14:textId="0DC741FB" w:rsidR="002F1CE6" w:rsidRDefault="003C4930" w:rsidP="00E5211B">
      <w:pPr>
        <w:widowControl w:val="0"/>
        <w:autoSpaceDE w:val="0"/>
        <w:autoSpaceDN w:val="0"/>
        <w:adjustRightInd w:val="0"/>
        <w:spacing w:after="160" w:line="288" w:lineRule="auto"/>
        <w:ind w:left="480" w:hanging="480"/>
        <w:contextualSpacing/>
        <w:rPr>
          <w:rFonts w:cs="Arial"/>
          <w:noProof/>
          <w:szCs w:val="24"/>
        </w:rPr>
      </w:pPr>
      <w:r w:rsidRPr="003C4930">
        <w:rPr>
          <w:rFonts w:cs="Arial"/>
          <w:noProof/>
          <w:szCs w:val="24"/>
        </w:rPr>
        <w:t xml:space="preserve">Forbrig, P., 2016. Continuous requirements engineering and human-centered agile software development. </w:t>
      </w:r>
      <w:r w:rsidRPr="003C4930">
        <w:rPr>
          <w:rFonts w:cs="Arial"/>
          <w:i/>
          <w:iCs/>
          <w:noProof/>
          <w:szCs w:val="24"/>
        </w:rPr>
        <w:t>CEUR Workshop Proceedings</w:t>
      </w:r>
      <w:r w:rsidRPr="003C4930">
        <w:rPr>
          <w:rFonts w:cs="Arial"/>
          <w:noProof/>
          <w:szCs w:val="24"/>
        </w:rPr>
        <w:t>, 1564, 1–6.</w:t>
      </w:r>
    </w:p>
    <w:p w14:paraId="48ECB8C3" w14:textId="77777777" w:rsidR="002F1CE6" w:rsidRDefault="003C4930" w:rsidP="00E5211B">
      <w:pPr>
        <w:widowControl w:val="0"/>
        <w:autoSpaceDE w:val="0"/>
        <w:autoSpaceDN w:val="0"/>
        <w:adjustRightInd w:val="0"/>
        <w:spacing w:after="160" w:line="288" w:lineRule="auto"/>
        <w:ind w:left="480" w:hanging="480"/>
        <w:contextualSpacing/>
        <w:rPr>
          <w:rFonts w:cs="Arial"/>
        </w:rPr>
      </w:pPr>
      <w:r w:rsidRPr="00107D23">
        <w:rPr>
          <w:rFonts w:cs="Arial"/>
        </w:rPr>
        <w:fldChar w:fldCharType="begin" w:fldLock="1"/>
      </w:r>
      <w:r w:rsidRPr="00107D23">
        <w:rPr>
          <w:rFonts w:cs="Arial"/>
        </w:rPr>
        <w:instrText xml:space="preserve">ADDIN Mendeley Bibliography CSL_BIBLIOGRAPHY </w:instrText>
      </w:r>
      <w:r w:rsidRPr="00107D23">
        <w:rPr>
          <w:rFonts w:cs="Arial"/>
        </w:rPr>
        <w:fldChar w:fldCharType="separate"/>
      </w:r>
      <w:r w:rsidRPr="00107D23">
        <w:rPr>
          <w:rFonts w:cs="Arial"/>
          <w:noProof/>
          <w:szCs w:val="24"/>
        </w:rPr>
        <w:t xml:space="preserve">Gonen, B. and Sawant, D., 2020. Significance of agile software development and SQA powered by automation. </w:t>
      </w:r>
      <w:r w:rsidRPr="00107D23">
        <w:rPr>
          <w:rFonts w:cs="Arial"/>
          <w:i/>
          <w:iCs/>
          <w:noProof/>
          <w:szCs w:val="24"/>
        </w:rPr>
        <w:t>Proceedings - 3rd International Conference on Information and Computer Technologies, ICICT 2020</w:t>
      </w:r>
      <w:r w:rsidRPr="00107D23">
        <w:rPr>
          <w:rFonts w:cs="Arial"/>
          <w:noProof/>
          <w:szCs w:val="24"/>
        </w:rPr>
        <w:t>, 7–11.</w:t>
      </w:r>
      <w:r w:rsidRPr="00107D23">
        <w:rPr>
          <w:rFonts w:cs="Arial"/>
        </w:rPr>
        <w:fldChar w:fldCharType="end"/>
      </w:r>
    </w:p>
    <w:p w14:paraId="5A3ED3A8" w14:textId="083A8AD5" w:rsidR="00B31EFC" w:rsidRPr="003C4930" w:rsidRDefault="00B31EFC" w:rsidP="00E5211B">
      <w:pPr>
        <w:widowControl w:val="0"/>
        <w:autoSpaceDE w:val="0"/>
        <w:autoSpaceDN w:val="0"/>
        <w:adjustRightInd w:val="0"/>
        <w:spacing w:after="160" w:line="288" w:lineRule="auto"/>
        <w:ind w:left="480" w:hanging="480"/>
        <w:contextualSpacing/>
        <w:rPr>
          <w:rFonts w:cs="Arial"/>
        </w:rPr>
      </w:pPr>
      <w:r>
        <w:rPr>
          <w:rFonts w:cs="Arial"/>
        </w:rPr>
        <w:t xml:space="preserve">Gothelf, J. and </w:t>
      </w:r>
      <w:proofErr w:type="spellStart"/>
      <w:r>
        <w:rPr>
          <w:rFonts w:cs="Arial"/>
        </w:rPr>
        <w:t>Seiden</w:t>
      </w:r>
      <w:proofErr w:type="spellEnd"/>
      <w:r>
        <w:rPr>
          <w:rFonts w:cs="Arial"/>
        </w:rPr>
        <w:t xml:space="preserve"> J. Minimum Viable Products and Prototypes [online]</w:t>
      </w:r>
      <w:r w:rsidR="00E04CA4">
        <w:rPr>
          <w:rFonts w:cs="Arial"/>
        </w:rPr>
        <w:t>. O'Reilly Media</w:t>
      </w:r>
    </w:p>
    <w:p w14:paraId="2767015C" w14:textId="2A8AF16E" w:rsidR="000824F6" w:rsidRDefault="000824F6" w:rsidP="00E5211B">
      <w:pPr>
        <w:widowControl w:val="0"/>
        <w:autoSpaceDE w:val="0"/>
        <w:autoSpaceDN w:val="0"/>
        <w:adjustRightInd w:val="0"/>
        <w:spacing w:line="288" w:lineRule="auto"/>
        <w:ind w:left="480" w:hanging="480"/>
        <w:contextualSpacing/>
        <w:rPr>
          <w:rFonts w:cs="Arial"/>
          <w:noProof/>
          <w:szCs w:val="24"/>
        </w:rPr>
      </w:pPr>
      <w:r>
        <w:rPr>
          <w:rFonts w:cs="Arial"/>
          <w:noProof/>
          <w:szCs w:val="24"/>
        </w:rPr>
        <w:t>Guardian, 2021,. Technology News [online]. Available from:</w:t>
      </w:r>
    </w:p>
    <w:p w14:paraId="1962851E" w14:textId="3202A220" w:rsidR="000824F6" w:rsidRDefault="000824F6" w:rsidP="00E5211B">
      <w:pPr>
        <w:widowControl w:val="0"/>
        <w:autoSpaceDE w:val="0"/>
        <w:autoSpaceDN w:val="0"/>
        <w:adjustRightInd w:val="0"/>
        <w:spacing w:line="288" w:lineRule="auto"/>
        <w:ind w:left="480" w:hanging="480"/>
        <w:contextualSpacing/>
        <w:rPr>
          <w:rFonts w:cs="Arial"/>
          <w:noProof/>
          <w:szCs w:val="24"/>
        </w:rPr>
      </w:pPr>
      <w:r>
        <w:rPr>
          <w:rFonts w:cs="Arial"/>
          <w:noProof/>
          <w:szCs w:val="24"/>
        </w:rPr>
        <w:tab/>
      </w:r>
      <w:hyperlink r:id="rId47" w:history="1">
        <w:r w:rsidRPr="000824F6">
          <w:rPr>
            <w:rStyle w:val="Hyperlink"/>
            <w:rFonts w:cs="Arial"/>
            <w:noProof/>
            <w:szCs w:val="24"/>
          </w:rPr>
          <w:t>https://www.theguardian.com/technology/2021/feb/23/solarwinds-hack-senate-hearing-microsoft</w:t>
        </w:r>
      </w:hyperlink>
      <w:r>
        <w:rPr>
          <w:rFonts w:cs="Arial"/>
          <w:noProof/>
          <w:szCs w:val="24"/>
        </w:rPr>
        <w:t xml:space="preserve"> [Accessed 20 March 2021]</w:t>
      </w:r>
    </w:p>
    <w:p w14:paraId="2A126E75" w14:textId="117C3750" w:rsidR="00DE011F" w:rsidRDefault="00DE011F" w:rsidP="00E5211B">
      <w:pPr>
        <w:widowControl w:val="0"/>
        <w:autoSpaceDE w:val="0"/>
        <w:autoSpaceDN w:val="0"/>
        <w:adjustRightInd w:val="0"/>
        <w:spacing w:line="288" w:lineRule="auto"/>
        <w:ind w:left="480" w:hanging="480"/>
        <w:contextualSpacing/>
        <w:rPr>
          <w:rFonts w:cs="Arial"/>
          <w:noProof/>
          <w:szCs w:val="24"/>
        </w:rPr>
      </w:pPr>
      <w:r>
        <w:rPr>
          <w:rFonts w:cs="Arial"/>
          <w:noProof/>
          <w:szCs w:val="24"/>
        </w:rPr>
        <w:t>Guru99, 2021,. Prototyping Model in Software Engineering</w:t>
      </w:r>
      <w:r w:rsidR="000961EF">
        <w:rPr>
          <w:rFonts w:cs="Arial"/>
          <w:noProof/>
          <w:szCs w:val="24"/>
        </w:rPr>
        <w:t xml:space="preserve"> [online]</w:t>
      </w:r>
      <w:r>
        <w:rPr>
          <w:rFonts w:cs="Arial"/>
          <w:noProof/>
          <w:szCs w:val="24"/>
        </w:rPr>
        <w:t>. Available from:</w:t>
      </w:r>
    </w:p>
    <w:p w14:paraId="1AF396CA" w14:textId="5306D412" w:rsidR="00DE011F" w:rsidRPr="0010777A" w:rsidRDefault="00DE011F" w:rsidP="00E5211B">
      <w:pPr>
        <w:widowControl w:val="0"/>
        <w:autoSpaceDE w:val="0"/>
        <w:autoSpaceDN w:val="0"/>
        <w:adjustRightInd w:val="0"/>
        <w:spacing w:line="288" w:lineRule="auto"/>
        <w:ind w:left="480" w:hanging="480"/>
        <w:contextualSpacing/>
        <w:rPr>
          <w:rFonts w:cs="Arial"/>
          <w:noProof/>
          <w:szCs w:val="24"/>
        </w:rPr>
      </w:pPr>
      <w:r>
        <w:rPr>
          <w:rFonts w:cs="Arial"/>
          <w:noProof/>
          <w:szCs w:val="24"/>
        </w:rPr>
        <w:tab/>
      </w:r>
      <w:hyperlink r:id="rId48" w:history="1">
        <w:r w:rsidRPr="00DE011F">
          <w:rPr>
            <w:rStyle w:val="Hyperlink"/>
            <w:rFonts w:cs="Arial"/>
            <w:noProof/>
            <w:szCs w:val="24"/>
          </w:rPr>
          <w:t>https://www.guru99.com/software-engineering-prototyping-model.html</w:t>
        </w:r>
      </w:hyperlink>
      <w:r>
        <w:rPr>
          <w:rFonts w:cs="Arial"/>
          <w:noProof/>
          <w:szCs w:val="24"/>
        </w:rPr>
        <w:t xml:space="preserve"> [Accessed 20 April 2021]</w:t>
      </w:r>
    </w:p>
    <w:p w14:paraId="67F7BC99" w14:textId="77777777" w:rsidR="0010777A" w:rsidRPr="0010777A" w:rsidRDefault="0010777A" w:rsidP="00E5211B">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Hamill, M. and Goseva-Popstojanova, K., 2009. Common trends in software fault and failure data. </w:t>
      </w:r>
      <w:r w:rsidRPr="0010777A">
        <w:rPr>
          <w:rFonts w:cs="Arial"/>
          <w:i/>
          <w:iCs/>
          <w:noProof/>
          <w:szCs w:val="24"/>
        </w:rPr>
        <w:t>IEEE Transactions on Software Engineering</w:t>
      </w:r>
      <w:r w:rsidRPr="0010777A">
        <w:rPr>
          <w:rFonts w:cs="Arial"/>
          <w:noProof/>
          <w:szCs w:val="24"/>
        </w:rPr>
        <w:t>, 35 (4), 484–496.</w:t>
      </w:r>
    </w:p>
    <w:p w14:paraId="19A3C7CA" w14:textId="77777777" w:rsidR="00E5211B" w:rsidRDefault="00E5211B" w:rsidP="00E5211B">
      <w:pPr>
        <w:widowControl w:val="0"/>
        <w:autoSpaceDE w:val="0"/>
        <w:autoSpaceDN w:val="0"/>
        <w:adjustRightInd w:val="0"/>
        <w:spacing w:line="288" w:lineRule="auto"/>
        <w:ind w:left="480" w:hanging="480"/>
        <w:contextualSpacing/>
        <w:rPr>
          <w:rFonts w:cs="Arial"/>
          <w:noProof/>
          <w:szCs w:val="24"/>
        </w:rPr>
      </w:pPr>
    </w:p>
    <w:p w14:paraId="260B1D9D" w14:textId="7E40DE79" w:rsidR="0010777A"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lastRenderedPageBreak/>
        <w:t xml:space="preserve">Hassani, M., Shang, W., Shihab, E., and Tsantalis, N., 2018. </w:t>
      </w:r>
      <w:r w:rsidRPr="0010777A">
        <w:rPr>
          <w:rFonts w:cs="Arial"/>
          <w:i/>
          <w:iCs/>
          <w:noProof/>
          <w:szCs w:val="24"/>
        </w:rPr>
        <w:t>Studying and detecting log-related issues</w:t>
      </w:r>
      <w:r w:rsidRPr="0010777A">
        <w:rPr>
          <w:rFonts w:cs="Arial"/>
          <w:noProof/>
          <w:szCs w:val="24"/>
        </w:rPr>
        <w:t>. Empirical Software Engineering. Empirical Software Engineering.</w:t>
      </w:r>
    </w:p>
    <w:p w14:paraId="659274D5" w14:textId="1EDAEE6A" w:rsidR="002F1CE6" w:rsidRDefault="002F1CE6" w:rsidP="00DC6FDD">
      <w:pPr>
        <w:widowControl w:val="0"/>
        <w:autoSpaceDE w:val="0"/>
        <w:autoSpaceDN w:val="0"/>
        <w:adjustRightInd w:val="0"/>
        <w:spacing w:after="160" w:line="288" w:lineRule="auto"/>
        <w:ind w:left="480" w:hanging="480"/>
        <w:contextualSpacing/>
        <w:rPr>
          <w:rFonts w:cs="Arial"/>
          <w:noProof/>
          <w:szCs w:val="24"/>
        </w:rPr>
      </w:pPr>
      <w:r>
        <w:rPr>
          <w:rFonts w:cs="Arial"/>
          <w:noProof/>
          <w:szCs w:val="24"/>
        </w:rPr>
        <w:t>H</w:t>
      </w:r>
      <w:r w:rsidR="004C4187">
        <w:rPr>
          <w:rFonts w:cs="Arial"/>
          <w:noProof/>
          <w:szCs w:val="24"/>
        </w:rPr>
        <w:t>echt, H</w:t>
      </w:r>
      <w:r w:rsidR="00A3280C">
        <w:rPr>
          <w:rFonts w:cs="Arial"/>
          <w:noProof/>
          <w:szCs w:val="24"/>
        </w:rPr>
        <w:t xml:space="preserve">., 2003. Systems Reliability and Failure Prevention. ProQuest Ebook Central, </w:t>
      </w:r>
      <w:r w:rsidR="00DC6FDD">
        <w:rPr>
          <w:rFonts w:cs="Arial"/>
          <w:noProof/>
          <w:szCs w:val="24"/>
        </w:rPr>
        <w:t>pp</w:t>
      </w:r>
      <w:r w:rsidR="00A3280C">
        <w:rPr>
          <w:rFonts w:cs="Arial"/>
          <w:noProof/>
          <w:szCs w:val="24"/>
        </w:rPr>
        <w:t>170.</w:t>
      </w:r>
    </w:p>
    <w:p w14:paraId="2FF1307E" w14:textId="740B0382" w:rsidR="00557B5C" w:rsidRDefault="00AA0CEF" w:rsidP="00DC6FDD">
      <w:pPr>
        <w:widowControl w:val="0"/>
        <w:autoSpaceDE w:val="0"/>
        <w:autoSpaceDN w:val="0"/>
        <w:adjustRightInd w:val="0"/>
        <w:spacing w:after="160" w:line="288" w:lineRule="auto"/>
        <w:ind w:left="480" w:hanging="480"/>
        <w:contextualSpacing/>
        <w:rPr>
          <w:rFonts w:cs="Arial"/>
          <w:noProof/>
          <w:szCs w:val="24"/>
        </w:rPr>
      </w:pPr>
      <w:r>
        <w:rPr>
          <w:rFonts w:cs="Arial"/>
          <w:noProof/>
          <w:szCs w:val="24"/>
        </w:rPr>
        <w:t xml:space="preserve">IBM, 2018., IBM News Room [online]. Available from: </w:t>
      </w:r>
      <w:hyperlink r:id="rId49" w:history="1">
        <w:r w:rsidRPr="00AA0CEF">
          <w:rPr>
            <w:rStyle w:val="Hyperlink"/>
            <w:rFonts w:cs="Arial"/>
            <w:noProof/>
            <w:szCs w:val="24"/>
          </w:rPr>
          <w:t>https://newsroom.ibm.com/2018-04-04-IBM-X-Force-Report-Fewer-Records-Breached-In-2017-As-Cybercriminals-Focused-On-Ransomware-And-Destructive-Attacks</w:t>
        </w:r>
      </w:hyperlink>
      <w:r>
        <w:rPr>
          <w:rFonts w:cs="Arial"/>
          <w:noProof/>
          <w:szCs w:val="24"/>
        </w:rPr>
        <w:t xml:space="preserve"> [Accessed 10 April 2021]</w:t>
      </w:r>
      <w:r w:rsidR="009F2CCB">
        <w:rPr>
          <w:rFonts w:cs="Arial"/>
          <w:noProof/>
          <w:szCs w:val="24"/>
        </w:rPr>
        <w:t>.</w:t>
      </w:r>
    </w:p>
    <w:p w14:paraId="5ED72772" w14:textId="581A5F88" w:rsidR="006A0B82" w:rsidRDefault="006A0B82"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IBM Security, 2020., Cost of Data Breach Report [online]</w:t>
      </w:r>
      <w:r w:rsidR="002F1CE6">
        <w:rPr>
          <w:rFonts w:cs="Arial"/>
          <w:noProof/>
          <w:szCs w:val="24"/>
        </w:rPr>
        <w:t xml:space="preserve">. Available from: </w:t>
      </w:r>
      <w:hyperlink r:id="rId50" w:history="1">
        <w:r w:rsidR="002F1CE6" w:rsidRPr="002F1CE6">
          <w:rPr>
            <w:rStyle w:val="Hyperlink"/>
            <w:rFonts w:cs="Arial"/>
            <w:noProof/>
            <w:szCs w:val="24"/>
          </w:rPr>
          <w:t>https://www.capita.com/sites/g/files/nginej291/files/2020-08/Ponemon-Global-Cost-of-Data-Breach-Study-2020.pdf</w:t>
        </w:r>
      </w:hyperlink>
      <w:r w:rsidR="002F1CE6">
        <w:rPr>
          <w:rFonts w:cs="Arial"/>
          <w:noProof/>
          <w:szCs w:val="24"/>
        </w:rPr>
        <w:t xml:space="preserve"> [Accessed 11 May 2021].</w:t>
      </w:r>
    </w:p>
    <w:p w14:paraId="2D80C782" w14:textId="5B336C86" w:rsidR="007479F9" w:rsidRDefault="007479F9"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 xml:space="preserve">Jetbrains, 2020,. Python Developers Survey 2020 Results [online]. Available from: </w:t>
      </w:r>
      <w:hyperlink r:id="rId51" w:history="1">
        <w:r w:rsidRPr="007479F9">
          <w:rPr>
            <w:rStyle w:val="Hyperlink"/>
            <w:rFonts w:cs="Arial"/>
            <w:noProof/>
            <w:szCs w:val="24"/>
          </w:rPr>
          <w:t>https://www.jetbrains.com/lp/python-developers-survey-2020/</w:t>
        </w:r>
      </w:hyperlink>
      <w:r>
        <w:rPr>
          <w:rFonts w:cs="Arial"/>
          <w:noProof/>
          <w:szCs w:val="24"/>
        </w:rPr>
        <w:t xml:space="preserve"> [Accessed 10 April 2021]</w:t>
      </w:r>
    </w:p>
    <w:p w14:paraId="34C444D0" w14:textId="379014F5" w:rsidR="00B00794" w:rsidRDefault="00B00794"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Khoirom, S., Moirangthem, S., Laikhurum, B., Laishram, J., Davidson Singh, T., 2020. Comparative Analysis of Python and Java for Beginners. International Research Journal of Engineering and Technology, pp 4387.</w:t>
      </w:r>
    </w:p>
    <w:p w14:paraId="137BD652" w14:textId="6583772C" w:rsidR="0010777A"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Kordon, F. and Luqi, 2002. An introduction to rapid system prototyping. </w:t>
      </w:r>
      <w:r w:rsidRPr="0010777A">
        <w:rPr>
          <w:rFonts w:cs="Arial"/>
          <w:i/>
          <w:iCs/>
          <w:noProof/>
          <w:szCs w:val="24"/>
        </w:rPr>
        <w:t>IEEE Transactions on Software Engineering</w:t>
      </w:r>
      <w:r w:rsidRPr="0010777A">
        <w:rPr>
          <w:rFonts w:cs="Arial"/>
          <w:noProof/>
          <w:szCs w:val="24"/>
        </w:rPr>
        <w:t>, 28 (9), 817–821.</w:t>
      </w:r>
    </w:p>
    <w:p w14:paraId="7F7FB2E4" w14:textId="5305D29E" w:rsidR="004434ED" w:rsidRPr="00C06923" w:rsidRDefault="00C06923" w:rsidP="00DC6FDD">
      <w:pPr>
        <w:widowControl w:val="0"/>
        <w:autoSpaceDE w:val="0"/>
        <w:autoSpaceDN w:val="0"/>
        <w:adjustRightInd w:val="0"/>
        <w:spacing w:after="160" w:line="288" w:lineRule="auto"/>
        <w:ind w:left="482" w:hanging="482"/>
        <w:contextualSpacing/>
        <w:rPr>
          <w:rFonts w:cs="Arial"/>
          <w:noProof/>
          <w:szCs w:val="22"/>
        </w:rPr>
      </w:pPr>
      <w:r w:rsidRPr="0042237C">
        <w:rPr>
          <w:rFonts w:cs="Arial"/>
          <w:noProof/>
          <w:szCs w:val="22"/>
        </w:rPr>
        <w:t xml:space="preserve">Lewis, J. P., 2001. Limits to software estimation. </w:t>
      </w:r>
      <w:r w:rsidRPr="0042237C">
        <w:rPr>
          <w:rFonts w:cs="Arial"/>
          <w:i/>
          <w:iCs/>
          <w:noProof/>
          <w:szCs w:val="22"/>
        </w:rPr>
        <w:t>ACM SIGSOFT Software Engineering Notes</w:t>
      </w:r>
      <w:r w:rsidRPr="0042237C">
        <w:rPr>
          <w:rFonts w:cs="Arial"/>
          <w:noProof/>
          <w:szCs w:val="22"/>
        </w:rPr>
        <w:t>, 26 (4), 54–59.</w:t>
      </w:r>
    </w:p>
    <w:p w14:paraId="10D9C9CE" w14:textId="77777777" w:rsidR="0010777A" w:rsidRPr="0010777A"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Mohd Fauzi, S. S., Bannerman, P. L., and Staples, M., 2010. Software Configuration Management in Global Software Development: A systematic map. </w:t>
      </w:r>
      <w:r w:rsidRPr="0010777A">
        <w:rPr>
          <w:rFonts w:cs="Arial"/>
          <w:i/>
          <w:iCs/>
          <w:noProof/>
          <w:szCs w:val="24"/>
        </w:rPr>
        <w:t>Proceedings - Asia-Pacific Software Engineering Conference, APSEC</w:t>
      </w:r>
      <w:r w:rsidRPr="0010777A">
        <w:rPr>
          <w:rFonts w:cs="Arial"/>
          <w:noProof/>
          <w:szCs w:val="24"/>
        </w:rPr>
        <w:t>, (November), 404–413.</w:t>
      </w:r>
    </w:p>
    <w:p w14:paraId="0E1F984A" w14:textId="484BFCA3" w:rsidR="0010777A"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Nissenbaum, H., 1994. Computing and accountability. </w:t>
      </w:r>
      <w:r w:rsidRPr="0010777A">
        <w:rPr>
          <w:rFonts w:cs="Arial"/>
          <w:i/>
          <w:iCs/>
          <w:noProof/>
          <w:szCs w:val="24"/>
        </w:rPr>
        <w:t>Communications of the ACM</w:t>
      </w:r>
      <w:r w:rsidRPr="0010777A">
        <w:rPr>
          <w:rFonts w:cs="Arial"/>
          <w:noProof/>
          <w:szCs w:val="24"/>
        </w:rPr>
        <w:t>, 37 (1), 72–80.</w:t>
      </w:r>
    </w:p>
    <w:p w14:paraId="2627DC0C" w14:textId="68061084" w:rsidR="009D7F1A" w:rsidRDefault="009D7F1A"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Papows, J., 201</w:t>
      </w:r>
      <w:r w:rsidR="00AA0CEF">
        <w:rPr>
          <w:rFonts w:cs="Arial"/>
          <w:noProof/>
          <w:szCs w:val="24"/>
        </w:rPr>
        <w:t>0</w:t>
      </w:r>
      <w:r>
        <w:rPr>
          <w:rFonts w:cs="Arial"/>
          <w:noProof/>
          <w:szCs w:val="24"/>
        </w:rPr>
        <w:t>. Glitch: The Hidden Impact of Faulty Software [online]</w:t>
      </w:r>
      <w:r w:rsidR="00462C9C">
        <w:rPr>
          <w:rFonts w:cs="Arial"/>
          <w:noProof/>
          <w:szCs w:val="24"/>
        </w:rPr>
        <w:t>. Boston: Prentice Hall. Chapter 4.</w:t>
      </w:r>
    </w:p>
    <w:p w14:paraId="54361883" w14:textId="2B25926D" w:rsidR="00DD291F" w:rsidRDefault="00DD291F"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Pallets Project., Flask</w:t>
      </w:r>
      <w:r w:rsidR="001A5FF6">
        <w:rPr>
          <w:rFonts w:cs="Arial"/>
          <w:noProof/>
          <w:szCs w:val="24"/>
        </w:rPr>
        <w:t>- Web Development One Drop at a Time [online]. Available from:</w:t>
      </w:r>
    </w:p>
    <w:p w14:paraId="5B6F3949" w14:textId="32F4F2BF" w:rsidR="001A5FF6" w:rsidRDefault="001A5FF6"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ab/>
      </w:r>
      <w:hyperlink r:id="rId52" w:anchor="what-does-micro-mean" w:history="1">
        <w:r w:rsidRPr="001A5FF6">
          <w:rPr>
            <w:rStyle w:val="Hyperlink"/>
            <w:rFonts w:cs="Arial"/>
            <w:noProof/>
            <w:szCs w:val="24"/>
          </w:rPr>
          <w:t>https://flask.palletsprojects.com/en/1.1.x/foreword/#what-does-micro-mean</w:t>
        </w:r>
      </w:hyperlink>
      <w:r>
        <w:rPr>
          <w:rFonts w:cs="Arial"/>
          <w:noProof/>
          <w:szCs w:val="24"/>
        </w:rPr>
        <w:t xml:space="preserve"> [Accessed 11 May 2021].</w:t>
      </w:r>
    </w:p>
    <w:p w14:paraId="0E88E268" w14:textId="7A114B18" w:rsidR="001A5FF6" w:rsidRDefault="001A5FF6"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 xml:space="preserve">Pallets Project., Flask [online]. Available from: </w:t>
      </w:r>
      <w:hyperlink r:id="rId53" w:history="1">
        <w:r w:rsidRPr="001A5FF6">
          <w:rPr>
            <w:rStyle w:val="Hyperlink"/>
            <w:rFonts w:cs="Arial"/>
            <w:noProof/>
            <w:szCs w:val="24"/>
          </w:rPr>
          <w:t>https://www.palletsprojects.com/p/flask/</w:t>
        </w:r>
      </w:hyperlink>
      <w:r>
        <w:rPr>
          <w:rFonts w:cs="Arial"/>
          <w:noProof/>
          <w:szCs w:val="24"/>
        </w:rPr>
        <w:t xml:space="preserve"> [Accessed 11 May 2021].</w:t>
      </w:r>
    </w:p>
    <w:p w14:paraId="4BB48606" w14:textId="3AA482AE" w:rsidR="007479F9" w:rsidRPr="0010777A" w:rsidRDefault="007479F9"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Paramiko., 2021. Paramiko [computer program]. Version 2.7.2</w:t>
      </w:r>
    </w:p>
    <w:p w14:paraId="6D22080D" w14:textId="30DFC855" w:rsidR="0010777A"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Podari, Z., Arbain, A. F., Ibrahim, N., Abang Jawawi, D. N., Nasir Wan Kadir, W. M., and Fahmi, A. M., 2020. Systematic Literature Review on Global Software Development Risks in Agile Methodology. </w:t>
      </w:r>
      <w:r w:rsidRPr="0010777A">
        <w:rPr>
          <w:rFonts w:cs="Arial"/>
          <w:i/>
          <w:iCs/>
          <w:noProof/>
          <w:szCs w:val="24"/>
        </w:rPr>
        <w:t>2020 8th International Conference on Information Technology and Multimedia, ICIMU 2020</w:t>
      </w:r>
      <w:r w:rsidRPr="0010777A">
        <w:rPr>
          <w:rFonts w:cs="Arial"/>
          <w:noProof/>
          <w:szCs w:val="24"/>
        </w:rPr>
        <w:t>, 231–236.</w:t>
      </w:r>
    </w:p>
    <w:p w14:paraId="141544B7" w14:textId="229CE68B" w:rsidR="00AC36CF" w:rsidRPr="0010777A" w:rsidRDefault="00AC36CF"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PYPL</w:t>
      </w:r>
      <w:r w:rsidR="00EE2F51">
        <w:rPr>
          <w:rFonts w:cs="Arial"/>
          <w:noProof/>
          <w:szCs w:val="24"/>
        </w:rPr>
        <w:t xml:space="preserve">, 2021., Popularity of Programming Language Index [online]. Available from: </w:t>
      </w:r>
      <w:hyperlink r:id="rId54" w:history="1">
        <w:r w:rsidR="00EE2F51" w:rsidRPr="00EE2F51">
          <w:rPr>
            <w:rStyle w:val="Hyperlink"/>
            <w:rFonts w:cs="Arial"/>
            <w:noProof/>
            <w:szCs w:val="24"/>
          </w:rPr>
          <w:t>https://pypl.github.io/PYPL.html</w:t>
        </w:r>
      </w:hyperlink>
      <w:r w:rsidR="00EE2F51">
        <w:rPr>
          <w:rFonts w:cs="Arial"/>
          <w:noProof/>
          <w:szCs w:val="24"/>
        </w:rPr>
        <w:t xml:space="preserve"> [Accessed 02 April 2021]</w:t>
      </w:r>
    </w:p>
    <w:p w14:paraId="2BF6F3B8" w14:textId="77777777" w:rsidR="008312B7"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Rajkumar, M., Pole, A. K., Adige, V. S., and Mahanta, P., 2016. DevOps culture and its impact on cloud delivery and software development. </w:t>
      </w:r>
      <w:r w:rsidRPr="0010777A">
        <w:rPr>
          <w:rFonts w:cs="Arial"/>
          <w:i/>
          <w:iCs/>
          <w:noProof/>
          <w:szCs w:val="24"/>
        </w:rPr>
        <w:t>Proceedings - 2016 International Conference on Advances in Computing, Communication and Automation, ICACCA 2016</w:t>
      </w:r>
      <w:r w:rsidRPr="0010777A">
        <w:rPr>
          <w:rFonts w:cs="Arial"/>
          <w:noProof/>
          <w:szCs w:val="24"/>
        </w:rPr>
        <w:t>.</w:t>
      </w:r>
    </w:p>
    <w:p w14:paraId="0C4BCDC7" w14:textId="0430724A" w:rsidR="008312B7" w:rsidRDefault="008312B7"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Red Hat, 2019., Red Hat: Leading the Enterprise Linux Server Market [online]. Available from:</w:t>
      </w:r>
    </w:p>
    <w:p w14:paraId="519D2F6A" w14:textId="733135C6" w:rsidR="008312B7" w:rsidRDefault="008312B7" w:rsidP="00DC6FDD">
      <w:pPr>
        <w:widowControl w:val="0"/>
        <w:autoSpaceDE w:val="0"/>
        <w:autoSpaceDN w:val="0"/>
        <w:adjustRightInd w:val="0"/>
        <w:spacing w:line="288" w:lineRule="auto"/>
        <w:ind w:left="480" w:hanging="480"/>
        <w:contextualSpacing/>
        <w:rPr>
          <w:rFonts w:cs="Arial"/>
          <w:noProof/>
          <w:szCs w:val="24"/>
        </w:rPr>
      </w:pPr>
      <w:r>
        <w:rPr>
          <w:rFonts w:cs="Arial"/>
          <w:noProof/>
          <w:szCs w:val="24"/>
        </w:rPr>
        <w:tab/>
      </w:r>
      <w:hyperlink r:id="rId55" w:history="1">
        <w:r w:rsidRPr="00F3761E">
          <w:rPr>
            <w:rStyle w:val="Hyperlink"/>
            <w:rFonts w:cs="Arial"/>
            <w:noProof/>
            <w:szCs w:val="24"/>
          </w:rPr>
          <w:t>https://www.redhat.com/en/blog/red-hat-leading-enterprise-linux-server-marke</w:t>
        </w:r>
      </w:hyperlink>
      <w:r w:rsidRPr="008312B7">
        <w:rPr>
          <w:rFonts w:cs="Arial"/>
          <w:noProof/>
          <w:szCs w:val="24"/>
        </w:rPr>
        <w:t>t</w:t>
      </w:r>
    </w:p>
    <w:p w14:paraId="67DC417E" w14:textId="3BF09437" w:rsidR="009F2CCB" w:rsidRDefault="008312B7" w:rsidP="00DC6FDD">
      <w:pPr>
        <w:spacing w:line="288" w:lineRule="auto"/>
        <w:ind w:hanging="62"/>
        <w:contextualSpacing/>
        <w:jc w:val="both"/>
      </w:pPr>
      <w:r>
        <w:t xml:space="preserve"> </w:t>
      </w:r>
      <w:r w:rsidR="00A82DDA">
        <w:t xml:space="preserve">S. </w:t>
      </w:r>
      <w:proofErr w:type="spellStart"/>
      <w:r w:rsidR="00A82DDA">
        <w:t>Setamanit</w:t>
      </w:r>
      <w:proofErr w:type="spellEnd"/>
      <w:r w:rsidR="00A82DDA">
        <w:t xml:space="preserve">, W. Wakeland, and D. </w:t>
      </w:r>
      <w:proofErr w:type="spellStart"/>
      <w:r w:rsidR="00A82DDA">
        <w:t>Raffo</w:t>
      </w:r>
      <w:proofErr w:type="spellEnd"/>
      <w:r w:rsidR="00A82DDA">
        <w:t xml:space="preserve">, “Improving Global Software Development Project </w:t>
      </w:r>
      <w:r w:rsidR="009F2CCB">
        <w:t xml:space="preserve">               </w:t>
      </w:r>
    </w:p>
    <w:p w14:paraId="555E8DEB" w14:textId="285E79E6" w:rsidR="009F2CCB" w:rsidRDefault="009F2CCB" w:rsidP="00DC6FDD">
      <w:pPr>
        <w:spacing w:line="288" w:lineRule="auto"/>
        <w:ind w:left="420"/>
        <w:contextualSpacing/>
        <w:jc w:val="both"/>
      </w:pPr>
      <w:r>
        <w:t xml:space="preserve">Performance Using Simulation,” Management of Engineering and Technology, Portland International </w:t>
      </w:r>
      <w:proofErr w:type="spellStart"/>
      <w:r>
        <w:t>Center</w:t>
      </w:r>
      <w:proofErr w:type="spellEnd"/>
      <w:r>
        <w:t>, 2007, 2458- 2466.</w:t>
      </w:r>
    </w:p>
    <w:p w14:paraId="4B77427F" w14:textId="0976CAFB" w:rsidR="001045BE" w:rsidRPr="001045BE" w:rsidRDefault="001045BE" w:rsidP="00DC6FDD">
      <w:pPr>
        <w:spacing w:line="288" w:lineRule="auto"/>
        <w:ind w:left="482" w:hanging="482"/>
        <w:contextualSpacing/>
        <w:jc w:val="both"/>
        <w:rPr>
          <w:rFonts w:cs="Arial"/>
        </w:rPr>
      </w:pPr>
      <w:r w:rsidRPr="001045BE">
        <w:rPr>
          <w:rFonts w:cs="Arial"/>
          <w:noProof/>
          <w:szCs w:val="24"/>
        </w:rPr>
        <w:t>Sengupta, B., Chandra, S., and Sinha, V., 2006. A research agenda for distributed software</w:t>
      </w:r>
      <w:r>
        <w:rPr>
          <w:rFonts w:cs="Arial"/>
          <w:noProof/>
          <w:szCs w:val="24"/>
        </w:rPr>
        <w:t xml:space="preserve"> </w:t>
      </w:r>
      <w:r>
        <w:t>d</w:t>
      </w:r>
      <w:r w:rsidRPr="001045BE">
        <w:rPr>
          <w:rFonts w:cs="Arial"/>
          <w:noProof/>
          <w:szCs w:val="24"/>
        </w:rPr>
        <w:t xml:space="preserve">evelopment. </w:t>
      </w:r>
      <w:r w:rsidRPr="001045BE">
        <w:rPr>
          <w:rFonts w:cs="Arial"/>
          <w:i/>
          <w:iCs/>
          <w:noProof/>
          <w:szCs w:val="24"/>
        </w:rPr>
        <w:t>Proceedings - International Conference on Software Engineering</w:t>
      </w:r>
      <w:r w:rsidRPr="001045BE">
        <w:rPr>
          <w:rFonts w:cs="Arial"/>
          <w:noProof/>
          <w:szCs w:val="24"/>
        </w:rPr>
        <w:t>, 2006, 731–740.</w:t>
      </w:r>
    </w:p>
    <w:p w14:paraId="2147A8F8" w14:textId="77777777" w:rsidR="00DC6FDD" w:rsidRDefault="00DC6FDD" w:rsidP="00DC6FDD">
      <w:pPr>
        <w:widowControl w:val="0"/>
        <w:autoSpaceDE w:val="0"/>
        <w:autoSpaceDN w:val="0"/>
        <w:adjustRightInd w:val="0"/>
        <w:spacing w:line="288" w:lineRule="auto"/>
        <w:ind w:left="480" w:hanging="480"/>
        <w:contextualSpacing/>
        <w:rPr>
          <w:rFonts w:cs="Arial"/>
          <w:noProof/>
          <w:szCs w:val="24"/>
        </w:rPr>
      </w:pPr>
    </w:p>
    <w:p w14:paraId="5A5B460A" w14:textId="4FF91280" w:rsidR="005502EB" w:rsidRDefault="005502EB" w:rsidP="00DC6FDD">
      <w:pPr>
        <w:widowControl w:val="0"/>
        <w:autoSpaceDE w:val="0"/>
        <w:autoSpaceDN w:val="0"/>
        <w:adjustRightInd w:val="0"/>
        <w:spacing w:line="288" w:lineRule="auto"/>
        <w:ind w:left="482" w:hanging="480"/>
        <w:contextualSpacing/>
        <w:rPr>
          <w:rFonts w:cs="Arial"/>
          <w:noProof/>
          <w:szCs w:val="24"/>
        </w:rPr>
      </w:pPr>
      <w:r>
        <w:rPr>
          <w:rFonts w:cs="Arial"/>
          <w:noProof/>
          <w:szCs w:val="24"/>
        </w:rPr>
        <w:lastRenderedPageBreak/>
        <w:t>Shivakumar, S., 2015. Architecting High Performance, Scalable and Available Enterprise Web Applications [online]. Elsevier</w:t>
      </w:r>
      <w:r w:rsidR="009F2CCB">
        <w:rPr>
          <w:rFonts w:cs="Arial"/>
          <w:noProof/>
          <w:szCs w:val="24"/>
        </w:rPr>
        <w:t>.</w:t>
      </w:r>
    </w:p>
    <w:p w14:paraId="0C9BFD7A" w14:textId="19B7F39C" w:rsidR="00CC740F" w:rsidRPr="00CC740F" w:rsidRDefault="00CC740F" w:rsidP="00DC6FDD">
      <w:pPr>
        <w:widowControl w:val="0"/>
        <w:autoSpaceDE w:val="0"/>
        <w:autoSpaceDN w:val="0"/>
        <w:adjustRightInd w:val="0"/>
        <w:spacing w:after="160" w:line="288" w:lineRule="auto"/>
        <w:ind w:left="482" w:hanging="480"/>
        <w:contextualSpacing/>
        <w:rPr>
          <w:rFonts w:cs="Arial"/>
          <w:noProof/>
        </w:rPr>
      </w:pPr>
      <w:r w:rsidRPr="00CC740F">
        <w:rPr>
          <w:rFonts w:cs="Arial"/>
          <w:noProof/>
          <w:szCs w:val="24"/>
        </w:rPr>
        <w:t>Spinellis, D., 20</w:t>
      </w:r>
      <w:r>
        <w:rPr>
          <w:rFonts w:cs="Arial"/>
          <w:noProof/>
          <w:szCs w:val="24"/>
        </w:rPr>
        <w:t>12</w:t>
      </w:r>
      <w:r w:rsidRPr="00CC740F">
        <w:rPr>
          <w:rFonts w:cs="Arial"/>
          <w:noProof/>
          <w:szCs w:val="24"/>
        </w:rPr>
        <w:t>. Git,</w:t>
      </w:r>
      <w:r>
        <w:rPr>
          <w:rFonts w:cs="Arial"/>
          <w:noProof/>
          <w:szCs w:val="24"/>
        </w:rPr>
        <w:t xml:space="preserve"> IEEE Software, Volume: 29, Issue: 3</w:t>
      </w:r>
      <w:r w:rsidRPr="00CC740F">
        <w:rPr>
          <w:rFonts w:cs="Arial"/>
          <w:noProof/>
          <w:szCs w:val="24"/>
        </w:rPr>
        <w:t xml:space="preserve"> 100–101.</w:t>
      </w:r>
    </w:p>
    <w:p w14:paraId="6DFC369C" w14:textId="69F6B85E" w:rsidR="00512FD6" w:rsidRDefault="00512FD6" w:rsidP="00DC6FDD">
      <w:pPr>
        <w:widowControl w:val="0"/>
        <w:autoSpaceDE w:val="0"/>
        <w:autoSpaceDN w:val="0"/>
        <w:adjustRightInd w:val="0"/>
        <w:spacing w:line="288" w:lineRule="auto"/>
        <w:ind w:left="482" w:hanging="480"/>
        <w:contextualSpacing/>
        <w:rPr>
          <w:rFonts w:cs="Arial"/>
          <w:noProof/>
          <w:szCs w:val="24"/>
        </w:rPr>
      </w:pPr>
      <w:r>
        <w:rPr>
          <w:rFonts w:cs="Arial"/>
          <w:noProof/>
          <w:szCs w:val="24"/>
        </w:rPr>
        <w:t xml:space="preserve">SSH, 2021. SSH Academy [online]. Available from: </w:t>
      </w:r>
      <w:hyperlink r:id="rId56" w:history="1">
        <w:r w:rsidRPr="00512FD6">
          <w:rPr>
            <w:rStyle w:val="Hyperlink"/>
            <w:rFonts w:cs="Arial"/>
            <w:noProof/>
            <w:szCs w:val="24"/>
          </w:rPr>
          <w:t>https://www.ssh.com/academy/ssh</w:t>
        </w:r>
      </w:hyperlink>
      <w:r>
        <w:rPr>
          <w:rFonts w:cs="Arial"/>
          <w:noProof/>
          <w:szCs w:val="24"/>
        </w:rPr>
        <w:t xml:space="preserve"> </w:t>
      </w:r>
    </w:p>
    <w:p w14:paraId="095EA37F" w14:textId="0304D35E" w:rsidR="00512FD6" w:rsidRDefault="00512FD6" w:rsidP="00DC6FDD">
      <w:pPr>
        <w:widowControl w:val="0"/>
        <w:autoSpaceDE w:val="0"/>
        <w:autoSpaceDN w:val="0"/>
        <w:adjustRightInd w:val="0"/>
        <w:spacing w:line="288" w:lineRule="auto"/>
        <w:ind w:left="482"/>
        <w:contextualSpacing/>
        <w:rPr>
          <w:rFonts w:cs="Arial"/>
          <w:noProof/>
          <w:szCs w:val="24"/>
        </w:rPr>
      </w:pPr>
      <w:r>
        <w:rPr>
          <w:rFonts w:cs="Arial"/>
          <w:noProof/>
          <w:szCs w:val="24"/>
        </w:rPr>
        <w:t>[Accessed 01 May 2021]</w:t>
      </w:r>
      <w:r w:rsidR="009F2CCB">
        <w:rPr>
          <w:rFonts w:cs="Arial"/>
          <w:noProof/>
          <w:szCs w:val="24"/>
        </w:rPr>
        <w:t>.</w:t>
      </w:r>
    </w:p>
    <w:p w14:paraId="3ACD51ED" w14:textId="77777777" w:rsidR="000961EF" w:rsidRDefault="000961EF" w:rsidP="00DC6FDD">
      <w:pPr>
        <w:widowControl w:val="0"/>
        <w:autoSpaceDE w:val="0"/>
        <w:autoSpaceDN w:val="0"/>
        <w:adjustRightInd w:val="0"/>
        <w:spacing w:line="288" w:lineRule="auto"/>
        <w:contextualSpacing/>
        <w:rPr>
          <w:rFonts w:cs="Arial"/>
          <w:noProof/>
          <w:szCs w:val="24"/>
        </w:rPr>
      </w:pPr>
      <w:r>
        <w:rPr>
          <w:rFonts w:cs="Arial"/>
          <w:noProof/>
          <w:szCs w:val="24"/>
        </w:rPr>
        <w:t>Usability.gov, 2021,. User Interface Design Basics [online]. Available from:</w:t>
      </w:r>
    </w:p>
    <w:p w14:paraId="6B2D6B74" w14:textId="23EDDEB2" w:rsidR="000961EF" w:rsidRPr="0010777A" w:rsidRDefault="000961EF" w:rsidP="00DC6FDD">
      <w:pPr>
        <w:widowControl w:val="0"/>
        <w:autoSpaceDE w:val="0"/>
        <w:autoSpaceDN w:val="0"/>
        <w:adjustRightInd w:val="0"/>
        <w:spacing w:line="288" w:lineRule="auto"/>
        <w:contextualSpacing/>
        <w:rPr>
          <w:rFonts w:cs="Arial"/>
          <w:noProof/>
          <w:szCs w:val="24"/>
        </w:rPr>
      </w:pPr>
      <w:r>
        <w:rPr>
          <w:rFonts w:cs="Arial"/>
          <w:noProof/>
          <w:szCs w:val="24"/>
        </w:rPr>
        <w:t xml:space="preserve">       </w:t>
      </w:r>
      <w:hyperlink r:id="rId57" w:history="1">
        <w:r w:rsidRPr="000961EF">
          <w:rPr>
            <w:rStyle w:val="Hyperlink"/>
            <w:rFonts w:cs="Arial"/>
            <w:noProof/>
            <w:szCs w:val="24"/>
          </w:rPr>
          <w:t>https://www.usability.gov/what-and-why/user-interface-design.html</w:t>
        </w:r>
      </w:hyperlink>
      <w:r>
        <w:rPr>
          <w:rFonts w:cs="Arial"/>
          <w:noProof/>
          <w:szCs w:val="24"/>
        </w:rPr>
        <w:t xml:space="preserve">  [Accessed 10 May 2021]</w:t>
      </w:r>
    </w:p>
    <w:p w14:paraId="4EAAACEC" w14:textId="4B1A126F" w:rsidR="00E5211B"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Vanbrabant, B. and Joosen, W., 2013. A framework for integrated configuration management tools. </w:t>
      </w:r>
      <w:r w:rsidRPr="0010777A">
        <w:rPr>
          <w:rFonts w:cs="Arial"/>
          <w:i/>
          <w:iCs/>
          <w:noProof/>
          <w:szCs w:val="24"/>
        </w:rPr>
        <w:t>Proceedings of the 2013 IFIP/IEEE International Symposium on Integrated Network Management, IM 2013</w:t>
      </w:r>
      <w:r w:rsidRPr="0010777A">
        <w:rPr>
          <w:rFonts w:cs="Arial"/>
          <w:noProof/>
          <w:szCs w:val="24"/>
        </w:rPr>
        <w:t>, 534–540.</w:t>
      </w:r>
    </w:p>
    <w:p w14:paraId="61AFDEE3" w14:textId="733D5D87" w:rsidR="005E7D78" w:rsidRDefault="005E7D78" w:rsidP="00DC6FDD">
      <w:pPr>
        <w:widowControl w:val="0"/>
        <w:autoSpaceDE w:val="0"/>
        <w:autoSpaceDN w:val="0"/>
        <w:adjustRightInd w:val="0"/>
        <w:spacing w:after="160" w:line="288" w:lineRule="auto"/>
        <w:ind w:left="480" w:hanging="480"/>
        <w:contextualSpacing/>
        <w:rPr>
          <w:rFonts w:cs="Arial"/>
          <w:noProof/>
          <w:szCs w:val="24"/>
        </w:rPr>
      </w:pPr>
      <w:r w:rsidRPr="00F7248F">
        <w:rPr>
          <w:rFonts w:cs="Arial"/>
          <w:noProof/>
          <w:szCs w:val="24"/>
        </w:rPr>
        <w:t xml:space="preserve">Vuksanovic, I. P. and Sudarevic, B., 2011. Use of web application frameworks in the development of small applications. </w:t>
      </w:r>
      <w:r w:rsidRPr="00F7248F">
        <w:rPr>
          <w:rFonts w:cs="Arial"/>
          <w:i/>
          <w:iCs/>
          <w:noProof/>
          <w:szCs w:val="24"/>
        </w:rPr>
        <w:t>MIPRO 2011 - 34th International Convention on Information and Communication Technology, Electronics and Microelectronics - Proceedings</w:t>
      </w:r>
      <w:r w:rsidRPr="00F7248F">
        <w:rPr>
          <w:rFonts w:cs="Arial"/>
          <w:noProof/>
          <w:szCs w:val="24"/>
        </w:rPr>
        <w:t>, 458–462.</w:t>
      </w:r>
    </w:p>
    <w:p w14:paraId="579AE3FD" w14:textId="36A7E2AD" w:rsidR="002F1CE6" w:rsidRDefault="0010777A" w:rsidP="00DC6FDD">
      <w:pPr>
        <w:widowControl w:val="0"/>
        <w:autoSpaceDE w:val="0"/>
        <w:autoSpaceDN w:val="0"/>
        <w:adjustRightInd w:val="0"/>
        <w:spacing w:line="288" w:lineRule="auto"/>
        <w:ind w:left="480" w:hanging="480"/>
        <w:contextualSpacing/>
        <w:rPr>
          <w:rFonts w:cs="Arial"/>
          <w:noProof/>
          <w:szCs w:val="24"/>
        </w:rPr>
      </w:pPr>
      <w:r w:rsidRPr="0010777A">
        <w:rPr>
          <w:rFonts w:cs="Arial"/>
          <w:noProof/>
          <w:szCs w:val="24"/>
        </w:rPr>
        <w:t xml:space="preserve">Wang, T., Liu, X., Li, S., Liao, X., Li, W., and Liao, Q., 2018. MisconfDoctor: Diagnosing misconfiguration via log-based configuration testing. </w:t>
      </w:r>
      <w:r w:rsidRPr="0010777A">
        <w:rPr>
          <w:rFonts w:cs="Arial"/>
          <w:i/>
          <w:iCs/>
          <w:noProof/>
          <w:szCs w:val="24"/>
        </w:rPr>
        <w:t>Proceedings - 2018 IEEE 18th International Conference on Software Quality, Reliability, and Security, QRS 2018</w:t>
      </w:r>
      <w:r w:rsidRPr="0010777A">
        <w:rPr>
          <w:rFonts w:cs="Arial"/>
          <w:noProof/>
          <w:szCs w:val="24"/>
        </w:rPr>
        <w:t>, 1–12.</w:t>
      </w:r>
    </w:p>
    <w:p w14:paraId="66C57071" w14:textId="77777777" w:rsidR="00660923" w:rsidRPr="00660923" w:rsidRDefault="00660923" w:rsidP="00DC6FDD">
      <w:pPr>
        <w:widowControl w:val="0"/>
        <w:autoSpaceDE w:val="0"/>
        <w:autoSpaceDN w:val="0"/>
        <w:adjustRightInd w:val="0"/>
        <w:spacing w:after="160" w:line="288" w:lineRule="auto"/>
        <w:ind w:left="482" w:hanging="482"/>
        <w:contextualSpacing/>
        <w:rPr>
          <w:rFonts w:cs="Arial"/>
          <w:noProof/>
          <w:szCs w:val="24"/>
        </w:rPr>
      </w:pPr>
      <w:r w:rsidRPr="00660923">
        <w:rPr>
          <w:rFonts w:cs="Arial"/>
          <w:noProof/>
          <w:szCs w:val="24"/>
        </w:rPr>
        <w:t xml:space="preserve">Whittaker, J. A., 2000. What is software testing? And why is it so hard? </w:t>
      </w:r>
      <w:r w:rsidRPr="00660923">
        <w:rPr>
          <w:rFonts w:cs="Arial"/>
          <w:i/>
          <w:iCs/>
          <w:noProof/>
          <w:szCs w:val="24"/>
        </w:rPr>
        <w:t>IEEE Software</w:t>
      </w:r>
      <w:r w:rsidRPr="00660923">
        <w:rPr>
          <w:rFonts w:cs="Arial"/>
          <w:noProof/>
          <w:szCs w:val="24"/>
        </w:rPr>
        <w:t>, 17 (1), 70–79.</w:t>
      </w:r>
    </w:p>
    <w:p w14:paraId="55D803C8" w14:textId="7AF010E7" w:rsidR="0010777A" w:rsidRPr="0010777A" w:rsidRDefault="0010777A" w:rsidP="00DC6FDD">
      <w:pPr>
        <w:widowControl w:val="0"/>
        <w:autoSpaceDE w:val="0"/>
        <w:autoSpaceDN w:val="0"/>
        <w:adjustRightInd w:val="0"/>
        <w:spacing w:after="160" w:line="288" w:lineRule="auto"/>
        <w:ind w:left="480" w:hanging="480"/>
        <w:rPr>
          <w:rFonts w:cs="Arial"/>
          <w:noProof/>
        </w:rPr>
      </w:pPr>
      <w:r w:rsidRPr="0010777A">
        <w:rPr>
          <w:rFonts w:cs="Arial"/>
          <w:noProof/>
          <w:szCs w:val="24"/>
        </w:rPr>
        <w:t xml:space="preserve">Zhu, L., Bass, L., and Champlin-Scharff, G., 2016. DevOps and Its Practices. </w:t>
      </w:r>
      <w:r w:rsidRPr="0010777A">
        <w:rPr>
          <w:rFonts w:cs="Arial"/>
          <w:i/>
          <w:iCs/>
          <w:noProof/>
          <w:szCs w:val="24"/>
        </w:rPr>
        <w:t>IEEE Software</w:t>
      </w:r>
      <w:r w:rsidRPr="0010777A">
        <w:rPr>
          <w:rFonts w:cs="Arial"/>
          <w:noProof/>
          <w:szCs w:val="24"/>
        </w:rPr>
        <w:t>, 33 (3), 32–34.</w:t>
      </w:r>
    </w:p>
    <w:p w14:paraId="3BFF5DEF" w14:textId="64314860" w:rsidR="009A65D4" w:rsidRDefault="009A65D4" w:rsidP="00E5211B">
      <w:pPr>
        <w:spacing w:line="288" w:lineRule="auto"/>
        <w:contextualSpacing/>
        <w:jc w:val="both"/>
      </w:pPr>
      <w:r>
        <w:fldChar w:fldCharType="end"/>
      </w:r>
    </w:p>
    <w:p w14:paraId="3E2153BF" w14:textId="7B1BA809" w:rsidR="000B25B7" w:rsidRDefault="00BF5E93" w:rsidP="00905ACD">
      <w:pPr>
        <w:pStyle w:val="Heading1"/>
        <w:numPr>
          <w:ilvl w:val="0"/>
          <w:numId w:val="0"/>
        </w:numPr>
      </w:pPr>
      <w:bookmarkStart w:id="325" w:name="_Toc71728003"/>
      <w:bookmarkStart w:id="326" w:name="_Toc71728204"/>
      <w:r w:rsidRPr="004034C9">
        <w:lastRenderedPageBreak/>
        <w:t xml:space="preserve">APPENDIX </w:t>
      </w:r>
      <w:r w:rsidR="00573FF6">
        <w:t>A:</w:t>
      </w:r>
      <w:r>
        <w:t xml:space="preserve"> PROJECT PROPOSAL</w:t>
      </w:r>
      <w:bookmarkEnd w:id="325"/>
      <w:bookmarkEnd w:id="326"/>
    </w:p>
    <w:p w14:paraId="1E743608" w14:textId="4E0EDAFD" w:rsidR="00BF5E93" w:rsidRDefault="005E7D78" w:rsidP="00BF5E93">
      <w:pPr>
        <w:pStyle w:val="NoSpacing"/>
        <w:spacing w:line="288" w:lineRule="auto"/>
        <w:jc w:val="center"/>
        <w:rPr>
          <w:noProof/>
        </w:rPr>
      </w:pPr>
      <w:r>
        <w:rPr>
          <w:noProof/>
        </w:rPr>
        <w:pict w14:anchorId="3B6F68A7">
          <v:shape id="Picture 1" o:spid="_x0000_i1037" type="#_x0000_t75" style="width:438pt;height:629.5pt;visibility:visible">
            <v:imagedata r:id="rId58" o:title="" croptop="10730f" cropbottom="4345f" cropleft="22243f" cropright="23430f"/>
          </v:shape>
        </w:pict>
      </w:r>
    </w:p>
    <w:p w14:paraId="2AF3F4C7" w14:textId="6C023A1A" w:rsidR="00BF5E93" w:rsidRDefault="00BF5E93" w:rsidP="00BF5E93">
      <w:pPr>
        <w:pStyle w:val="NoSpacing"/>
        <w:spacing w:line="288" w:lineRule="auto"/>
        <w:jc w:val="center"/>
        <w:rPr>
          <w:noProof/>
        </w:rPr>
      </w:pPr>
    </w:p>
    <w:p w14:paraId="2C7BE00C" w14:textId="64FE11F8" w:rsidR="00BF5E93" w:rsidRDefault="00BF5E93" w:rsidP="00BF5E93">
      <w:pPr>
        <w:pStyle w:val="NoSpacing"/>
        <w:spacing w:line="288" w:lineRule="auto"/>
        <w:jc w:val="center"/>
        <w:rPr>
          <w:noProof/>
        </w:rPr>
      </w:pPr>
    </w:p>
    <w:p w14:paraId="020445FE" w14:textId="4E3E0853" w:rsidR="00BF5E93" w:rsidRDefault="00BF5E93" w:rsidP="00BF5E93">
      <w:pPr>
        <w:pStyle w:val="NoSpacing"/>
        <w:spacing w:line="288" w:lineRule="auto"/>
        <w:jc w:val="center"/>
        <w:rPr>
          <w:noProof/>
        </w:rPr>
      </w:pPr>
    </w:p>
    <w:p w14:paraId="3CD229AD" w14:textId="6B99DF0D" w:rsidR="00BF5E93" w:rsidRDefault="00BF5E93" w:rsidP="00BF5E93">
      <w:pPr>
        <w:pStyle w:val="NoSpacing"/>
        <w:spacing w:line="288" w:lineRule="auto"/>
        <w:jc w:val="center"/>
        <w:rPr>
          <w:noProof/>
        </w:rPr>
      </w:pPr>
    </w:p>
    <w:p w14:paraId="090EEF1C" w14:textId="420525D3" w:rsidR="00BF5E93" w:rsidRDefault="005E7D78" w:rsidP="00BF5E93">
      <w:pPr>
        <w:pStyle w:val="NoSpacing"/>
        <w:spacing w:line="288" w:lineRule="auto"/>
        <w:jc w:val="center"/>
        <w:rPr>
          <w:noProof/>
        </w:rPr>
      </w:pPr>
      <w:r>
        <w:rPr>
          <w:noProof/>
        </w:rPr>
        <w:lastRenderedPageBreak/>
        <w:pict w14:anchorId="6E3EA8CF">
          <v:shape id="_x0000_i1038" type="#_x0000_t75" style="width:484pt;height:686pt;visibility:visible">
            <v:imagedata r:id="rId59" o:title="" croptop="10642f" cropbottom="4466f" cropleft="22276f" cropright="23294f"/>
          </v:shape>
        </w:pict>
      </w:r>
    </w:p>
    <w:p w14:paraId="11FA1505" w14:textId="62DD7451" w:rsidR="00BF5E93" w:rsidRDefault="00BF5E93" w:rsidP="00BF5E93">
      <w:pPr>
        <w:pStyle w:val="NoSpacing"/>
        <w:spacing w:line="288" w:lineRule="auto"/>
        <w:jc w:val="center"/>
        <w:rPr>
          <w:noProof/>
        </w:rPr>
      </w:pPr>
      <w:r>
        <w:rPr>
          <w:noProof/>
        </w:rPr>
        <w:br w:type="page"/>
      </w:r>
      <w:r w:rsidR="005E7D78">
        <w:rPr>
          <w:noProof/>
        </w:rPr>
        <w:lastRenderedPageBreak/>
        <w:pict w14:anchorId="6EBA4C1E">
          <v:shape id="_x0000_i1039" type="#_x0000_t75" style="width:407.5pt;height:582.5pt;visibility:visible">
            <v:imagedata r:id="rId60" o:title="" croptop="10621f" cropbottom="4345f" cropleft="22208f" cropright="23393f"/>
          </v:shape>
        </w:pict>
      </w:r>
    </w:p>
    <w:p w14:paraId="64C42EE6" w14:textId="554827D6" w:rsidR="00905ACD" w:rsidRPr="00905ACD" w:rsidRDefault="00905ACD" w:rsidP="00905ACD"/>
    <w:p w14:paraId="4C2D275D" w14:textId="7B4C06D4" w:rsidR="00905ACD" w:rsidRPr="00905ACD" w:rsidRDefault="00905ACD" w:rsidP="00905ACD"/>
    <w:p w14:paraId="2EAEF05F" w14:textId="08484202" w:rsidR="00905ACD" w:rsidRPr="00905ACD" w:rsidRDefault="00905ACD" w:rsidP="00905ACD"/>
    <w:p w14:paraId="571903DE" w14:textId="75B63DE0" w:rsidR="00905ACD" w:rsidRPr="00905ACD" w:rsidRDefault="00905ACD" w:rsidP="00905ACD"/>
    <w:p w14:paraId="6B70BF98" w14:textId="5F7328EC" w:rsidR="00905ACD" w:rsidRPr="00905ACD" w:rsidRDefault="00905ACD" w:rsidP="00905ACD"/>
    <w:p w14:paraId="5FF5C591" w14:textId="72A931BA" w:rsidR="00905ACD" w:rsidRPr="00905ACD" w:rsidRDefault="00905ACD" w:rsidP="00905ACD"/>
    <w:p w14:paraId="5FE5958B" w14:textId="05A6E1C5" w:rsidR="00905ACD" w:rsidRDefault="00905ACD" w:rsidP="00905ACD">
      <w:pPr>
        <w:rPr>
          <w:noProof/>
        </w:rPr>
      </w:pPr>
    </w:p>
    <w:p w14:paraId="1BBC8B94" w14:textId="77777777" w:rsidR="00761537" w:rsidRDefault="00905ACD" w:rsidP="00905ACD">
      <w:pPr>
        <w:tabs>
          <w:tab w:val="left" w:pos="1610"/>
        </w:tabs>
      </w:pPr>
      <w:r>
        <w:tab/>
      </w:r>
      <w:r w:rsidR="00BF5E93" w:rsidRPr="00905ACD">
        <w:br w:type="page"/>
      </w:r>
      <w:r w:rsidR="003516B2">
        <w:rPr>
          <w:noProof/>
        </w:rPr>
        <w:lastRenderedPageBreak/>
        <w:pict w14:anchorId="40DEF2D6">
          <v:shape id="_x0000_s1145" type="#_x0000_t75" style="position:absolute;margin-left:4.5pt;margin-top:0;width:472.5pt;height:685.5pt;z-index:18;visibility:visible;mso-position-horizontal:absolute;mso-position-horizontal-relative:text;mso-position-vertical-relative:text">
            <v:imagedata r:id="rId61" o:title="" croptop="10600f" cropbottom="4224f" cropleft="22443f" cropright="23362f"/>
            <w10:wrap type="square" side="right"/>
          </v:shape>
        </w:pict>
      </w:r>
    </w:p>
    <w:p w14:paraId="5BE8D4E5" w14:textId="5B06D3E3" w:rsidR="00BF5E93" w:rsidRDefault="00761537" w:rsidP="00761537">
      <w:pPr>
        <w:pStyle w:val="Heading1"/>
        <w:numPr>
          <w:ilvl w:val="0"/>
          <w:numId w:val="0"/>
        </w:numPr>
        <w:ind w:left="567"/>
        <w:rPr>
          <w:noProof/>
        </w:rPr>
      </w:pPr>
      <w:bookmarkStart w:id="327" w:name="_Toc71728004"/>
      <w:bookmarkStart w:id="328" w:name="_Toc71728205"/>
      <w:r>
        <w:lastRenderedPageBreak/>
        <w:t>APPENDIX B: ETHICS CHECKLIST</w:t>
      </w:r>
      <w:bookmarkEnd w:id="327"/>
      <w:bookmarkEnd w:id="328"/>
    </w:p>
    <w:p w14:paraId="78A97AE4" w14:textId="5D3F9307" w:rsidR="00905ACD" w:rsidRPr="00905ACD" w:rsidRDefault="005E7D78" w:rsidP="00905ACD">
      <w:r>
        <w:rPr>
          <w:noProof/>
        </w:rPr>
        <w:pict w14:anchorId="18DC79F6">
          <v:shape id="_x0000_i1040" type="#_x0000_t75" style="width:475pt;height:672.5pt;visibility:visible">
            <v:imagedata r:id="rId62" o:title="" croptop="11224f" cropbottom="4104f" cropleft="22379f" cropright="23226f"/>
          </v:shape>
        </w:pict>
      </w:r>
    </w:p>
    <w:p w14:paraId="393E4808" w14:textId="77777777" w:rsidR="00905ACD" w:rsidRDefault="00905ACD" w:rsidP="00905ACD"/>
    <w:p w14:paraId="279AC1DF" w14:textId="77777777" w:rsidR="00905ACD" w:rsidRDefault="00905ACD" w:rsidP="00905ACD"/>
    <w:p w14:paraId="648B8F5D" w14:textId="77777777" w:rsidR="00905ACD" w:rsidRDefault="005E7D78" w:rsidP="00905ACD">
      <w:pPr>
        <w:rPr>
          <w:noProof/>
        </w:rPr>
      </w:pPr>
      <w:r>
        <w:rPr>
          <w:noProof/>
        </w:rPr>
        <w:pict w14:anchorId="770C6119">
          <v:shape id="_x0000_i1041" type="#_x0000_t75" style="width:471pt;height:664pt;visibility:visible">
            <v:imagedata r:id="rId63" o:title="" croptop="11367f" cropbottom="4466f" cropleft="22547f" cropright="23294f"/>
          </v:shape>
        </w:pict>
      </w:r>
    </w:p>
    <w:p w14:paraId="1E56D8B0" w14:textId="77777777" w:rsidR="00905ACD" w:rsidRDefault="00905ACD" w:rsidP="00905ACD">
      <w:pPr>
        <w:rPr>
          <w:noProof/>
        </w:rPr>
      </w:pPr>
    </w:p>
    <w:p w14:paraId="6009CDAC" w14:textId="77777777" w:rsidR="00905ACD" w:rsidRDefault="00905ACD" w:rsidP="00905ACD">
      <w:pPr>
        <w:rPr>
          <w:noProof/>
        </w:rPr>
      </w:pPr>
    </w:p>
    <w:p w14:paraId="4FBA9F79" w14:textId="77777777" w:rsidR="00905ACD" w:rsidRDefault="00905ACD" w:rsidP="00905ACD">
      <w:pPr>
        <w:rPr>
          <w:noProof/>
        </w:rPr>
      </w:pPr>
    </w:p>
    <w:p w14:paraId="2DB186FB" w14:textId="77777777" w:rsidR="00905ACD" w:rsidRDefault="00905ACD" w:rsidP="00905ACD">
      <w:pPr>
        <w:pStyle w:val="Heading1"/>
        <w:numPr>
          <w:ilvl w:val="0"/>
          <w:numId w:val="0"/>
        </w:numPr>
        <w:ind w:left="567" w:hanging="567"/>
      </w:pPr>
      <w:bookmarkStart w:id="329" w:name="_Toc71728005"/>
      <w:bookmarkStart w:id="330" w:name="_Toc71728206"/>
      <w:r>
        <w:lastRenderedPageBreak/>
        <w:t>APPENDIX C: FIRST PROGRESS REVIEW</w:t>
      </w:r>
      <w:bookmarkEnd w:id="329"/>
      <w:bookmarkEnd w:id="330"/>
    </w:p>
    <w:p w14:paraId="6482872B" w14:textId="0F9C291B" w:rsidR="00905ACD" w:rsidRDefault="005E7D78" w:rsidP="00905ACD">
      <w:pPr>
        <w:rPr>
          <w:b/>
          <w:bCs/>
          <w:caps/>
          <w:kern w:val="28"/>
          <w:sz w:val="32"/>
        </w:rPr>
      </w:pPr>
      <w:r>
        <w:rPr>
          <w:noProof/>
        </w:rPr>
        <w:pict w14:anchorId="2C16E278">
          <v:shape id="_x0000_i1042" type="#_x0000_t75" style="width:449.5pt;height:659.5pt;visibility:visible">
            <v:imagedata r:id="rId64" o:title="" croptop="11586f" cropbottom="5190f" cropleft="22955f" cropright="24003f"/>
          </v:shape>
        </w:pict>
      </w:r>
    </w:p>
    <w:p w14:paraId="52D0B75A" w14:textId="77777777" w:rsidR="00905ACD" w:rsidRDefault="00905ACD" w:rsidP="00905ACD">
      <w:pPr>
        <w:rPr>
          <w:b/>
          <w:bCs/>
          <w:caps/>
          <w:kern w:val="28"/>
          <w:sz w:val="32"/>
        </w:rPr>
      </w:pPr>
    </w:p>
    <w:p w14:paraId="793A3A89" w14:textId="7E886D29" w:rsidR="00905ACD" w:rsidRPr="00905ACD" w:rsidRDefault="00905ACD" w:rsidP="00905ACD">
      <w:pPr>
        <w:sectPr w:rsidR="00905ACD" w:rsidRPr="00905ACD" w:rsidSect="00A11D95">
          <w:headerReference w:type="even" r:id="rId65"/>
          <w:headerReference w:type="default" r:id="rId66"/>
          <w:headerReference w:type="first" r:id="rId67"/>
          <w:footerReference w:type="first" r:id="rId68"/>
          <w:pgSz w:w="11906" w:h="16838" w:code="9"/>
          <w:pgMar w:top="1135" w:right="1134" w:bottom="1135" w:left="1134" w:header="709" w:footer="709" w:gutter="0"/>
          <w:pgNumType w:start="1"/>
          <w:cols w:space="720"/>
          <w:docGrid w:linePitch="299"/>
        </w:sectPr>
      </w:pPr>
    </w:p>
    <w:p w14:paraId="4AA710BC" w14:textId="60AE6210" w:rsidR="0039471E" w:rsidRDefault="0039471E" w:rsidP="00573FF6">
      <w:pPr>
        <w:pStyle w:val="Heading1"/>
        <w:numPr>
          <w:ilvl w:val="0"/>
          <w:numId w:val="0"/>
        </w:numPr>
        <w:ind w:left="567" w:hanging="567"/>
        <w:rPr>
          <w:color w:val="000000"/>
        </w:rPr>
      </w:pPr>
      <w:bookmarkStart w:id="331" w:name="_Toc71728006"/>
      <w:bookmarkStart w:id="332" w:name="_Toc71728207"/>
      <w:r w:rsidRPr="004034C9">
        <w:lastRenderedPageBreak/>
        <w:t xml:space="preserve">APPENDIX </w:t>
      </w:r>
      <w:r w:rsidR="00761537">
        <w:t>D</w:t>
      </w:r>
      <w:r w:rsidR="00573FF6">
        <w:t>:</w:t>
      </w:r>
      <w:r>
        <w:t xml:space="preserve"> INITIAL GANTT CHART</w:t>
      </w:r>
      <w:bookmarkEnd w:id="331"/>
      <w:bookmarkEnd w:id="332"/>
    </w:p>
    <w:p w14:paraId="1E52943B" w14:textId="75898E7D" w:rsidR="0039471E" w:rsidRDefault="0039471E" w:rsidP="0039471E">
      <w:pPr>
        <w:pStyle w:val="NoSpacing"/>
        <w:tabs>
          <w:tab w:val="left" w:pos="940"/>
        </w:tabs>
        <w:spacing w:line="288" w:lineRule="auto"/>
      </w:pPr>
      <w:r>
        <w:tab/>
      </w:r>
      <w:r w:rsidR="005E7D78">
        <w:rPr>
          <w:noProof/>
        </w:rPr>
        <w:pict w14:anchorId="2B0643EB">
          <v:shape id="_x0000_i1043" type="#_x0000_t75" style="width:1052.5pt;height:255pt;visibility:visible">
            <v:imagedata r:id="rId69" o:title="" croptop="15027f" cropbottom="24657f" cropleft="2024f" cropright="3729f"/>
          </v:shape>
        </w:pict>
      </w:r>
    </w:p>
    <w:p w14:paraId="489B2B04" w14:textId="7D92D0AF" w:rsidR="0039471E" w:rsidRDefault="0039471E" w:rsidP="00573FF6">
      <w:pPr>
        <w:pStyle w:val="Heading1"/>
        <w:numPr>
          <w:ilvl w:val="0"/>
          <w:numId w:val="0"/>
        </w:numPr>
        <w:ind w:left="567" w:hanging="567"/>
      </w:pPr>
      <w:bookmarkStart w:id="333" w:name="_Toc71728007"/>
      <w:bookmarkStart w:id="334" w:name="_Toc71728208"/>
      <w:r w:rsidRPr="004034C9">
        <w:lastRenderedPageBreak/>
        <w:t xml:space="preserve">APPENDIX </w:t>
      </w:r>
      <w:r w:rsidR="00761537">
        <w:t>E</w:t>
      </w:r>
      <w:r w:rsidR="00573FF6">
        <w:t>:</w:t>
      </w:r>
      <w:r>
        <w:t xml:space="preserve"> REVISED GANTT CHART</w:t>
      </w:r>
      <w:bookmarkEnd w:id="333"/>
      <w:bookmarkEnd w:id="334"/>
      <w:r>
        <w:tab/>
      </w:r>
    </w:p>
    <w:p w14:paraId="0C567E5B" w14:textId="6270677B" w:rsidR="0039471E" w:rsidRPr="0039471E" w:rsidRDefault="005E7D78" w:rsidP="0039471E">
      <w:pPr>
        <w:sectPr w:rsidR="0039471E" w:rsidRPr="0039471E" w:rsidSect="003D5F42">
          <w:pgSz w:w="23811" w:h="16838" w:orient="landscape" w:code="8"/>
          <w:pgMar w:top="1134" w:right="1135" w:bottom="1134" w:left="1135" w:header="709" w:footer="709" w:gutter="0"/>
          <w:cols w:space="720"/>
          <w:docGrid w:linePitch="299"/>
        </w:sectPr>
      </w:pPr>
      <w:r>
        <w:rPr>
          <w:noProof/>
        </w:rPr>
        <w:pict w14:anchorId="4D589D93">
          <v:shape id="_x0000_i1044" type="#_x0000_t75" style="width:1058.5pt;height:348.5pt;visibility:visible">
            <v:imagedata r:id="rId70" o:title="" croptop="15788f" cropbottom="16081f" cropleft="3972f" cropright="3972f"/>
          </v:shape>
        </w:pict>
      </w:r>
    </w:p>
    <w:p w14:paraId="6D0634EB" w14:textId="7473E31B" w:rsidR="000B25B7" w:rsidRDefault="000B25B7" w:rsidP="009D2E0D">
      <w:pPr>
        <w:pStyle w:val="Heading1"/>
        <w:numPr>
          <w:ilvl w:val="0"/>
          <w:numId w:val="0"/>
        </w:numPr>
        <w:spacing w:line="288" w:lineRule="auto"/>
        <w:jc w:val="both"/>
      </w:pPr>
      <w:bookmarkStart w:id="335" w:name="_Toc71122236"/>
      <w:bookmarkStart w:id="336" w:name="_Toc71572054"/>
      <w:bookmarkStart w:id="337" w:name="_Toc71728008"/>
      <w:bookmarkStart w:id="338" w:name="_Toc71728209"/>
      <w:r>
        <w:lastRenderedPageBreak/>
        <w:t xml:space="preserve">APPENDIX </w:t>
      </w:r>
      <w:bookmarkEnd w:id="335"/>
      <w:bookmarkEnd w:id="336"/>
      <w:r w:rsidR="00761537">
        <w:t>F</w:t>
      </w:r>
      <w:r w:rsidR="00573FF6">
        <w:t>: REQUIREMENTS SPECIFICATION</w:t>
      </w:r>
      <w:bookmarkEnd w:id="337"/>
      <w:bookmarkEnd w:id="3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8470"/>
      </w:tblGrid>
      <w:tr w:rsidR="00DE2B13" w:rsidRPr="00DD754F" w14:paraId="79E28270" w14:textId="77777777" w:rsidTr="00142F08">
        <w:tc>
          <w:tcPr>
            <w:tcW w:w="9854" w:type="dxa"/>
            <w:gridSpan w:val="2"/>
            <w:shd w:val="clear" w:color="auto" w:fill="E7E6E6"/>
          </w:tcPr>
          <w:p w14:paraId="52329748" w14:textId="7962DA54" w:rsidR="00DE2B13" w:rsidRPr="00DD754F" w:rsidRDefault="00DE2B13" w:rsidP="009D2E0D">
            <w:pPr>
              <w:pStyle w:val="NoSpacing"/>
              <w:spacing w:line="288" w:lineRule="auto"/>
              <w:jc w:val="both"/>
              <w:rPr>
                <w:b/>
                <w:bCs/>
                <w:color w:val="000000"/>
              </w:rPr>
            </w:pPr>
            <w:bookmarkStart w:id="339" w:name="_Hlk71372880"/>
            <w:r w:rsidRPr="00DD754F">
              <w:rPr>
                <w:b/>
                <w:bCs/>
                <w:color w:val="000000"/>
              </w:rPr>
              <w:t>Software Requirements Specification for Habitat- Linux Monitoring Tool</w:t>
            </w:r>
          </w:p>
        </w:tc>
      </w:tr>
      <w:tr w:rsidR="00DE2B13" w:rsidRPr="00DD754F" w14:paraId="4C548D0F" w14:textId="77777777" w:rsidTr="00142F08">
        <w:tc>
          <w:tcPr>
            <w:tcW w:w="9854" w:type="dxa"/>
            <w:gridSpan w:val="2"/>
            <w:shd w:val="clear" w:color="auto" w:fill="E7E6E6"/>
          </w:tcPr>
          <w:p w14:paraId="01B3085D" w14:textId="307D7EA0" w:rsidR="00DE2B13" w:rsidRPr="00DD754F" w:rsidRDefault="00DE2B13" w:rsidP="009D2E0D">
            <w:pPr>
              <w:pStyle w:val="NoSpacing"/>
              <w:spacing w:line="288" w:lineRule="auto"/>
              <w:jc w:val="both"/>
              <w:rPr>
                <w:b/>
                <w:bCs/>
                <w:color w:val="000000"/>
              </w:rPr>
            </w:pPr>
            <w:r w:rsidRPr="00DD754F">
              <w:rPr>
                <w:b/>
                <w:bCs/>
                <w:color w:val="000000"/>
              </w:rPr>
              <w:t>Purpose</w:t>
            </w:r>
          </w:p>
        </w:tc>
      </w:tr>
      <w:tr w:rsidR="00DE2B13" w:rsidRPr="00DD754F" w14:paraId="3B9D5FDC" w14:textId="77777777" w:rsidTr="000C06E0">
        <w:tc>
          <w:tcPr>
            <w:tcW w:w="9854" w:type="dxa"/>
            <w:gridSpan w:val="2"/>
          </w:tcPr>
          <w:p w14:paraId="62B457E9" w14:textId="26F726FC" w:rsidR="00DE2B13" w:rsidRPr="00DD754F" w:rsidRDefault="00DE2B13" w:rsidP="009D2E0D">
            <w:pPr>
              <w:pStyle w:val="NoSpacing"/>
              <w:spacing w:line="288" w:lineRule="auto"/>
              <w:jc w:val="both"/>
              <w:rPr>
                <w:color w:val="000000"/>
              </w:rPr>
            </w:pPr>
            <w:r w:rsidRPr="00DD754F">
              <w:rPr>
                <w:color w:val="000000"/>
              </w:rPr>
              <w:t xml:space="preserve">This is a requirements specification for Habitat; A web-based application which acts as a monitoring tool for Linux servers. The application is aimed at organisations of varying size and will allow development teams to monitor a series of Linux environments. Users will have the ability to monitor, browse and edit environments. This document will describe the functional and non-functional requirements of the system and is intended to inform the design of the system. </w:t>
            </w:r>
          </w:p>
        </w:tc>
      </w:tr>
      <w:tr w:rsidR="00DE2B13" w:rsidRPr="00DD754F" w14:paraId="24C722B0" w14:textId="77777777" w:rsidTr="00142F08">
        <w:tc>
          <w:tcPr>
            <w:tcW w:w="9854" w:type="dxa"/>
            <w:gridSpan w:val="2"/>
            <w:shd w:val="clear" w:color="auto" w:fill="E7E6E6"/>
          </w:tcPr>
          <w:p w14:paraId="1F734913" w14:textId="6757F89C" w:rsidR="00DE2B13" w:rsidRPr="00DD754F" w:rsidRDefault="00DE2B13" w:rsidP="009D2E0D">
            <w:pPr>
              <w:pStyle w:val="NoSpacing"/>
              <w:spacing w:line="288" w:lineRule="auto"/>
              <w:jc w:val="both"/>
              <w:rPr>
                <w:b/>
                <w:bCs/>
                <w:color w:val="000000"/>
              </w:rPr>
            </w:pPr>
            <w:r w:rsidRPr="00DD754F">
              <w:rPr>
                <w:b/>
                <w:bCs/>
                <w:color w:val="000000"/>
              </w:rPr>
              <w:t>Scope</w:t>
            </w:r>
          </w:p>
        </w:tc>
      </w:tr>
      <w:tr w:rsidR="00DE2B13" w:rsidRPr="00DD754F" w14:paraId="0BDE5BC8" w14:textId="77777777" w:rsidTr="000C06E0">
        <w:tc>
          <w:tcPr>
            <w:tcW w:w="9854" w:type="dxa"/>
            <w:gridSpan w:val="2"/>
          </w:tcPr>
          <w:p w14:paraId="068A8A0A" w14:textId="34E722BB" w:rsidR="00DE2B13" w:rsidRPr="00DD754F" w:rsidRDefault="00DE2B13" w:rsidP="009D2E0D">
            <w:pPr>
              <w:pStyle w:val="NoSpacing"/>
              <w:spacing w:line="288" w:lineRule="auto"/>
              <w:jc w:val="both"/>
              <w:rPr>
                <w:color w:val="000000"/>
              </w:rPr>
            </w:pPr>
            <w:r w:rsidRPr="00DD754F">
              <w:rPr>
                <w:color w:val="000000"/>
              </w:rPr>
              <w:t>The scope of this project is a web-based tool which facilitates the monitoring of Linux environments. The application will only operate for Linux based environments. Data will be stored in an SQLite database, which will include secure user details as well as the key data for monitoring environments. Requirements have been defined for a Minimum Viable Product (MVP) which demonstrates the key functionality</w:t>
            </w:r>
            <w:r w:rsidR="006341F2">
              <w:rPr>
                <w:color w:val="000000"/>
              </w:rPr>
              <w:t xml:space="preserve"> as well as an extended MVP+ with additional functionality</w:t>
            </w:r>
          </w:p>
        </w:tc>
      </w:tr>
      <w:tr w:rsidR="00DE2B13" w:rsidRPr="00DD754F" w14:paraId="45DCB471" w14:textId="77777777" w:rsidTr="00142F08">
        <w:tc>
          <w:tcPr>
            <w:tcW w:w="9854" w:type="dxa"/>
            <w:gridSpan w:val="2"/>
            <w:shd w:val="clear" w:color="auto" w:fill="E7E6E6"/>
          </w:tcPr>
          <w:p w14:paraId="7DAF36F8" w14:textId="61DF0FF0" w:rsidR="00DE2B13" w:rsidRPr="00DD754F" w:rsidRDefault="00DE2B13" w:rsidP="009D2E0D">
            <w:pPr>
              <w:pStyle w:val="NoSpacing"/>
              <w:spacing w:line="288" w:lineRule="auto"/>
              <w:jc w:val="both"/>
              <w:rPr>
                <w:b/>
                <w:bCs/>
                <w:color w:val="000000"/>
              </w:rPr>
            </w:pPr>
            <w:r w:rsidRPr="00DD754F">
              <w:rPr>
                <w:b/>
                <w:bCs/>
                <w:color w:val="000000"/>
              </w:rPr>
              <w:t>Prerequisites</w:t>
            </w:r>
          </w:p>
        </w:tc>
      </w:tr>
      <w:tr w:rsidR="00DE2B13" w:rsidRPr="00DD754F" w14:paraId="1DBC11EF" w14:textId="77777777" w:rsidTr="000C06E0">
        <w:tc>
          <w:tcPr>
            <w:tcW w:w="9854" w:type="dxa"/>
            <w:gridSpan w:val="2"/>
          </w:tcPr>
          <w:p w14:paraId="256B3AD0" w14:textId="74D15203" w:rsidR="00DE2B13" w:rsidRPr="00DD754F" w:rsidRDefault="00DE2B13" w:rsidP="009D2E0D">
            <w:pPr>
              <w:pStyle w:val="NoSpacing"/>
              <w:spacing w:line="288" w:lineRule="auto"/>
              <w:jc w:val="both"/>
              <w:rPr>
                <w:color w:val="000000"/>
              </w:rPr>
            </w:pPr>
            <w:r w:rsidRPr="00DD754F">
              <w:rPr>
                <w:color w:val="000000"/>
              </w:rPr>
              <w:t>The tool is aimed at software development teams and a prerequisite is that users and administrators are experienced in navigating Linux environments. SSH keys must also have been set up between the host server and target servers</w:t>
            </w:r>
          </w:p>
        </w:tc>
      </w:tr>
      <w:tr w:rsidR="00142F08" w:rsidRPr="00DD754F" w14:paraId="78834A2D" w14:textId="77777777" w:rsidTr="00142F08">
        <w:tc>
          <w:tcPr>
            <w:tcW w:w="9854" w:type="dxa"/>
            <w:gridSpan w:val="2"/>
            <w:shd w:val="clear" w:color="auto" w:fill="E7E6E6"/>
          </w:tcPr>
          <w:p w14:paraId="0DBBCBBA" w14:textId="1E71306B" w:rsidR="00142F08" w:rsidRPr="00142F08" w:rsidRDefault="00142F08" w:rsidP="009D2E0D">
            <w:pPr>
              <w:pStyle w:val="NoSpacing"/>
              <w:spacing w:line="288" w:lineRule="auto"/>
              <w:jc w:val="both"/>
              <w:rPr>
                <w:b/>
                <w:bCs/>
                <w:color w:val="000000"/>
              </w:rPr>
            </w:pPr>
            <w:r w:rsidRPr="00142F08">
              <w:rPr>
                <w:b/>
                <w:bCs/>
                <w:color w:val="000000"/>
              </w:rPr>
              <w:t>Key</w:t>
            </w:r>
          </w:p>
        </w:tc>
      </w:tr>
      <w:tr w:rsidR="00142F08" w:rsidRPr="00DD754F" w14:paraId="6EB861A8" w14:textId="77777777" w:rsidTr="000C06E0">
        <w:tc>
          <w:tcPr>
            <w:tcW w:w="9854" w:type="dxa"/>
            <w:gridSpan w:val="2"/>
          </w:tcPr>
          <w:p w14:paraId="00B29925" w14:textId="4F9C74DE" w:rsidR="00142F08" w:rsidRDefault="003516B2" w:rsidP="009D2E0D">
            <w:pPr>
              <w:pStyle w:val="NoSpacing"/>
              <w:spacing w:line="288" w:lineRule="auto"/>
              <w:jc w:val="both"/>
              <w:rPr>
                <w:color w:val="000000"/>
              </w:rPr>
            </w:pPr>
            <w:r>
              <w:rPr>
                <w:noProof/>
              </w:rPr>
              <w:pict w14:anchorId="3CB561A1">
                <v:shape id="_x0000_s1043" type="#_x0000_t202" style="position:absolute;left:0;text-align:left;margin-left:33.05pt;margin-top:4.5pt;width:375.15pt;height:20.7pt;z-index:6;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ECDgMKAIAAE4EAAAOAAAAAAAAAAAAAAAAAC4CAABkcnMvZTJvRG9j&#10;LnhtbFBLAQItABQABgAIAAAAIQBIWydy2wAAAAcBAAAPAAAAAAAAAAAAAAAAAIIEAABkcnMvZG93&#10;bnJldi54bWxQSwUGAAAAAAQABADzAAAAigUAAAAA&#10;">
                  <v:textbox style="mso-next-textbox:#_x0000_s1043">
                    <w:txbxContent>
                      <w:p w14:paraId="77630F90" w14:textId="31209F2D" w:rsidR="00094EC9" w:rsidRDefault="00094EC9">
                        <w:r>
                          <w:t>Required in achievement of MVP</w:t>
                        </w:r>
                      </w:p>
                    </w:txbxContent>
                  </v:textbox>
                  <w10:wrap type="square"/>
                </v:shape>
              </w:pict>
            </w:r>
            <w:r>
              <w:rPr>
                <w:noProof/>
                <w:color w:val="000000"/>
              </w:rPr>
              <w:pict w14:anchorId="58B1C028">
                <v:roundrect id="_x0000_s1041" style="position:absolute;left:0;text-align:left;margin-left:.8pt;margin-top:4.5pt;width:24pt;height:19.5pt;z-index:4;mso-position-horizontal-relative:text;mso-position-vertical-relative:text" arcsize="10923f" fillcolor="#a8d08d"/>
              </w:pict>
            </w:r>
          </w:p>
          <w:p w14:paraId="3405B21D" w14:textId="47AAF036" w:rsidR="00142F08" w:rsidRDefault="003516B2" w:rsidP="009D2E0D">
            <w:pPr>
              <w:pStyle w:val="NoSpacing"/>
              <w:spacing w:line="288" w:lineRule="auto"/>
              <w:jc w:val="both"/>
              <w:rPr>
                <w:color w:val="000000"/>
              </w:rPr>
            </w:pPr>
            <w:r>
              <w:rPr>
                <w:noProof/>
                <w:color w:val="000000"/>
              </w:rPr>
              <w:pict w14:anchorId="03CE31B8">
                <v:shape id="_x0000_s1044" type="#_x0000_t202" style="position:absolute;left:0;text-align:left;margin-left:33.05pt;margin-top:12.7pt;width:376.75pt;height:20pt;z-index:7">
                  <v:textbox style="mso-next-textbox:#_x0000_s1044">
                    <w:txbxContent>
                      <w:p w14:paraId="3A5AF503" w14:textId="15AC5746" w:rsidR="00094EC9" w:rsidRDefault="00094EC9">
                        <w:r>
                          <w:t>Required in achievement of MVP+ (Additional functionality beyond MVP)</w:t>
                        </w:r>
                      </w:p>
                    </w:txbxContent>
                  </v:textbox>
                </v:shape>
              </w:pict>
            </w:r>
            <w:r>
              <w:rPr>
                <w:noProof/>
                <w:color w:val="000000"/>
              </w:rPr>
              <w:pict w14:anchorId="58B1C028">
                <v:roundrect id="_x0000_s1042" style="position:absolute;left:0;text-align:left;margin-left:1.3pt;margin-top:12.7pt;width:24pt;height:19.5pt;z-index:5" arcsize="10923f" fillcolor="#f4b083"/>
              </w:pict>
            </w:r>
          </w:p>
          <w:p w14:paraId="68F57080" w14:textId="77777777" w:rsidR="00142F08" w:rsidRDefault="00A20A6F" w:rsidP="00A20A6F">
            <w:pPr>
              <w:pStyle w:val="NoSpacing"/>
              <w:tabs>
                <w:tab w:val="left" w:pos="8500"/>
              </w:tabs>
              <w:spacing w:line="288" w:lineRule="auto"/>
              <w:jc w:val="both"/>
              <w:rPr>
                <w:color w:val="000000"/>
              </w:rPr>
            </w:pPr>
            <w:r>
              <w:rPr>
                <w:color w:val="000000"/>
              </w:rPr>
              <w:tab/>
            </w:r>
          </w:p>
          <w:p w14:paraId="3394CE3A" w14:textId="7868D662" w:rsidR="00A20A6F" w:rsidRPr="00DD754F" w:rsidRDefault="00A20A6F" w:rsidP="00A20A6F">
            <w:pPr>
              <w:pStyle w:val="NoSpacing"/>
              <w:tabs>
                <w:tab w:val="left" w:pos="8500"/>
              </w:tabs>
              <w:spacing w:line="288" w:lineRule="auto"/>
              <w:jc w:val="both"/>
              <w:rPr>
                <w:color w:val="000000"/>
              </w:rPr>
            </w:pPr>
          </w:p>
        </w:tc>
      </w:tr>
      <w:tr w:rsidR="00DE2B13" w:rsidRPr="00DD754F" w14:paraId="2E99DC21" w14:textId="77777777" w:rsidTr="00142F08">
        <w:tc>
          <w:tcPr>
            <w:tcW w:w="9854" w:type="dxa"/>
            <w:gridSpan w:val="2"/>
            <w:shd w:val="clear" w:color="auto" w:fill="E7E6E6"/>
          </w:tcPr>
          <w:p w14:paraId="6C73B955" w14:textId="1D71652B" w:rsidR="00DE2B13" w:rsidRPr="00DD754F" w:rsidRDefault="00DE2B13" w:rsidP="009D2E0D">
            <w:pPr>
              <w:pStyle w:val="NoSpacing"/>
              <w:spacing w:line="288" w:lineRule="auto"/>
              <w:jc w:val="both"/>
              <w:rPr>
                <w:b/>
                <w:bCs/>
                <w:color w:val="000000"/>
              </w:rPr>
            </w:pPr>
            <w:r w:rsidRPr="00DD754F">
              <w:rPr>
                <w:b/>
                <w:bCs/>
                <w:color w:val="000000"/>
              </w:rPr>
              <w:t>Functional Requirements</w:t>
            </w:r>
          </w:p>
        </w:tc>
      </w:tr>
      <w:tr w:rsidR="00DE2B13" w:rsidRPr="00DD754F" w14:paraId="6486AE23" w14:textId="77777777" w:rsidTr="00142F08">
        <w:tc>
          <w:tcPr>
            <w:tcW w:w="9854" w:type="dxa"/>
            <w:gridSpan w:val="2"/>
            <w:shd w:val="clear" w:color="auto" w:fill="E7E6E6"/>
          </w:tcPr>
          <w:p w14:paraId="5F9EA757" w14:textId="607EA3AC" w:rsidR="00DE2B13" w:rsidRPr="00DD754F" w:rsidRDefault="00DE2B13" w:rsidP="009D2E0D">
            <w:pPr>
              <w:pStyle w:val="NoSpacing"/>
              <w:spacing w:line="288" w:lineRule="auto"/>
              <w:jc w:val="both"/>
              <w:rPr>
                <w:b/>
                <w:bCs/>
                <w:color w:val="000000"/>
              </w:rPr>
            </w:pPr>
            <w:r w:rsidRPr="00DD754F">
              <w:rPr>
                <w:b/>
                <w:bCs/>
                <w:color w:val="000000"/>
              </w:rPr>
              <w:t>User</w:t>
            </w:r>
          </w:p>
        </w:tc>
      </w:tr>
      <w:tr w:rsidR="00DE2B13" w:rsidRPr="00DD754F" w14:paraId="48220500" w14:textId="77777777" w:rsidTr="00142F08">
        <w:tc>
          <w:tcPr>
            <w:tcW w:w="1384" w:type="dxa"/>
            <w:shd w:val="clear" w:color="auto" w:fill="A8D08D"/>
          </w:tcPr>
          <w:p w14:paraId="1F857E4D" w14:textId="3B42A598" w:rsidR="00DE2B13" w:rsidRPr="00DD754F" w:rsidRDefault="00DE2B13" w:rsidP="009D2E0D">
            <w:pPr>
              <w:pStyle w:val="NoSpacing"/>
              <w:spacing w:line="288" w:lineRule="auto"/>
              <w:jc w:val="both"/>
              <w:rPr>
                <w:color w:val="000000"/>
              </w:rPr>
            </w:pPr>
            <w:r>
              <w:rPr>
                <w:color w:val="000000"/>
              </w:rPr>
              <w:t>1</w:t>
            </w:r>
          </w:p>
        </w:tc>
        <w:tc>
          <w:tcPr>
            <w:tcW w:w="8470" w:type="dxa"/>
            <w:shd w:val="clear" w:color="auto" w:fill="A8D08D"/>
          </w:tcPr>
          <w:p w14:paraId="5E0D87DD" w14:textId="447378B0" w:rsidR="00DE2B13" w:rsidRPr="00DD754F" w:rsidRDefault="009342C7" w:rsidP="009D2E0D">
            <w:pPr>
              <w:pStyle w:val="NoSpacing"/>
              <w:spacing w:line="288" w:lineRule="auto"/>
              <w:jc w:val="both"/>
              <w:rPr>
                <w:color w:val="000000"/>
              </w:rPr>
            </w:pPr>
            <w:r>
              <w:rPr>
                <w:color w:val="000000"/>
              </w:rPr>
              <w:t>User Registration</w:t>
            </w:r>
          </w:p>
        </w:tc>
      </w:tr>
      <w:tr w:rsidR="00E359AC" w:rsidRPr="00DD754F" w14:paraId="6301B9C2" w14:textId="77777777" w:rsidTr="00142F08">
        <w:tc>
          <w:tcPr>
            <w:tcW w:w="1384" w:type="dxa"/>
            <w:shd w:val="clear" w:color="auto" w:fill="A8D08D"/>
          </w:tcPr>
          <w:p w14:paraId="5EBADECB" w14:textId="5EC8A340" w:rsidR="00E359AC" w:rsidRDefault="00A24A93" w:rsidP="009D2E0D">
            <w:pPr>
              <w:pStyle w:val="NoSpacing"/>
              <w:spacing w:line="288" w:lineRule="auto"/>
              <w:jc w:val="both"/>
              <w:rPr>
                <w:color w:val="000000"/>
              </w:rPr>
            </w:pPr>
            <w:r>
              <w:rPr>
                <w:color w:val="000000"/>
              </w:rPr>
              <w:t>2</w:t>
            </w:r>
          </w:p>
        </w:tc>
        <w:tc>
          <w:tcPr>
            <w:tcW w:w="8470" w:type="dxa"/>
            <w:shd w:val="clear" w:color="auto" w:fill="A8D08D"/>
          </w:tcPr>
          <w:p w14:paraId="42020835" w14:textId="33424135" w:rsidR="00E359AC" w:rsidRPr="00DD754F" w:rsidRDefault="009342C7" w:rsidP="009D2E0D">
            <w:pPr>
              <w:pStyle w:val="NoSpacing"/>
              <w:spacing w:line="288" w:lineRule="auto"/>
              <w:jc w:val="both"/>
              <w:rPr>
                <w:color w:val="000000"/>
              </w:rPr>
            </w:pPr>
            <w:r>
              <w:rPr>
                <w:color w:val="000000"/>
              </w:rPr>
              <w:t>User Login</w:t>
            </w:r>
          </w:p>
        </w:tc>
      </w:tr>
      <w:tr w:rsidR="00E72356" w:rsidRPr="00DD754F" w14:paraId="5A0D648D" w14:textId="77777777" w:rsidTr="00142F08">
        <w:tc>
          <w:tcPr>
            <w:tcW w:w="1384" w:type="dxa"/>
            <w:shd w:val="clear" w:color="auto" w:fill="A8D08D"/>
          </w:tcPr>
          <w:p w14:paraId="20099F06" w14:textId="522BC4C9" w:rsidR="00E72356" w:rsidRDefault="00A24A93" w:rsidP="009D2E0D">
            <w:pPr>
              <w:pStyle w:val="NoSpacing"/>
              <w:spacing w:line="288" w:lineRule="auto"/>
              <w:jc w:val="both"/>
              <w:rPr>
                <w:color w:val="000000"/>
              </w:rPr>
            </w:pPr>
            <w:r>
              <w:rPr>
                <w:color w:val="000000"/>
              </w:rPr>
              <w:t>3</w:t>
            </w:r>
          </w:p>
        </w:tc>
        <w:tc>
          <w:tcPr>
            <w:tcW w:w="8470" w:type="dxa"/>
            <w:shd w:val="clear" w:color="auto" w:fill="A8D08D"/>
          </w:tcPr>
          <w:p w14:paraId="2C2672C3" w14:textId="0ABDE382" w:rsidR="00E72356" w:rsidRDefault="00E72356" w:rsidP="009D2E0D">
            <w:pPr>
              <w:pStyle w:val="NoSpacing"/>
              <w:spacing w:line="288" w:lineRule="auto"/>
              <w:jc w:val="both"/>
              <w:rPr>
                <w:color w:val="000000"/>
              </w:rPr>
            </w:pPr>
            <w:r>
              <w:rPr>
                <w:color w:val="000000"/>
              </w:rPr>
              <w:t>Logout</w:t>
            </w:r>
          </w:p>
        </w:tc>
      </w:tr>
      <w:tr w:rsidR="00DE2B13" w:rsidRPr="00DD754F" w14:paraId="481068B7" w14:textId="77777777" w:rsidTr="00117D94">
        <w:tc>
          <w:tcPr>
            <w:tcW w:w="1384" w:type="dxa"/>
            <w:shd w:val="clear" w:color="auto" w:fill="F4B083"/>
          </w:tcPr>
          <w:p w14:paraId="5C07F929" w14:textId="37F8C491" w:rsidR="00DE2B13" w:rsidRPr="00DD754F" w:rsidRDefault="001359E0" w:rsidP="009D2E0D">
            <w:pPr>
              <w:pStyle w:val="NoSpacing"/>
              <w:spacing w:line="288" w:lineRule="auto"/>
              <w:jc w:val="both"/>
              <w:rPr>
                <w:color w:val="000000"/>
              </w:rPr>
            </w:pPr>
            <w:r>
              <w:rPr>
                <w:color w:val="000000"/>
              </w:rPr>
              <w:t>4</w:t>
            </w:r>
            <w:r w:rsidR="006341F2">
              <w:rPr>
                <w:color w:val="000000"/>
              </w:rPr>
              <w:t xml:space="preserve"> (MVP+)</w:t>
            </w:r>
          </w:p>
        </w:tc>
        <w:tc>
          <w:tcPr>
            <w:tcW w:w="8470" w:type="dxa"/>
            <w:shd w:val="clear" w:color="auto" w:fill="F4B083"/>
          </w:tcPr>
          <w:p w14:paraId="6E8038D0" w14:textId="7E09E0F4" w:rsidR="00DE2B13" w:rsidRPr="00DD754F" w:rsidRDefault="00DE2B13" w:rsidP="009D2E0D">
            <w:pPr>
              <w:pStyle w:val="NoSpacing"/>
              <w:spacing w:line="288" w:lineRule="auto"/>
              <w:jc w:val="both"/>
              <w:rPr>
                <w:color w:val="000000"/>
              </w:rPr>
            </w:pPr>
            <w:r w:rsidRPr="00DD754F">
              <w:rPr>
                <w:color w:val="000000"/>
              </w:rPr>
              <w:t xml:space="preserve">Set timings per environment </w:t>
            </w:r>
          </w:p>
        </w:tc>
      </w:tr>
      <w:tr w:rsidR="00DE2B13" w:rsidRPr="00DD754F" w14:paraId="5E8B86D1" w14:textId="77777777" w:rsidTr="00142F08">
        <w:tc>
          <w:tcPr>
            <w:tcW w:w="1384" w:type="dxa"/>
            <w:shd w:val="clear" w:color="auto" w:fill="A8D08D"/>
          </w:tcPr>
          <w:p w14:paraId="220CD968" w14:textId="0548E919" w:rsidR="00DE2B13" w:rsidRPr="00DD754F" w:rsidRDefault="00442C9C" w:rsidP="009D2E0D">
            <w:pPr>
              <w:pStyle w:val="NoSpacing"/>
              <w:spacing w:line="288" w:lineRule="auto"/>
              <w:jc w:val="both"/>
              <w:rPr>
                <w:color w:val="000000"/>
              </w:rPr>
            </w:pPr>
            <w:r>
              <w:rPr>
                <w:color w:val="000000"/>
              </w:rPr>
              <w:t>5</w:t>
            </w:r>
          </w:p>
        </w:tc>
        <w:tc>
          <w:tcPr>
            <w:tcW w:w="8470" w:type="dxa"/>
            <w:shd w:val="clear" w:color="auto" w:fill="A8D08D"/>
          </w:tcPr>
          <w:p w14:paraId="07BFA78D" w14:textId="629D4A55" w:rsidR="00DE2B13" w:rsidRPr="00DD754F" w:rsidRDefault="00DE2B13" w:rsidP="009D2E0D">
            <w:pPr>
              <w:pStyle w:val="NoSpacing"/>
              <w:spacing w:line="288" w:lineRule="auto"/>
              <w:jc w:val="both"/>
              <w:rPr>
                <w:color w:val="000000"/>
              </w:rPr>
            </w:pPr>
            <w:r w:rsidRPr="00DD754F">
              <w:rPr>
                <w:color w:val="000000"/>
              </w:rPr>
              <w:t>Add environment</w:t>
            </w:r>
          </w:p>
        </w:tc>
      </w:tr>
      <w:tr w:rsidR="00DE2B13" w:rsidRPr="00DD754F" w14:paraId="0F6650C4" w14:textId="77777777" w:rsidTr="00142F08">
        <w:tc>
          <w:tcPr>
            <w:tcW w:w="1384" w:type="dxa"/>
            <w:shd w:val="clear" w:color="auto" w:fill="A8D08D"/>
          </w:tcPr>
          <w:p w14:paraId="4B4CE44C" w14:textId="3487A0E3" w:rsidR="00DE2B13" w:rsidRPr="00DD754F" w:rsidRDefault="00442C9C" w:rsidP="009D2E0D">
            <w:pPr>
              <w:pStyle w:val="NoSpacing"/>
              <w:spacing w:line="288" w:lineRule="auto"/>
              <w:jc w:val="both"/>
              <w:rPr>
                <w:color w:val="000000"/>
              </w:rPr>
            </w:pPr>
            <w:r>
              <w:rPr>
                <w:color w:val="000000"/>
              </w:rPr>
              <w:t>6</w:t>
            </w:r>
          </w:p>
        </w:tc>
        <w:tc>
          <w:tcPr>
            <w:tcW w:w="8470" w:type="dxa"/>
            <w:shd w:val="clear" w:color="auto" w:fill="A8D08D"/>
          </w:tcPr>
          <w:p w14:paraId="63961311" w14:textId="47398707" w:rsidR="00DE2B13" w:rsidRPr="00DD754F" w:rsidRDefault="00DE2B13" w:rsidP="009D2E0D">
            <w:pPr>
              <w:pStyle w:val="NoSpacing"/>
              <w:spacing w:line="288" w:lineRule="auto"/>
              <w:jc w:val="both"/>
              <w:rPr>
                <w:color w:val="000000"/>
              </w:rPr>
            </w:pPr>
            <w:r w:rsidRPr="00DD754F">
              <w:rPr>
                <w:color w:val="000000"/>
              </w:rPr>
              <w:t>List environments</w:t>
            </w:r>
          </w:p>
        </w:tc>
      </w:tr>
      <w:tr w:rsidR="00DE2B13" w:rsidRPr="00DD754F" w14:paraId="27DFE0D8" w14:textId="77777777" w:rsidTr="00142F08">
        <w:tc>
          <w:tcPr>
            <w:tcW w:w="1384" w:type="dxa"/>
            <w:shd w:val="clear" w:color="auto" w:fill="A8D08D"/>
          </w:tcPr>
          <w:p w14:paraId="0BBE79AD" w14:textId="2D73C1BF" w:rsidR="00DE2B13" w:rsidRPr="00DD754F" w:rsidRDefault="00442C9C" w:rsidP="009D2E0D">
            <w:pPr>
              <w:pStyle w:val="NoSpacing"/>
              <w:spacing w:line="288" w:lineRule="auto"/>
              <w:jc w:val="both"/>
              <w:rPr>
                <w:color w:val="000000"/>
              </w:rPr>
            </w:pPr>
            <w:r>
              <w:rPr>
                <w:color w:val="000000"/>
              </w:rPr>
              <w:t>7</w:t>
            </w:r>
          </w:p>
        </w:tc>
        <w:tc>
          <w:tcPr>
            <w:tcW w:w="8470" w:type="dxa"/>
            <w:shd w:val="clear" w:color="auto" w:fill="A8D08D"/>
          </w:tcPr>
          <w:p w14:paraId="6B5B47D7" w14:textId="04FE03D1" w:rsidR="00DE2B13" w:rsidRPr="00DD754F" w:rsidRDefault="00DE2B13" w:rsidP="009D2E0D">
            <w:pPr>
              <w:pStyle w:val="NoSpacing"/>
              <w:spacing w:line="288" w:lineRule="auto"/>
              <w:jc w:val="both"/>
              <w:rPr>
                <w:color w:val="000000"/>
              </w:rPr>
            </w:pPr>
            <w:r w:rsidRPr="00DD754F">
              <w:rPr>
                <w:color w:val="000000"/>
              </w:rPr>
              <w:t>Update environment</w:t>
            </w:r>
          </w:p>
        </w:tc>
      </w:tr>
      <w:tr w:rsidR="00DE2B13" w:rsidRPr="00DD754F" w14:paraId="179F755A" w14:textId="77777777" w:rsidTr="00142F08">
        <w:tc>
          <w:tcPr>
            <w:tcW w:w="1384" w:type="dxa"/>
            <w:shd w:val="clear" w:color="auto" w:fill="A8D08D"/>
          </w:tcPr>
          <w:p w14:paraId="54BD4C10" w14:textId="41D5CAC6" w:rsidR="00DE2B13" w:rsidRPr="00DD754F" w:rsidRDefault="00442C9C" w:rsidP="009D2E0D">
            <w:pPr>
              <w:pStyle w:val="NoSpacing"/>
              <w:spacing w:line="288" w:lineRule="auto"/>
              <w:jc w:val="both"/>
              <w:rPr>
                <w:color w:val="000000"/>
              </w:rPr>
            </w:pPr>
            <w:r>
              <w:rPr>
                <w:color w:val="000000"/>
              </w:rPr>
              <w:t>8</w:t>
            </w:r>
          </w:p>
        </w:tc>
        <w:tc>
          <w:tcPr>
            <w:tcW w:w="8470" w:type="dxa"/>
            <w:shd w:val="clear" w:color="auto" w:fill="A8D08D"/>
          </w:tcPr>
          <w:p w14:paraId="4DFA5519" w14:textId="1FE52E76" w:rsidR="00DE2B13" w:rsidRPr="00DD754F" w:rsidRDefault="00DE2B13" w:rsidP="009D2E0D">
            <w:pPr>
              <w:pStyle w:val="NoSpacing"/>
              <w:spacing w:line="288" w:lineRule="auto"/>
              <w:jc w:val="both"/>
              <w:rPr>
                <w:color w:val="000000"/>
              </w:rPr>
            </w:pPr>
            <w:r w:rsidRPr="00DD754F">
              <w:rPr>
                <w:color w:val="000000"/>
              </w:rPr>
              <w:t>Delete environment</w:t>
            </w:r>
          </w:p>
        </w:tc>
      </w:tr>
      <w:tr w:rsidR="00DE2B13" w:rsidRPr="00DD754F" w14:paraId="05627097" w14:textId="77777777" w:rsidTr="00142F08">
        <w:tc>
          <w:tcPr>
            <w:tcW w:w="1384" w:type="dxa"/>
            <w:shd w:val="clear" w:color="auto" w:fill="A8D08D"/>
          </w:tcPr>
          <w:p w14:paraId="313F21E9" w14:textId="0AEADF21" w:rsidR="00DE2B13" w:rsidRPr="00DD754F" w:rsidRDefault="00442C9C" w:rsidP="009D2E0D">
            <w:pPr>
              <w:pStyle w:val="NoSpacing"/>
              <w:spacing w:line="288" w:lineRule="auto"/>
              <w:jc w:val="both"/>
              <w:rPr>
                <w:color w:val="000000"/>
              </w:rPr>
            </w:pPr>
            <w:r>
              <w:rPr>
                <w:color w:val="000000"/>
              </w:rPr>
              <w:t>9</w:t>
            </w:r>
          </w:p>
        </w:tc>
        <w:tc>
          <w:tcPr>
            <w:tcW w:w="8470" w:type="dxa"/>
            <w:shd w:val="clear" w:color="auto" w:fill="A8D08D"/>
          </w:tcPr>
          <w:p w14:paraId="093D07D7" w14:textId="4987339B" w:rsidR="00DE2B13" w:rsidRPr="00DD754F" w:rsidRDefault="00DE2B13" w:rsidP="009D2E0D">
            <w:pPr>
              <w:pStyle w:val="NoSpacing"/>
              <w:spacing w:line="288" w:lineRule="auto"/>
              <w:jc w:val="both"/>
              <w:rPr>
                <w:color w:val="000000"/>
              </w:rPr>
            </w:pPr>
            <w:r w:rsidRPr="00DD754F">
              <w:rPr>
                <w:color w:val="000000"/>
              </w:rPr>
              <w:t>Add server</w:t>
            </w:r>
            <w:r>
              <w:rPr>
                <w:color w:val="000000"/>
              </w:rPr>
              <w:t xml:space="preserve"> to</w:t>
            </w:r>
            <w:r w:rsidRPr="00DD754F">
              <w:rPr>
                <w:color w:val="000000"/>
              </w:rPr>
              <w:t xml:space="preserve"> environments</w:t>
            </w:r>
          </w:p>
        </w:tc>
      </w:tr>
      <w:tr w:rsidR="00DE2B13" w:rsidRPr="00DD754F" w14:paraId="617FCA73" w14:textId="77777777" w:rsidTr="00142F08">
        <w:tc>
          <w:tcPr>
            <w:tcW w:w="1384" w:type="dxa"/>
            <w:shd w:val="clear" w:color="auto" w:fill="A8D08D"/>
          </w:tcPr>
          <w:p w14:paraId="747D2660" w14:textId="6A36E1B5" w:rsidR="00DE2B13" w:rsidRPr="00DD754F" w:rsidRDefault="00DE2B13" w:rsidP="009D2E0D">
            <w:pPr>
              <w:pStyle w:val="NoSpacing"/>
              <w:spacing w:line="288" w:lineRule="auto"/>
              <w:jc w:val="both"/>
              <w:rPr>
                <w:color w:val="000000"/>
              </w:rPr>
            </w:pPr>
            <w:r>
              <w:rPr>
                <w:color w:val="000000"/>
              </w:rPr>
              <w:t>1</w:t>
            </w:r>
            <w:r w:rsidR="00442C9C">
              <w:rPr>
                <w:color w:val="000000"/>
              </w:rPr>
              <w:t>0</w:t>
            </w:r>
          </w:p>
        </w:tc>
        <w:tc>
          <w:tcPr>
            <w:tcW w:w="8470" w:type="dxa"/>
            <w:shd w:val="clear" w:color="auto" w:fill="A8D08D"/>
          </w:tcPr>
          <w:p w14:paraId="09C83AAE" w14:textId="469DFB00" w:rsidR="00DE2B13" w:rsidRPr="00DD754F" w:rsidRDefault="000C06E0" w:rsidP="009D2E0D">
            <w:pPr>
              <w:pStyle w:val="NoSpacing"/>
              <w:spacing w:line="288" w:lineRule="auto"/>
              <w:jc w:val="both"/>
              <w:rPr>
                <w:color w:val="000000"/>
              </w:rPr>
            </w:pPr>
            <w:r w:rsidRPr="00DD754F">
              <w:rPr>
                <w:color w:val="000000"/>
              </w:rPr>
              <w:t>List server</w:t>
            </w:r>
            <w:r w:rsidR="00F81EA7">
              <w:rPr>
                <w:color w:val="000000"/>
              </w:rPr>
              <w:t>s</w:t>
            </w:r>
            <w:r w:rsidRPr="00DD754F">
              <w:rPr>
                <w:color w:val="000000"/>
              </w:rPr>
              <w:t xml:space="preserve"> </w:t>
            </w:r>
            <w:r w:rsidR="00F81EA7">
              <w:rPr>
                <w:color w:val="000000"/>
              </w:rPr>
              <w:t>in</w:t>
            </w:r>
            <w:r w:rsidRPr="00DD754F">
              <w:rPr>
                <w:color w:val="000000"/>
              </w:rPr>
              <w:t xml:space="preserve"> </w:t>
            </w:r>
            <w:r w:rsidR="00F81EA7">
              <w:rPr>
                <w:color w:val="000000"/>
              </w:rPr>
              <w:t>environment</w:t>
            </w:r>
          </w:p>
        </w:tc>
      </w:tr>
      <w:tr w:rsidR="00DE2B13" w:rsidRPr="00DD754F" w14:paraId="46383D44" w14:textId="77777777" w:rsidTr="00142F08">
        <w:tc>
          <w:tcPr>
            <w:tcW w:w="1384" w:type="dxa"/>
            <w:shd w:val="clear" w:color="auto" w:fill="A8D08D"/>
          </w:tcPr>
          <w:p w14:paraId="38BDECC2" w14:textId="35C0729C" w:rsidR="00DE2B13" w:rsidRPr="00DD754F" w:rsidRDefault="00DE2B13" w:rsidP="009D2E0D">
            <w:pPr>
              <w:pStyle w:val="NoSpacing"/>
              <w:spacing w:line="288" w:lineRule="auto"/>
              <w:jc w:val="both"/>
              <w:rPr>
                <w:color w:val="000000"/>
              </w:rPr>
            </w:pPr>
            <w:r>
              <w:rPr>
                <w:color w:val="000000"/>
              </w:rPr>
              <w:t>1</w:t>
            </w:r>
            <w:r w:rsidR="00442C9C">
              <w:rPr>
                <w:color w:val="000000"/>
              </w:rPr>
              <w:t>1</w:t>
            </w:r>
          </w:p>
        </w:tc>
        <w:tc>
          <w:tcPr>
            <w:tcW w:w="8470" w:type="dxa"/>
            <w:shd w:val="clear" w:color="auto" w:fill="A8D08D"/>
          </w:tcPr>
          <w:p w14:paraId="1C716B90" w14:textId="61495BFB" w:rsidR="00DE2B13" w:rsidRPr="00DD754F" w:rsidRDefault="000C06E0" w:rsidP="009D2E0D">
            <w:pPr>
              <w:pStyle w:val="NoSpacing"/>
              <w:spacing w:line="288" w:lineRule="auto"/>
              <w:jc w:val="both"/>
              <w:rPr>
                <w:color w:val="000000"/>
              </w:rPr>
            </w:pPr>
            <w:r w:rsidRPr="00DD754F">
              <w:rPr>
                <w:color w:val="000000"/>
              </w:rPr>
              <w:t xml:space="preserve">Update server </w:t>
            </w:r>
            <w:r w:rsidR="00F81EA7">
              <w:rPr>
                <w:color w:val="000000"/>
              </w:rPr>
              <w:t>in</w:t>
            </w:r>
            <w:r w:rsidRPr="00DD754F">
              <w:rPr>
                <w:color w:val="000000"/>
              </w:rPr>
              <w:t xml:space="preserve"> environment</w:t>
            </w:r>
          </w:p>
        </w:tc>
      </w:tr>
      <w:tr w:rsidR="00DE2B13" w:rsidRPr="00DD754F" w14:paraId="64C17466" w14:textId="77777777" w:rsidTr="00142F08">
        <w:tc>
          <w:tcPr>
            <w:tcW w:w="1384" w:type="dxa"/>
            <w:shd w:val="clear" w:color="auto" w:fill="A8D08D"/>
          </w:tcPr>
          <w:p w14:paraId="075A9228" w14:textId="29F5F7A2" w:rsidR="00DE2B13" w:rsidRPr="00DD754F" w:rsidRDefault="00DE2B13" w:rsidP="009D2E0D">
            <w:pPr>
              <w:pStyle w:val="NoSpacing"/>
              <w:spacing w:line="288" w:lineRule="auto"/>
              <w:jc w:val="both"/>
              <w:rPr>
                <w:color w:val="000000"/>
              </w:rPr>
            </w:pPr>
            <w:r>
              <w:rPr>
                <w:color w:val="000000"/>
              </w:rPr>
              <w:t>1</w:t>
            </w:r>
            <w:r w:rsidR="00442C9C">
              <w:rPr>
                <w:color w:val="000000"/>
              </w:rPr>
              <w:t>2</w:t>
            </w:r>
          </w:p>
        </w:tc>
        <w:tc>
          <w:tcPr>
            <w:tcW w:w="8470" w:type="dxa"/>
            <w:shd w:val="clear" w:color="auto" w:fill="A8D08D"/>
          </w:tcPr>
          <w:p w14:paraId="428789E2" w14:textId="2D3AB846" w:rsidR="00DE2B13" w:rsidRPr="00DD754F" w:rsidRDefault="00DE2B13" w:rsidP="009D2E0D">
            <w:pPr>
              <w:pStyle w:val="NoSpacing"/>
              <w:spacing w:line="288" w:lineRule="auto"/>
              <w:jc w:val="both"/>
              <w:rPr>
                <w:color w:val="000000"/>
              </w:rPr>
            </w:pPr>
            <w:r w:rsidRPr="00DD754F">
              <w:rPr>
                <w:color w:val="000000"/>
              </w:rPr>
              <w:t xml:space="preserve">Delete server </w:t>
            </w:r>
            <w:r w:rsidR="00F81EA7">
              <w:rPr>
                <w:color w:val="000000"/>
              </w:rPr>
              <w:t>from</w:t>
            </w:r>
            <w:r w:rsidRPr="00DD754F">
              <w:rPr>
                <w:color w:val="000000"/>
              </w:rPr>
              <w:t xml:space="preserve"> environment</w:t>
            </w:r>
          </w:p>
        </w:tc>
      </w:tr>
      <w:tr w:rsidR="00DE2B13" w:rsidRPr="00DD754F" w14:paraId="17E016B3" w14:textId="77777777" w:rsidTr="00142F08">
        <w:tc>
          <w:tcPr>
            <w:tcW w:w="1384" w:type="dxa"/>
            <w:shd w:val="clear" w:color="auto" w:fill="A8D08D"/>
          </w:tcPr>
          <w:p w14:paraId="49108B90" w14:textId="480F9E53" w:rsidR="00DE2B13" w:rsidRPr="00DD754F" w:rsidRDefault="00DE2B13" w:rsidP="009D2E0D">
            <w:pPr>
              <w:pStyle w:val="NoSpacing"/>
              <w:spacing w:line="288" w:lineRule="auto"/>
              <w:jc w:val="both"/>
              <w:rPr>
                <w:color w:val="000000"/>
              </w:rPr>
            </w:pPr>
            <w:r>
              <w:rPr>
                <w:color w:val="000000"/>
              </w:rPr>
              <w:t>1</w:t>
            </w:r>
            <w:r w:rsidR="00442C9C">
              <w:rPr>
                <w:color w:val="000000"/>
              </w:rPr>
              <w:t>3</w:t>
            </w:r>
          </w:p>
        </w:tc>
        <w:tc>
          <w:tcPr>
            <w:tcW w:w="8470" w:type="dxa"/>
            <w:shd w:val="clear" w:color="auto" w:fill="A8D08D"/>
          </w:tcPr>
          <w:p w14:paraId="7A4A8513" w14:textId="24478FBD" w:rsidR="00DE2B13" w:rsidRPr="00DD754F" w:rsidRDefault="00DE2B13" w:rsidP="009D2E0D">
            <w:pPr>
              <w:pStyle w:val="NoSpacing"/>
              <w:spacing w:line="288" w:lineRule="auto"/>
              <w:jc w:val="both"/>
              <w:rPr>
                <w:color w:val="000000"/>
              </w:rPr>
            </w:pPr>
            <w:r w:rsidRPr="00DD754F">
              <w:rPr>
                <w:color w:val="000000"/>
              </w:rPr>
              <w:t>Add command to</w:t>
            </w:r>
            <w:r w:rsidR="00F81EA7">
              <w:rPr>
                <w:color w:val="000000"/>
              </w:rPr>
              <w:t xml:space="preserve"> </w:t>
            </w:r>
            <w:r w:rsidRPr="00DD754F">
              <w:rPr>
                <w:color w:val="000000"/>
              </w:rPr>
              <w:t>server</w:t>
            </w:r>
          </w:p>
        </w:tc>
      </w:tr>
      <w:tr w:rsidR="00DE2B13" w:rsidRPr="00DD754F" w14:paraId="3568C88B" w14:textId="77777777" w:rsidTr="00142F08">
        <w:tc>
          <w:tcPr>
            <w:tcW w:w="1384" w:type="dxa"/>
            <w:shd w:val="clear" w:color="auto" w:fill="A8D08D"/>
          </w:tcPr>
          <w:p w14:paraId="5C42A5D0" w14:textId="31EDB746" w:rsidR="00DE2B13" w:rsidRPr="00DD754F" w:rsidRDefault="00DE2B13" w:rsidP="009D2E0D">
            <w:pPr>
              <w:pStyle w:val="NoSpacing"/>
              <w:spacing w:line="288" w:lineRule="auto"/>
              <w:jc w:val="both"/>
              <w:rPr>
                <w:color w:val="000000"/>
              </w:rPr>
            </w:pPr>
            <w:r>
              <w:rPr>
                <w:color w:val="000000"/>
              </w:rPr>
              <w:t>1</w:t>
            </w:r>
            <w:r w:rsidR="00442C9C">
              <w:rPr>
                <w:color w:val="000000"/>
              </w:rPr>
              <w:t>4</w:t>
            </w:r>
          </w:p>
        </w:tc>
        <w:tc>
          <w:tcPr>
            <w:tcW w:w="8470" w:type="dxa"/>
            <w:shd w:val="clear" w:color="auto" w:fill="A8D08D"/>
          </w:tcPr>
          <w:p w14:paraId="6AA41FE7" w14:textId="4C427D28" w:rsidR="00DE2B13" w:rsidRPr="00DD754F" w:rsidRDefault="00DE2B13" w:rsidP="009D2E0D">
            <w:pPr>
              <w:pStyle w:val="NoSpacing"/>
              <w:spacing w:line="288" w:lineRule="auto"/>
              <w:jc w:val="both"/>
              <w:rPr>
                <w:color w:val="000000"/>
              </w:rPr>
            </w:pPr>
            <w:r w:rsidRPr="00DD754F">
              <w:rPr>
                <w:color w:val="000000"/>
              </w:rPr>
              <w:t xml:space="preserve">List commands </w:t>
            </w:r>
            <w:r w:rsidR="00F81EA7">
              <w:rPr>
                <w:color w:val="000000"/>
              </w:rPr>
              <w:t>running on</w:t>
            </w:r>
            <w:r w:rsidRPr="00DD754F">
              <w:rPr>
                <w:color w:val="000000"/>
              </w:rPr>
              <w:t xml:space="preserve"> server</w:t>
            </w:r>
          </w:p>
        </w:tc>
      </w:tr>
      <w:tr w:rsidR="00DE2B13" w:rsidRPr="00DD754F" w14:paraId="5D3145E1" w14:textId="77777777" w:rsidTr="00142F08">
        <w:tc>
          <w:tcPr>
            <w:tcW w:w="1384" w:type="dxa"/>
            <w:shd w:val="clear" w:color="auto" w:fill="A8D08D"/>
          </w:tcPr>
          <w:p w14:paraId="44A020B3" w14:textId="25C877EA" w:rsidR="00DE2B13" w:rsidRPr="00DD754F" w:rsidRDefault="00DE2B13" w:rsidP="009D2E0D">
            <w:pPr>
              <w:pStyle w:val="NoSpacing"/>
              <w:spacing w:line="288" w:lineRule="auto"/>
              <w:jc w:val="both"/>
              <w:rPr>
                <w:color w:val="000000"/>
              </w:rPr>
            </w:pPr>
            <w:r>
              <w:rPr>
                <w:color w:val="000000"/>
              </w:rPr>
              <w:t>1</w:t>
            </w:r>
            <w:r w:rsidR="00442C9C">
              <w:rPr>
                <w:color w:val="000000"/>
              </w:rPr>
              <w:t>5</w:t>
            </w:r>
          </w:p>
        </w:tc>
        <w:tc>
          <w:tcPr>
            <w:tcW w:w="8470" w:type="dxa"/>
            <w:shd w:val="clear" w:color="auto" w:fill="A8D08D"/>
          </w:tcPr>
          <w:p w14:paraId="0B948EA7" w14:textId="79843278" w:rsidR="00DE2B13" w:rsidRPr="00DD754F" w:rsidRDefault="00DE2B13" w:rsidP="009D2E0D">
            <w:pPr>
              <w:pStyle w:val="NoSpacing"/>
              <w:spacing w:line="288" w:lineRule="auto"/>
              <w:jc w:val="both"/>
              <w:rPr>
                <w:color w:val="000000"/>
              </w:rPr>
            </w:pPr>
            <w:r w:rsidRPr="00DD754F">
              <w:rPr>
                <w:color w:val="000000"/>
              </w:rPr>
              <w:t xml:space="preserve">Update command </w:t>
            </w:r>
            <w:r w:rsidR="00F81EA7">
              <w:rPr>
                <w:color w:val="000000"/>
              </w:rPr>
              <w:t>running on server</w:t>
            </w:r>
          </w:p>
        </w:tc>
      </w:tr>
      <w:tr w:rsidR="00DE2B13" w:rsidRPr="00DD754F" w14:paraId="09FD15E2" w14:textId="77777777" w:rsidTr="00142F08">
        <w:tc>
          <w:tcPr>
            <w:tcW w:w="1384" w:type="dxa"/>
            <w:shd w:val="clear" w:color="auto" w:fill="A8D08D"/>
          </w:tcPr>
          <w:p w14:paraId="54002343" w14:textId="0775B6D7" w:rsidR="00DE2B13" w:rsidRPr="00DD754F" w:rsidRDefault="00DE2B13" w:rsidP="009D2E0D">
            <w:pPr>
              <w:pStyle w:val="NoSpacing"/>
              <w:spacing w:line="288" w:lineRule="auto"/>
              <w:jc w:val="both"/>
              <w:rPr>
                <w:color w:val="000000"/>
              </w:rPr>
            </w:pPr>
            <w:r>
              <w:rPr>
                <w:color w:val="000000"/>
              </w:rPr>
              <w:t>1</w:t>
            </w:r>
            <w:r w:rsidR="00442C9C">
              <w:rPr>
                <w:color w:val="000000"/>
              </w:rPr>
              <w:t>6</w:t>
            </w:r>
          </w:p>
        </w:tc>
        <w:tc>
          <w:tcPr>
            <w:tcW w:w="8470" w:type="dxa"/>
            <w:shd w:val="clear" w:color="auto" w:fill="A8D08D"/>
          </w:tcPr>
          <w:p w14:paraId="6C33602A" w14:textId="40EF30E9" w:rsidR="00DE2B13" w:rsidRPr="00DD754F" w:rsidRDefault="00DE2B13" w:rsidP="009D2E0D">
            <w:pPr>
              <w:pStyle w:val="NoSpacing"/>
              <w:spacing w:line="288" w:lineRule="auto"/>
              <w:jc w:val="both"/>
              <w:rPr>
                <w:color w:val="000000"/>
              </w:rPr>
            </w:pPr>
            <w:r w:rsidRPr="00DD754F">
              <w:rPr>
                <w:color w:val="000000"/>
              </w:rPr>
              <w:t>Delete command</w:t>
            </w:r>
            <w:r w:rsidR="00F81EA7">
              <w:rPr>
                <w:color w:val="000000"/>
              </w:rPr>
              <w:t xml:space="preserve"> from</w:t>
            </w:r>
            <w:r w:rsidRPr="00DD754F">
              <w:rPr>
                <w:color w:val="000000"/>
              </w:rPr>
              <w:t xml:space="preserve"> server</w:t>
            </w:r>
          </w:p>
        </w:tc>
      </w:tr>
      <w:tr w:rsidR="00DE2B13" w:rsidRPr="00DD754F" w14:paraId="14808406" w14:textId="77777777" w:rsidTr="00142F08">
        <w:tc>
          <w:tcPr>
            <w:tcW w:w="1384" w:type="dxa"/>
            <w:shd w:val="clear" w:color="auto" w:fill="A8D08D"/>
          </w:tcPr>
          <w:p w14:paraId="03882161" w14:textId="33E0D6A1" w:rsidR="00DE2B13" w:rsidRPr="00DD754F" w:rsidRDefault="00DE2B13" w:rsidP="009D2E0D">
            <w:pPr>
              <w:pStyle w:val="NoSpacing"/>
              <w:spacing w:line="288" w:lineRule="auto"/>
              <w:jc w:val="both"/>
              <w:rPr>
                <w:color w:val="000000"/>
              </w:rPr>
            </w:pPr>
            <w:r>
              <w:rPr>
                <w:color w:val="000000"/>
              </w:rPr>
              <w:t>1</w:t>
            </w:r>
            <w:r w:rsidR="00442C9C">
              <w:rPr>
                <w:color w:val="000000"/>
              </w:rPr>
              <w:t>7</w:t>
            </w:r>
          </w:p>
        </w:tc>
        <w:tc>
          <w:tcPr>
            <w:tcW w:w="8470" w:type="dxa"/>
            <w:shd w:val="clear" w:color="auto" w:fill="A8D08D"/>
          </w:tcPr>
          <w:p w14:paraId="0AB673AE" w14:textId="2563C61D" w:rsidR="00DE2B13" w:rsidRPr="00DD754F" w:rsidRDefault="00DE2B13" w:rsidP="009D2E0D">
            <w:pPr>
              <w:pStyle w:val="NoSpacing"/>
              <w:spacing w:line="288" w:lineRule="auto"/>
              <w:jc w:val="both"/>
              <w:rPr>
                <w:color w:val="000000"/>
              </w:rPr>
            </w:pPr>
            <w:r w:rsidRPr="00DD754F">
              <w:rPr>
                <w:color w:val="000000"/>
              </w:rPr>
              <w:t>Add expect</w:t>
            </w:r>
            <w:r w:rsidR="00F81EA7">
              <w:rPr>
                <w:color w:val="000000"/>
              </w:rPr>
              <w:t>ed output</w:t>
            </w:r>
            <w:r w:rsidRPr="00DD754F">
              <w:rPr>
                <w:color w:val="000000"/>
              </w:rPr>
              <w:t xml:space="preserve"> to </w:t>
            </w:r>
            <w:r w:rsidR="00F81EA7">
              <w:rPr>
                <w:color w:val="000000"/>
              </w:rPr>
              <w:t>command</w:t>
            </w:r>
          </w:p>
        </w:tc>
      </w:tr>
      <w:tr w:rsidR="00DE2B13" w:rsidRPr="00DD754F" w14:paraId="740FB1D0" w14:textId="77777777" w:rsidTr="00142F08">
        <w:tc>
          <w:tcPr>
            <w:tcW w:w="1384" w:type="dxa"/>
            <w:shd w:val="clear" w:color="auto" w:fill="A8D08D"/>
          </w:tcPr>
          <w:p w14:paraId="623CE9C8" w14:textId="53BDB324" w:rsidR="00DE2B13" w:rsidRPr="00DD754F" w:rsidRDefault="00782820" w:rsidP="009D2E0D">
            <w:pPr>
              <w:pStyle w:val="NoSpacing"/>
              <w:spacing w:line="288" w:lineRule="auto"/>
              <w:jc w:val="both"/>
              <w:rPr>
                <w:color w:val="000000"/>
              </w:rPr>
            </w:pPr>
            <w:r>
              <w:rPr>
                <w:color w:val="000000"/>
              </w:rPr>
              <w:t>1</w:t>
            </w:r>
            <w:r w:rsidR="00442C9C">
              <w:rPr>
                <w:color w:val="000000"/>
              </w:rPr>
              <w:t>8</w:t>
            </w:r>
          </w:p>
        </w:tc>
        <w:tc>
          <w:tcPr>
            <w:tcW w:w="8470" w:type="dxa"/>
            <w:shd w:val="clear" w:color="auto" w:fill="A8D08D"/>
          </w:tcPr>
          <w:p w14:paraId="4B220B13" w14:textId="50355DA4" w:rsidR="00DE2B13" w:rsidRPr="00DD754F" w:rsidRDefault="00DE2B13" w:rsidP="009D2E0D">
            <w:pPr>
              <w:pStyle w:val="NoSpacing"/>
              <w:spacing w:line="288" w:lineRule="auto"/>
              <w:jc w:val="both"/>
              <w:rPr>
                <w:color w:val="000000"/>
              </w:rPr>
            </w:pPr>
            <w:r w:rsidRPr="00DD754F">
              <w:rPr>
                <w:color w:val="000000"/>
              </w:rPr>
              <w:t>Update expect</w:t>
            </w:r>
            <w:r w:rsidR="00F81EA7">
              <w:rPr>
                <w:color w:val="000000"/>
              </w:rPr>
              <w:t>ed output on command</w:t>
            </w:r>
          </w:p>
        </w:tc>
      </w:tr>
      <w:tr w:rsidR="00DE2B13" w:rsidRPr="00DD754F" w14:paraId="34CFDE28" w14:textId="77777777" w:rsidTr="00142F08">
        <w:tc>
          <w:tcPr>
            <w:tcW w:w="1384" w:type="dxa"/>
            <w:shd w:val="clear" w:color="auto" w:fill="A8D08D"/>
          </w:tcPr>
          <w:p w14:paraId="4A3880B1" w14:textId="53818CE4" w:rsidR="00DE2B13" w:rsidRPr="00DD754F" w:rsidRDefault="00442C9C" w:rsidP="009D2E0D">
            <w:pPr>
              <w:pStyle w:val="NoSpacing"/>
              <w:spacing w:line="288" w:lineRule="auto"/>
              <w:jc w:val="both"/>
              <w:rPr>
                <w:color w:val="000000"/>
              </w:rPr>
            </w:pPr>
            <w:r>
              <w:rPr>
                <w:color w:val="000000"/>
              </w:rPr>
              <w:t>19</w:t>
            </w:r>
          </w:p>
        </w:tc>
        <w:tc>
          <w:tcPr>
            <w:tcW w:w="8470" w:type="dxa"/>
            <w:shd w:val="clear" w:color="auto" w:fill="A8D08D"/>
          </w:tcPr>
          <w:p w14:paraId="396A0F0B" w14:textId="1B3F6F7A" w:rsidR="00DE2B13" w:rsidRPr="00DD754F" w:rsidRDefault="00DE2B13" w:rsidP="009D2E0D">
            <w:pPr>
              <w:pStyle w:val="NoSpacing"/>
              <w:spacing w:line="288" w:lineRule="auto"/>
              <w:jc w:val="both"/>
              <w:rPr>
                <w:color w:val="000000"/>
              </w:rPr>
            </w:pPr>
            <w:r w:rsidRPr="00DD754F">
              <w:rPr>
                <w:color w:val="000000"/>
              </w:rPr>
              <w:t>List expect</w:t>
            </w:r>
            <w:r w:rsidR="00F81EA7">
              <w:rPr>
                <w:color w:val="000000"/>
              </w:rPr>
              <w:t>ed</w:t>
            </w:r>
            <w:r w:rsidRPr="00DD754F">
              <w:rPr>
                <w:color w:val="000000"/>
              </w:rPr>
              <w:t xml:space="preserve"> </w:t>
            </w:r>
            <w:r w:rsidR="00F81EA7">
              <w:rPr>
                <w:color w:val="000000"/>
              </w:rPr>
              <w:t>output of command</w:t>
            </w:r>
          </w:p>
        </w:tc>
      </w:tr>
      <w:tr w:rsidR="00DE2B13" w:rsidRPr="00DD754F" w14:paraId="43DFCF40" w14:textId="77777777" w:rsidTr="00142F08">
        <w:tc>
          <w:tcPr>
            <w:tcW w:w="1384" w:type="dxa"/>
            <w:shd w:val="clear" w:color="auto" w:fill="A8D08D"/>
          </w:tcPr>
          <w:p w14:paraId="4BBF0ACC" w14:textId="1EFFB0A2" w:rsidR="00DE2B13" w:rsidRPr="00DD754F" w:rsidRDefault="00DE2B13" w:rsidP="009D2E0D">
            <w:pPr>
              <w:pStyle w:val="NoSpacing"/>
              <w:spacing w:line="288" w:lineRule="auto"/>
              <w:jc w:val="both"/>
              <w:rPr>
                <w:color w:val="000000"/>
              </w:rPr>
            </w:pPr>
            <w:r>
              <w:rPr>
                <w:color w:val="000000"/>
              </w:rPr>
              <w:t>2</w:t>
            </w:r>
            <w:r w:rsidR="00442C9C">
              <w:rPr>
                <w:color w:val="000000"/>
              </w:rPr>
              <w:t>0</w:t>
            </w:r>
          </w:p>
        </w:tc>
        <w:tc>
          <w:tcPr>
            <w:tcW w:w="8470" w:type="dxa"/>
            <w:shd w:val="clear" w:color="auto" w:fill="A8D08D"/>
          </w:tcPr>
          <w:p w14:paraId="42E770D1" w14:textId="0D17AD6F" w:rsidR="00DE2B13" w:rsidRPr="00DD754F" w:rsidRDefault="00DE2B13" w:rsidP="009D2E0D">
            <w:pPr>
              <w:pStyle w:val="NoSpacing"/>
              <w:spacing w:line="288" w:lineRule="auto"/>
              <w:jc w:val="both"/>
              <w:rPr>
                <w:color w:val="000000"/>
              </w:rPr>
            </w:pPr>
            <w:r w:rsidRPr="00DD754F">
              <w:rPr>
                <w:color w:val="000000"/>
              </w:rPr>
              <w:t xml:space="preserve">Delete </w:t>
            </w:r>
            <w:r w:rsidR="00F81EA7">
              <w:rPr>
                <w:color w:val="000000"/>
              </w:rPr>
              <w:t>expected output from command</w:t>
            </w:r>
          </w:p>
        </w:tc>
      </w:tr>
      <w:tr w:rsidR="00F81EA7" w:rsidRPr="00DD754F" w14:paraId="310D1041" w14:textId="77777777" w:rsidTr="00142F08">
        <w:tc>
          <w:tcPr>
            <w:tcW w:w="1384" w:type="dxa"/>
            <w:shd w:val="clear" w:color="auto" w:fill="A8D08D"/>
          </w:tcPr>
          <w:p w14:paraId="188380B4" w14:textId="607508C3" w:rsidR="00F81EA7" w:rsidRDefault="00F81EA7" w:rsidP="009D2E0D">
            <w:pPr>
              <w:pStyle w:val="NoSpacing"/>
              <w:spacing w:line="288" w:lineRule="auto"/>
              <w:jc w:val="both"/>
              <w:rPr>
                <w:color w:val="000000"/>
              </w:rPr>
            </w:pPr>
            <w:r>
              <w:rPr>
                <w:color w:val="000000"/>
              </w:rPr>
              <w:lastRenderedPageBreak/>
              <w:t>2</w:t>
            </w:r>
            <w:r w:rsidR="00442C9C">
              <w:rPr>
                <w:color w:val="000000"/>
              </w:rPr>
              <w:t>1</w:t>
            </w:r>
          </w:p>
        </w:tc>
        <w:tc>
          <w:tcPr>
            <w:tcW w:w="8470" w:type="dxa"/>
            <w:shd w:val="clear" w:color="auto" w:fill="A8D08D"/>
          </w:tcPr>
          <w:p w14:paraId="07ED2E12" w14:textId="5FD7B84C" w:rsidR="00F81EA7" w:rsidRPr="00DD754F" w:rsidRDefault="00F81EA7" w:rsidP="009D2E0D">
            <w:pPr>
              <w:pStyle w:val="NoSpacing"/>
              <w:spacing w:line="288" w:lineRule="auto"/>
              <w:jc w:val="both"/>
              <w:rPr>
                <w:color w:val="000000"/>
              </w:rPr>
            </w:pPr>
            <w:r>
              <w:rPr>
                <w:color w:val="000000"/>
              </w:rPr>
              <w:t>Run commands on specified environment</w:t>
            </w:r>
          </w:p>
        </w:tc>
      </w:tr>
      <w:tr w:rsidR="00F81EA7" w:rsidRPr="00DD754F" w14:paraId="0F12CC66" w14:textId="77777777" w:rsidTr="00142F08">
        <w:tc>
          <w:tcPr>
            <w:tcW w:w="1384" w:type="dxa"/>
            <w:shd w:val="clear" w:color="auto" w:fill="A8D08D"/>
          </w:tcPr>
          <w:p w14:paraId="4AD0B7D8" w14:textId="5789E178" w:rsidR="00F81EA7" w:rsidRDefault="00F81EA7" w:rsidP="009D2E0D">
            <w:pPr>
              <w:pStyle w:val="NoSpacing"/>
              <w:spacing w:line="288" w:lineRule="auto"/>
              <w:jc w:val="both"/>
              <w:rPr>
                <w:color w:val="000000"/>
              </w:rPr>
            </w:pPr>
            <w:r>
              <w:rPr>
                <w:color w:val="000000"/>
              </w:rPr>
              <w:t>2</w:t>
            </w:r>
            <w:r w:rsidR="00442C9C">
              <w:rPr>
                <w:color w:val="000000"/>
              </w:rPr>
              <w:t>2</w:t>
            </w:r>
          </w:p>
        </w:tc>
        <w:tc>
          <w:tcPr>
            <w:tcW w:w="8470" w:type="dxa"/>
            <w:shd w:val="clear" w:color="auto" w:fill="A8D08D"/>
          </w:tcPr>
          <w:p w14:paraId="4429B508" w14:textId="73A20BEE" w:rsidR="00F81EA7" w:rsidRPr="00DD754F" w:rsidRDefault="00F81EA7" w:rsidP="009D2E0D">
            <w:pPr>
              <w:pStyle w:val="NoSpacing"/>
              <w:spacing w:line="288" w:lineRule="auto"/>
              <w:jc w:val="both"/>
              <w:rPr>
                <w:color w:val="000000"/>
              </w:rPr>
            </w:pPr>
            <w:r>
              <w:rPr>
                <w:color w:val="000000"/>
              </w:rPr>
              <w:t>Run commands on all environments</w:t>
            </w:r>
          </w:p>
        </w:tc>
      </w:tr>
      <w:tr w:rsidR="00F81EA7" w:rsidRPr="00DD754F" w14:paraId="607DFE83" w14:textId="77777777" w:rsidTr="00142F08">
        <w:tc>
          <w:tcPr>
            <w:tcW w:w="1384" w:type="dxa"/>
            <w:shd w:val="clear" w:color="auto" w:fill="A8D08D"/>
          </w:tcPr>
          <w:p w14:paraId="1F57D4AF" w14:textId="71E274BD" w:rsidR="00F81EA7" w:rsidRDefault="00F81EA7" w:rsidP="009D2E0D">
            <w:pPr>
              <w:pStyle w:val="NoSpacing"/>
              <w:spacing w:line="288" w:lineRule="auto"/>
              <w:jc w:val="both"/>
              <w:rPr>
                <w:color w:val="000000"/>
              </w:rPr>
            </w:pPr>
            <w:r>
              <w:rPr>
                <w:color w:val="000000"/>
              </w:rPr>
              <w:t>2</w:t>
            </w:r>
            <w:r w:rsidR="00442C9C">
              <w:rPr>
                <w:color w:val="000000"/>
              </w:rPr>
              <w:t>3</w:t>
            </w:r>
          </w:p>
        </w:tc>
        <w:tc>
          <w:tcPr>
            <w:tcW w:w="8470" w:type="dxa"/>
            <w:shd w:val="clear" w:color="auto" w:fill="A8D08D"/>
          </w:tcPr>
          <w:p w14:paraId="0786FBFE" w14:textId="67E7B9A6" w:rsidR="00F81EA7" w:rsidRPr="00DD754F" w:rsidRDefault="00F81EA7" w:rsidP="009D2E0D">
            <w:pPr>
              <w:pStyle w:val="NoSpacing"/>
              <w:spacing w:line="288" w:lineRule="auto"/>
              <w:jc w:val="both"/>
              <w:rPr>
                <w:color w:val="000000"/>
              </w:rPr>
            </w:pPr>
            <w:r>
              <w:rPr>
                <w:color w:val="000000"/>
              </w:rPr>
              <w:t>Compare live output with expected output</w:t>
            </w:r>
          </w:p>
        </w:tc>
      </w:tr>
      <w:tr w:rsidR="00F81EA7" w:rsidRPr="00DD754F" w14:paraId="3F9ECF7E" w14:textId="77777777" w:rsidTr="00142F08">
        <w:tc>
          <w:tcPr>
            <w:tcW w:w="1384" w:type="dxa"/>
            <w:shd w:val="clear" w:color="auto" w:fill="A8D08D"/>
          </w:tcPr>
          <w:p w14:paraId="548F6244" w14:textId="4032C073" w:rsidR="00F81EA7" w:rsidRDefault="00F81EA7" w:rsidP="009D2E0D">
            <w:pPr>
              <w:pStyle w:val="NoSpacing"/>
              <w:spacing w:line="288" w:lineRule="auto"/>
              <w:jc w:val="both"/>
              <w:rPr>
                <w:color w:val="000000"/>
              </w:rPr>
            </w:pPr>
            <w:r>
              <w:rPr>
                <w:color w:val="000000"/>
              </w:rPr>
              <w:t>2</w:t>
            </w:r>
            <w:r w:rsidR="00442C9C">
              <w:rPr>
                <w:color w:val="000000"/>
              </w:rPr>
              <w:t>4</w:t>
            </w:r>
          </w:p>
        </w:tc>
        <w:tc>
          <w:tcPr>
            <w:tcW w:w="8470" w:type="dxa"/>
            <w:shd w:val="clear" w:color="auto" w:fill="A8D08D"/>
          </w:tcPr>
          <w:p w14:paraId="1BB9BD45" w14:textId="1823FA51" w:rsidR="00F81EA7" w:rsidRDefault="00F81EA7" w:rsidP="009D2E0D">
            <w:pPr>
              <w:pStyle w:val="NoSpacing"/>
              <w:spacing w:line="288" w:lineRule="auto"/>
              <w:jc w:val="both"/>
              <w:rPr>
                <w:color w:val="000000"/>
              </w:rPr>
            </w:pPr>
            <w:r>
              <w:rPr>
                <w:color w:val="000000"/>
              </w:rPr>
              <w:t>Highlight failing commands</w:t>
            </w:r>
          </w:p>
        </w:tc>
      </w:tr>
      <w:tr w:rsidR="00F81EA7" w:rsidRPr="00DD754F" w14:paraId="1F9BBCCB" w14:textId="77777777" w:rsidTr="00142F08">
        <w:tc>
          <w:tcPr>
            <w:tcW w:w="1384" w:type="dxa"/>
            <w:shd w:val="clear" w:color="auto" w:fill="A8D08D"/>
          </w:tcPr>
          <w:p w14:paraId="5E4D30F2" w14:textId="0DCB68ED" w:rsidR="00F81EA7" w:rsidRDefault="00F81EA7" w:rsidP="009D2E0D">
            <w:pPr>
              <w:pStyle w:val="NoSpacing"/>
              <w:spacing w:line="288" w:lineRule="auto"/>
              <w:jc w:val="both"/>
              <w:rPr>
                <w:color w:val="000000"/>
              </w:rPr>
            </w:pPr>
            <w:r>
              <w:rPr>
                <w:color w:val="000000"/>
              </w:rPr>
              <w:t>2</w:t>
            </w:r>
            <w:r w:rsidR="00442C9C">
              <w:rPr>
                <w:color w:val="000000"/>
              </w:rPr>
              <w:t>5</w:t>
            </w:r>
          </w:p>
        </w:tc>
        <w:tc>
          <w:tcPr>
            <w:tcW w:w="8470" w:type="dxa"/>
            <w:shd w:val="clear" w:color="auto" w:fill="A8D08D"/>
          </w:tcPr>
          <w:p w14:paraId="525B9CD0" w14:textId="6B1C384E" w:rsidR="00F81EA7" w:rsidRDefault="00F81EA7" w:rsidP="009D2E0D">
            <w:pPr>
              <w:pStyle w:val="NoSpacing"/>
              <w:spacing w:line="288" w:lineRule="auto"/>
              <w:jc w:val="both"/>
              <w:rPr>
                <w:color w:val="000000"/>
              </w:rPr>
            </w:pPr>
            <w:r>
              <w:rPr>
                <w:color w:val="000000"/>
              </w:rPr>
              <w:t>Highlight failing servers</w:t>
            </w:r>
          </w:p>
        </w:tc>
      </w:tr>
      <w:tr w:rsidR="00F81EA7" w:rsidRPr="00DD754F" w14:paraId="3BD879F9" w14:textId="77777777" w:rsidTr="00142F08">
        <w:tc>
          <w:tcPr>
            <w:tcW w:w="1384" w:type="dxa"/>
            <w:shd w:val="clear" w:color="auto" w:fill="A8D08D"/>
          </w:tcPr>
          <w:p w14:paraId="3B5BB7F7" w14:textId="3AEECBDA" w:rsidR="00F81EA7" w:rsidRDefault="00F81EA7" w:rsidP="009D2E0D">
            <w:pPr>
              <w:pStyle w:val="NoSpacing"/>
              <w:spacing w:line="288" w:lineRule="auto"/>
              <w:jc w:val="both"/>
              <w:rPr>
                <w:color w:val="000000"/>
              </w:rPr>
            </w:pPr>
            <w:r>
              <w:rPr>
                <w:color w:val="000000"/>
              </w:rPr>
              <w:t>2</w:t>
            </w:r>
            <w:r w:rsidR="00442C9C">
              <w:rPr>
                <w:color w:val="000000"/>
              </w:rPr>
              <w:t>6</w:t>
            </w:r>
          </w:p>
        </w:tc>
        <w:tc>
          <w:tcPr>
            <w:tcW w:w="8470" w:type="dxa"/>
            <w:shd w:val="clear" w:color="auto" w:fill="A8D08D"/>
          </w:tcPr>
          <w:p w14:paraId="48AD4FBA" w14:textId="154178BD" w:rsidR="00F81EA7" w:rsidRDefault="00F81EA7" w:rsidP="009D2E0D">
            <w:pPr>
              <w:pStyle w:val="NoSpacing"/>
              <w:spacing w:line="288" w:lineRule="auto"/>
              <w:jc w:val="both"/>
              <w:rPr>
                <w:color w:val="000000"/>
              </w:rPr>
            </w:pPr>
            <w:r>
              <w:rPr>
                <w:color w:val="000000"/>
              </w:rPr>
              <w:t>Highlight failing environments</w:t>
            </w:r>
          </w:p>
        </w:tc>
      </w:tr>
      <w:tr w:rsidR="00782820" w:rsidRPr="00DD754F" w14:paraId="5AA9A170" w14:textId="77777777" w:rsidTr="00284E49">
        <w:tc>
          <w:tcPr>
            <w:tcW w:w="1384" w:type="dxa"/>
            <w:shd w:val="clear" w:color="auto" w:fill="F4B083"/>
          </w:tcPr>
          <w:p w14:paraId="582E75D0" w14:textId="433BD8BC" w:rsidR="00782820" w:rsidRPr="00DD754F" w:rsidRDefault="00782820" w:rsidP="00284E49">
            <w:pPr>
              <w:pStyle w:val="NoSpacing"/>
              <w:spacing w:line="288" w:lineRule="auto"/>
              <w:jc w:val="both"/>
              <w:rPr>
                <w:color w:val="000000"/>
              </w:rPr>
            </w:pPr>
            <w:r>
              <w:rPr>
                <w:color w:val="000000"/>
              </w:rPr>
              <w:t>2</w:t>
            </w:r>
            <w:r w:rsidR="00442C9C">
              <w:rPr>
                <w:color w:val="000000"/>
              </w:rPr>
              <w:t>7</w:t>
            </w:r>
            <w:r>
              <w:rPr>
                <w:color w:val="000000"/>
              </w:rPr>
              <w:t xml:space="preserve"> (MVP+)</w:t>
            </w:r>
          </w:p>
        </w:tc>
        <w:tc>
          <w:tcPr>
            <w:tcW w:w="8470" w:type="dxa"/>
            <w:shd w:val="clear" w:color="auto" w:fill="F4B083"/>
          </w:tcPr>
          <w:p w14:paraId="096AA0DB" w14:textId="77777777" w:rsidR="00782820" w:rsidRPr="00DD754F" w:rsidRDefault="00782820" w:rsidP="00284E49">
            <w:pPr>
              <w:pStyle w:val="NoSpacing"/>
              <w:spacing w:line="288" w:lineRule="auto"/>
              <w:jc w:val="both"/>
              <w:rPr>
                <w:color w:val="000000"/>
              </w:rPr>
            </w:pPr>
            <w:r w:rsidRPr="00DD754F">
              <w:rPr>
                <w:color w:val="000000"/>
              </w:rPr>
              <w:t xml:space="preserve">Accept, </w:t>
            </w:r>
            <w:proofErr w:type="gramStart"/>
            <w:r w:rsidRPr="00DD754F">
              <w:rPr>
                <w:color w:val="000000"/>
              </w:rPr>
              <w:t>Decline</w:t>
            </w:r>
            <w:proofErr w:type="gramEnd"/>
            <w:r w:rsidRPr="00DD754F">
              <w:rPr>
                <w:color w:val="000000"/>
              </w:rPr>
              <w:t xml:space="preserve"> or set to investigating any </w:t>
            </w:r>
            <w:r>
              <w:rPr>
                <w:color w:val="000000"/>
              </w:rPr>
              <w:t>failures</w:t>
            </w:r>
          </w:p>
        </w:tc>
      </w:tr>
      <w:tr w:rsidR="00B273BF" w:rsidRPr="00DD754F" w14:paraId="12CCB925" w14:textId="77777777" w:rsidTr="00117D94">
        <w:tc>
          <w:tcPr>
            <w:tcW w:w="1384" w:type="dxa"/>
            <w:shd w:val="clear" w:color="auto" w:fill="F4B083"/>
          </w:tcPr>
          <w:p w14:paraId="3C1E889D" w14:textId="2F606140" w:rsidR="00B273BF" w:rsidRDefault="00782820" w:rsidP="009D2E0D">
            <w:pPr>
              <w:pStyle w:val="NoSpacing"/>
              <w:spacing w:line="288" w:lineRule="auto"/>
              <w:jc w:val="both"/>
              <w:rPr>
                <w:color w:val="000000"/>
              </w:rPr>
            </w:pPr>
            <w:r>
              <w:rPr>
                <w:color w:val="000000"/>
              </w:rPr>
              <w:t>2</w:t>
            </w:r>
            <w:r w:rsidR="00442C9C">
              <w:rPr>
                <w:color w:val="000000"/>
              </w:rPr>
              <w:t>8</w:t>
            </w:r>
            <w:r w:rsidR="00B273BF">
              <w:rPr>
                <w:color w:val="000000"/>
              </w:rPr>
              <w:t xml:space="preserve"> (MVP+)</w:t>
            </w:r>
          </w:p>
        </w:tc>
        <w:tc>
          <w:tcPr>
            <w:tcW w:w="8470" w:type="dxa"/>
            <w:shd w:val="clear" w:color="auto" w:fill="F4B083"/>
          </w:tcPr>
          <w:p w14:paraId="7A6BC0B4" w14:textId="508B6AF4" w:rsidR="00B273BF" w:rsidRDefault="00B273BF" w:rsidP="009D2E0D">
            <w:pPr>
              <w:pStyle w:val="NoSpacing"/>
              <w:spacing w:line="288" w:lineRule="auto"/>
              <w:jc w:val="both"/>
              <w:rPr>
                <w:color w:val="000000"/>
              </w:rPr>
            </w:pPr>
            <w:r>
              <w:rPr>
                <w:color w:val="000000"/>
              </w:rPr>
              <w:t xml:space="preserve">Run comparison on application </w:t>
            </w:r>
            <w:proofErr w:type="spellStart"/>
            <w:r>
              <w:rPr>
                <w:color w:val="000000"/>
              </w:rPr>
              <w:t>startup</w:t>
            </w:r>
            <w:proofErr w:type="spellEnd"/>
            <w:r>
              <w:rPr>
                <w:color w:val="000000"/>
              </w:rPr>
              <w:t xml:space="preserve"> with user specified timings</w:t>
            </w:r>
          </w:p>
        </w:tc>
      </w:tr>
      <w:tr w:rsidR="00DE2B13" w:rsidRPr="00DD754F" w14:paraId="50DF475E" w14:textId="77777777" w:rsidTr="00142F08">
        <w:tc>
          <w:tcPr>
            <w:tcW w:w="9854" w:type="dxa"/>
            <w:gridSpan w:val="2"/>
            <w:shd w:val="clear" w:color="auto" w:fill="E7E6E6"/>
          </w:tcPr>
          <w:p w14:paraId="3D5A6B9D" w14:textId="7B0E0029" w:rsidR="00DE2B13" w:rsidRPr="00DD754F" w:rsidRDefault="00DE2B13" w:rsidP="009D2E0D">
            <w:pPr>
              <w:pStyle w:val="NoSpacing"/>
              <w:spacing w:line="288" w:lineRule="auto"/>
              <w:jc w:val="both"/>
              <w:rPr>
                <w:b/>
                <w:bCs/>
                <w:color w:val="000000"/>
              </w:rPr>
            </w:pPr>
            <w:r w:rsidRPr="00DD754F">
              <w:rPr>
                <w:b/>
                <w:bCs/>
                <w:color w:val="000000"/>
              </w:rPr>
              <w:t>Admin</w:t>
            </w:r>
          </w:p>
        </w:tc>
      </w:tr>
      <w:tr w:rsidR="00DE2B13" w:rsidRPr="00DD754F" w14:paraId="4A0B313C" w14:textId="77777777" w:rsidTr="00142F08">
        <w:tc>
          <w:tcPr>
            <w:tcW w:w="1384" w:type="dxa"/>
            <w:shd w:val="clear" w:color="auto" w:fill="F4B083"/>
          </w:tcPr>
          <w:p w14:paraId="3CCE73C7" w14:textId="586C7B44" w:rsidR="00DE2B13" w:rsidRPr="00DD754F" w:rsidRDefault="00442C9C" w:rsidP="009D2E0D">
            <w:pPr>
              <w:pStyle w:val="NoSpacing"/>
              <w:spacing w:line="288" w:lineRule="auto"/>
              <w:jc w:val="both"/>
              <w:rPr>
                <w:color w:val="000000"/>
              </w:rPr>
            </w:pPr>
            <w:r>
              <w:rPr>
                <w:color w:val="000000"/>
              </w:rPr>
              <w:t>29</w:t>
            </w:r>
            <w:r w:rsidR="00DE2B13">
              <w:rPr>
                <w:color w:val="000000"/>
              </w:rPr>
              <w:t xml:space="preserve"> (MVP+)</w:t>
            </w:r>
          </w:p>
        </w:tc>
        <w:tc>
          <w:tcPr>
            <w:tcW w:w="8470" w:type="dxa"/>
            <w:shd w:val="clear" w:color="auto" w:fill="F4B083"/>
          </w:tcPr>
          <w:p w14:paraId="6B417AA6" w14:textId="38DACBEF" w:rsidR="00DE2B13" w:rsidRPr="00DD754F" w:rsidRDefault="00DE2B13" w:rsidP="009D2E0D">
            <w:pPr>
              <w:pStyle w:val="NoSpacing"/>
              <w:spacing w:line="288" w:lineRule="auto"/>
              <w:jc w:val="both"/>
              <w:rPr>
                <w:color w:val="000000"/>
              </w:rPr>
            </w:pPr>
            <w:r w:rsidRPr="00DD754F">
              <w:rPr>
                <w:color w:val="000000"/>
              </w:rPr>
              <w:t>Login</w:t>
            </w:r>
          </w:p>
        </w:tc>
      </w:tr>
      <w:tr w:rsidR="00DE2B13" w:rsidRPr="00DD754F" w14:paraId="089018CC" w14:textId="77777777" w:rsidTr="00142F08">
        <w:tc>
          <w:tcPr>
            <w:tcW w:w="1384" w:type="dxa"/>
            <w:shd w:val="clear" w:color="auto" w:fill="F4B083"/>
          </w:tcPr>
          <w:p w14:paraId="46DFDC97" w14:textId="29987CE8" w:rsidR="00DE2B13" w:rsidRPr="00DD754F" w:rsidRDefault="00A24A93" w:rsidP="009D2E0D">
            <w:pPr>
              <w:pStyle w:val="NoSpacing"/>
              <w:spacing w:line="288" w:lineRule="auto"/>
              <w:jc w:val="both"/>
              <w:rPr>
                <w:color w:val="000000"/>
              </w:rPr>
            </w:pPr>
            <w:r>
              <w:rPr>
                <w:color w:val="000000"/>
              </w:rPr>
              <w:t>3</w:t>
            </w:r>
            <w:r w:rsidR="00442C9C">
              <w:rPr>
                <w:color w:val="000000"/>
              </w:rPr>
              <w:t>0</w:t>
            </w:r>
            <w:r w:rsidR="00DE2B13">
              <w:rPr>
                <w:color w:val="000000"/>
              </w:rPr>
              <w:t xml:space="preserve"> (MVP+)</w:t>
            </w:r>
          </w:p>
        </w:tc>
        <w:tc>
          <w:tcPr>
            <w:tcW w:w="8470" w:type="dxa"/>
            <w:shd w:val="clear" w:color="auto" w:fill="F4B083"/>
          </w:tcPr>
          <w:p w14:paraId="2DD968A4" w14:textId="573C7EF8" w:rsidR="00DE2B13" w:rsidRPr="00DD754F" w:rsidRDefault="00DE2B13" w:rsidP="009D2E0D">
            <w:pPr>
              <w:pStyle w:val="NoSpacing"/>
              <w:spacing w:line="288" w:lineRule="auto"/>
              <w:jc w:val="both"/>
              <w:rPr>
                <w:color w:val="000000"/>
              </w:rPr>
            </w:pPr>
            <w:r w:rsidRPr="00DD754F">
              <w:rPr>
                <w:color w:val="000000"/>
              </w:rPr>
              <w:t>Approve new environments</w:t>
            </w:r>
          </w:p>
        </w:tc>
      </w:tr>
      <w:tr w:rsidR="00DE2B13" w:rsidRPr="00DD754F" w14:paraId="0A229257" w14:textId="77777777" w:rsidTr="00142F08">
        <w:tc>
          <w:tcPr>
            <w:tcW w:w="1384" w:type="dxa"/>
            <w:shd w:val="clear" w:color="auto" w:fill="F4B083"/>
          </w:tcPr>
          <w:p w14:paraId="4A6D8B4D" w14:textId="4C3CC2C3" w:rsidR="00DE2B13" w:rsidRPr="00DD754F" w:rsidRDefault="00B273BF" w:rsidP="009D2E0D">
            <w:pPr>
              <w:pStyle w:val="NoSpacing"/>
              <w:spacing w:line="288" w:lineRule="auto"/>
              <w:jc w:val="both"/>
              <w:rPr>
                <w:color w:val="000000"/>
              </w:rPr>
            </w:pPr>
            <w:r>
              <w:rPr>
                <w:color w:val="000000"/>
              </w:rPr>
              <w:t>3</w:t>
            </w:r>
            <w:r w:rsidR="00442C9C">
              <w:rPr>
                <w:color w:val="000000"/>
              </w:rPr>
              <w:t>1</w:t>
            </w:r>
            <w:r w:rsidR="00DE2B13">
              <w:rPr>
                <w:color w:val="000000"/>
              </w:rPr>
              <w:t xml:space="preserve"> (MVP+)</w:t>
            </w:r>
          </w:p>
        </w:tc>
        <w:tc>
          <w:tcPr>
            <w:tcW w:w="8470" w:type="dxa"/>
            <w:shd w:val="clear" w:color="auto" w:fill="F4B083"/>
          </w:tcPr>
          <w:p w14:paraId="2282AC8E" w14:textId="151E674C" w:rsidR="00DE2B13" w:rsidRPr="00DD754F" w:rsidRDefault="00DE2B13" w:rsidP="009D2E0D">
            <w:pPr>
              <w:pStyle w:val="NoSpacing"/>
              <w:spacing w:line="288" w:lineRule="auto"/>
              <w:jc w:val="both"/>
              <w:rPr>
                <w:color w:val="000000"/>
              </w:rPr>
            </w:pPr>
            <w:r w:rsidRPr="00DD754F">
              <w:rPr>
                <w:color w:val="000000"/>
              </w:rPr>
              <w:t>Approve new servers</w:t>
            </w:r>
          </w:p>
        </w:tc>
      </w:tr>
      <w:tr w:rsidR="00DE2B13" w:rsidRPr="00DD754F" w14:paraId="67E63F79" w14:textId="77777777" w:rsidTr="00142F08">
        <w:tc>
          <w:tcPr>
            <w:tcW w:w="1384" w:type="dxa"/>
            <w:shd w:val="clear" w:color="auto" w:fill="F4B083"/>
          </w:tcPr>
          <w:p w14:paraId="1718CEB4" w14:textId="2DE9F6CC" w:rsidR="00DE2B13" w:rsidRPr="00DD754F" w:rsidRDefault="00B273BF" w:rsidP="009D2E0D">
            <w:pPr>
              <w:pStyle w:val="NoSpacing"/>
              <w:spacing w:line="288" w:lineRule="auto"/>
              <w:jc w:val="both"/>
              <w:rPr>
                <w:color w:val="000000"/>
              </w:rPr>
            </w:pPr>
            <w:r>
              <w:rPr>
                <w:color w:val="000000"/>
              </w:rPr>
              <w:t>3</w:t>
            </w:r>
            <w:r w:rsidR="00442C9C">
              <w:rPr>
                <w:color w:val="000000"/>
              </w:rPr>
              <w:t>2</w:t>
            </w:r>
            <w:r w:rsidR="00DE2B13">
              <w:rPr>
                <w:color w:val="000000"/>
              </w:rPr>
              <w:t xml:space="preserve"> (MVP+)</w:t>
            </w:r>
          </w:p>
        </w:tc>
        <w:tc>
          <w:tcPr>
            <w:tcW w:w="8470" w:type="dxa"/>
            <w:shd w:val="clear" w:color="auto" w:fill="F4B083"/>
          </w:tcPr>
          <w:p w14:paraId="72E575D4" w14:textId="6785E7C1" w:rsidR="00DE2B13" w:rsidRPr="00DD754F" w:rsidRDefault="00DE2B13" w:rsidP="009D2E0D">
            <w:pPr>
              <w:pStyle w:val="NoSpacing"/>
              <w:spacing w:line="288" w:lineRule="auto"/>
              <w:jc w:val="both"/>
              <w:rPr>
                <w:color w:val="000000"/>
              </w:rPr>
            </w:pPr>
            <w:r w:rsidRPr="00DD754F">
              <w:rPr>
                <w:color w:val="000000"/>
              </w:rPr>
              <w:t>Approve new commands</w:t>
            </w:r>
          </w:p>
        </w:tc>
      </w:tr>
      <w:tr w:rsidR="00DE2B13" w:rsidRPr="00DD754F" w14:paraId="0885555D" w14:textId="77777777" w:rsidTr="00142F08">
        <w:tc>
          <w:tcPr>
            <w:tcW w:w="1384" w:type="dxa"/>
            <w:shd w:val="clear" w:color="auto" w:fill="F4B083"/>
          </w:tcPr>
          <w:p w14:paraId="0019D70D" w14:textId="3AEA5AD1" w:rsidR="00DE2B13" w:rsidRPr="00DD754F" w:rsidRDefault="00B273BF" w:rsidP="009D2E0D">
            <w:pPr>
              <w:pStyle w:val="NoSpacing"/>
              <w:spacing w:line="288" w:lineRule="auto"/>
              <w:jc w:val="both"/>
              <w:rPr>
                <w:color w:val="000000"/>
              </w:rPr>
            </w:pPr>
            <w:r>
              <w:rPr>
                <w:color w:val="000000"/>
              </w:rPr>
              <w:t>3</w:t>
            </w:r>
            <w:r w:rsidR="00442C9C">
              <w:rPr>
                <w:color w:val="000000"/>
              </w:rPr>
              <w:t>3</w:t>
            </w:r>
            <w:r w:rsidR="00DE2B13">
              <w:rPr>
                <w:color w:val="000000"/>
              </w:rPr>
              <w:t xml:space="preserve"> (MVP+)</w:t>
            </w:r>
          </w:p>
        </w:tc>
        <w:tc>
          <w:tcPr>
            <w:tcW w:w="8470" w:type="dxa"/>
            <w:shd w:val="clear" w:color="auto" w:fill="F4B083"/>
          </w:tcPr>
          <w:p w14:paraId="40514308" w14:textId="2DBE7EF9" w:rsidR="00DE2B13" w:rsidRPr="00DD754F" w:rsidRDefault="00DE2B13" w:rsidP="009D2E0D">
            <w:pPr>
              <w:pStyle w:val="NoSpacing"/>
              <w:spacing w:line="288" w:lineRule="auto"/>
              <w:jc w:val="both"/>
              <w:rPr>
                <w:color w:val="000000"/>
              </w:rPr>
            </w:pPr>
            <w:r w:rsidRPr="00DD754F">
              <w:rPr>
                <w:color w:val="000000"/>
              </w:rPr>
              <w:t>Approve new expectations</w:t>
            </w:r>
          </w:p>
        </w:tc>
      </w:tr>
      <w:tr w:rsidR="00DE2B13" w:rsidRPr="00DD754F" w14:paraId="099C0D57" w14:textId="77777777" w:rsidTr="00142F08">
        <w:tc>
          <w:tcPr>
            <w:tcW w:w="9854" w:type="dxa"/>
            <w:gridSpan w:val="2"/>
            <w:shd w:val="clear" w:color="auto" w:fill="E7E6E6"/>
          </w:tcPr>
          <w:p w14:paraId="6D665371" w14:textId="4EDEBF1C" w:rsidR="00DE2B13" w:rsidRPr="00A57E44" w:rsidRDefault="00377B1B" w:rsidP="009D2E0D">
            <w:pPr>
              <w:pStyle w:val="NoSpacing"/>
              <w:spacing w:line="288" w:lineRule="auto"/>
              <w:jc w:val="both"/>
              <w:rPr>
                <w:b/>
                <w:bCs/>
                <w:color w:val="000000"/>
              </w:rPr>
            </w:pPr>
            <w:r>
              <w:rPr>
                <w:b/>
                <w:bCs/>
                <w:color w:val="000000"/>
              </w:rPr>
              <w:t>Non-Functional</w:t>
            </w:r>
            <w:r w:rsidR="00782820">
              <w:rPr>
                <w:b/>
                <w:bCs/>
                <w:color w:val="000000"/>
              </w:rPr>
              <w:t xml:space="preserve"> </w:t>
            </w:r>
            <w:r w:rsidR="00DE2B13" w:rsidRPr="00A57E44">
              <w:rPr>
                <w:b/>
                <w:bCs/>
                <w:color w:val="000000"/>
              </w:rPr>
              <w:t>User Interface Requirements</w:t>
            </w:r>
          </w:p>
        </w:tc>
      </w:tr>
      <w:tr w:rsidR="00DE2B13" w:rsidRPr="00DD754F" w14:paraId="3C63A424" w14:textId="77777777" w:rsidTr="00142F08">
        <w:tc>
          <w:tcPr>
            <w:tcW w:w="1384" w:type="dxa"/>
            <w:shd w:val="clear" w:color="auto" w:fill="A8D08D"/>
          </w:tcPr>
          <w:p w14:paraId="65275786" w14:textId="72025CCA" w:rsidR="00DE2B13" w:rsidRDefault="00B273BF" w:rsidP="009D2E0D">
            <w:pPr>
              <w:pStyle w:val="NoSpacing"/>
              <w:spacing w:line="288" w:lineRule="auto"/>
              <w:jc w:val="both"/>
              <w:rPr>
                <w:color w:val="000000"/>
              </w:rPr>
            </w:pPr>
            <w:r>
              <w:rPr>
                <w:color w:val="000000"/>
              </w:rPr>
              <w:t>3</w:t>
            </w:r>
            <w:r w:rsidR="00442C9C">
              <w:rPr>
                <w:color w:val="000000"/>
              </w:rPr>
              <w:t>4</w:t>
            </w:r>
            <w:r w:rsidR="00DE2B13">
              <w:rPr>
                <w:color w:val="000000"/>
              </w:rPr>
              <w:t xml:space="preserve"> (MVP)</w:t>
            </w:r>
          </w:p>
        </w:tc>
        <w:tc>
          <w:tcPr>
            <w:tcW w:w="8470" w:type="dxa"/>
            <w:shd w:val="clear" w:color="auto" w:fill="A8D08D"/>
          </w:tcPr>
          <w:p w14:paraId="31559C8D" w14:textId="6B7E879D" w:rsidR="00DE2B13" w:rsidRPr="00DD754F" w:rsidRDefault="00DE2B13" w:rsidP="009D2E0D">
            <w:pPr>
              <w:pStyle w:val="NoSpacing"/>
              <w:spacing w:line="288" w:lineRule="auto"/>
              <w:jc w:val="both"/>
              <w:rPr>
                <w:color w:val="000000"/>
              </w:rPr>
            </w:pPr>
            <w:r>
              <w:rPr>
                <w:color w:val="000000"/>
              </w:rPr>
              <w:t>Login with registration option</w:t>
            </w:r>
          </w:p>
        </w:tc>
      </w:tr>
      <w:tr w:rsidR="00DE2B13" w:rsidRPr="00DD754F" w14:paraId="4FB9D2E1" w14:textId="77777777" w:rsidTr="00142F08">
        <w:tc>
          <w:tcPr>
            <w:tcW w:w="1384" w:type="dxa"/>
            <w:shd w:val="clear" w:color="auto" w:fill="A8D08D"/>
          </w:tcPr>
          <w:p w14:paraId="079AF33B" w14:textId="4BD419C2" w:rsidR="00DE2B13" w:rsidRDefault="00B273BF" w:rsidP="009D2E0D">
            <w:pPr>
              <w:pStyle w:val="NoSpacing"/>
              <w:spacing w:line="288" w:lineRule="auto"/>
              <w:jc w:val="both"/>
              <w:rPr>
                <w:color w:val="000000"/>
              </w:rPr>
            </w:pPr>
            <w:r>
              <w:rPr>
                <w:color w:val="000000"/>
              </w:rPr>
              <w:t>3</w:t>
            </w:r>
            <w:r w:rsidR="00442C9C">
              <w:rPr>
                <w:color w:val="000000"/>
              </w:rPr>
              <w:t>5</w:t>
            </w:r>
            <w:r w:rsidR="00DE2B13">
              <w:rPr>
                <w:color w:val="000000"/>
              </w:rPr>
              <w:t xml:space="preserve"> (MVP)</w:t>
            </w:r>
          </w:p>
        </w:tc>
        <w:tc>
          <w:tcPr>
            <w:tcW w:w="8470" w:type="dxa"/>
            <w:shd w:val="clear" w:color="auto" w:fill="A8D08D"/>
          </w:tcPr>
          <w:p w14:paraId="5E71D308" w14:textId="1D2EEAD1" w:rsidR="00DE2B13" w:rsidRPr="00DD754F" w:rsidRDefault="00DE2B13" w:rsidP="009D2E0D">
            <w:pPr>
              <w:pStyle w:val="NoSpacing"/>
              <w:spacing w:line="288" w:lineRule="auto"/>
              <w:jc w:val="both"/>
              <w:rPr>
                <w:color w:val="000000"/>
              </w:rPr>
            </w:pPr>
            <w:r>
              <w:rPr>
                <w:color w:val="000000"/>
              </w:rPr>
              <w:t>Home page</w:t>
            </w:r>
          </w:p>
        </w:tc>
      </w:tr>
      <w:tr w:rsidR="00DE2B13" w:rsidRPr="00DD754F" w14:paraId="10E69EA8" w14:textId="77777777" w:rsidTr="00142F08">
        <w:tc>
          <w:tcPr>
            <w:tcW w:w="1384" w:type="dxa"/>
            <w:shd w:val="clear" w:color="auto" w:fill="A8D08D"/>
          </w:tcPr>
          <w:p w14:paraId="14A34B5A" w14:textId="770B0C9B" w:rsidR="00DE2B13" w:rsidRDefault="00B273BF" w:rsidP="009D2E0D">
            <w:pPr>
              <w:pStyle w:val="NoSpacing"/>
              <w:spacing w:line="288" w:lineRule="auto"/>
              <w:jc w:val="both"/>
              <w:rPr>
                <w:color w:val="000000"/>
              </w:rPr>
            </w:pPr>
            <w:r>
              <w:rPr>
                <w:color w:val="000000"/>
              </w:rPr>
              <w:t>3</w:t>
            </w:r>
            <w:r w:rsidR="00442C9C">
              <w:rPr>
                <w:color w:val="000000"/>
              </w:rPr>
              <w:t>6</w:t>
            </w:r>
            <w:r w:rsidR="00DE2B13">
              <w:rPr>
                <w:color w:val="000000"/>
              </w:rPr>
              <w:t xml:space="preserve"> (MVP)</w:t>
            </w:r>
          </w:p>
        </w:tc>
        <w:tc>
          <w:tcPr>
            <w:tcW w:w="8470" w:type="dxa"/>
            <w:shd w:val="clear" w:color="auto" w:fill="A8D08D"/>
          </w:tcPr>
          <w:p w14:paraId="578E808E" w14:textId="37A6A42C" w:rsidR="00DE2B13" w:rsidRPr="00DD754F" w:rsidRDefault="00DE2B13" w:rsidP="009D2E0D">
            <w:pPr>
              <w:pStyle w:val="NoSpacing"/>
              <w:spacing w:line="288" w:lineRule="auto"/>
              <w:jc w:val="both"/>
              <w:rPr>
                <w:color w:val="000000"/>
              </w:rPr>
            </w:pPr>
            <w:proofErr w:type="gramStart"/>
            <w:r>
              <w:rPr>
                <w:color w:val="000000"/>
              </w:rPr>
              <w:t>Environments</w:t>
            </w:r>
            <w:proofErr w:type="gramEnd"/>
            <w:r>
              <w:rPr>
                <w:color w:val="000000"/>
              </w:rPr>
              <w:t xml:space="preserve"> page outlining current status and linking to servers</w:t>
            </w:r>
          </w:p>
        </w:tc>
      </w:tr>
      <w:tr w:rsidR="00F81EA7" w:rsidRPr="00DD754F" w14:paraId="3E50C826" w14:textId="77777777" w:rsidTr="00142F08">
        <w:tc>
          <w:tcPr>
            <w:tcW w:w="1384" w:type="dxa"/>
            <w:shd w:val="clear" w:color="auto" w:fill="A8D08D"/>
          </w:tcPr>
          <w:p w14:paraId="14B1B599" w14:textId="6B7C509D" w:rsidR="00F81EA7" w:rsidRDefault="00B273BF" w:rsidP="009D2E0D">
            <w:pPr>
              <w:pStyle w:val="NoSpacing"/>
              <w:spacing w:line="288" w:lineRule="auto"/>
              <w:jc w:val="both"/>
              <w:rPr>
                <w:color w:val="000000"/>
              </w:rPr>
            </w:pPr>
            <w:r>
              <w:rPr>
                <w:color w:val="000000"/>
              </w:rPr>
              <w:t>3</w:t>
            </w:r>
            <w:r w:rsidR="00442C9C">
              <w:rPr>
                <w:color w:val="000000"/>
              </w:rPr>
              <w:t>7</w:t>
            </w:r>
            <w:r>
              <w:rPr>
                <w:color w:val="000000"/>
              </w:rPr>
              <w:t xml:space="preserve"> (MVP)</w:t>
            </w:r>
          </w:p>
        </w:tc>
        <w:tc>
          <w:tcPr>
            <w:tcW w:w="8470" w:type="dxa"/>
            <w:shd w:val="clear" w:color="auto" w:fill="A8D08D"/>
          </w:tcPr>
          <w:p w14:paraId="009063C9" w14:textId="7E4C94BD" w:rsidR="00F81EA7" w:rsidRDefault="00F81EA7" w:rsidP="009D2E0D">
            <w:pPr>
              <w:pStyle w:val="NoSpacing"/>
              <w:spacing w:line="288" w:lineRule="auto"/>
              <w:jc w:val="both"/>
              <w:rPr>
                <w:color w:val="000000"/>
              </w:rPr>
            </w:pPr>
            <w:proofErr w:type="gramStart"/>
            <w:r>
              <w:rPr>
                <w:color w:val="000000"/>
              </w:rPr>
              <w:t>Environments</w:t>
            </w:r>
            <w:proofErr w:type="gramEnd"/>
            <w:r>
              <w:rPr>
                <w:color w:val="000000"/>
              </w:rPr>
              <w:t xml:space="preserve"> page facilitates adding, updating, deleting environments</w:t>
            </w:r>
          </w:p>
        </w:tc>
      </w:tr>
      <w:tr w:rsidR="00DE2B13" w:rsidRPr="00DD754F" w14:paraId="26C5CB63" w14:textId="77777777" w:rsidTr="00142F08">
        <w:tc>
          <w:tcPr>
            <w:tcW w:w="1384" w:type="dxa"/>
            <w:shd w:val="clear" w:color="auto" w:fill="A8D08D"/>
          </w:tcPr>
          <w:p w14:paraId="722F4417" w14:textId="3BEAF51E" w:rsidR="00DE2B13" w:rsidRDefault="00B273BF" w:rsidP="009D2E0D">
            <w:pPr>
              <w:pStyle w:val="NoSpacing"/>
              <w:spacing w:line="288" w:lineRule="auto"/>
              <w:jc w:val="both"/>
              <w:rPr>
                <w:color w:val="000000"/>
              </w:rPr>
            </w:pPr>
            <w:r>
              <w:rPr>
                <w:color w:val="000000"/>
              </w:rPr>
              <w:t>3</w:t>
            </w:r>
            <w:r w:rsidR="00442C9C">
              <w:rPr>
                <w:color w:val="000000"/>
              </w:rPr>
              <w:t>8</w:t>
            </w:r>
            <w:r w:rsidR="00DE2B13">
              <w:rPr>
                <w:color w:val="000000"/>
              </w:rPr>
              <w:t xml:space="preserve"> (MVP)</w:t>
            </w:r>
          </w:p>
        </w:tc>
        <w:tc>
          <w:tcPr>
            <w:tcW w:w="8470" w:type="dxa"/>
            <w:shd w:val="clear" w:color="auto" w:fill="A8D08D"/>
          </w:tcPr>
          <w:p w14:paraId="1A541567" w14:textId="1E23DE92" w:rsidR="00DE2B13" w:rsidRPr="00DD754F" w:rsidRDefault="00DE2B13" w:rsidP="009D2E0D">
            <w:pPr>
              <w:pStyle w:val="NoSpacing"/>
              <w:spacing w:line="288" w:lineRule="auto"/>
              <w:jc w:val="both"/>
              <w:rPr>
                <w:color w:val="000000"/>
              </w:rPr>
            </w:pPr>
            <w:proofErr w:type="gramStart"/>
            <w:r>
              <w:rPr>
                <w:color w:val="000000"/>
              </w:rPr>
              <w:t>Servers</w:t>
            </w:r>
            <w:proofErr w:type="gramEnd"/>
            <w:r>
              <w:rPr>
                <w:color w:val="000000"/>
              </w:rPr>
              <w:t xml:space="preserve"> page outlining current status of servers within given environment and link to commands</w:t>
            </w:r>
          </w:p>
        </w:tc>
      </w:tr>
      <w:tr w:rsidR="00F81EA7" w:rsidRPr="00DD754F" w14:paraId="68510B8A" w14:textId="77777777" w:rsidTr="00142F08">
        <w:tc>
          <w:tcPr>
            <w:tcW w:w="1384" w:type="dxa"/>
            <w:shd w:val="clear" w:color="auto" w:fill="A8D08D"/>
          </w:tcPr>
          <w:p w14:paraId="4BD0E820" w14:textId="20DF6E0C" w:rsidR="00F81EA7" w:rsidRDefault="00442C9C" w:rsidP="009D2E0D">
            <w:pPr>
              <w:pStyle w:val="NoSpacing"/>
              <w:spacing w:line="288" w:lineRule="auto"/>
              <w:jc w:val="both"/>
              <w:rPr>
                <w:color w:val="000000"/>
              </w:rPr>
            </w:pPr>
            <w:r>
              <w:rPr>
                <w:color w:val="000000"/>
              </w:rPr>
              <w:t>39</w:t>
            </w:r>
            <w:r w:rsidR="00B273BF">
              <w:rPr>
                <w:color w:val="000000"/>
              </w:rPr>
              <w:t xml:space="preserve"> (MVP)</w:t>
            </w:r>
          </w:p>
        </w:tc>
        <w:tc>
          <w:tcPr>
            <w:tcW w:w="8470" w:type="dxa"/>
            <w:shd w:val="clear" w:color="auto" w:fill="A8D08D"/>
          </w:tcPr>
          <w:p w14:paraId="2865E6B9" w14:textId="354E847F" w:rsidR="00F81EA7" w:rsidRDefault="00F81EA7" w:rsidP="009D2E0D">
            <w:pPr>
              <w:pStyle w:val="NoSpacing"/>
              <w:spacing w:line="288" w:lineRule="auto"/>
              <w:jc w:val="both"/>
              <w:rPr>
                <w:color w:val="000000"/>
              </w:rPr>
            </w:pPr>
            <w:proofErr w:type="gramStart"/>
            <w:r>
              <w:rPr>
                <w:color w:val="000000"/>
              </w:rPr>
              <w:t>Servers</w:t>
            </w:r>
            <w:proofErr w:type="gramEnd"/>
            <w:r>
              <w:rPr>
                <w:color w:val="000000"/>
              </w:rPr>
              <w:t xml:space="preserve"> page facilitates adding, updating, deleting servers</w:t>
            </w:r>
          </w:p>
        </w:tc>
      </w:tr>
      <w:tr w:rsidR="00DE2B13" w:rsidRPr="00DD754F" w14:paraId="5825C5DD" w14:textId="77777777" w:rsidTr="00142F08">
        <w:tc>
          <w:tcPr>
            <w:tcW w:w="1384" w:type="dxa"/>
            <w:shd w:val="clear" w:color="auto" w:fill="A8D08D"/>
          </w:tcPr>
          <w:p w14:paraId="1EDDD8D8" w14:textId="6BC90618" w:rsidR="00DE2B13" w:rsidRDefault="00A24A93" w:rsidP="009D2E0D">
            <w:pPr>
              <w:pStyle w:val="NoSpacing"/>
              <w:spacing w:line="288" w:lineRule="auto"/>
              <w:jc w:val="both"/>
              <w:rPr>
                <w:color w:val="000000"/>
              </w:rPr>
            </w:pPr>
            <w:r>
              <w:rPr>
                <w:color w:val="000000"/>
              </w:rPr>
              <w:t>4</w:t>
            </w:r>
            <w:r w:rsidR="00442C9C">
              <w:rPr>
                <w:color w:val="000000"/>
              </w:rPr>
              <w:t>0</w:t>
            </w:r>
            <w:r w:rsidR="00DE2B13">
              <w:rPr>
                <w:color w:val="000000"/>
              </w:rPr>
              <w:t xml:space="preserve"> (MVP)</w:t>
            </w:r>
          </w:p>
        </w:tc>
        <w:tc>
          <w:tcPr>
            <w:tcW w:w="8470" w:type="dxa"/>
            <w:shd w:val="clear" w:color="auto" w:fill="A8D08D"/>
          </w:tcPr>
          <w:p w14:paraId="3FD48CAE" w14:textId="478A7C51" w:rsidR="00DE2B13" w:rsidRDefault="00DE2B13" w:rsidP="009D2E0D">
            <w:pPr>
              <w:pStyle w:val="NoSpacing"/>
              <w:spacing w:line="288" w:lineRule="auto"/>
              <w:jc w:val="both"/>
              <w:rPr>
                <w:color w:val="000000"/>
              </w:rPr>
            </w:pPr>
            <w:proofErr w:type="gramStart"/>
            <w:r>
              <w:rPr>
                <w:color w:val="000000"/>
              </w:rPr>
              <w:t>Commands</w:t>
            </w:r>
            <w:proofErr w:type="gramEnd"/>
            <w:r>
              <w:rPr>
                <w:color w:val="000000"/>
              </w:rPr>
              <w:t xml:space="preserve"> page outlining current status of commands running on server </w:t>
            </w:r>
          </w:p>
        </w:tc>
      </w:tr>
      <w:tr w:rsidR="00F81EA7" w:rsidRPr="00DD754F" w14:paraId="254B16C1" w14:textId="77777777" w:rsidTr="00142F08">
        <w:tc>
          <w:tcPr>
            <w:tcW w:w="1384" w:type="dxa"/>
            <w:shd w:val="clear" w:color="auto" w:fill="A8D08D"/>
          </w:tcPr>
          <w:p w14:paraId="6052C31A" w14:textId="6781A624" w:rsidR="00F81EA7" w:rsidRDefault="00B273BF" w:rsidP="009D2E0D">
            <w:pPr>
              <w:pStyle w:val="NoSpacing"/>
              <w:spacing w:line="288" w:lineRule="auto"/>
              <w:jc w:val="both"/>
              <w:rPr>
                <w:color w:val="000000"/>
              </w:rPr>
            </w:pPr>
            <w:r>
              <w:rPr>
                <w:color w:val="000000"/>
              </w:rPr>
              <w:t>4</w:t>
            </w:r>
            <w:r w:rsidR="00442C9C">
              <w:rPr>
                <w:color w:val="000000"/>
              </w:rPr>
              <w:t>1</w:t>
            </w:r>
            <w:r>
              <w:rPr>
                <w:color w:val="000000"/>
              </w:rPr>
              <w:t xml:space="preserve"> (MVP)</w:t>
            </w:r>
          </w:p>
        </w:tc>
        <w:tc>
          <w:tcPr>
            <w:tcW w:w="8470" w:type="dxa"/>
            <w:shd w:val="clear" w:color="auto" w:fill="A8D08D"/>
          </w:tcPr>
          <w:p w14:paraId="62139BC1" w14:textId="331F6AFE" w:rsidR="00F81EA7" w:rsidRDefault="00F81EA7" w:rsidP="009D2E0D">
            <w:pPr>
              <w:pStyle w:val="NoSpacing"/>
              <w:spacing w:line="288" w:lineRule="auto"/>
              <w:jc w:val="both"/>
              <w:rPr>
                <w:color w:val="000000"/>
              </w:rPr>
            </w:pPr>
            <w:proofErr w:type="gramStart"/>
            <w:r>
              <w:rPr>
                <w:color w:val="000000"/>
              </w:rPr>
              <w:t>Commands</w:t>
            </w:r>
            <w:proofErr w:type="gramEnd"/>
            <w:r>
              <w:rPr>
                <w:color w:val="000000"/>
              </w:rPr>
              <w:t xml:space="preserve"> page facilita</w:t>
            </w:r>
            <w:r w:rsidR="00B273BF">
              <w:rPr>
                <w:color w:val="000000"/>
              </w:rPr>
              <w:t>t</w:t>
            </w:r>
            <w:r>
              <w:rPr>
                <w:color w:val="000000"/>
              </w:rPr>
              <w:t>es adding, updating, deleting commands</w:t>
            </w:r>
          </w:p>
        </w:tc>
      </w:tr>
      <w:tr w:rsidR="00F81EA7" w:rsidRPr="00DD754F" w14:paraId="3C7AE9C0" w14:textId="77777777" w:rsidTr="00142F08">
        <w:tc>
          <w:tcPr>
            <w:tcW w:w="1384" w:type="dxa"/>
            <w:shd w:val="clear" w:color="auto" w:fill="A8D08D"/>
          </w:tcPr>
          <w:p w14:paraId="6E477F7B" w14:textId="011DCE58" w:rsidR="00F81EA7" w:rsidRDefault="00B273BF" w:rsidP="009D2E0D">
            <w:pPr>
              <w:pStyle w:val="NoSpacing"/>
              <w:spacing w:line="288" w:lineRule="auto"/>
              <w:jc w:val="both"/>
              <w:rPr>
                <w:color w:val="000000"/>
              </w:rPr>
            </w:pPr>
            <w:r>
              <w:rPr>
                <w:color w:val="000000"/>
              </w:rPr>
              <w:t>4</w:t>
            </w:r>
            <w:r w:rsidR="00442C9C">
              <w:rPr>
                <w:color w:val="000000"/>
              </w:rPr>
              <w:t>2</w:t>
            </w:r>
            <w:r>
              <w:rPr>
                <w:color w:val="000000"/>
              </w:rPr>
              <w:t xml:space="preserve"> (MVP)</w:t>
            </w:r>
          </w:p>
        </w:tc>
        <w:tc>
          <w:tcPr>
            <w:tcW w:w="8470" w:type="dxa"/>
            <w:shd w:val="clear" w:color="auto" w:fill="A8D08D"/>
          </w:tcPr>
          <w:p w14:paraId="47F27B8F" w14:textId="09D19571" w:rsidR="00F81EA7" w:rsidRDefault="00B273BF" w:rsidP="009D2E0D">
            <w:pPr>
              <w:pStyle w:val="NoSpacing"/>
              <w:spacing w:line="288" w:lineRule="auto"/>
              <w:jc w:val="both"/>
              <w:rPr>
                <w:color w:val="000000"/>
              </w:rPr>
            </w:pPr>
            <w:r>
              <w:rPr>
                <w:color w:val="000000"/>
              </w:rPr>
              <w:t>Button to run commands on a specified environment</w:t>
            </w:r>
          </w:p>
        </w:tc>
      </w:tr>
      <w:tr w:rsidR="00F81EA7" w:rsidRPr="00DD754F" w14:paraId="7A394C4A" w14:textId="77777777" w:rsidTr="00142F08">
        <w:tc>
          <w:tcPr>
            <w:tcW w:w="1384" w:type="dxa"/>
            <w:shd w:val="clear" w:color="auto" w:fill="A8D08D"/>
          </w:tcPr>
          <w:p w14:paraId="38015A44" w14:textId="5C1EF9D5" w:rsidR="00F81EA7" w:rsidRDefault="00B273BF" w:rsidP="009D2E0D">
            <w:pPr>
              <w:pStyle w:val="NoSpacing"/>
              <w:spacing w:line="288" w:lineRule="auto"/>
              <w:jc w:val="both"/>
              <w:rPr>
                <w:color w:val="000000"/>
              </w:rPr>
            </w:pPr>
            <w:r>
              <w:rPr>
                <w:color w:val="000000"/>
              </w:rPr>
              <w:t>4</w:t>
            </w:r>
            <w:r w:rsidR="00442C9C">
              <w:rPr>
                <w:color w:val="000000"/>
              </w:rPr>
              <w:t>3</w:t>
            </w:r>
            <w:r>
              <w:rPr>
                <w:color w:val="000000"/>
              </w:rPr>
              <w:t xml:space="preserve"> (MVP)</w:t>
            </w:r>
          </w:p>
        </w:tc>
        <w:tc>
          <w:tcPr>
            <w:tcW w:w="8470" w:type="dxa"/>
            <w:shd w:val="clear" w:color="auto" w:fill="A8D08D"/>
          </w:tcPr>
          <w:p w14:paraId="26F0AD69" w14:textId="3C3F1E6C" w:rsidR="00F81EA7" w:rsidRDefault="00B273BF" w:rsidP="009D2E0D">
            <w:pPr>
              <w:pStyle w:val="NoSpacing"/>
              <w:spacing w:line="288" w:lineRule="auto"/>
              <w:jc w:val="both"/>
              <w:rPr>
                <w:color w:val="000000"/>
              </w:rPr>
            </w:pPr>
            <w:r>
              <w:rPr>
                <w:color w:val="000000"/>
              </w:rPr>
              <w:t>Button to run commands on all environments</w:t>
            </w:r>
          </w:p>
        </w:tc>
      </w:tr>
      <w:tr w:rsidR="00B273BF" w:rsidRPr="00DD754F" w14:paraId="29101ABA" w14:textId="77777777" w:rsidTr="00142F08">
        <w:tc>
          <w:tcPr>
            <w:tcW w:w="1384" w:type="dxa"/>
            <w:shd w:val="clear" w:color="auto" w:fill="A8D08D"/>
          </w:tcPr>
          <w:p w14:paraId="0F481FDD" w14:textId="18B78847" w:rsidR="00B273BF" w:rsidRDefault="00B273BF" w:rsidP="009D2E0D">
            <w:pPr>
              <w:pStyle w:val="NoSpacing"/>
              <w:spacing w:line="288" w:lineRule="auto"/>
              <w:jc w:val="both"/>
              <w:rPr>
                <w:color w:val="000000"/>
              </w:rPr>
            </w:pPr>
            <w:r>
              <w:rPr>
                <w:color w:val="000000"/>
              </w:rPr>
              <w:t>4</w:t>
            </w:r>
            <w:r w:rsidR="00442C9C">
              <w:rPr>
                <w:color w:val="000000"/>
              </w:rPr>
              <w:t>4</w:t>
            </w:r>
            <w:r>
              <w:rPr>
                <w:color w:val="000000"/>
              </w:rPr>
              <w:t xml:space="preserve"> (MVP)</w:t>
            </w:r>
          </w:p>
        </w:tc>
        <w:tc>
          <w:tcPr>
            <w:tcW w:w="8470" w:type="dxa"/>
            <w:shd w:val="clear" w:color="auto" w:fill="A8D08D"/>
          </w:tcPr>
          <w:p w14:paraId="5CFB2039" w14:textId="36C84443" w:rsidR="00B273BF" w:rsidRDefault="00B273BF" w:rsidP="009D2E0D">
            <w:pPr>
              <w:pStyle w:val="NoSpacing"/>
              <w:spacing w:line="288" w:lineRule="auto"/>
              <w:jc w:val="both"/>
              <w:rPr>
                <w:color w:val="000000"/>
              </w:rPr>
            </w:pPr>
            <w:r>
              <w:rPr>
                <w:color w:val="000000"/>
              </w:rPr>
              <w:t xml:space="preserve">Clear highlighting of failures across environment, </w:t>
            </w:r>
            <w:proofErr w:type="gramStart"/>
            <w:r>
              <w:rPr>
                <w:color w:val="000000"/>
              </w:rPr>
              <w:t>server</w:t>
            </w:r>
            <w:proofErr w:type="gramEnd"/>
            <w:r>
              <w:rPr>
                <w:color w:val="000000"/>
              </w:rPr>
              <w:t xml:space="preserve"> and command</w:t>
            </w:r>
          </w:p>
        </w:tc>
      </w:tr>
      <w:tr w:rsidR="00DE2B13" w:rsidRPr="00DD754F" w14:paraId="40FC00A3" w14:textId="77777777" w:rsidTr="00142F08">
        <w:tc>
          <w:tcPr>
            <w:tcW w:w="1384" w:type="dxa"/>
            <w:shd w:val="clear" w:color="auto" w:fill="F4B083"/>
          </w:tcPr>
          <w:p w14:paraId="20F1920D" w14:textId="4A287E4A" w:rsidR="00DE2B13" w:rsidRDefault="00B273BF" w:rsidP="009D2E0D">
            <w:pPr>
              <w:pStyle w:val="NoSpacing"/>
              <w:spacing w:line="288" w:lineRule="auto"/>
              <w:jc w:val="both"/>
              <w:rPr>
                <w:color w:val="000000"/>
              </w:rPr>
            </w:pPr>
            <w:r>
              <w:rPr>
                <w:color w:val="000000"/>
              </w:rPr>
              <w:t>4</w:t>
            </w:r>
            <w:r w:rsidR="00442C9C">
              <w:rPr>
                <w:color w:val="000000"/>
              </w:rPr>
              <w:t>5</w:t>
            </w:r>
            <w:r w:rsidR="00DE2B13">
              <w:rPr>
                <w:color w:val="000000"/>
              </w:rPr>
              <w:t xml:space="preserve"> (MVP+)</w:t>
            </w:r>
          </w:p>
        </w:tc>
        <w:tc>
          <w:tcPr>
            <w:tcW w:w="8470" w:type="dxa"/>
            <w:shd w:val="clear" w:color="auto" w:fill="F4B083"/>
          </w:tcPr>
          <w:p w14:paraId="6E7CB36B" w14:textId="0BC547C2" w:rsidR="00DE2B13" w:rsidRPr="00DD754F" w:rsidRDefault="00DE2B13" w:rsidP="009D2E0D">
            <w:pPr>
              <w:pStyle w:val="NoSpacing"/>
              <w:spacing w:line="288" w:lineRule="auto"/>
              <w:jc w:val="both"/>
              <w:rPr>
                <w:color w:val="000000"/>
              </w:rPr>
            </w:pPr>
            <w:r>
              <w:rPr>
                <w:color w:val="000000"/>
              </w:rPr>
              <w:t>Admin dashboard</w:t>
            </w:r>
            <w:r w:rsidR="00A57E44">
              <w:rPr>
                <w:color w:val="000000"/>
              </w:rPr>
              <w:t xml:space="preserve"> which facilitates approvals</w:t>
            </w:r>
          </w:p>
        </w:tc>
      </w:tr>
      <w:tr w:rsidR="00DE2B13" w:rsidRPr="00DD754F" w14:paraId="520B8622" w14:textId="77777777" w:rsidTr="00142F08">
        <w:tc>
          <w:tcPr>
            <w:tcW w:w="1384" w:type="dxa"/>
            <w:shd w:val="clear" w:color="auto" w:fill="F4B083"/>
          </w:tcPr>
          <w:p w14:paraId="16BC9924" w14:textId="203D750A" w:rsidR="00DE2B13" w:rsidRPr="00DD754F" w:rsidRDefault="00B273BF" w:rsidP="009D2E0D">
            <w:pPr>
              <w:pStyle w:val="NoSpacing"/>
              <w:spacing w:line="288" w:lineRule="auto"/>
              <w:jc w:val="both"/>
              <w:rPr>
                <w:color w:val="000000"/>
              </w:rPr>
            </w:pPr>
            <w:r>
              <w:rPr>
                <w:color w:val="000000"/>
              </w:rPr>
              <w:t>4</w:t>
            </w:r>
            <w:r w:rsidR="00442C9C">
              <w:rPr>
                <w:color w:val="000000"/>
              </w:rPr>
              <w:t>6</w:t>
            </w:r>
            <w:r w:rsidR="00A57E44">
              <w:rPr>
                <w:color w:val="000000"/>
              </w:rPr>
              <w:t xml:space="preserve"> (MVP+)</w:t>
            </w:r>
          </w:p>
        </w:tc>
        <w:tc>
          <w:tcPr>
            <w:tcW w:w="8470" w:type="dxa"/>
            <w:shd w:val="clear" w:color="auto" w:fill="F4B083"/>
          </w:tcPr>
          <w:p w14:paraId="1DD36662" w14:textId="0B916DB9" w:rsidR="00DE2B13" w:rsidRPr="00DD754F" w:rsidRDefault="00A57E44" w:rsidP="009D2E0D">
            <w:pPr>
              <w:pStyle w:val="NoSpacing"/>
              <w:spacing w:line="288" w:lineRule="auto"/>
              <w:jc w:val="both"/>
              <w:rPr>
                <w:color w:val="000000"/>
              </w:rPr>
            </w:pPr>
            <w:r>
              <w:rPr>
                <w:color w:val="000000"/>
              </w:rPr>
              <w:t>Wallboard mode</w:t>
            </w:r>
          </w:p>
        </w:tc>
      </w:tr>
      <w:bookmarkEnd w:id="339"/>
    </w:tbl>
    <w:p w14:paraId="71009D91" w14:textId="38923D64" w:rsidR="000B25B7" w:rsidRDefault="000B25B7" w:rsidP="009D2E0D">
      <w:pPr>
        <w:pStyle w:val="NoSpacing"/>
        <w:spacing w:line="288" w:lineRule="auto"/>
        <w:jc w:val="both"/>
        <w:rPr>
          <w:color w:val="000000"/>
        </w:rPr>
      </w:pPr>
    </w:p>
    <w:p w14:paraId="4DBCDED7" w14:textId="52477FA9" w:rsidR="004034C9" w:rsidRDefault="004034C9" w:rsidP="00573FF6">
      <w:pPr>
        <w:pStyle w:val="Heading1"/>
        <w:numPr>
          <w:ilvl w:val="0"/>
          <w:numId w:val="0"/>
        </w:numPr>
        <w:ind w:left="567" w:hanging="567"/>
      </w:pPr>
      <w:bookmarkStart w:id="340" w:name="_Toc71728009"/>
      <w:bookmarkStart w:id="341" w:name="_Toc71728210"/>
      <w:r w:rsidRPr="004034C9">
        <w:lastRenderedPageBreak/>
        <w:t xml:space="preserve">APPENDIX </w:t>
      </w:r>
      <w:r w:rsidR="00761537">
        <w:t>G</w:t>
      </w:r>
      <w:r w:rsidR="00573FF6">
        <w:t>: ESTIMATIONS</w:t>
      </w:r>
      <w:bookmarkEnd w:id="340"/>
      <w:bookmarkEnd w:id="341"/>
    </w:p>
    <w:p w14:paraId="2717D765" w14:textId="669BC277" w:rsidR="001F0744" w:rsidRPr="001F0744" w:rsidRDefault="001F0744" w:rsidP="004034C9">
      <w:pPr>
        <w:pStyle w:val="NoSpacing"/>
        <w:spacing w:line="360" w:lineRule="auto"/>
        <w:jc w:val="both"/>
        <w:rPr>
          <w:b/>
          <w:bCs/>
          <w:sz w:val="24"/>
          <w:szCs w:val="24"/>
        </w:rPr>
      </w:pPr>
      <w:r>
        <w:rPr>
          <w:b/>
          <w:bCs/>
          <w:sz w:val="24"/>
          <w:szCs w:val="24"/>
        </w:rPr>
        <w:t>Estimation of Development Environment Setup</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8"/>
        <w:gridCol w:w="1304"/>
        <w:gridCol w:w="1642"/>
        <w:gridCol w:w="1642"/>
        <w:gridCol w:w="2263"/>
      </w:tblGrid>
      <w:tr w:rsidR="00030AEE" w:rsidRPr="00030AEE" w14:paraId="0BBAC1C3" w14:textId="77777777" w:rsidTr="00030AEE">
        <w:tc>
          <w:tcPr>
            <w:tcW w:w="3038" w:type="dxa"/>
            <w:shd w:val="clear" w:color="auto" w:fill="auto"/>
          </w:tcPr>
          <w:p w14:paraId="641019F5" w14:textId="463D15DB" w:rsidR="001F0744" w:rsidRPr="00030AEE" w:rsidRDefault="001F0744" w:rsidP="00030AEE">
            <w:pPr>
              <w:pStyle w:val="NoSpacing"/>
              <w:spacing w:line="360" w:lineRule="auto"/>
              <w:rPr>
                <w:b/>
                <w:bCs/>
                <w:sz w:val="20"/>
              </w:rPr>
            </w:pPr>
            <w:r w:rsidRPr="00030AEE">
              <w:rPr>
                <w:b/>
                <w:bCs/>
                <w:sz w:val="20"/>
              </w:rPr>
              <w:t>Task</w:t>
            </w:r>
          </w:p>
        </w:tc>
        <w:tc>
          <w:tcPr>
            <w:tcW w:w="1304" w:type="dxa"/>
            <w:shd w:val="clear" w:color="auto" w:fill="auto"/>
          </w:tcPr>
          <w:p w14:paraId="58C0ADEF" w14:textId="3122BF69" w:rsidR="001F0744" w:rsidRPr="00030AEE" w:rsidRDefault="001F0744" w:rsidP="00030AEE">
            <w:pPr>
              <w:pStyle w:val="NoSpacing"/>
              <w:spacing w:line="360" w:lineRule="auto"/>
              <w:rPr>
                <w:b/>
                <w:bCs/>
                <w:sz w:val="20"/>
              </w:rPr>
            </w:pPr>
            <w:r w:rsidRPr="00030AEE">
              <w:rPr>
                <w:b/>
                <w:bCs/>
                <w:sz w:val="20"/>
              </w:rPr>
              <w:t>Complexity</w:t>
            </w:r>
          </w:p>
        </w:tc>
        <w:tc>
          <w:tcPr>
            <w:tcW w:w="1642" w:type="dxa"/>
            <w:shd w:val="clear" w:color="auto" w:fill="auto"/>
          </w:tcPr>
          <w:p w14:paraId="72DD932C" w14:textId="01AE2315" w:rsidR="001F0744" w:rsidRPr="00030AEE" w:rsidRDefault="001F0744" w:rsidP="00030AEE">
            <w:pPr>
              <w:pStyle w:val="NoSpacing"/>
              <w:spacing w:line="360" w:lineRule="auto"/>
              <w:rPr>
                <w:b/>
                <w:bCs/>
                <w:sz w:val="20"/>
              </w:rPr>
            </w:pPr>
            <w:r w:rsidRPr="00030AEE">
              <w:rPr>
                <w:b/>
                <w:bCs/>
                <w:sz w:val="20"/>
              </w:rPr>
              <w:t>Experience Level</w:t>
            </w:r>
          </w:p>
        </w:tc>
        <w:tc>
          <w:tcPr>
            <w:tcW w:w="1642" w:type="dxa"/>
            <w:shd w:val="clear" w:color="auto" w:fill="auto"/>
          </w:tcPr>
          <w:p w14:paraId="3963E7A9" w14:textId="3B7E9F53" w:rsidR="001F0744" w:rsidRPr="00030AEE" w:rsidRDefault="001F0744" w:rsidP="00030AEE">
            <w:pPr>
              <w:pStyle w:val="NoSpacing"/>
              <w:spacing w:line="360" w:lineRule="auto"/>
              <w:rPr>
                <w:b/>
                <w:bCs/>
                <w:sz w:val="20"/>
              </w:rPr>
            </w:pPr>
            <w:r w:rsidRPr="00030AEE">
              <w:rPr>
                <w:b/>
                <w:bCs/>
                <w:sz w:val="20"/>
              </w:rPr>
              <w:t>Time Estimation</w:t>
            </w:r>
          </w:p>
        </w:tc>
        <w:tc>
          <w:tcPr>
            <w:tcW w:w="2263" w:type="dxa"/>
            <w:shd w:val="clear" w:color="auto" w:fill="auto"/>
          </w:tcPr>
          <w:p w14:paraId="48BB0ECB" w14:textId="299EAE00" w:rsidR="001F0744" w:rsidRPr="00030AEE" w:rsidRDefault="001F0744" w:rsidP="00030AEE">
            <w:pPr>
              <w:pStyle w:val="NoSpacing"/>
              <w:spacing w:line="360" w:lineRule="auto"/>
              <w:rPr>
                <w:b/>
                <w:bCs/>
                <w:sz w:val="20"/>
              </w:rPr>
            </w:pPr>
            <w:r w:rsidRPr="00030AEE">
              <w:rPr>
                <w:b/>
                <w:bCs/>
                <w:sz w:val="20"/>
              </w:rPr>
              <w:t>Actual Time</w:t>
            </w:r>
          </w:p>
        </w:tc>
      </w:tr>
      <w:tr w:rsidR="00030AEE" w:rsidRPr="00030AEE" w14:paraId="35422612" w14:textId="77777777" w:rsidTr="00030AEE">
        <w:tc>
          <w:tcPr>
            <w:tcW w:w="3038" w:type="dxa"/>
            <w:shd w:val="clear" w:color="auto" w:fill="auto"/>
          </w:tcPr>
          <w:p w14:paraId="16A81B3A" w14:textId="41FF8618" w:rsidR="001F0744" w:rsidRPr="00030AEE" w:rsidRDefault="001F0744" w:rsidP="00030AEE">
            <w:pPr>
              <w:pStyle w:val="NoSpacing"/>
              <w:spacing w:line="360" w:lineRule="auto"/>
              <w:rPr>
                <w:sz w:val="20"/>
              </w:rPr>
            </w:pPr>
            <w:r w:rsidRPr="00030AEE">
              <w:rPr>
                <w:sz w:val="20"/>
              </w:rPr>
              <w:t>Provision Virtual Machine’s</w:t>
            </w:r>
          </w:p>
        </w:tc>
        <w:tc>
          <w:tcPr>
            <w:tcW w:w="1304" w:type="dxa"/>
            <w:shd w:val="clear" w:color="auto" w:fill="auto"/>
          </w:tcPr>
          <w:p w14:paraId="4A293B30" w14:textId="504F123B" w:rsidR="001F0744" w:rsidRPr="00030AEE" w:rsidRDefault="001F0744" w:rsidP="00030AEE">
            <w:pPr>
              <w:pStyle w:val="NoSpacing"/>
              <w:spacing w:line="360" w:lineRule="auto"/>
              <w:rPr>
                <w:sz w:val="20"/>
              </w:rPr>
            </w:pPr>
            <w:r w:rsidRPr="00030AEE">
              <w:rPr>
                <w:sz w:val="20"/>
              </w:rPr>
              <w:t>2</w:t>
            </w:r>
          </w:p>
        </w:tc>
        <w:tc>
          <w:tcPr>
            <w:tcW w:w="1642" w:type="dxa"/>
            <w:shd w:val="clear" w:color="auto" w:fill="auto"/>
          </w:tcPr>
          <w:p w14:paraId="2AD08657" w14:textId="047B4CF6" w:rsidR="001F0744" w:rsidRPr="00030AEE" w:rsidRDefault="001F0744" w:rsidP="00030AEE">
            <w:pPr>
              <w:pStyle w:val="NoSpacing"/>
              <w:spacing w:line="360" w:lineRule="auto"/>
              <w:rPr>
                <w:sz w:val="20"/>
              </w:rPr>
            </w:pPr>
            <w:r w:rsidRPr="00030AEE">
              <w:rPr>
                <w:sz w:val="20"/>
              </w:rPr>
              <w:t>0</w:t>
            </w:r>
          </w:p>
        </w:tc>
        <w:tc>
          <w:tcPr>
            <w:tcW w:w="1642" w:type="dxa"/>
            <w:shd w:val="clear" w:color="auto" w:fill="auto"/>
          </w:tcPr>
          <w:p w14:paraId="1CBE92A5" w14:textId="1E610042" w:rsidR="001F0744" w:rsidRPr="00030AEE" w:rsidRDefault="001F0744" w:rsidP="00030AEE">
            <w:pPr>
              <w:pStyle w:val="NoSpacing"/>
              <w:spacing w:line="360" w:lineRule="auto"/>
              <w:rPr>
                <w:sz w:val="20"/>
              </w:rPr>
            </w:pPr>
            <w:r w:rsidRPr="00030AEE">
              <w:rPr>
                <w:sz w:val="20"/>
              </w:rPr>
              <w:t>120</w:t>
            </w:r>
          </w:p>
        </w:tc>
        <w:tc>
          <w:tcPr>
            <w:tcW w:w="2263" w:type="dxa"/>
            <w:shd w:val="clear" w:color="auto" w:fill="auto"/>
          </w:tcPr>
          <w:p w14:paraId="560C9204" w14:textId="5593E08A" w:rsidR="001F0744" w:rsidRPr="00030AEE" w:rsidRDefault="00453E7E" w:rsidP="00030AEE">
            <w:pPr>
              <w:pStyle w:val="NoSpacing"/>
              <w:spacing w:line="360" w:lineRule="auto"/>
              <w:rPr>
                <w:sz w:val="20"/>
              </w:rPr>
            </w:pPr>
            <w:r>
              <w:rPr>
                <w:sz w:val="20"/>
              </w:rPr>
              <w:t>120</w:t>
            </w:r>
          </w:p>
        </w:tc>
      </w:tr>
      <w:tr w:rsidR="00030AEE" w:rsidRPr="00030AEE" w14:paraId="57C1B8B1" w14:textId="77777777" w:rsidTr="00030AEE">
        <w:tc>
          <w:tcPr>
            <w:tcW w:w="3038" w:type="dxa"/>
            <w:shd w:val="clear" w:color="auto" w:fill="auto"/>
          </w:tcPr>
          <w:p w14:paraId="45BB60AC" w14:textId="59036061" w:rsidR="001F0744" w:rsidRPr="00030AEE" w:rsidRDefault="001F0744" w:rsidP="00030AEE">
            <w:pPr>
              <w:pStyle w:val="NoSpacing"/>
              <w:spacing w:line="360" w:lineRule="auto"/>
              <w:rPr>
                <w:sz w:val="20"/>
              </w:rPr>
            </w:pPr>
            <w:r w:rsidRPr="00030AEE">
              <w:rPr>
                <w:sz w:val="20"/>
              </w:rPr>
              <w:t>Set up Raspberry Pi</w:t>
            </w:r>
          </w:p>
        </w:tc>
        <w:tc>
          <w:tcPr>
            <w:tcW w:w="1304" w:type="dxa"/>
            <w:shd w:val="clear" w:color="auto" w:fill="auto"/>
          </w:tcPr>
          <w:p w14:paraId="4078820C" w14:textId="719545D9" w:rsidR="001F0744" w:rsidRPr="00030AEE" w:rsidRDefault="001F0744" w:rsidP="00030AEE">
            <w:pPr>
              <w:pStyle w:val="NoSpacing"/>
              <w:spacing w:line="360" w:lineRule="auto"/>
              <w:rPr>
                <w:sz w:val="20"/>
              </w:rPr>
            </w:pPr>
            <w:r w:rsidRPr="00030AEE">
              <w:rPr>
                <w:sz w:val="20"/>
              </w:rPr>
              <w:t>2</w:t>
            </w:r>
          </w:p>
        </w:tc>
        <w:tc>
          <w:tcPr>
            <w:tcW w:w="1642" w:type="dxa"/>
            <w:shd w:val="clear" w:color="auto" w:fill="auto"/>
          </w:tcPr>
          <w:p w14:paraId="6A21DED9" w14:textId="06A58328" w:rsidR="001F0744" w:rsidRPr="00030AEE" w:rsidRDefault="001F0744" w:rsidP="00030AEE">
            <w:pPr>
              <w:pStyle w:val="NoSpacing"/>
              <w:spacing w:line="360" w:lineRule="auto"/>
              <w:rPr>
                <w:sz w:val="20"/>
              </w:rPr>
            </w:pPr>
            <w:r w:rsidRPr="00030AEE">
              <w:rPr>
                <w:sz w:val="20"/>
              </w:rPr>
              <w:t>0</w:t>
            </w:r>
          </w:p>
        </w:tc>
        <w:tc>
          <w:tcPr>
            <w:tcW w:w="1642" w:type="dxa"/>
            <w:shd w:val="clear" w:color="auto" w:fill="auto"/>
          </w:tcPr>
          <w:p w14:paraId="306F1887" w14:textId="1932A892" w:rsidR="001F0744" w:rsidRPr="00030AEE" w:rsidRDefault="001F0744" w:rsidP="00030AEE">
            <w:pPr>
              <w:pStyle w:val="NoSpacing"/>
              <w:spacing w:line="360" w:lineRule="auto"/>
              <w:rPr>
                <w:sz w:val="20"/>
              </w:rPr>
            </w:pPr>
            <w:r w:rsidRPr="00030AEE">
              <w:rPr>
                <w:sz w:val="20"/>
              </w:rPr>
              <w:t>120</w:t>
            </w:r>
          </w:p>
        </w:tc>
        <w:tc>
          <w:tcPr>
            <w:tcW w:w="2263" w:type="dxa"/>
            <w:shd w:val="clear" w:color="auto" w:fill="auto"/>
          </w:tcPr>
          <w:p w14:paraId="310CC9E3" w14:textId="45C59DEB" w:rsidR="001F0744" w:rsidRPr="00030AEE" w:rsidRDefault="00453E7E" w:rsidP="00030AEE">
            <w:pPr>
              <w:pStyle w:val="NoSpacing"/>
              <w:spacing w:line="360" w:lineRule="auto"/>
              <w:rPr>
                <w:sz w:val="20"/>
              </w:rPr>
            </w:pPr>
            <w:r>
              <w:rPr>
                <w:sz w:val="20"/>
              </w:rPr>
              <w:t>120</w:t>
            </w:r>
          </w:p>
        </w:tc>
      </w:tr>
      <w:tr w:rsidR="00030AEE" w:rsidRPr="00030AEE" w14:paraId="6C0A832E" w14:textId="77777777" w:rsidTr="00030AEE">
        <w:tc>
          <w:tcPr>
            <w:tcW w:w="3038" w:type="dxa"/>
            <w:shd w:val="clear" w:color="auto" w:fill="auto"/>
          </w:tcPr>
          <w:p w14:paraId="3DD743E7" w14:textId="2FE79C35" w:rsidR="001F0744" w:rsidRPr="00030AEE" w:rsidRDefault="001F0744" w:rsidP="00030AEE">
            <w:pPr>
              <w:pStyle w:val="NoSpacing"/>
              <w:spacing w:line="360" w:lineRule="auto"/>
              <w:rPr>
                <w:sz w:val="20"/>
              </w:rPr>
            </w:pPr>
            <w:r w:rsidRPr="00030AEE">
              <w:rPr>
                <w:sz w:val="20"/>
              </w:rPr>
              <w:t>Set up SSH keys for VM’s</w:t>
            </w:r>
          </w:p>
        </w:tc>
        <w:tc>
          <w:tcPr>
            <w:tcW w:w="1304" w:type="dxa"/>
            <w:shd w:val="clear" w:color="auto" w:fill="auto"/>
          </w:tcPr>
          <w:p w14:paraId="0654DA73" w14:textId="63607A76" w:rsidR="001F0744" w:rsidRPr="00030AEE" w:rsidRDefault="001F0744" w:rsidP="00030AEE">
            <w:pPr>
              <w:pStyle w:val="NoSpacing"/>
              <w:spacing w:line="360" w:lineRule="auto"/>
              <w:rPr>
                <w:sz w:val="20"/>
              </w:rPr>
            </w:pPr>
            <w:r w:rsidRPr="00030AEE">
              <w:rPr>
                <w:sz w:val="20"/>
              </w:rPr>
              <w:t>2</w:t>
            </w:r>
          </w:p>
        </w:tc>
        <w:tc>
          <w:tcPr>
            <w:tcW w:w="1642" w:type="dxa"/>
            <w:shd w:val="clear" w:color="auto" w:fill="auto"/>
          </w:tcPr>
          <w:p w14:paraId="004D25FA" w14:textId="0746FF93" w:rsidR="001F0744" w:rsidRPr="00030AEE" w:rsidRDefault="001F0744" w:rsidP="00030AEE">
            <w:pPr>
              <w:pStyle w:val="NoSpacing"/>
              <w:spacing w:line="360" w:lineRule="auto"/>
              <w:rPr>
                <w:sz w:val="20"/>
              </w:rPr>
            </w:pPr>
            <w:r w:rsidRPr="00030AEE">
              <w:rPr>
                <w:sz w:val="20"/>
              </w:rPr>
              <w:t>3</w:t>
            </w:r>
          </w:p>
        </w:tc>
        <w:tc>
          <w:tcPr>
            <w:tcW w:w="1642" w:type="dxa"/>
            <w:shd w:val="clear" w:color="auto" w:fill="auto"/>
          </w:tcPr>
          <w:p w14:paraId="2AB6A424" w14:textId="014C6833" w:rsidR="001F0744" w:rsidRPr="00030AEE" w:rsidRDefault="001F0744" w:rsidP="00030AEE">
            <w:pPr>
              <w:pStyle w:val="NoSpacing"/>
              <w:spacing w:line="360" w:lineRule="auto"/>
              <w:rPr>
                <w:sz w:val="20"/>
              </w:rPr>
            </w:pPr>
            <w:r w:rsidRPr="00030AEE">
              <w:rPr>
                <w:sz w:val="20"/>
              </w:rPr>
              <w:t>60</w:t>
            </w:r>
          </w:p>
        </w:tc>
        <w:tc>
          <w:tcPr>
            <w:tcW w:w="2263" w:type="dxa"/>
            <w:shd w:val="clear" w:color="auto" w:fill="auto"/>
          </w:tcPr>
          <w:p w14:paraId="3BC3B506" w14:textId="6E7E5726" w:rsidR="001F0744" w:rsidRPr="00030AEE" w:rsidRDefault="00453E7E" w:rsidP="00030AEE">
            <w:pPr>
              <w:pStyle w:val="NoSpacing"/>
              <w:spacing w:line="360" w:lineRule="auto"/>
              <w:rPr>
                <w:sz w:val="20"/>
              </w:rPr>
            </w:pPr>
            <w:r>
              <w:rPr>
                <w:sz w:val="20"/>
              </w:rPr>
              <w:t>60</w:t>
            </w:r>
          </w:p>
        </w:tc>
      </w:tr>
      <w:tr w:rsidR="00030AEE" w:rsidRPr="00030AEE" w14:paraId="5FCFC3D2" w14:textId="77777777" w:rsidTr="00030AEE">
        <w:tc>
          <w:tcPr>
            <w:tcW w:w="3038" w:type="dxa"/>
            <w:shd w:val="clear" w:color="auto" w:fill="auto"/>
          </w:tcPr>
          <w:p w14:paraId="6A575C4B" w14:textId="0AA33E1B" w:rsidR="001F0744" w:rsidRPr="00030AEE" w:rsidRDefault="001F0744" w:rsidP="00030AEE">
            <w:pPr>
              <w:pStyle w:val="NoSpacing"/>
              <w:spacing w:line="360" w:lineRule="auto"/>
              <w:rPr>
                <w:sz w:val="20"/>
              </w:rPr>
            </w:pPr>
            <w:r w:rsidRPr="00030AEE">
              <w:rPr>
                <w:sz w:val="20"/>
              </w:rPr>
              <w:t>Set up SSH keys for Raspberry Pi</w:t>
            </w:r>
          </w:p>
        </w:tc>
        <w:tc>
          <w:tcPr>
            <w:tcW w:w="1304" w:type="dxa"/>
            <w:shd w:val="clear" w:color="auto" w:fill="auto"/>
          </w:tcPr>
          <w:p w14:paraId="347C8855" w14:textId="783F3470" w:rsidR="001F0744" w:rsidRPr="00030AEE" w:rsidRDefault="00026A8A" w:rsidP="00030AEE">
            <w:pPr>
              <w:pStyle w:val="NoSpacing"/>
              <w:spacing w:line="360" w:lineRule="auto"/>
              <w:rPr>
                <w:sz w:val="20"/>
              </w:rPr>
            </w:pPr>
            <w:r w:rsidRPr="00030AEE">
              <w:rPr>
                <w:sz w:val="20"/>
              </w:rPr>
              <w:t>2</w:t>
            </w:r>
          </w:p>
        </w:tc>
        <w:tc>
          <w:tcPr>
            <w:tcW w:w="1642" w:type="dxa"/>
            <w:shd w:val="clear" w:color="auto" w:fill="auto"/>
          </w:tcPr>
          <w:p w14:paraId="2886EB9D" w14:textId="2BCBA420" w:rsidR="001F0744" w:rsidRPr="00030AEE" w:rsidRDefault="00026A8A" w:rsidP="00030AEE">
            <w:pPr>
              <w:pStyle w:val="NoSpacing"/>
              <w:spacing w:line="360" w:lineRule="auto"/>
              <w:rPr>
                <w:sz w:val="20"/>
              </w:rPr>
            </w:pPr>
            <w:r w:rsidRPr="00030AEE">
              <w:rPr>
                <w:sz w:val="20"/>
              </w:rPr>
              <w:t>3</w:t>
            </w:r>
          </w:p>
        </w:tc>
        <w:tc>
          <w:tcPr>
            <w:tcW w:w="1642" w:type="dxa"/>
            <w:shd w:val="clear" w:color="auto" w:fill="auto"/>
          </w:tcPr>
          <w:p w14:paraId="5B09AB7E" w14:textId="2356FA6D" w:rsidR="001F0744" w:rsidRPr="00030AEE" w:rsidRDefault="00026A8A" w:rsidP="00030AEE">
            <w:pPr>
              <w:pStyle w:val="NoSpacing"/>
              <w:spacing w:line="360" w:lineRule="auto"/>
              <w:rPr>
                <w:sz w:val="20"/>
              </w:rPr>
            </w:pPr>
            <w:r w:rsidRPr="00030AEE">
              <w:rPr>
                <w:sz w:val="20"/>
              </w:rPr>
              <w:t>60</w:t>
            </w:r>
          </w:p>
        </w:tc>
        <w:tc>
          <w:tcPr>
            <w:tcW w:w="2263" w:type="dxa"/>
            <w:shd w:val="clear" w:color="auto" w:fill="auto"/>
          </w:tcPr>
          <w:p w14:paraId="1D04E93A" w14:textId="251BF538" w:rsidR="001F0744" w:rsidRPr="00030AEE" w:rsidRDefault="00453E7E" w:rsidP="00030AEE">
            <w:pPr>
              <w:pStyle w:val="NoSpacing"/>
              <w:spacing w:line="360" w:lineRule="auto"/>
              <w:rPr>
                <w:sz w:val="20"/>
              </w:rPr>
            </w:pPr>
            <w:r>
              <w:rPr>
                <w:sz w:val="20"/>
              </w:rPr>
              <w:t>30</w:t>
            </w:r>
          </w:p>
        </w:tc>
      </w:tr>
      <w:tr w:rsidR="00030AEE" w:rsidRPr="00030AEE" w14:paraId="5B360C0A" w14:textId="77777777" w:rsidTr="00030AEE">
        <w:tc>
          <w:tcPr>
            <w:tcW w:w="3038" w:type="dxa"/>
            <w:shd w:val="clear" w:color="auto" w:fill="auto"/>
          </w:tcPr>
          <w:p w14:paraId="40984035" w14:textId="0E9408FB" w:rsidR="001F0744" w:rsidRPr="00030AEE" w:rsidRDefault="00026A8A" w:rsidP="00030AEE">
            <w:pPr>
              <w:pStyle w:val="NoSpacing"/>
              <w:spacing w:line="360" w:lineRule="auto"/>
              <w:rPr>
                <w:sz w:val="20"/>
              </w:rPr>
            </w:pPr>
            <w:r w:rsidRPr="00030AEE">
              <w:rPr>
                <w:sz w:val="20"/>
              </w:rPr>
              <w:t>Git set up with SSH</w:t>
            </w:r>
          </w:p>
        </w:tc>
        <w:tc>
          <w:tcPr>
            <w:tcW w:w="1304" w:type="dxa"/>
            <w:shd w:val="clear" w:color="auto" w:fill="auto"/>
          </w:tcPr>
          <w:p w14:paraId="2BE400D4" w14:textId="602932AA" w:rsidR="001F0744" w:rsidRPr="00030AEE" w:rsidRDefault="00026A8A" w:rsidP="00030AEE">
            <w:pPr>
              <w:pStyle w:val="NoSpacing"/>
              <w:spacing w:line="360" w:lineRule="auto"/>
              <w:rPr>
                <w:sz w:val="20"/>
              </w:rPr>
            </w:pPr>
            <w:r w:rsidRPr="00030AEE">
              <w:rPr>
                <w:sz w:val="20"/>
              </w:rPr>
              <w:t>1</w:t>
            </w:r>
          </w:p>
        </w:tc>
        <w:tc>
          <w:tcPr>
            <w:tcW w:w="1642" w:type="dxa"/>
            <w:shd w:val="clear" w:color="auto" w:fill="auto"/>
          </w:tcPr>
          <w:p w14:paraId="65009B1B" w14:textId="2789876A" w:rsidR="001F0744" w:rsidRPr="00030AEE" w:rsidRDefault="00026A8A" w:rsidP="00030AEE">
            <w:pPr>
              <w:pStyle w:val="NoSpacing"/>
              <w:spacing w:line="360" w:lineRule="auto"/>
              <w:rPr>
                <w:sz w:val="20"/>
              </w:rPr>
            </w:pPr>
            <w:r w:rsidRPr="00030AEE">
              <w:rPr>
                <w:sz w:val="20"/>
              </w:rPr>
              <w:t>5</w:t>
            </w:r>
          </w:p>
        </w:tc>
        <w:tc>
          <w:tcPr>
            <w:tcW w:w="1642" w:type="dxa"/>
            <w:shd w:val="clear" w:color="auto" w:fill="auto"/>
          </w:tcPr>
          <w:p w14:paraId="634B4FB2" w14:textId="02B14EAF" w:rsidR="001F0744" w:rsidRPr="00030AEE" w:rsidRDefault="00026A8A" w:rsidP="00030AEE">
            <w:pPr>
              <w:pStyle w:val="NoSpacing"/>
              <w:spacing w:line="360" w:lineRule="auto"/>
              <w:rPr>
                <w:sz w:val="20"/>
              </w:rPr>
            </w:pPr>
            <w:r w:rsidRPr="00030AEE">
              <w:rPr>
                <w:sz w:val="20"/>
              </w:rPr>
              <w:t>30</w:t>
            </w:r>
          </w:p>
        </w:tc>
        <w:tc>
          <w:tcPr>
            <w:tcW w:w="2263" w:type="dxa"/>
            <w:shd w:val="clear" w:color="auto" w:fill="auto"/>
          </w:tcPr>
          <w:p w14:paraId="5B3D474A" w14:textId="2A2187C4" w:rsidR="001F0744" w:rsidRPr="00030AEE" w:rsidRDefault="00453E7E" w:rsidP="00030AEE">
            <w:pPr>
              <w:pStyle w:val="NoSpacing"/>
              <w:spacing w:line="360" w:lineRule="auto"/>
              <w:rPr>
                <w:sz w:val="20"/>
              </w:rPr>
            </w:pPr>
            <w:r>
              <w:rPr>
                <w:sz w:val="20"/>
              </w:rPr>
              <w:t>30</w:t>
            </w:r>
          </w:p>
        </w:tc>
      </w:tr>
      <w:tr w:rsidR="00030AEE" w:rsidRPr="00030AEE" w14:paraId="18806166" w14:textId="77777777" w:rsidTr="00030AEE">
        <w:tc>
          <w:tcPr>
            <w:tcW w:w="3038" w:type="dxa"/>
            <w:shd w:val="clear" w:color="auto" w:fill="auto"/>
          </w:tcPr>
          <w:p w14:paraId="6ABA9F69" w14:textId="6B72D36A" w:rsidR="00026A8A" w:rsidRPr="00030AEE" w:rsidRDefault="00026A8A" w:rsidP="00030AEE">
            <w:pPr>
              <w:pStyle w:val="NoSpacing"/>
              <w:spacing w:line="360" w:lineRule="auto"/>
              <w:rPr>
                <w:sz w:val="20"/>
              </w:rPr>
            </w:pPr>
            <w:r w:rsidRPr="00030AEE">
              <w:rPr>
                <w:sz w:val="20"/>
              </w:rPr>
              <w:t>Virtual environment setup</w:t>
            </w:r>
          </w:p>
        </w:tc>
        <w:tc>
          <w:tcPr>
            <w:tcW w:w="1304" w:type="dxa"/>
            <w:shd w:val="clear" w:color="auto" w:fill="auto"/>
          </w:tcPr>
          <w:p w14:paraId="14826905" w14:textId="2F257EC6" w:rsidR="00026A8A" w:rsidRPr="00030AEE" w:rsidRDefault="00026A8A" w:rsidP="00030AEE">
            <w:pPr>
              <w:pStyle w:val="NoSpacing"/>
              <w:spacing w:line="360" w:lineRule="auto"/>
              <w:rPr>
                <w:sz w:val="20"/>
              </w:rPr>
            </w:pPr>
            <w:r w:rsidRPr="00030AEE">
              <w:rPr>
                <w:sz w:val="20"/>
              </w:rPr>
              <w:t>1</w:t>
            </w:r>
          </w:p>
        </w:tc>
        <w:tc>
          <w:tcPr>
            <w:tcW w:w="1642" w:type="dxa"/>
            <w:shd w:val="clear" w:color="auto" w:fill="auto"/>
          </w:tcPr>
          <w:p w14:paraId="6A03B18A" w14:textId="4C7D2FBF" w:rsidR="00026A8A" w:rsidRPr="00030AEE" w:rsidRDefault="00026A8A" w:rsidP="00030AEE">
            <w:pPr>
              <w:pStyle w:val="NoSpacing"/>
              <w:spacing w:line="360" w:lineRule="auto"/>
              <w:rPr>
                <w:sz w:val="20"/>
              </w:rPr>
            </w:pPr>
            <w:r w:rsidRPr="00030AEE">
              <w:rPr>
                <w:sz w:val="20"/>
              </w:rPr>
              <w:t>5</w:t>
            </w:r>
          </w:p>
        </w:tc>
        <w:tc>
          <w:tcPr>
            <w:tcW w:w="1642" w:type="dxa"/>
            <w:shd w:val="clear" w:color="auto" w:fill="auto"/>
          </w:tcPr>
          <w:p w14:paraId="2ABEFB56" w14:textId="2B41C871" w:rsidR="00026A8A" w:rsidRPr="00030AEE" w:rsidRDefault="00026A8A" w:rsidP="00030AEE">
            <w:pPr>
              <w:pStyle w:val="NoSpacing"/>
              <w:spacing w:line="360" w:lineRule="auto"/>
              <w:rPr>
                <w:sz w:val="20"/>
              </w:rPr>
            </w:pPr>
            <w:r w:rsidRPr="00030AEE">
              <w:rPr>
                <w:sz w:val="20"/>
              </w:rPr>
              <w:t>30</w:t>
            </w:r>
          </w:p>
        </w:tc>
        <w:tc>
          <w:tcPr>
            <w:tcW w:w="2263" w:type="dxa"/>
            <w:shd w:val="clear" w:color="auto" w:fill="auto"/>
          </w:tcPr>
          <w:p w14:paraId="7BBCE3E9" w14:textId="49D3C2F2" w:rsidR="00026A8A" w:rsidRPr="00030AEE" w:rsidRDefault="00453E7E" w:rsidP="00030AEE">
            <w:pPr>
              <w:pStyle w:val="NoSpacing"/>
              <w:spacing w:line="360" w:lineRule="auto"/>
              <w:rPr>
                <w:sz w:val="20"/>
              </w:rPr>
            </w:pPr>
            <w:r>
              <w:rPr>
                <w:sz w:val="20"/>
              </w:rPr>
              <w:t>30</w:t>
            </w:r>
          </w:p>
        </w:tc>
      </w:tr>
      <w:tr w:rsidR="00030AEE" w:rsidRPr="00030AEE" w14:paraId="62C12B6C" w14:textId="77777777" w:rsidTr="00030AEE">
        <w:tc>
          <w:tcPr>
            <w:tcW w:w="3038" w:type="dxa"/>
            <w:shd w:val="clear" w:color="auto" w:fill="auto"/>
          </w:tcPr>
          <w:p w14:paraId="00C040A2" w14:textId="6CD6B2AD" w:rsidR="001F0744" w:rsidRPr="00030AEE" w:rsidRDefault="00026A8A" w:rsidP="00030AEE">
            <w:pPr>
              <w:pStyle w:val="NoSpacing"/>
              <w:spacing w:line="360" w:lineRule="auto"/>
              <w:rPr>
                <w:sz w:val="20"/>
              </w:rPr>
            </w:pPr>
            <w:r w:rsidRPr="00030AEE">
              <w:rPr>
                <w:sz w:val="20"/>
              </w:rPr>
              <w:t>Flask project structure setup</w:t>
            </w:r>
          </w:p>
        </w:tc>
        <w:tc>
          <w:tcPr>
            <w:tcW w:w="1304" w:type="dxa"/>
            <w:shd w:val="clear" w:color="auto" w:fill="auto"/>
          </w:tcPr>
          <w:p w14:paraId="6A7C3EF8" w14:textId="0391763C" w:rsidR="001F0744" w:rsidRPr="00030AEE" w:rsidRDefault="00026A8A" w:rsidP="00030AEE">
            <w:pPr>
              <w:pStyle w:val="NoSpacing"/>
              <w:spacing w:line="360" w:lineRule="auto"/>
              <w:rPr>
                <w:sz w:val="20"/>
              </w:rPr>
            </w:pPr>
            <w:r w:rsidRPr="00030AEE">
              <w:rPr>
                <w:sz w:val="20"/>
              </w:rPr>
              <w:t>2</w:t>
            </w:r>
          </w:p>
        </w:tc>
        <w:tc>
          <w:tcPr>
            <w:tcW w:w="1642" w:type="dxa"/>
            <w:shd w:val="clear" w:color="auto" w:fill="auto"/>
          </w:tcPr>
          <w:p w14:paraId="3B88B22C" w14:textId="7E71981C" w:rsidR="001F0744" w:rsidRPr="00030AEE" w:rsidRDefault="00026A8A" w:rsidP="00030AEE">
            <w:pPr>
              <w:pStyle w:val="NoSpacing"/>
              <w:spacing w:line="360" w:lineRule="auto"/>
              <w:rPr>
                <w:sz w:val="20"/>
              </w:rPr>
            </w:pPr>
            <w:r w:rsidRPr="00030AEE">
              <w:rPr>
                <w:sz w:val="20"/>
              </w:rPr>
              <w:t>3</w:t>
            </w:r>
          </w:p>
        </w:tc>
        <w:tc>
          <w:tcPr>
            <w:tcW w:w="1642" w:type="dxa"/>
            <w:shd w:val="clear" w:color="auto" w:fill="auto"/>
          </w:tcPr>
          <w:p w14:paraId="06280D84" w14:textId="6A32AFE4" w:rsidR="001F0744" w:rsidRPr="00030AEE" w:rsidRDefault="00026A8A" w:rsidP="00030AEE">
            <w:pPr>
              <w:pStyle w:val="NoSpacing"/>
              <w:spacing w:line="360" w:lineRule="auto"/>
              <w:rPr>
                <w:sz w:val="20"/>
              </w:rPr>
            </w:pPr>
            <w:r w:rsidRPr="00030AEE">
              <w:rPr>
                <w:sz w:val="20"/>
              </w:rPr>
              <w:t>120</w:t>
            </w:r>
          </w:p>
        </w:tc>
        <w:tc>
          <w:tcPr>
            <w:tcW w:w="2263" w:type="dxa"/>
            <w:shd w:val="clear" w:color="auto" w:fill="auto"/>
          </w:tcPr>
          <w:p w14:paraId="499B3806" w14:textId="19F50F3F" w:rsidR="001F0744" w:rsidRPr="00030AEE" w:rsidRDefault="00453E7E" w:rsidP="00030AEE">
            <w:pPr>
              <w:pStyle w:val="NoSpacing"/>
              <w:spacing w:line="360" w:lineRule="auto"/>
              <w:rPr>
                <w:sz w:val="20"/>
              </w:rPr>
            </w:pPr>
            <w:r>
              <w:rPr>
                <w:sz w:val="20"/>
              </w:rPr>
              <w:t>180</w:t>
            </w:r>
          </w:p>
        </w:tc>
      </w:tr>
      <w:tr w:rsidR="00030AEE" w:rsidRPr="00030AEE" w14:paraId="0E823D5E" w14:textId="77777777" w:rsidTr="00030AEE">
        <w:tc>
          <w:tcPr>
            <w:tcW w:w="3038" w:type="dxa"/>
            <w:shd w:val="clear" w:color="auto" w:fill="auto"/>
          </w:tcPr>
          <w:p w14:paraId="127519F5" w14:textId="03806824" w:rsidR="00026A8A" w:rsidRPr="00030AEE" w:rsidRDefault="00026A8A" w:rsidP="00030AEE">
            <w:pPr>
              <w:pStyle w:val="NoSpacing"/>
              <w:spacing w:line="360" w:lineRule="auto"/>
              <w:rPr>
                <w:sz w:val="20"/>
              </w:rPr>
            </w:pPr>
            <w:r w:rsidRPr="00030AEE">
              <w:rPr>
                <w:sz w:val="20"/>
              </w:rPr>
              <w:t>DB Setup (SQLite)</w:t>
            </w:r>
          </w:p>
        </w:tc>
        <w:tc>
          <w:tcPr>
            <w:tcW w:w="1304" w:type="dxa"/>
            <w:shd w:val="clear" w:color="auto" w:fill="auto"/>
          </w:tcPr>
          <w:p w14:paraId="31718746" w14:textId="7027CC9F" w:rsidR="00026A8A" w:rsidRPr="00030AEE" w:rsidRDefault="00026A8A" w:rsidP="00030AEE">
            <w:pPr>
              <w:pStyle w:val="NoSpacing"/>
              <w:spacing w:line="360" w:lineRule="auto"/>
              <w:rPr>
                <w:sz w:val="20"/>
              </w:rPr>
            </w:pPr>
            <w:r w:rsidRPr="00030AEE">
              <w:rPr>
                <w:sz w:val="20"/>
              </w:rPr>
              <w:t>3</w:t>
            </w:r>
          </w:p>
        </w:tc>
        <w:tc>
          <w:tcPr>
            <w:tcW w:w="1642" w:type="dxa"/>
            <w:shd w:val="clear" w:color="auto" w:fill="auto"/>
          </w:tcPr>
          <w:p w14:paraId="6B5F55E7" w14:textId="41E1DBA9" w:rsidR="00026A8A" w:rsidRPr="00030AEE" w:rsidRDefault="00026A8A" w:rsidP="00030AEE">
            <w:pPr>
              <w:pStyle w:val="NoSpacing"/>
              <w:spacing w:line="360" w:lineRule="auto"/>
              <w:rPr>
                <w:sz w:val="20"/>
              </w:rPr>
            </w:pPr>
            <w:r w:rsidRPr="00030AEE">
              <w:rPr>
                <w:sz w:val="20"/>
              </w:rPr>
              <w:t>3</w:t>
            </w:r>
          </w:p>
        </w:tc>
        <w:tc>
          <w:tcPr>
            <w:tcW w:w="1642" w:type="dxa"/>
            <w:shd w:val="clear" w:color="auto" w:fill="auto"/>
          </w:tcPr>
          <w:p w14:paraId="436F7814" w14:textId="162FAFF4" w:rsidR="00026A8A" w:rsidRPr="00030AEE" w:rsidRDefault="00026A8A" w:rsidP="00030AEE">
            <w:pPr>
              <w:pStyle w:val="NoSpacing"/>
              <w:spacing w:line="360" w:lineRule="auto"/>
              <w:rPr>
                <w:sz w:val="20"/>
              </w:rPr>
            </w:pPr>
            <w:r w:rsidRPr="00030AEE">
              <w:rPr>
                <w:sz w:val="20"/>
              </w:rPr>
              <w:t>180</w:t>
            </w:r>
          </w:p>
        </w:tc>
        <w:tc>
          <w:tcPr>
            <w:tcW w:w="2263" w:type="dxa"/>
            <w:shd w:val="clear" w:color="auto" w:fill="auto"/>
          </w:tcPr>
          <w:p w14:paraId="265E662B" w14:textId="2A083FEA" w:rsidR="00026A8A" w:rsidRPr="00030AEE" w:rsidRDefault="00453E7E" w:rsidP="00030AEE">
            <w:pPr>
              <w:pStyle w:val="NoSpacing"/>
              <w:spacing w:line="360" w:lineRule="auto"/>
              <w:rPr>
                <w:sz w:val="20"/>
              </w:rPr>
            </w:pPr>
            <w:r>
              <w:rPr>
                <w:sz w:val="20"/>
              </w:rPr>
              <w:t>180</w:t>
            </w:r>
          </w:p>
        </w:tc>
      </w:tr>
    </w:tbl>
    <w:p w14:paraId="03A1B61F" w14:textId="5D47217D" w:rsidR="001F0744" w:rsidRDefault="001F0744" w:rsidP="004034C9">
      <w:pPr>
        <w:pStyle w:val="NoSpacing"/>
        <w:spacing w:line="360" w:lineRule="auto"/>
        <w:jc w:val="both"/>
        <w:rPr>
          <w:b/>
          <w:bCs/>
          <w:sz w:val="32"/>
          <w:szCs w:val="32"/>
        </w:rPr>
      </w:pPr>
    </w:p>
    <w:p w14:paraId="0CDC958D" w14:textId="31E942BA" w:rsidR="00026A8A" w:rsidRPr="00026A8A" w:rsidRDefault="00026A8A" w:rsidP="004034C9">
      <w:pPr>
        <w:pStyle w:val="NoSpacing"/>
        <w:spacing w:line="360" w:lineRule="auto"/>
        <w:jc w:val="both"/>
        <w:rPr>
          <w:b/>
          <w:bCs/>
          <w:sz w:val="24"/>
          <w:szCs w:val="24"/>
        </w:rPr>
      </w:pPr>
      <w:r>
        <w:rPr>
          <w:b/>
          <w:bCs/>
          <w:sz w:val="24"/>
          <w:szCs w:val="24"/>
        </w:rPr>
        <w:t>Estimation for Delivery of MV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2991"/>
        <w:gridCol w:w="1295"/>
        <w:gridCol w:w="1288"/>
        <w:gridCol w:w="1893"/>
        <w:gridCol w:w="944"/>
      </w:tblGrid>
      <w:tr w:rsidR="00030AEE" w:rsidRPr="00030AEE" w14:paraId="09C72496" w14:textId="77777777" w:rsidTr="00030AEE">
        <w:tc>
          <w:tcPr>
            <w:tcW w:w="1443" w:type="dxa"/>
            <w:shd w:val="clear" w:color="auto" w:fill="auto"/>
          </w:tcPr>
          <w:p w14:paraId="4611DE72" w14:textId="77777777" w:rsidR="004034C9" w:rsidRDefault="004034C9" w:rsidP="00030AEE">
            <w:pPr>
              <w:pStyle w:val="NoSpacing"/>
              <w:spacing w:line="360" w:lineRule="auto"/>
              <w:rPr>
                <w:b/>
                <w:bCs/>
                <w:color w:val="000000"/>
                <w:sz w:val="20"/>
              </w:rPr>
            </w:pPr>
            <w:r w:rsidRPr="00030AEE">
              <w:rPr>
                <w:b/>
                <w:bCs/>
                <w:color w:val="000000"/>
                <w:sz w:val="20"/>
              </w:rPr>
              <w:t>Requirement</w:t>
            </w:r>
          </w:p>
          <w:p w14:paraId="6A17F9CF" w14:textId="39BDE3E1" w:rsidR="00892419" w:rsidRPr="00030AEE" w:rsidRDefault="00892419" w:rsidP="00030AEE">
            <w:pPr>
              <w:pStyle w:val="NoSpacing"/>
              <w:spacing w:line="360" w:lineRule="auto"/>
              <w:rPr>
                <w:b/>
                <w:bCs/>
                <w:color w:val="000000"/>
                <w:sz w:val="20"/>
              </w:rPr>
            </w:pPr>
          </w:p>
        </w:tc>
        <w:tc>
          <w:tcPr>
            <w:tcW w:w="2991" w:type="dxa"/>
            <w:shd w:val="clear" w:color="auto" w:fill="auto"/>
          </w:tcPr>
          <w:p w14:paraId="34D776A8" w14:textId="78E378A9" w:rsidR="004034C9" w:rsidRPr="00030AEE" w:rsidRDefault="004034C9" w:rsidP="00030AEE">
            <w:pPr>
              <w:pStyle w:val="NoSpacing"/>
              <w:spacing w:line="360" w:lineRule="auto"/>
              <w:rPr>
                <w:b/>
                <w:bCs/>
                <w:color w:val="000000"/>
                <w:sz w:val="20"/>
              </w:rPr>
            </w:pPr>
            <w:r w:rsidRPr="00030AEE">
              <w:rPr>
                <w:b/>
                <w:bCs/>
                <w:color w:val="000000"/>
                <w:sz w:val="20"/>
              </w:rPr>
              <w:t>Sub-tasks</w:t>
            </w:r>
          </w:p>
        </w:tc>
        <w:tc>
          <w:tcPr>
            <w:tcW w:w="1295" w:type="dxa"/>
            <w:shd w:val="clear" w:color="auto" w:fill="auto"/>
          </w:tcPr>
          <w:p w14:paraId="31B24253" w14:textId="77777777" w:rsidR="00E360F0" w:rsidRPr="00030AEE" w:rsidRDefault="004034C9" w:rsidP="00030AEE">
            <w:pPr>
              <w:pStyle w:val="NoSpacing"/>
              <w:spacing w:line="360" w:lineRule="auto"/>
              <w:rPr>
                <w:b/>
                <w:bCs/>
                <w:color w:val="000000"/>
                <w:sz w:val="20"/>
              </w:rPr>
            </w:pPr>
            <w:r w:rsidRPr="00030AEE">
              <w:rPr>
                <w:b/>
                <w:bCs/>
                <w:color w:val="000000"/>
                <w:sz w:val="20"/>
              </w:rPr>
              <w:t>Complexity</w:t>
            </w:r>
          </w:p>
          <w:p w14:paraId="48EFD98E" w14:textId="1E58FED5" w:rsidR="00E360F0" w:rsidRPr="00030AEE" w:rsidRDefault="00E360F0" w:rsidP="00030AEE">
            <w:pPr>
              <w:pStyle w:val="NoSpacing"/>
              <w:spacing w:line="360" w:lineRule="auto"/>
              <w:rPr>
                <w:b/>
                <w:bCs/>
                <w:color w:val="000000"/>
                <w:sz w:val="20"/>
              </w:rPr>
            </w:pPr>
            <w:r w:rsidRPr="00030AEE">
              <w:rPr>
                <w:b/>
                <w:bCs/>
                <w:color w:val="000000"/>
                <w:sz w:val="20"/>
              </w:rPr>
              <w:t>(1 - 5)</w:t>
            </w:r>
          </w:p>
        </w:tc>
        <w:tc>
          <w:tcPr>
            <w:tcW w:w="1288" w:type="dxa"/>
            <w:shd w:val="clear" w:color="auto" w:fill="auto"/>
          </w:tcPr>
          <w:p w14:paraId="611B7D7C" w14:textId="77777777" w:rsidR="00E360F0" w:rsidRPr="00030AEE" w:rsidRDefault="004034C9" w:rsidP="00030AEE">
            <w:pPr>
              <w:pStyle w:val="NoSpacing"/>
              <w:spacing w:line="360" w:lineRule="auto"/>
              <w:rPr>
                <w:b/>
                <w:bCs/>
                <w:color w:val="000000"/>
                <w:sz w:val="20"/>
              </w:rPr>
            </w:pPr>
            <w:r w:rsidRPr="00030AEE">
              <w:rPr>
                <w:b/>
                <w:bCs/>
                <w:color w:val="000000"/>
                <w:sz w:val="20"/>
              </w:rPr>
              <w:t>Experience Level</w:t>
            </w:r>
            <w:r w:rsidR="00E360F0" w:rsidRPr="00030AEE">
              <w:rPr>
                <w:b/>
                <w:bCs/>
                <w:color w:val="000000"/>
                <w:sz w:val="20"/>
              </w:rPr>
              <w:t xml:space="preserve"> </w:t>
            </w:r>
          </w:p>
          <w:p w14:paraId="347A0436" w14:textId="0206FCC3" w:rsidR="004034C9" w:rsidRPr="00030AEE" w:rsidRDefault="00E360F0" w:rsidP="00030AEE">
            <w:pPr>
              <w:pStyle w:val="NoSpacing"/>
              <w:spacing w:line="360" w:lineRule="auto"/>
              <w:rPr>
                <w:b/>
                <w:bCs/>
                <w:color w:val="000000"/>
                <w:sz w:val="20"/>
              </w:rPr>
            </w:pPr>
            <w:r w:rsidRPr="00030AEE">
              <w:rPr>
                <w:b/>
                <w:bCs/>
                <w:color w:val="000000"/>
                <w:sz w:val="20"/>
              </w:rPr>
              <w:t>(0 – 5)</w:t>
            </w:r>
          </w:p>
        </w:tc>
        <w:tc>
          <w:tcPr>
            <w:tcW w:w="1893" w:type="dxa"/>
            <w:shd w:val="clear" w:color="auto" w:fill="auto"/>
          </w:tcPr>
          <w:p w14:paraId="24CEE520" w14:textId="77777777" w:rsidR="004034C9" w:rsidRPr="00030AEE" w:rsidRDefault="004034C9" w:rsidP="00030AEE">
            <w:pPr>
              <w:pStyle w:val="NoSpacing"/>
              <w:spacing w:line="360" w:lineRule="auto"/>
              <w:rPr>
                <w:b/>
                <w:bCs/>
                <w:color w:val="000000"/>
                <w:sz w:val="20"/>
              </w:rPr>
            </w:pPr>
            <w:r w:rsidRPr="00030AEE">
              <w:rPr>
                <w:b/>
                <w:bCs/>
                <w:color w:val="000000"/>
                <w:sz w:val="20"/>
              </w:rPr>
              <w:t>Time Estimation</w:t>
            </w:r>
          </w:p>
          <w:p w14:paraId="48006D79" w14:textId="02FA20B1" w:rsidR="00E360F0" w:rsidRPr="00030AEE" w:rsidRDefault="00E360F0" w:rsidP="00030AEE">
            <w:pPr>
              <w:pStyle w:val="NoSpacing"/>
              <w:spacing w:line="360" w:lineRule="auto"/>
              <w:rPr>
                <w:b/>
                <w:bCs/>
                <w:color w:val="000000"/>
                <w:sz w:val="20"/>
              </w:rPr>
            </w:pPr>
            <w:r w:rsidRPr="00030AEE">
              <w:rPr>
                <w:b/>
                <w:bCs/>
                <w:color w:val="000000"/>
                <w:sz w:val="20"/>
              </w:rPr>
              <w:t>(</w:t>
            </w:r>
            <w:r w:rsidR="00782820">
              <w:rPr>
                <w:b/>
                <w:bCs/>
                <w:color w:val="000000"/>
                <w:sz w:val="20"/>
              </w:rPr>
              <w:t>Minutes</w:t>
            </w:r>
            <w:r w:rsidRPr="00030AEE">
              <w:rPr>
                <w:b/>
                <w:bCs/>
                <w:color w:val="000000"/>
                <w:sz w:val="20"/>
              </w:rPr>
              <w:t>)</w:t>
            </w:r>
          </w:p>
        </w:tc>
        <w:tc>
          <w:tcPr>
            <w:tcW w:w="944" w:type="dxa"/>
            <w:shd w:val="clear" w:color="auto" w:fill="auto"/>
          </w:tcPr>
          <w:p w14:paraId="53749D56" w14:textId="74FB5000" w:rsidR="004034C9" w:rsidRPr="00030AEE" w:rsidRDefault="004034C9" w:rsidP="00030AEE">
            <w:pPr>
              <w:pStyle w:val="NoSpacing"/>
              <w:spacing w:line="360" w:lineRule="auto"/>
              <w:rPr>
                <w:b/>
                <w:bCs/>
                <w:color w:val="000000"/>
                <w:sz w:val="20"/>
              </w:rPr>
            </w:pPr>
            <w:r w:rsidRPr="00030AEE">
              <w:rPr>
                <w:b/>
                <w:bCs/>
                <w:color w:val="000000"/>
                <w:sz w:val="20"/>
              </w:rPr>
              <w:t>Actual Time</w:t>
            </w:r>
          </w:p>
        </w:tc>
      </w:tr>
      <w:tr w:rsidR="00030AEE" w:rsidRPr="00030AEE" w14:paraId="56BDB9F7" w14:textId="77777777" w:rsidTr="00030AEE">
        <w:tc>
          <w:tcPr>
            <w:tcW w:w="1443" w:type="dxa"/>
            <w:shd w:val="clear" w:color="auto" w:fill="auto"/>
          </w:tcPr>
          <w:p w14:paraId="711FB6B6" w14:textId="1CF1DE72" w:rsidR="004034C9" w:rsidRDefault="00026A8A" w:rsidP="00030AEE">
            <w:pPr>
              <w:pStyle w:val="NoSpacing"/>
              <w:spacing w:line="360" w:lineRule="auto"/>
              <w:rPr>
                <w:color w:val="000000"/>
                <w:sz w:val="20"/>
              </w:rPr>
            </w:pPr>
            <w:r w:rsidRPr="00030AEE">
              <w:rPr>
                <w:color w:val="000000"/>
                <w:sz w:val="20"/>
              </w:rPr>
              <w:t xml:space="preserve">MVP </w:t>
            </w:r>
            <w:r w:rsidR="004034C9" w:rsidRPr="00030AEE">
              <w:rPr>
                <w:color w:val="000000"/>
                <w:sz w:val="20"/>
              </w:rPr>
              <w:t>1</w:t>
            </w:r>
          </w:p>
          <w:p w14:paraId="05EF896B" w14:textId="2600A6F9" w:rsidR="00782820" w:rsidRDefault="00782820" w:rsidP="00030AEE">
            <w:pPr>
              <w:pStyle w:val="NoSpacing"/>
              <w:spacing w:line="360" w:lineRule="auto"/>
              <w:rPr>
                <w:color w:val="000000"/>
                <w:sz w:val="20"/>
              </w:rPr>
            </w:pPr>
            <w:r>
              <w:rPr>
                <w:color w:val="000000"/>
                <w:sz w:val="20"/>
              </w:rPr>
              <w:t>MVP 2</w:t>
            </w:r>
          </w:p>
          <w:p w14:paraId="5268B84E" w14:textId="77777777" w:rsidR="00892419" w:rsidRDefault="00782820" w:rsidP="00B478E8">
            <w:pPr>
              <w:pStyle w:val="NoSpacing"/>
              <w:spacing w:line="360" w:lineRule="auto"/>
              <w:rPr>
                <w:color w:val="000000"/>
                <w:sz w:val="20"/>
              </w:rPr>
            </w:pPr>
            <w:r>
              <w:rPr>
                <w:color w:val="000000"/>
                <w:sz w:val="20"/>
              </w:rPr>
              <w:t>MVP 3</w:t>
            </w:r>
          </w:p>
          <w:p w14:paraId="6A80D206" w14:textId="4F6D8510" w:rsidR="00B478E8" w:rsidRPr="00030AEE" w:rsidRDefault="00B478E8" w:rsidP="00B478E8">
            <w:pPr>
              <w:pStyle w:val="NoSpacing"/>
              <w:spacing w:line="360" w:lineRule="auto"/>
              <w:rPr>
                <w:color w:val="000000"/>
                <w:sz w:val="20"/>
              </w:rPr>
            </w:pPr>
            <w:r>
              <w:rPr>
                <w:color w:val="000000"/>
                <w:sz w:val="20"/>
              </w:rPr>
              <w:t>MVP 34</w:t>
            </w:r>
          </w:p>
        </w:tc>
        <w:tc>
          <w:tcPr>
            <w:tcW w:w="2991" w:type="dxa"/>
            <w:shd w:val="clear" w:color="auto" w:fill="auto"/>
          </w:tcPr>
          <w:p w14:paraId="66A74D5B" w14:textId="77777777" w:rsidR="004034C9" w:rsidRPr="00030AEE" w:rsidRDefault="00E360F0" w:rsidP="00030AEE">
            <w:pPr>
              <w:pStyle w:val="NoSpacing"/>
              <w:numPr>
                <w:ilvl w:val="0"/>
                <w:numId w:val="19"/>
              </w:numPr>
              <w:spacing w:line="360" w:lineRule="auto"/>
              <w:rPr>
                <w:color w:val="000000"/>
                <w:sz w:val="20"/>
              </w:rPr>
            </w:pPr>
            <w:r w:rsidRPr="00030AEE">
              <w:rPr>
                <w:color w:val="000000"/>
                <w:sz w:val="20"/>
              </w:rPr>
              <w:t>Create User Table</w:t>
            </w:r>
          </w:p>
          <w:p w14:paraId="1F9C3055" w14:textId="77777777" w:rsidR="00C16CC2" w:rsidRDefault="00E360F0" w:rsidP="00030AEE">
            <w:pPr>
              <w:pStyle w:val="NoSpacing"/>
              <w:numPr>
                <w:ilvl w:val="0"/>
                <w:numId w:val="19"/>
              </w:numPr>
              <w:spacing w:line="360" w:lineRule="auto"/>
              <w:rPr>
                <w:color w:val="000000"/>
                <w:sz w:val="20"/>
              </w:rPr>
            </w:pPr>
            <w:r w:rsidRPr="00030AEE">
              <w:rPr>
                <w:color w:val="000000"/>
                <w:sz w:val="20"/>
              </w:rPr>
              <w:t>Login code extracted from Flask Tutorial</w:t>
            </w:r>
          </w:p>
          <w:p w14:paraId="6B061D0C" w14:textId="146E9F58" w:rsidR="00782820" w:rsidRPr="00030AEE" w:rsidRDefault="00782820" w:rsidP="00030AEE">
            <w:pPr>
              <w:pStyle w:val="NoSpacing"/>
              <w:numPr>
                <w:ilvl w:val="0"/>
                <w:numId w:val="19"/>
              </w:numPr>
              <w:spacing w:line="360" w:lineRule="auto"/>
              <w:rPr>
                <w:color w:val="000000"/>
                <w:sz w:val="20"/>
              </w:rPr>
            </w:pPr>
            <w:r>
              <w:rPr>
                <w:color w:val="000000"/>
                <w:sz w:val="20"/>
              </w:rPr>
              <w:t>Registration code extracted from Flask Tutorial</w:t>
            </w:r>
          </w:p>
        </w:tc>
        <w:tc>
          <w:tcPr>
            <w:tcW w:w="1295" w:type="dxa"/>
            <w:shd w:val="clear" w:color="auto" w:fill="auto"/>
          </w:tcPr>
          <w:p w14:paraId="649552A3" w14:textId="450B0147" w:rsidR="004034C9" w:rsidRPr="00030AEE" w:rsidRDefault="00E360F0" w:rsidP="00030AEE">
            <w:pPr>
              <w:pStyle w:val="NoSpacing"/>
              <w:spacing w:line="360" w:lineRule="auto"/>
              <w:rPr>
                <w:color w:val="000000"/>
                <w:sz w:val="20"/>
              </w:rPr>
            </w:pPr>
            <w:r w:rsidRPr="00030AEE">
              <w:rPr>
                <w:color w:val="000000"/>
                <w:sz w:val="20"/>
              </w:rPr>
              <w:t>2</w:t>
            </w:r>
          </w:p>
        </w:tc>
        <w:tc>
          <w:tcPr>
            <w:tcW w:w="1288" w:type="dxa"/>
            <w:shd w:val="clear" w:color="auto" w:fill="auto"/>
          </w:tcPr>
          <w:p w14:paraId="4F902C07" w14:textId="523CD011" w:rsidR="004034C9" w:rsidRPr="00030AEE" w:rsidRDefault="00E360F0" w:rsidP="00030AEE">
            <w:pPr>
              <w:pStyle w:val="NoSpacing"/>
              <w:spacing w:line="360" w:lineRule="auto"/>
              <w:rPr>
                <w:color w:val="000000"/>
                <w:sz w:val="20"/>
              </w:rPr>
            </w:pPr>
            <w:r w:rsidRPr="00030AEE">
              <w:rPr>
                <w:color w:val="000000"/>
                <w:sz w:val="20"/>
              </w:rPr>
              <w:t>2</w:t>
            </w:r>
          </w:p>
        </w:tc>
        <w:tc>
          <w:tcPr>
            <w:tcW w:w="1893" w:type="dxa"/>
            <w:shd w:val="clear" w:color="auto" w:fill="auto"/>
          </w:tcPr>
          <w:p w14:paraId="68F5E933" w14:textId="00C24877" w:rsidR="004034C9" w:rsidRPr="00030AEE" w:rsidRDefault="00782820" w:rsidP="00030AEE">
            <w:pPr>
              <w:pStyle w:val="NoSpacing"/>
              <w:spacing w:line="360" w:lineRule="auto"/>
              <w:rPr>
                <w:color w:val="000000"/>
                <w:sz w:val="20"/>
              </w:rPr>
            </w:pPr>
            <w:r>
              <w:rPr>
                <w:color w:val="000000"/>
                <w:sz w:val="20"/>
              </w:rPr>
              <w:t>180</w:t>
            </w:r>
          </w:p>
        </w:tc>
        <w:tc>
          <w:tcPr>
            <w:tcW w:w="944" w:type="dxa"/>
            <w:shd w:val="clear" w:color="auto" w:fill="auto"/>
          </w:tcPr>
          <w:p w14:paraId="3D002F81" w14:textId="1AB498F3" w:rsidR="004034C9" w:rsidRPr="00030AEE" w:rsidRDefault="00782820" w:rsidP="00030AEE">
            <w:pPr>
              <w:pStyle w:val="NoSpacing"/>
              <w:spacing w:line="360" w:lineRule="auto"/>
              <w:rPr>
                <w:color w:val="000000"/>
                <w:sz w:val="20"/>
              </w:rPr>
            </w:pPr>
            <w:r>
              <w:rPr>
                <w:color w:val="000000"/>
                <w:sz w:val="20"/>
              </w:rPr>
              <w:t>240</w:t>
            </w:r>
          </w:p>
        </w:tc>
      </w:tr>
      <w:tr w:rsidR="00030AEE" w:rsidRPr="00030AEE" w14:paraId="1A645CFF" w14:textId="77777777" w:rsidTr="00030AEE">
        <w:tc>
          <w:tcPr>
            <w:tcW w:w="1443" w:type="dxa"/>
            <w:shd w:val="clear" w:color="auto" w:fill="auto"/>
          </w:tcPr>
          <w:p w14:paraId="2DB6D704" w14:textId="525CD3F7" w:rsidR="004034C9" w:rsidRDefault="00026A8A" w:rsidP="00030AEE">
            <w:pPr>
              <w:pStyle w:val="NoSpacing"/>
              <w:spacing w:line="360" w:lineRule="auto"/>
              <w:rPr>
                <w:color w:val="000000"/>
                <w:sz w:val="20"/>
              </w:rPr>
            </w:pPr>
            <w:r w:rsidRPr="00030AEE">
              <w:rPr>
                <w:color w:val="000000"/>
                <w:sz w:val="20"/>
              </w:rPr>
              <w:t>MVP</w:t>
            </w:r>
            <w:r w:rsidR="00782820">
              <w:rPr>
                <w:color w:val="000000"/>
                <w:sz w:val="20"/>
              </w:rPr>
              <w:t xml:space="preserve">+ </w:t>
            </w:r>
            <w:r w:rsidR="00442C9C">
              <w:rPr>
                <w:color w:val="000000"/>
                <w:sz w:val="20"/>
              </w:rPr>
              <w:t>4</w:t>
            </w:r>
          </w:p>
          <w:p w14:paraId="61DF5063" w14:textId="44D24F03" w:rsidR="00892419" w:rsidRPr="00030AEE" w:rsidRDefault="00892419" w:rsidP="00030AEE">
            <w:pPr>
              <w:pStyle w:val="NoSpacing"/>
              <w:spacing w:line="360" w:lineRule="auto"/>
              <w:rPr>
                <w:color w:val="000000"/>
                <w:sz w:val="20"/>
              </w:rPr>
            </w:pPr>
          </w:p>
        </w:tc>
        <w:tc>
          <w:tcPr>
            <w:tcW w:w="2991" w:type="dxa"/>
            <w:shd w:val="clear" w:color="auto" w:fill="auto"/>
          </w:tcPr>
          <w:p w14:paraId="4F1BCC2B" w14:textId="6BE44C08" w:rsidR="00C16CC2" w:rsidRPr="00782820" w:rsidRDefault="00E360F0" w:rsidP="00782820">
            <w:pPr>
              <w:pStyle w:val="NoSpacing"/>
              <w:numPr>
                <w:ilvl w:val="0"/>
                <w:numId w:val="19"/>
              </w:numPr>
              <w:spacing w:line="360" w:lineRule="auto"/>
              <w:rPr>
                <w:color w:val="000000"/>
                <w:sz w:val="20"/>
              </w:rPr>
            </w:pPr>
            <w:r w:rsidRPr="00030AEE">
              <w:rPr>
                <w:color w:val="000000"/>
                <w:sz w:val="20"/>
              </w:rPr>
              <w:t>Integrate SSH connection</w:t>
            </w:r>
            <w:r w:rsidR="00782820">
              <w:rPr>
                <w:color w:val="000000"/>
                <w:sz w:val="20"/>
              </w:rPr>
              <w:t>, set timing of command execution per environment</w:t>
            </w:r>
          </w:p>
        </w:tc>
        <w:tc>
          <w:tcPr>
            <w:tcW w:w="1295" w:type="dxa"/>
            <w:shd w:val="clear" w:color="auto" w:fill="auto"/>
          </w:tcPr>
          <w:p w14:paraId="78745E2A" w14:textId="2A5D7ECF" w:rsidR="004034C9" w:rsidRPr="00030AEE" w:rsidRDefault="00C16CC2" w:rsidP="00030AEE">
            <w:pPr>
              <w:pStyle w:val="NoSpacing"/>
              <w:spacing w:line="360" w:lineRule="auto"/>
              <w:rPr>
                <w:color w:val="000000"/>
                <w:sz w:val="20"/>
              </w:rPr>
            </w:pPr>
            <w:r w:rsidRPr="00030AEE">
              <w:rPr>
                <w:color w:val="000000"/>
                <w:sz w:val="20"/>
              </w:rPr>
              <w:t>5</w:t>
            </w:r>
          </w:p>
        </w:tc>
        <w:tc>
          <w:tcPr>
            <w:tcW w:w="1288" w:type="dxa"/>
            <w:shd w:val="clear" w:color="auto" w:fill="auto"/>
          </w:tcPr>
          <w:p w14:paraId="234D7B94" w14:textId="7589381C" w:rsidR="004034C9" w:rsidRPr="00030AEE" w:rsidRDefault="00C16CC2" w:rsidP="00030AEE">
            <w:pPr>
              <w:pStyle w:val="NoSpacing"/>
              <w:spacing w:line="360" w:lineRule="auto"/>
              <w:rPr>
                <w:color w:val="000000"/>
                <w:sz w:val="20"/>
              </w:rPr>
            </w:pPr>
            <w:r w:rsidRPr="00030AEE">
              <w:rPr>
                <w:color w:val="000000"/>
                <w:sz w:val="20"/>
              </w:rPr>
              <w:t>1</w:t>
            </w:r>
          </w:p>
        </w:tc>
        <w:tc>
          <w:tcPr>
            <w:tcW w:w="1893" w:type="dxa"/>
            <w:shd w:val="clear" w:color="auto" w:fill="auto"/>
          </w:tcPr>
          <w:p w14:paraId="6E8A9C3A" w14:textId="7EAE3C4C" w:rsidR="004034C9" w:rsidRPr="00030AEE" w:rsidRDefault="00C16CC2" w:rsidP="00030AEE">
            <w:pPr>
              <w:pStyle w:val="NoSpacing"/>
              <w:spacing w:line="360" w:lineRule="auto"/>
              <w:rPr>
                <w:color w:val="000000"/>
                <w:sz w:val="20"/>
              </w:rPr>
            </w:pPr>
            <w:r w:rsidRPr="00030AEE">
              <w:rPr>
                <w:color w:val="000000"/>
                <w:sz w:val="20"/>
              </w:rPr>
              <w:t>1200</w:t>
            </w:r>
          </w:p>
        </w:tc>
        <w:tc>
          <w:tcPr>
            <w:tcW w:w="944" w:type="dxa"/>
            <w:shd w:val="clear" w:color="auto" w:fill="auto"/>
          </w:tcPr>
          <w:p w14:paraId="56985781" w14:textId="11DDD172" w:rsidR="004034C9" w:rsidRPr="00030AEE" w:rsidRDefault="00F87CBD" w:rsidP="00030AEE">
            <w:pPr>
              <w:pStyle w:val="NoSpacing"/>
              <w:spacing w:line="360" w:lineRule="auto"/>
              <w:rPr>
                <w:color w:val="000000"/>
                <w:sz w:val="20"/>
              </w:rPr>
            </w:pPr>
            <w:r>
              <w:rPr>
                <w:color w:val="000000"/>
                <w:sz w:val="20"/>
              </w:rPr>
              <w:t>2880</w:t>
            </w:r>
          </w:p>
        </w:tc>
      </w:tr>
      <w:tr w:rsidR="00030AEE" w:rsidRPr="00030AEE" w14:paraId="2C77D7C5" w14:textId="77777777" w:rsidTr="00030AEE">
        <w:tc>
          <w:tcPr>
            <w:tcW w:w="1443" w:type="dxa"/>
            <w:shd w:val="clear" w:color="auto" w:fill="auto"/>
          </w:tcPr>
          <w:p w14:paraId="3D50DA8C" w14:textId="02ACC04C" w:rsidR="004034C9"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5</w:t>
            </w:r>
          </w:p>
          <w:p w14:paraId="3859D211" w14:textId="713696A3" w:rsidR="00E645B9" w:rsidRDefault="00E645B9" w:rsidP="00030AEE">
            <w:pPr>
              <w:pStyle w:val="NoSpacing"/>
              <w:spacing w:line="360" w:lineRule="auto"/>
              <w:rPr>
                <w:color w:val="000000"/>
                <w:sz w:val="20"/>
              </w:rPr>
            </w:pPr>
            <w:r>
              <w:rPr>
                <w:color w:val="000000"/>
                <w:sz w:val="20"/>
              </w:rPr>
              <w:t>MVP 36</w:t>
            </w:r>
          </w:p>
          <w:p w14:paraId="563DE439" w14:textId="1A5B29C7" w:rsidR="00E645B9" w:rsidRDefault="00E645B9" w:rsidP="00030AEE">
            <w:pPr>
              <w:pStyle w:val="NoSpacing"/>
              <w:spacing w:line="360" w:lineRule="auto"/>
              <w:rPr>
                <w:color w:val="000000"/>
                <w:sz w:val="20"/>
              </w:rPr>
            </w:pPr>
            <w:r>
              <w:rPr>
                <w:color w:val="000000"/>
                <w:sz w:val="20"/>
              </w:rPr>
              <w:t>MVP 37</w:t>
            </w:r>
          </w:p>
          <w:p w14:paraId="7799E5B7" w14:textId="2FA96C9D" w:rsidR="00892419" w:rsidRPr="00030AEE" w:rsidRDefault="00892419" w:rsidP="00030AEE">
            <w:pPr>
              <w:pStyle w:val="NoSpacing"/>
              <w:spacing w:line="360" w:lineRule="auto"/>
              <w:rPr>
                <w:color w:val="000000"/>
                <w:sz w:val="20"/>
              </w:rPr>
            </w:pPr>
          </w:p>
        </w:tc>
        <w:tc>
          <w:tcPr>
            <w:tcW w:w="2991" w:type="dxa"/>
            <w:shd w:val="clear" w:color="auto" w:fill="auto"/>
          </w:tcPr>
          <w:p w14:paraId="2D5EEA36" w14:textId="17CB5FC6" w:rsidR="004034C9" w:rsidRPr="00030AEE" w:rsidRDefault="00C16CC2" w:rsidP="00030AEE">
            <w:pPr>
              <w:pStyle w:val="NoSpacing"/>
              <w:numPr>
                <w:ilvl w:val="0"/>
                <w:numId w:val="19"/>
              </w:numPr>
              <w:spacing w:line="360" w:lineRule="auto"/>
              <w:rPr>
                <w:color w:val="000000"/>
                <w:sz w:val="20"/>
              </w:rPr>
            </w:pPr>
            <w:r w:rsidRPr="00030AEE">
              <w:rPr>
                <w:color w:val="000000"/>
                <w:sz w:val="20"/>
              </w:rPr>
              <w:t>Create form for adding environments</w:t>
            </w:r>
          </w:p>
          <w:p w14:paraId="7025F835" w14:textId="3AB5E2F0" w:rsidR="00C16CC2" w:rsidRPr="00030AEE" w:rsidRDefault="00C16CC2" w:rsidP="00030AEE">
            <w:pPr>
              <w:pStyle w:val="NoSpacing"/>
              <w:numPr>
                <w:ilvl w:val="0"/>
                <w:numId w:val="19"/>
              </w:numPr>
              <w:spacing w:line="360" w:lineRule="auto"/>
              <w:rPr>
                <w:color w:val="000000"/>
                <w:sz w:val="20"/>
              </w:rPr>
            </w:pPr>
            <w:r w:rsidRPr="00030AEE">
              <w:rPr>
                <w:color w:val="000000"/>
                <w:sz w:val="20"/>
              </w:rPr>
              <w:t>Create environments template</w:t>
            </w:r>
          </w:p>
          <w:p w14:paraId="7B0B186E" w14:textId="77777777" w:rsidR="00C16CC2" w:rsidRPr="00030AEE" w:rsidRDefault="00C16CC2" w:rsidP="00030AEE">
            <w:pPr>
              <w:pStyle w:val="NoSpacing"/>
              <w:numPr>
                <w:ilvl w:val="0"/>
                <w:numId w:val="19"/>
              </w:numPr>
              <w:spacing w:line="360" w:lineRule="auto"/>
              <w:rPr>
                <w:color w:val="000000"/>
                <w:sz w:val="20"/>
              </w:rPr>
            </w:pPr>
            <w:r w:rsidRPr="00030AEE">
              <w:rPr>
                <w:color w:val="000000"/>
                <w:sz w:val="20"/>
              </w:rPr>
              <w:t>Create model for environments</w:t>
            </w:r>
          </w:p>
          <w:p w14:paraId="660EA267" w14:textId="130D2F3A" w:rsidR="00C16CC2" w:rsidRPr="00030AEE" w:rsidRDefault="00C16CC2" w:rsidP="00030AEE">
            <w:pPr>
              <w:pStyle w:val="NoSpacing"/>
              <w:numPr>
                <w:ilvl w:val="0"/>
                <w:numId w:val="19"/>
              </w:numPr>
              <w:spacing w:line="360" w:lineRule="auto"/>
              <w:rPr>
                <w:color w:val="000000"/>
                <w:sz w:val="20"/>
              </w:rPr>
            </w:pPr>
            <w:r w:rsidRPr="00030AEE">
              <w:rPr>
                <w:color w:val="000000"/>
                <w:sz w:val="20"/>
              </w:rPr>
              <w:t>Create routing for add environment</w:t>
            </w:r>
          </w:p>
        </w:tc>
        <w:tc>
          <w:tcPr>
            <w:tcW w:w="1295" w:type="dxa"/>
            <w:shd w:val="clear" w:color="auto" w:fill="auto"/>
          </w:tcPr>
          <w:p w14:paraId="5A792C3F" w14:textId="7BD98CE6" w:rsidR="004034C9" w:rsidRPr="00030AEE" w:rsidRDefault="00C16CC2" w:rsidP="00030AEE">
            <w:pPr>
              <w:pStyle w:val="NoSpacing"/>
              <w:spacing w:line="360" w:lineRule="auto"/>
              <w:rPr>
                <w:color w:val="000000"/>
                <w:sz w:val="20"/>
              </w:rPr>
            </w:pPr>
            <w:r w:rsidRPr="00030AEE">
              <w:rPr>
                <w:color w:val="000000"/>
                <w:sz w:val="20"/>
              </w:rPr>
              <w:t>3</w:t>
            </w:r>
          </w:p>
        </w:tc>
        <w:tc>
          <w:tcPr>
            <w:tcW w:w="1288" w:type="dxa"/>
            <w:shd w:val="clear" w:color="auto" w:fill="auto"/>
          </w:tcPr>
          <w:p w14:paraId="75A35D20" w14:textId="63FF42AC" w:rsidR="004034C9" w:rsidRPr="00030AEE" w:rsidRDefault="00C16CC2" w:rsidP="00030AEE">
            <w:pPr>
              <w:pStyle w:val="NoSpacing"/>
              <w:spacing w:line="360" w:lineRule="auto"/>
              <w:rPr>
                <w:color w:val="000000"/>
                <w:sz w:val="20"/>
              </w:rPr>
            </w:pPr>
            <w:r w:rsidRPr="00030AEE">
              <w:rPr>
                <w:color w:val="000000"/>
                <w:sz w:val="20"/>
              </w:rPr>
              <w:t>3</w:t>
            </w:r>
          </w:p>
        </w:tc>
        <w:tc>
          <w:tcPr>
            <w:tcW w:w="1893" w:type="dxa"/>
            <w:shd w:val="clear" w:color="auto" w:fill="auto"/>
          </w:tcPr>
          <w:p w14:paraId="17389894" w14:textId="02677382" w:rsidR="004034C9"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7142144B" w14:textId="08ED9AB8" w:rsidR="004034C9" w:rsidRPr="00030AEE" w:rsidRDefault="00F87CBD" w:rsidP="00030AEE">
            <w:pPr>
              <w:pStyle w:val="NoSpacing"/>
              <w:spacing w:line="360" w:lineRule="auto"/>
              <w:rPr>
                <w:color w:val="000000"/>
                <w:sz w:val="20"/>
              </w:rPr>
            </w:pPr>
            <w:r>
              <w:rPr>
                <w:color w:val="000000"/>
                <w:sz w:val="20"/>
              </w:rPr>
              <w:t>120</w:t>
            </w:r>
          </w:p>
        </w:tc>
      </w:tr>
      <w:tr w:rsidR="00030AEE" w:rsidRPr="00030AEE" w14:paraId="763E757E" w14:textId="77777777" w:rsidTr="00030AEE">
        <w:tc>
          <w:tcPr>
            <w:tcW w:w="1443" w:type="dxa"/>
            <w:shd w:val="clear" w:color="auto" w:fill="auto"/>
          </w:tcPr>
          <w:p w14:paraId="002A37BF" w14:textId="22D928D0" w:rsidR="004034C9"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6</w:t>
            </w:r>
          </w:p>
          <w:p w14:paraId="34EB0815" w14:textId="77777777" w:rsidR="00E645B9" w:rsidRDefault="00E645B9" w:rsidP="00E645B9">
            <w:pPr>
              <w:pStyle w:val="NoSpacing"/>
              <w:spacing w:line="360" w:lineRule="auto"/>
              <w:rPr>
                <w:color w:val="000000"/>
                <w:sz w:val="20"/>
              </w:rPr>
            </w:pPr>
            <w:r>
              <w:rPr>
                <w:color w:val="000000"/>
                <w:sz w:val="20"/>
              </w:rPr>
              <w:t>MVP 36</w:t>
            </w:r>
          </w:p>
          <w:p w14:paraId="37A1D69C" w14:textId="77777777" w:rsidR="00E645B9" w:rsidRDefault="00E645B9" w:rsidP="00E645B9">
            <w:pPr>
              <w:pStyle w:val="NoSpacing"/>
              <w:spacing w:line="360" w:lineRule="auto"/>
              <w:rPr>
                <w:color w:val="000000"/>
                <w:sz w:val="20"/>
              </w:rPr>
            </w:pPr>
            <w:r>
              <w:rPr>
                <w:color w:val="000000"/>
                <w:sz w:val="20"/>
              </w:rPr>
              <w:t>MVP 37</w:t>
            </w:r>
          </w:p>
          <w:p w14:paraId="77FB8E8F" w14:textId="11B89CA7" w:rsidR="00892419" w:rsidRPr="00030AEE" w:rsidRDefault="00892419" w:rsidP="00030AEE">
            <w:pPr>
              <w:pStyle w:val="NoSpacing"/>
              <w:spacing w:line="360" w:lineRule="auto"/>
              <w:rPr>
                <w:color w:val="000000"/>
                <w:sz w:val="20"/>
              </w:rPr>
            </w:pPr>
          </w:p>
        </w:tc>
        <w:tc>
          <w:tcPr>
            <w:tcW w:w="2991" w:type="dxa"/>
            <w:shd w:val="clear" w:color="auto" w:fill="auto"/>
          </w:tcPr>
          <w:p w14:paraId="1CAA3688" w14:textId="77777777" w:rsidR="004034C9" w:rsidRPr="00030AEE" w:rsidRDefault="00C16CC2" w:rsidP="00030AEE">
            <w:pPr>
              <w:pStyle w:val="NoSpacing"/>
              <w:numPr>
                <w:ilvl w:val="0"/>
                <w:numId w:val="19"/>
              </w:numPr>
              <w:spacing w:line="360" w:lineRule="auto"/>
              <w:rPr>
                <w:color w:val="000000"/>
                <w:sz w:val="20"/>
              </w:rPr>
            </w:pPr>
            <w:r w:rsidRPr="00030AEE">
              <w:rPr>
                <w:color w:val="000000"/>
                <w:sz w:val="20"/>
              </w:rPr>
              <w:lastRenderedPageBreak/>
              <w:t>Create table for viewing environments</w:t>
            </w:r>
          </w:p>
          <w:p w14:paraId="0898FED6" w14:textId="160B807A" w:rsidR="00C16CC2" w:rsidRPr="00030AEE" w:rsidRDefault="00C16CC2" w:rsidP="00030AEE">
            <w:pPr>
              <w:pStyle w:val="NoSpacing"/>
              <w:numPr>
                <w:ilvl w:val="0"/>
                <w:numId w:val="19"/>
              </w:numPr>
              <w:spacing w:line="360" w:lineRule="auto"/>
              <w:rPr>
                <w:color w:val="000000"/>
                <w:sz w:val="20"/>
              </w:rPr>
            </w:pPr>
            <w:r w:rsidRPr="00030AEE">
              <w:rPr>
                <w:color w:val="000000"/>
                <w:sz w:val="20"/>
              </w:rPr>
              <w:t xml:space="preserve">Create routing to list </w:t>
            </w:r>
            <w:r w:rsidRPr="00030AEE">
              <w:rPr>
                <w:color w:val="000000"/>
                <w:sz w:val="20"/>
              </w:rPr>
              <w:lastRenderedPageBreak/>
              <w:t>environments</w:t>
            </w:r>
          </w:p>
        </w:tc>
        <w:tc>
          <w:tcPr>
            <w:tcW w:w="1295" w:type="dxa"/>
            <w:shd w:val="clear" w:color="auto" w:fill="auto"/>
          </w:tcPr>
          <w:p w14:paraId="70750705" w14:textId="524C77D3" w:rsidR="004034C9" w:rsidRPr="00030AEE" w:rsidRDefault="00C16CC2" w:rsidP="00030AEE">
            <w:pPr>
              <w:pStyle w:val="NoSpacing"/>
              <w:spacing w:line="360" w:lineRule="auto"/>
              <w:rPr>
                <w:color w:val="000000"/>
                <w:sz w:val="20"/>
              </w:rPr>
            </w:pPr>
            <w:r w:rsidRPr="00030AEE">
              <w:rPr>
                <w:color w:val="000000"/>
                <w:sz w:val="20"/>
              </w:rPr>
              <w:lastRenderedPageBreak/>
              <w:t>3</w:t>
            </w:r>
          </w:p>
        </w:tc>
        <w:tc>
          <w:tcPr>
            <w:tcW w:w="1288" w:type="dxa"/>
            <w:shd w:val="clear" w:color="auto" w:fill="auto"/>
          </w:tcPr>
          <w:p w14:paraId="549B3C42" w14:textId="5A9DB9A2" w:rsidR="004034C9" w:rsidRPr="00030AEE" w:rsidRDefault="00C16CC2" w:rsidP="00030AEE">
            <w:pPr>
              <w:pStyle w:val="NoSpacing"/>
              <w:spacing w:line="360" w:lineRule="auto"/>
              <w:rPr>
                <w:color w:val="000000"/>
                <w:sz w:val="20"/>
              </w:rPr>
            </w:pPr>
            <w:r w:rsidRPr="00030AEE">
              <w:rPr>
                <w:color w:val="000000"/>
                <w:sz w:val="20"/>
              </w:rPr>
              <w:t>3</w:t>
            </w:r>
          </w:p>
        </w:tc>
        <w:tc>
          <w:tcPr>
            <w:tcW w:w="1893" w:type="dxa"/>
            <w:shd w:val="clear" w:color="auto" w:fill="auto"/>
          </w:tcPr>
          <w:p w14:paraId="62638A1D" w14:textId="621D8DAD" w:rsidR="004034C9"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1FB66815" w14:textId="793FEB5E" w:rsidR="004034C9" w:rsidRPr="00030AEE" w:rsidRDefault="00F87CBD" w:rsidP="00030AEE">
            <w:pPr>
              <w:pStyle w:val="NoSpacing"/>
              <w:spacing w:line="360" w:lineRule="auto"/>
              <w:rPr>
                <w:color w:val="000000"/>
                <w:sz w:val="20"/>
              </w:rPr>
            </w:pPr>
            <w:r>
              <w:rPr>
                <w:color w:val="000000"/>
                <w:sz w:val="20"/>
              </w:rPr>
              <w:t>120</w:t>
            </w:r>
          </w:p>
        </w:tc>
      </w:tr>
      <w:tr w:rsidR="00030AEE" w:rsidRPr="00030AEE" w14:paraId="7160D331" w14:textId="77777777" w:rsidTr="00030AEE">
        <w:tc>
          <w:tcPr>
            <w:tcW w:w="1443" w:type="dxa"/>
            <w:shd w:val="clear" w:color="auto" w:fill="auto"/>
          </w:tcPr>
          <w:p w14:paraId="532D5D21" w14:textId="064E6338" w:rsidR="004034C9"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7</w:t>
            </w:r>
          </w:p>
          <w:p w14:paraId="56B2F55D" w14:textId="77777777" w:rsidR="00E645B9" w:rsidRDefault="00E645B9" w:rsidP="00E645B9">
            <w:pPr>
              <w:pStyle w:val="NoSpacing"/>
              <w:spacing w:line="360" w:lineRule="auto"/>
              <w:rPr>
                <w:color w:val="000000"/>
                <w:sz w:val="20"/>
              </w:rPr>
            </w:pPr>
            <w:r>
              <w:rPr>
                <w:color w:val="000000"/>
                <w:sz w:val="20"/>
              </w:rPr>
              <w:t>MVP 36</w:t>
            </w:r>
          </w:p>
          <w:p w14:paraId="2A7BD0B2" w14:textId="77777777" w:rsidR="00E645B9" w:rsidRDefault="00E645B9" w:rsidP="00E645B9">
            <w:pPr>
              <w:pStyle w:val="NoSpacing"/>
              <w:spacing w:line="360" w:lineRule="auto"/>
              <w:rPr>
                <w:color w:val="000000"/>
                <w:sz w:val="20"/>
              </w:rPr>
            </w:pPr>
            <w:r>
              <w:rPr>
                <w:color w:val="000000"/>
                <w:sz w:val="20"/>
              </w:rPr>
              <w:t>MVP 37</w:t>
            </w:r>
          </w:p>
          <w:p w14:paraId="1BD8B653" w14:textId="725E6F6F" w:rsidR="00892419" w:rsidRPr="00030AEE" w:rsidRDefault="00892419" w:rsidP="00030AEE">
            <w:pPr>
              <w:pStyle w:val="NoSpacing"/>
              <w:spacing w:line="360" w:lineRule="auto"/>
              <w:rPr>
                <w:color w:val="000000"/>
                <w:sz w:val="20"/>
              </w:rPr>
            </w:pPr>
          </w:p>
        </w:tc>
        <w:tc>
          <w:tcPr>
            <w:tcW w:w="2991" w:type="dxa"/>
            <w:shd w:val="clear" w:color="auto" w:fill="auto"/>
          </w:tcPr>
          <w:p w14:paraId="32FA931E" w14:textId="60A9C2AA" w:rsidR="004034C9" w:rsidRPr="00030AEE" w:rsidRDefault="00C16CC2" w:rsidP="00030AEE">
            <w:pPr>
              <w:pStyle w:val="NoSpacing"/>
              <w:numPr>
                <w:ilvl w:val="0"/>
                <w:numId w:val="19"/>
              </w:numPr>
              <w:spacing w:line="360" w:lineRule="auto"/>
              <w:rPr>
                <w:color w:val="000000"/>
                <w:sz w:val="20"/>
              </w:rPr>
            </w:pPr>
            <w:r w:rsidRPr="00030AEE">
              <w:rPr>
                <w:color w:val="000000"/>
                <w:sz w:val="20"/>
              </w:rPr>
              <w:t xml:space="preserve">Create prepopulated form </w:t>
            </w:r>
            <w:r w:rsidR="00F87CBD">
              <w:rPr>
                <w:color w:val="000000"/>
                <w:sz w:val="20"/>
              </w:rPr>
              <w:t xml:space="preserve">for </w:t>
            </w:r>
            <w:r w:rsidRPr="00030AEE">
              <w:rPr>
                <w:color w:val="000000"/>
                <w:sz w:val="20"/>
              </w:rPr>
              <w:t>updating existing environments</w:t>
            </w:r>
          </w:p>
          <w:p w14:paraId="63D74A78" w14:textId="79F632B3" w:rsidR="00C16CC2" w:rsidRPr="00030AEE" w:rsidRDefault="00C16CC2" w:rsidP="00030AEE">
            <w:pPr>
              <w:pStyle w:val="NoSpacing"/>
              <w:numPr>
                <w:ilvl w:val="0"/>
                <w:numId w:val="19"/>
              </w:numPr>
              <w:spacing w:line="360" w:lineRule="auto"/>
              <w:rPr>
                <w:color w:val="000000"/>
                <w:sz w:val="20"/>
              </w:rPr>
            </w:pPr>
            <w:r w:rsidRPr="00030AEE">
              <w:rPr>
                <w:color w:val="000000"/>
                <w:sz w:val="20"/>
              </w:rPr>
              <w:t>Create routing to update environment</w:t>
            </w:r>
          </w:p>
        </w:tc>
        <w:tc>
          <w:tcPr>
            <w:tcW w:w="1295" w:type="dxa"/>
            <w:shd w:val="clear" w:color="auto" w:fill="auto"/>
          </w:tcPr>
          <w:p w14:paraId="5550BFE6" w14:textId="7503E7A6" w:rsidR="004034C9" w:rsidRPr="00030AEE" w:rsidRDefault="00C16CC2" w:rsidP="00030AEE">
            <w:pPr>
              <w:pStyle w:val="NoSpacing"/>
              <w:spacing w:line="360" w:lineRule="auto"/>
              <w:rPr>
                <w:color w:val="000000"/>
                <w:sz w:val="20"/>
              </w:rPr>
            </w:pPr>
            <w:r w:rsidRPr="00030AEE">
              <w:rPr>
                <w:color w:val="000000"/>
                <w:sz w:val="20"/>
              </w:rPr>
              <w:t>3</w:t>
            </w:r>
          </w:p>
        </w:tc>
        <w:tc>
          <w:tcPr>
            <w:tcW w:w="1288" w:type="dxa"/>
            <w:shd w:val="clear" w:color="auto" w:fill="auto"/>
          </w:tcPr>
          <w:p w14:paraId="15DEC063" w14:textId="31DAB76D" w:rsidR="004034C9" w:rsidRPr="00030AEE" w:rsidRDefault="00C16CC2" w:rsidP="00030AEE">
            <w:pPr>
              <w:pStyle w:val="NoSpacing"/>
              <w:spacing w:line="360" w:lineRule="auto"/>
              <w:rPr>
                <w:color w:val="000000"/>
                <w:sz w:val="20"/>
              </w:rPr>
            </w:pPr>
            <w:r w:rsidRPr="00030AEE">
              <w:rPr>
                <w:color w:val="000000"/>
                <w:sz w:val="20"/>
              </w:rPr>
              <w:t>3</w:t>
            </w:r>
          </w:p>
        </w:tc>
        <w:tc>
          <w:tcPr>
            <w:tcW w:w="1893" w:type="dxa"/>
            <w:shd w:val="clear" w:color="auto" w:fill="auto"/>
          </w:tcPr>
          <w:p w14:paraId="1D8743AC" w14:textId="0FEC3114" w:rsidR="004034C9"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693BEFAE" w14:textId="095DEADC" w:rsidR="004034C9" w:rsidRPr="00030AEE" w:rsidRDefault="00F87CBD" w:rsidP="00030AEE">
            <w:pPr>
              <w:pStyle w:val="NoSpacing"/>
              <w:spacing w:line="360" w:lineRule="auto"/>
              <w:rPr>
                <w:color w:val="000000"/>
                <w:sz w:val="20"/>
              </w:rPr>
            </w:pPr>
            <w:r>
              <w:rPr>
                <w:color w:val="000000"/>
                <w:sz w:val="20"/>
              </w:rPr>
              <w:t>120</w:t>
            </w:r>
          </w:p>
        </w:tc>
      </w:tr>
      <w:tr w:rsidR="00030AEE" w:rsidRPr="00030AEE" w14:paraId="6EA8A2D0" w14:textId="77777777" w:rsidTr="00030AEE">
        <w:tc>
          <w:tcPr>
            <w:tcW w:w="1443" w:type="dxa"/>
            <w:shd w:val="clear" w:color="auto" w:fill="auto"/>
          </w:tcPr>
          <w:p w14:paraId="48E5CE69" w14:textId="43BCD622" w:rsidR="004034C9"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8</w:t>
            </w:r>
          </w:p>
          <w:p w14:paraId="6B020352" w14:textId="77777777" w:rsidR="00E645B9" w:rsidRDefault="00E645B9" w:rsidP="00E645B9">
            <w:pPr>
              <w:pStyle w:val="NoSpacing"/>
              <w:spacing w:line="360" w:lineRule="auto"/>
              <w:rPr>
                <w:color w:val="000000"/>
                <w:sz w:val="20"/>
              </w:rPr>
            </w:pPr>
            <w:r>
              <w:rPr>
                <w:color w:val="000000"/>
                <w:sz w:val="20"/>
              </w:rPr>
              <w:t>MVP 36</w:t>
            </w:r>
          </w:p>
          <w:p w14:paraId="474645A4" w14:textId="77777777" w:rsidR="00E645B9" w:rsidRDefault="00E645B9" w:rsidP="00E645B9">
            <w:pPr>
              <w:pStyle w:val="NoSpacing"/>
              <w:spacing w:line="360" w:lineRule="auto"/>
              <w:rPr>
                <w:color w:val="000000"/>
                <w:sz w:val="20"/>
              </w:rPr>
            </w:pPr>
            <w:r>
              <w:rPr>
                <w:color w:val="000000"/>
                <w:sz w:val="20"/>
              </w:rPr>
              <w:t>MVP 37</w:t>
            </w:r>
          </w:p>
          <w:p w14:paraId="5832068F" w14:textId="2BE5DB14" w:rsidR="00892419" w:rsidRPr="00030AEE" w:rsidRDefault="00892419" w:rsidP="00030AEE">
            <w:pPr>
              <w:pStyle w:val="NoSpacing"/>
              <w:spacing w:line="360" w:lineRule="auto"/>
              <w:rPr>
                <w:color w:val="000000"/>
                <w:sz w:val="20"/>
              </w:rPr>
            </w:pPr>
          </w:p>
        </w:tc>
        <w:tc>
          <w:tcPr>
            <w:tcW w:w="2991" w:type="dxa"/>
            <w:shd w:val="clear" w:color="auto" w:fill="auto"/>
          </w:tcPr>
          <w:p w14:paraId="0DF63C7B" w14:textId="77777777" w:rsidR="004034C9" w:rsidRPr="00030AEE" w:rsidRDefault="000C06E0" w:rsidP="00030AEE">
            <w:pPr>
              <w:pStyle w:val="NoSpacing"/>
              <w:numPr>
                <w:ilvl w:val="0"/>
                <w:numId w:val="19"/>
              </w:numPr>
              <w:spacing w:line="360" w:lineRule="auto"/>
              <w:rPr>
                <w:color w:val="000000"/>
                <w:sz w:val="20"/>
              </w:rPr>
            </w:pPr>
            <w:r w:rsidRPr="00030AEE">
              <w:rPr>
                <w:color w:val="000000"/>
                <w:sz w:val="20"/>
              </w:rPr>
              <w:t>Create button to delete environment</w:t>
            </w:r>
          </w:p>
          <w:p w14:paraId="1232768A" w14:textId="5B33F37A" w:rsidR="000C06E0" w:rsidRPr="00030AEE" w:rsidRDefault="000C06E0" w:rsidP="00030AEE">
            <w:pPr>
              <w:pStyle w:val="NoSpacing"/>
              <w:numPr>
                <w:ilvl w:val="0"/>
                <w:numId w:val="19"/>
              </w:numPr>
              <w:spacing w:line="360" w:lineRule="auto"/>
              <w:rPr>
                <w:color w:val="000000"/>
                <w:sz w:val="20"/>
              </w:rPr>
            </w:pPr>
            <w:r w:rsidRPr="00030AEE">
              <w:rPr>
                <w:color w:val="000000"/>
                <w:sz w:val="20"/>
              </w:rPr>
              <w:t>Add routing to delete environment</w:t>
            </w:r>
          </w:p>
        </w:tc>
        <w:tc>
          <w:tcPr>
            <w:tcW w:w="1295" w:type="dxa"/>
            <w:shd w:val="clear" w:color="auto" w:fill="auto"/>
          </w:tcPr>
          <w:p w14:paraId="34FA56C3" w14:textId="731077C4" w:rsidR="004034C9"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02DF4D63" w14:textId="59CFA259" w:rsidR="004034C9"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4BA87A93" w14:textId="35F6F4F9" w:rsidR="004034C9" w:rsidRPr="00030AEE" w:rsidRDefault="00F87CBD" w:rsidP="00030AEE">
            <w:pPr>
              <w:pStyle w:val="NoSpacing"/>
              <w:spacing w:line="360" w:lineRule="auto"/>
              <w:rPr>
                <w:color w:val="000000"/>
                <w:sz w:val="20"/>
              </w:rPr>
            </w:pPr>
            <w:r>
              <w:rPr>
                <w:color w:val="000000"/>
                <w:sz w:val="20"/>
              </w:rPr>
              <w:t>60</w:t>
            </w:r>
          </w:p>
        </w:tc>
        <w:tc>
          <w:tcPr>
            <w:tcW w:w="944" w:type="dxa"/>
            <w:shd w:val="clear" w:color="auto" w:fill="auto"/>
          </w:tcPr>
          <w:p w14:paraId="1973284F" w14:textId="6DFF4549" w:rsidR="004034C9" w:rsidRPr="00030AEE" w:rsidRDefault="00F87CBD" w:rsidP="00030AEE">
            <w:pPr>
              <w:pStyle w:val="NoSpacing"/>
              <w:spacing w:line="360" w:lineRule="auto"/>
              <w:rPr>
                <w:color w:val="000000"/>
                <w:sz w:val="20"/>
              </w:rPr>
            </w:pPr>
            <w:r>
              <w:rPr>
                <w:color w:val="000000"/>
                <w:sz w:val="20"/>
              </w:rPr>
              <w:t>60</w:t>
            </w:r>
          </w:p>
        </w:tc>
      </w:tr>
      <w:tr w:rsidR="00030AEE" w:rsidRPr="00030AEE" w14:paraId="227B9128" w14:textId="77777777" w:rsidTr="00030AEE">
        <w:tc>
          <w:tcPr>
            <w:tcW w:w="1443" w:type="dxa"/>
            <w:shd w:val="clear" w:color="auto" w:fill="auto"/>
          </w:tcPr>
          <w:p w14:paraId="4B48E868" w14:textId="7567D62F" w:rsidR="000C06E0"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9</w:t>
            </w:r>
          </w:p>
          <w:p w14:paraId="07EA4F9F" w14:textId="77777777" w:rsidR="00892419" w:rsidRDefault="00E645B9" w:rsidP="00030AEE">
            <w:pPr>
              <w:pStyle w:val="NoSpacing"/>
              <w:spacing w:line="360" w:lineRule="auto"/>
              <w:rPr>
                <w:color w:val="000000"/>
                <w:sz w:val="20"/>
              </w:rPr>
            </w:pPr>
            <w:r>
              <w:rPr>
                <w:color w:val="000000"/>
                <w:sz w:val="20"/>
              </w:rPr>
              <w:t>MVP 38</w:t>
            </w:r>
          </w:p>
          <w:p w14:paraId="354D646E" w14:textId="4A288270" w:rsidR="00E645B9" w:rsidRPr="00030AEE" w:rsidRDefault="00E645B9" w:rsidP="00030AEE">
            <w:pPr>
              <w:pStyle w:val="NoSpacing"/>
              <w:spacing w:line="360" w:lineRule="auto"/>
              <w:rPr>
                <w:color w:val="000000"/>
                <w:sz w:val="20"/>
              </w:rPr>
            </w:pPr>
            <w:r>
              <w:rPr>
                <w:color w:val="000000"/>
                <w:sz w:val="20"/>
              </w:rPr>
              <w:t>MVP 39</w:t>
            </w:r>
          </w:p>
        </w:tc>
        <w:tc>
          <w:tcPr>
            <w:tcW w:w="2991" w:type="dxa"/>
            <w:shd w:val="clear" w:color="auto" w:fill="auto"/>
          </w:tcPr>
          <w:p w14:paraId="75933576" w14:textId="22BE9BB9"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form for adding servers</w:t>
            </w:r>
          </w:p>
          <w:p w14:paraId="2B76F7B7" w14:textId="07A11A3D"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server template</w:t>
            </w:r>
          </w:p>
          <w:p w14:paraId="0E09FE07" w14:textId="6A91D397"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model for servers</w:t>
            </w:r>
          </w:p>
          <w:p w14:paraId="7512A647" w14:textId="04BF6530"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routing for add servers</w:t>
            </w:r>
          </w:p>
        </w:tc>
        <w:tc>
          <w:tcPr>
            <w:tcW w:w="1295" w:type="dxa"/>
            <w:shd w:val="clear" w:color="auto" w:fill="auto"/>
          </w:tcPr>
          <w:p w14:paraId="6781D539" w14:textId="60BCED11" w:rsidR="000C06E0" w:rsidRPr="00030AEE" w:rsidRDefault="000C06E0" w:rsidP="00030AEE">
            <w:pPr>
              <w:pStyle w:val="NoSpacing"/>
              <w:spacing w:line="360" w:lineRule="auto"/>
              <w:rPr>
                <w:color w:val="000000"/>
                <w:sz w:val="20"/>
              </w:rPr>
            </w:pPr>
            <w:r w:rsidRPr="00030AEE">
              <w:rPr>
                <w:color w:val="000000"/>
                <w:sz w:val="20"/>
              </w:rPr>
              <w:t>3</w:t>
            </w:r>
          </w:p>
        </w:tc>
        <w:tc>
          <w:tcPr>
            <w:tcW w:w="1288" w:type="dxa"/>
            <w:shd w:val="clear" w:color="auto" w:fill="auto"/>
          </w:tcPr>
          <w:p w14:paraId="7ADDC70B" w14:textId="4ADF8948"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2929DAF2" w14:textId="37BC5C38"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45C149C2" w14:textId="2D4E1A2A"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140FEFD5" w14:textId="77777777" w:rsidTr="00030AEE">
        <w:tc>
          <w:tcPr>
            <w:tcW w:w="1443" w:type="dxa"/>
            <w:shd w:val="clear" w:color="auto" w:fill="auto"/>
          </w:tcPr>
          <w:p w14:paraId="09073CA3" w14:textId="77777777" w:rsidR="00892419"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0</w:t>
            </w:r>
          </w:p>
          <w:p w14:paraId="75ADFB73" w14:textId="77777777" w:rsidR="00E645B9" w:rsidRDefault="00E645B9" w:rsidP="00E645B9">
            <w:pPr>
              <w:pStyle w:val="NoSpacing"/>
              <w:spacing w:line="360" w:lineRule="auto"/>
              <w:rPr>
                <w:color w:val="000000"/>
                <w:sz w:val="20"/>
              </w:rPr>
            </w:pPr>
            <w:r>
              <w:rPr>
                <w:color w:val="000000"/>
                <w:sz w:val="20"/>
              </w:rPr>
              <w:t>MVP 38</w:t>
            </w:r>
          </w:p>
          <w:p w14:paraId="36B94DAE" w14:textId="2E945A7F" w:rsidR="00E645B9" w:rsidRPr="00030AEE" w:rsidRDefault="00E645B9" w:rsidP="00E645B9">
            <w:pPr>
              <w:pStyle w:val="NoSpacing"/>
              <w:spacing w:line="360" w:lineRule="auto"/>
              <w:rPr>
                <w:color w:val="000000"/>
                <w:sz w:val="20"/>
              </w:rPr>
            </w:pPr>
            <w:r>
              <w:rPr>
                <w:color w:val="000000"/>
                <w:sz w:val="20"/>
              </w:rPr>
              <w:t>MVP 39</w:t>
            </w:r>
          </w:p>
        </w:tc>
        <w:tc>
          <w:tcPr>
            <w:tcW w:w="2991" w:type="dxa"/>
            <w:shd w:val="clear" w:color="auto" w:fill="auto"/>
          </w:tcPr>
          <w:p w14:paraId="7BBFE608" w14:textId="7F8F067D"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table for viewing server</w:t>
            </w:r>
          </w:p>
          <w:p w14:paraId="7DE5E286" w14:textId="3BC8F4BF"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routing to list servers</w:t>
            </w:r>
          </w:p>
        </w:tc>
        <w:tc>
          <w:tcPr>
            <w:tcW w:w="1295" w:type="dxa"/>
            <w:shd w:val="clear" w:color="auto" w:fill="auto"/>
          </w:tcPr>
          <w:p w14:paraId="77303878" w14:textId="7B7E9E54" w:rsidR="000C06E0" w:rsidRPr="00030AEE" w:rsidRDefault="000C06E0" w:rsidP="00030AEE">
            <w:pPr>
              <w:pStyle w:val="NoSpacing"/>
              <w:spacing w:line="360" w:lineRule="auto"/>
              <w:rPr>
                <w:color w:val="000000"/>
                <w:sz w:val="20"/>
              </w:rPr>
            </w:pPr>
            <w:r w:rsidRPr="00030AEE">
              <w:rPr>
                <w:color w:val="000000"/>
                <w:sz w:val="20"/>
              </w:rPr>
              <w:t>3</w:t>
            </w:r>
          </w:p>
        </w:tc>
        <w:tc>
          <w:tcPr>
            <w:tcW w:w="1288" w:type="dxa"/>
            <w:shd w:val="clear" w:color="auto" w:fill="auto"/>
          </w:tcPr>
          <w:p w14:paraId="0FF3554C" w14:textId="438CFD8B"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051C0846" w14:textId="76B4B7B2"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1F7619BB" w14:textId="60E75400"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7A28EC06" w14:textId="77777777" w:rsidTr="00030AEE">
        <w:tc>
          <w:tcPr>
            <w:tcW w:w="1443" w:type="dxa"/>
            <w:shd w:val="clear" w:color="auto" w:fill="auto"/>
          </w:tcPr>
          <w:p w14:paraId="2E656D22" w14:textId="0C608D63" w:rsidR="000C06E0" w:rsidRDefault="00026A8A" w:rsidP="00030AEE">
            <w:pPr>
              <w:pStyle w:val="NoSpacing"/>
              <w:spacing w:line="360" w:lineRule="auto"/>
              <w:rPr>
                <w:color w:val="000000"/>
                <w:sz w:val="20"/>
              </w:rPr>
            </w:pPr>
            <w:r w:rsidRPr="00030AEE">
              <w:rPr>
                <w:color w:val="000000"/>
                <w:sz w:val="20"/>
              </w:rPr>
              <w:t xml:space="preserve">MVP </w:t>
            </w:r>
            <w:r w:rsidR="00F87CBD">
              <w:rPr>
                <w:color w:val="000000"/>
                <w:sz w:val="20"/>
              </w:rPr>
              <w:t>1</w:t>
            </w:r>
            <w:r w:rsidR="00442C9C">
              <w:rPr>
                <w:color w:val="000000"/>
                <w:sz w:val="20"/>
              </w:rPr>
              <w:t>1</w:t>
            </w:r>
          </w:p>
          <w:p w14:paraId="3C39E7C9" w14:textId="77777777" w:rsidR="00E645B9" w:rsidRDefault="00E645B9" w:rsidP="00E645B9">
            <w:pPr>
              <w:pStyle w:val="NoSpacing"/>
              <w:spacing w:line="360" w:lineRule="auto"/>
              <w:rPr>
                <w:color w:val="000000"/>
                <w:sz w:val="20"/>
              </w:rPr>
            </w:pPr>
            <w:r>
              <w:rPr>
                <w:color w:val="000000"/>
                <w:sz w:val="20"/>
              </w:rPr>
              <w:t>MVP 38</w:t>
            </w:r>
          </w:p>
          <w:p w14:paraId="6F1CBADF" w14:textId="147DDDB8" w:rsidR="00E645B9" w:rsidRDefault="00E645B9" w:rsidP="00E645B9">
            <w:pPr>
              <w:pStyle w:val="NoSpacing"/>
              <w:spacing w:line="360" w:lineRule="auto"/>
              <w:rPr>
                <w:color w:val="000000"/>
                <w:sz w:val="20"/>
              </w:rPr>
            </w:pPr>
            <w:r>
              <w:rPr>
                <w:color w:val="000000"/>
                <w:sz w:val="20"/>
              </w:rPr>
              <w:t>MVP 39</w:t>
            </w:r>
          </w:p>
          <w:p w14:paraId="69E065F4" w14:textId="2FB6D95C" w:rsidR="00892419" w:rsidRPr="00030AEE" w:rsidRDefault="00892419" w:rsidP="00030AEE">
            <w:pPr>
              <w:pStyle w:val="NoSpacing"/>
              <w:spacing w:line="360" w:lineRule="auto"/>
              <w:rPr>
                <w:color w:val="000000"/>
                <w:sz w:val="20"/>
              </w:rPr>
            </w:pPr>
          </w:p>
        </w:tc>
        <w:tc>
          <w:tcPr>
            <w:tcW w:w="2991" w:type="dxa"/>
            <w:shd w:val="clear" w:color="auto" w:fill="auto"/>
          </w:tcPr>
          <w:p w14:paraId="586F1DE1" w14:textId="38139482"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prepopulated for form updating existing servers</w:t>
            </w:r>
          </w:p>
          <w:p w14:paraId="60B41F86" w14:textId="4A80CEAD"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routing to update servers</w:t>
            </w:r>
          </w:p>
        </w:tc>
        <w:tc>
          <w:tcPr>
            <w:tcW w:w="1295" w:type="dxa"/>
            <w:shd w:val="clear" w:color="auto" w:fill="auto"/>
          </w:tcPr>
          <w:p w14:paraId="792A53D5" w14:textId="029E8A63" w:rsidR="000C06E0" w:rsidRPr="00030AEE" w:rsidRDefault="000C06E0" w:rsidP="00030AEE">
            <w:pPr>
              <w:pStyle w:val="NoSpacing"/>
              <w:spacing w:line="360" w:lineRule="auto"/>
              <w:rPr>
                <w:color w:val="000000"/>
                <w:sz w:val="20"/>
              </w:rPr>
            </w:pPr>
            <w:r w:rsidRPr="00030AEE">
              <w:rPr>
                <w:color w:val="000000"/>
                <w:sz w:val="20"/>
              </w:rPr>
              <w:t>3</w:t>
            </w:r>
          </w:p>
        </w:tc>
        <w:tc>
          <w:tcPr>
            <w:tcW w:w="1288" w:type="dxa"/>
            <w:shd w:val="clear" w:color="auto" w:fill="auto"/>
          </w:tcPr>
          <w:p w14:paraId="67DF11C1" w14:textId="172F9A0F"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73B91138" w14:textId="60AEA6DC"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1DD69811" w14:textId="1C9B8444"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1518643F" w14:textId="77777777" w:rsidTr="00030AEE">
        <w:tc>
          <w:tcPr>
            <w:tcW w:w="1443" w:type="dxa"/>
            <w:shd w:val="clear" w:color="auto" w:fill="auto"/>
          </w:tcPr>
          <w:p w14:paraId="3B4A96FC" w14:textId="3BAF8B33"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2</w:t>
            </w:r>
          </w:p>
          <w:p w14:paraId="2688DE46" w14:textId="77777777" w:rsidR="00E645B9" w:rsidRDefault="00E645B9" w:rsidP="00E645B9">
            <w:pPr>
              <w:pStyle w:val="NoSpacing"/>
              <w:spacing w:line="360" w:lineRule="auto"/>
              <w:rPr>
                <w:color w:val="000000"/>
                <w:sz w:val="20"/>
              </w:rPr>
            </w:pPr>
            <w:r>
              <w:rPr>
                <w:color w:val="000000"/>
                <w:sz w:val="20"/>
              </w:rPr>
              <w:t>MVP 38</w:t>
            </w:r>
          </w:p>
          <w:p w14:paraId="587BF593" w14:textId="6BC3DD0C" w:rsidR="00E645B9" w:rsidRDefault="00E645B9" w:rsidP="00E645B9">
            <w:pPr>
              <w:pStyle w:val="NoSpacing"/>
              <w:spacing w:line="360" w:lineRule="auto"/>
              <w:rPr>
                <w:color w:val="000000"/>
                <w:sz w:val="20"/>
              </w:rPr>
            </w:pPr>
            <w:r>
              <w:rPr>
                <w:color w:val="000000"/>
                <w:sz w:val="20"/>
              </w:rPr>
              <w:t>MVP 39</w:t>
            </w:r>
          </w:p>
          <w:p w14:paraId="2BA967E0" w14:textId="14BD78CA" w:rsidR="00892419" w:rsidRPr="00030AEE" w:rsidRDefault="00892419" w:rsidP="00030AEE">
            <w:pPr>
              <w:pStyle w:val="NoSpacing"/>
              <w:spacing w:line="360" w:lineRule="auto"/>
              <w:rPr>
                <w:color w:val="000000"/>
                <w:sz w:val="20"/>
              </w:rPr>
            </w:pPr>
          </w:p>
        </w:tc>
        <w:tc>
          <w:tcPr>
            <w:tcW w:w="2991" w:type="dxa"/>
            <w:shd w:val="clear" w:color="auto" w:fill="auto"/>
          </w:tcPr>
          <w:p w14:paraId="6A53B5F7" w14:textId="6776AB5F"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button to delete server</w:t>
            </w:r>
          </w:p>
          <w:p w14:paraId="1D02D46B" w14:textId="765F0CAD" w:rsidR="000C06E0" w:rsidRPr="00030AEE" w:rsidRDefault="000C06E0" w:rsidP="00030AEE">
            <w:pPr>
              <w:pStyle w:val="NoSpacing"/>
              <w:numPr>
                <w:ilvl w:val="0"/>
                <w:numId w:val="19"/>
              </w:numPr>
              <w:spacing w:line="360" w:lineRule="auto"/>
              <w:rPr>
                <w:color w:val="000000"/>
                <w:sz w:val="20"/>
              </w:rPr>
            </w:pPr>
            <w:r w:rsidRPr="00030AEE">
              <w:rPr>
                <w:color w:val="000000"/>
                <w:sz w:val="20"/>
              </w:rPr>
              <w:t>Add routing to delete server</w:t>
            </w:r>
          </w:p>
        </w:tc>
        <w:tc>
          <w:tcPr>
            <w:tcW w:w="1295" w:type="dxa"/>
            <w:shd w:val="clear" w:color="auto" w:fill="auto"/>
          </w:tcPr>
          <w:p w14:paraId="109BD0C2" w14:textId="37878BC7"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44A46BAE" w14:textId="660A3492"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72C3DDCE" w14:textId="3389C428" w:rsidR="000C06E0" w:rsidRPr="00030AEE" w:rsidRDefault="00F87CBD" w:rsidP="00030AEE">
            <w:pPr>
              <w:pStyle w:val="NoSpacing"/>
              <w:spacing w:line="360" w:lineRule="auto"/>
              <w:rPr>
                <w:color w:val="000000"/>
                <w:sz w:val="20"/>
              </w:rPr>
            </w:pPr>
            <w:r>
              <w:rPr>
                <w:color w:val="000000"/>
                <w:sz w:val="20"/>
              </w:rPr>
              <w:t>60</w:t>
            </w:r>
          </w:p>
        </w:tc>
        <w:tc>
          <w:tcPr>
            <w:tcW w:w="944" w:type="dxa"/>
            <w:shd w:val="clear" w:color="auto" w:fill="auto"/>
          </w:tcPr>
          <w:p w14:paraId="5F2121BE" w14:textId="26248736" w:rsidR="000C06E0" w:rsidRPr="00030AEE" w:rsidRDefault="00F87CBD" w:rsidP="00030AEE">
            <w:pPr>
              <w:pStyle w:val="NoSpacing"/>
              <w:spacing w:line="360" w:lineRule="auto"/>
              <w:rPr>
                <w:color w:val="000000"/>
                <w:sz w:val="20"/>
              </w:rPr>
            </w:pPr>
            <w:r>
              <w:rPr>
                <w:color w:val="000000"/>
                <w:sz w:val="20"/>
              </w:rPr>
              <w:t>60</w:t>
            </w:r>
          </w:p>
        </w:tc>
      </w:tr>
      <w:tr w:rsidR="00030AEE" w:rsidRPr="00030AEE" w14:paraId="2C56D71C" w14:textId="77777777" w:rsidTr="00030AEE">
        <w:tc>
          <w:tcPr>
            <w:tcW w:w="1443" w:type="dxa"/>
            <w:shd w:val="clear" w:color="auto" w:fill="auto"/>
          </w:tcPr>
          <w:p w14:paraId="73C33002" w14:textId="54040959"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3</w:t>
            </w:r>
          </w:p>
          <w:p w14:paraId="39E77C11" w14:textId="5CF82A21" w:rsidR="00E645B9" w:rsidRDefault="00E645B9" w:rsidP="00030AEE">
            <w:pPr>
              <w:pStyle w:val="NoSpacing"/>
              <w:spacing w:line="360" w:lineRule="auto"/>
              <w:rPr>
                <w:color w:val="000000"/>
                <w:sz w:val="20"/>
              </w:rPr>
            </w:pPr>
            <w:r>
              <w:rPr>
                <w:color w:val="000000"/>
                <w:sz w:val="20"/>
              </w:rPr>
              <w:t>MVP 40</w:t>
            </w:r>
          </w:p>
          <w:p w14:paraId="377518B1" w14:textId="07627859" w:rsidR="00E645B9" w:rsidRDefault="00E645B9" w:rsidP="00030AEE">
            <w:pPr>
              <w:pStyle w:val="NoSpacing"/>
              <w:spacing w:line="360" w:lineRule="auto"/>
              <w:rPr>
                <w:color w:val="000000"/>
                <w:sz w:val="20"/>
              </w:rPr>
            </w:pPr>
            <w:r>
              <w:rPr>
                <w:color w:val="000000"/>
                <w:sz w:val="20"/>
              </w:rPr>
              <w:t>MVP 41</w:t>
            </w:r>
          </w:p>
          <w:p w14:paraId="1A2B8BD4" w14:textId="43CF931B" w:rsidR="00892419" w:rsidRPr="00030AEE" w:rsidRDefault="00892419" w:rsidP="00030AEE">
            <w:pPr>
              <w:pStyle w:val="NoSpacing"/>
              <w:spacing w:line="360" w:lineRule="auto"/>
              <w:rPr>
                <w:color w:val="000000"/>
                <w:sz w:val="20"/>
              </w:rPr>
            </w:pPr>
          </w:p>
        </w:tc>
        <w:tc>
          <w:tcPr>
            <w:tcW w:w="2991" w:type="dxa"/>
            <w:shd w:val="clear" w:color="auto" w:fill="auto"/>
          </w:tcPr>
          <w:p w14:paraId="4BFF2CFA" w14:textId="34D7D78A"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form for adding commands</w:t>
            </w:r>
          </w:p>
          <w:p w14:paraId="176D58CD" w14:textId="36224199"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command template</w:t>
            </w:r>
          </w:p>
          <w:p w14:paraId="58F46C1D" w14:textId="5820047D"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model for command</w:t>
            </w:r>
          </w:p>
          <w:p w14:paraId="13A010AC" w14:textId="1CE1E347"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routing for add command</w:t>
            </w:r>
          </w:p>
        </w:tc>
        <w:tc>
          <w:tcPr>
            <w:tcW w:w="1295" w:type="dxa"/>
            <w:shd w:val="clear" w:color="auto" w:fill="auto"/>
          </w:tcPr>
          <w:p w14:paraId="7EAC42FD" w14:textId="60C983BF" w:rsidR="000C06E0" w:rsidRPr="00030AEE" w:rsidRDefault="000C06E0" w:rsidP="00030AEE">
            <w:pPr>
              <w:pStyle w:val="NoSpacing"/>
              <w:spacing w:line="360" w:lineRule="auto"/>
              <w:rPr>
                <w:color w:val="000000"/>
                <w:sz w:val="20"/>
              </w:rPr>
            </w:pPr>
            <w:r w:rsidRPr="00030AEE">
              <w:rPr>
                <w:color w:val="000000"/>
                <w:sz w:val="20"/>
              </w:rPr>
              <w:t>3</w:t>
            </w:r>
          </w:p>
        </w:tc>
        <w:tc>
          <w:tcPr>
            <w:tcW w:w="1288" w:type="dxa"/>
            <w:shd w:val="clear" w:color="auto" w:fill="auto"/>
          </w:tcPr>
          <w:p w14:paraId="3192E011" w14:textId="2DD02D73"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6AAAC543" w14:textId="717679E5"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345E9A6B" w14:textId="325CC6BA"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45B526EB" w14:textId="77777777" w:rsidTr="00030AEE">
        <w:tc>
          <w:tcPr>
            <w:tcW w:w="1443" w:type="dxa"/>
            <w:shd w:val="clear" w:color="auto" w:fill="auto"/>
          </w:tcPr>
          <w:p w14:paraId="7B2610D8" w14:textId="2C5674D5"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4</w:t>
            </w:r>
          </w:p>
          <w:p w14:paraId="2DBB9CAF" w14:textId="77777777" w:rsidR="00E645B9" w:rsidRDefault="00E645B9" w:rsidP="00E645B9">
            <w:pPr>
              <w:pStyle w:val="NoSpacing"/>
              <w:spacing w:line="360" w:lineRule="auto"/>
              <w:rPr>
                <w:color w:val="000000"/>
                <w:sz w:val="20"/>
              </w:rPr>
            </w:pPr>
            <w:r>
              <w:rPr>
                <w:color w:val="000000"/>
                <w:sz w:val="20"/>
              </w:rPr>
              <w:t>MVP 40</w:t>
            </w:r>
          </w:p>
          <w:p w14:paraId="11769E00" w14:textId="77777777" w:rsidR="00E645B9" w:rsidRDefault="00E645B9" w:rsidP="00E645B9">
            <w:pPr>
              <w:pStyle w:val="NoSpacing"/>
              <w:spacing w:line="360" w:lineRule="auto"/>
              <w:rPr>
                <w:color w:val="000000"/>
                <w:sz w:val="20"/>
              </w:rPr>
            </w:pPr>
            <w:r>
              <w:rPr>
                <w:color w:val="000000"/>
                <w:sz w:val="20"/>
              </w:rPr>
              <w:t>MVP 41</w:t>
            </w:r>
          </w:p>
          <w:p w14:paraId="292CB991" w14:textId="0D4B55B8" w:rsidR="00892419" w:rsidRPr="00030AEE" w:rsidRDefault="00892419" w:rsidP="00030AEE">
            <w:pPr>
              <w:pStyle w:val="NoSpacing"/>
              <w:spacing w:line="360" w:lineRule="auto"/>
              <w:rPr>
                <w:color w:val="000000"/>
                <w:sz w:val="20"/>
              </w:rPr>
            </w:pPr>
          </w:p>
        </w:tc>
        <w:tc>
          <w:tcPr>
            <w:tcW w:w="2991" w:type="dxa"/>
            <w:shd w:val="clear" w:color="auto" w:fill="auto"/>
          </w:tcPr>
          <w:p w14:paraId="26B76DC6" w14:textId="2AB6DA3A" w:rsidR="000C06E0" w:rsidRPr="00030AEE" w:rsidRDefault="000C06E0" w:rsidP="00030AEE">
            <w:pPr>
              <w:pStyle w:val="NoSpacing"/>
              <w:numPr>
                <w:ilvl w:val="0"/>
                <w:numId w:val="19"/>
              </w:numPr>
              <w:spacing w:line="360" w:lineRule="auto"/>
              <w:rPr>
                <w:color w:val="000000"/>
                <w:sz w:val="20"/>
              </w:rPr>
            </w:pPr>
            <w:r w:rsidRPr="00030AEE">
              <w:rPr>
                <w:color w:val="000000"/>
                <w:sz w:val="20"/>
              </w:rPr>
              <w:lastRenderedPageBreak/>
              <w:t>Create table for viewing command</w:t>
            </w:r>
          </w:p>
          <w:p w14:paraId="33D7BD01" w14:textId="6A105D5A" w:rsidR="000C06E0" w:rsidRPr="00030AEE" w:rsidRDefault="000C06E0" w:rsidP="00030AEE">
            <w:pPr>
              <w:pStyle w:val="NoSpacing"/>
              <w:numPr>
                <w:ilvl w:val="0"/>
                <w:numId w:val="19"/>
              </w:numPr>
              <w:spacing w:line="360" w:lineRule="auto"/>
              <w:rPr>
                <w:color w:val="000000"/>
                <w:sz w:val="20"/>
              </w:rPr>
            </w:pPr>
            <w:r w:rsidRPr="00030AEE">
              <w:rPr>
                <w:color w:val="000000"/>
                <w:sz w:val="20"/>
              </w:rPr>
              <w:t xml:space="preserve">Create routing to list </w:t>
            </w:r>
            <w:r w:rsidRPr="00030AEE">
              <w:rPr>
                <w:color w:val="000000"/>
                <w:sz w:val="20"/>
              </w:rPr>
              <w:lastRenderedPageBreak/>
              <w:t>command</w:t>
            </w:r>
          </w:p>
        </w:tc>
        <w:tc>
          <w:tcPr>
            <w:tcW w:w="1295" w:type="dxa"/>
            <w:shd w:val="clear" w:color="auto" w:fill="auto"/>
          </w:tcPr>
          <w:p w14:paraId="767A9FB9" w14:textId="6B00FDF5" w:rsidR="000C06E0" w:rsidRPr="00030AEE" w:rsidRDefault="000C06E0" w:rsidP="00030AEE">
            <w:pPr>
              <w:pStyle w:val="NoSpacing"/>
              <w:spacing w:line="360" w:lineRule="auto"/>
              <w:rPr>
                <w:color w:val="000000"/>
                <w:sz w:val="20"/>
              </w:rPr>
            </w:pPr>
            <w:r w:rsidRPr="00030AEE">
              <w:rPr>
                <w:color w:val="000000"/>
                <w:sz w:val="20"/>
              </w:rPr>
              <w:lastRenderedPageBreak/>
              <w:t>3</w:t>
            </w:r>
          </w:p>
        </w:tc>
        <w:tc>
          <w:tcPr>
            <w:tcW w:w="1288" w:type="dxa"/>
            <w:shd w:val="clear" w:color="auto" w:fill="auto"/>
          </w:tcPr>
          <w:p w14:paraId="594E61EC" w14:textId="201B8037"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2F0F7792" w14:textId="50D51CD6"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7F6AF7E6" w14:textId="75570BB3"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37C8413C" w14:textId="77777777" w:rsidTr="00030AEE">
        <w:tc>
          <w:tcPr>
            <w:tcW w:w="1443" w:type="dxa"/>
            <w:shd w:val="clear" w:color="auto" w:fill="auto"/>
          </w:tcPr>
          <w:p w14:paraId="2F5E1F22" w14:textId="4F74F702"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5</w:t>
            </w:r>
          </w:p>
          <w:p w14:paraId="0E9810DD" w14:textId="77777777" w:rsidR="00E645B9" w:rsidRDefault="00E645B9" w:rsidP="00E645B9">
            <w:pPr>
              <w:pStyle w:val="NoSpacing"/>
              <w:spacing w:line="360" w:lineRule="auto"/>
              <w:rPr>
                <w:color w:val="000000"/>
                <w:sz w:val="20"/>
              </w:rPr>
            </w:pPr>
            <w:r>
              <w:rPr>
                <w:color w:val="000000"/>
                <w:sz w:val="20"/>
              </w:rPr>
              <w:t>MVP 40</w:t>
            </w:r>
          </w:p>
          <w:p w14:paraId="7ACB9DDD" w14:textId="77777777" w:rsidR="00E645B9" w:rsidRDefault="00E645B9" w:rsidP="00E645B9">
            <w:pPr>
              <w:pStyle w:val="NoSpacing"/>
              <w:spacing w:line="360" w:lineRule="auto"/>
              <w:rPr>
                <w:color w:val="000000"/>
                <w:sz w:val="20"/>
              </w:rPr>
            </w:pPr>
            <w:r>
              <w:rPr>
                <w:color w:val="000000"/>
                <w:sz w:val="20"/>
              </w:rPr>
              <w:t>MVP 41</w:t>
            </w:r>
          </w:p>
          <w:p w14:paraId="4AC19004" w14:textId="1E241E55" w:rsidR="00892419" w:rsidRPr="00030AEE" w:rsidRDefault="00892419" w:rsidP="00030AEE">
            <w:pPr>
              <w:pStyle w:val="NoSpacing"/>
              <w:spacing w:line="360" w:lineRule="auto"/>
              <w:rPr>
                <w:color w:val="000000"/>
                <w:sz w:val="20"/>
              </w:rPr>
            </w:pPr>
          </w:p>
        </w:tc>
        <w:tc>
          <w:tcPr>
            <w:tcW w:w="2991" w:type="dxa"/>
            <w:shd w:val="clear" w:color="auto" w:fill="auto"/>
          </w:tcPr>
          <w:p w14:paraId="11E4D82D" w14:textId="6A81530E"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prepopulated form</w:t>
            </w:r>
            <w:r w:rsidR="00892419">
              <w:rPr>
                <w:color w:val="000000"/>
                <w:sz w:val="20"/>
              </w:rPr>
              <w:t xml:space="preserve"> for</w:t>
            </w:r>
            <w:r w:rsidRPr="00030AEE">
              <w:rPr>
                <w:color w:val="000000"/>
                <w:sz w:val="20"/>
              </w:rPr>
              <w:t xml:space="preserve"> updating existing commands</w:t>
            </w:r>
          </w:p>
          <w:p w14:paraId="7EBEBC52" w14:textId="2721239B"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routing to update servers</w:t>
            </w:r>
          </w:p>
        </w:tc>
        <w:tc>
          <w:tcPr>
            <w:tcW w:w="1295" w:type="dxa"/>
            <w:shd w:val="clear" w:color="auto" w:fill="auto"/>
          </w:tcPr>
          <w:p w14:paraId="764B91F1" w14:textId="7F303267" w:rsidR="000C06E0" w:rsidRPr="00030AEE" w:rsidRDefault="000C06E0" w:rsidP="00030AEE">
            <w:pPr>
              <w:pStyle w:val="NoSpacing"/>
              <w:spacing w:line="360" w:lineRule="auto"/>
              <w:rPr>
                <w:color w:val="000000"/>
                <w:sz w:val="20"/>
              </w:rPr>
            </w:pPr>
            <w:r w:rsidRPr="00030AEE">
              <w:rPr>
                <w:color w:val="000000"/>
                <w:sz w:val="20"/>
              </w:rPr>
              <w:t>3</w:t>
            </w:r>
          </w:p>
        </w:tc>
        <w:tc>
          <w:tcPr>
            <w:tcW w:w="1288" w:type="dxa"/>
            <w:shd w:val="clear" w:color="auto" w:fill="auto"/>
          </w:tcPr>
          <w:p w14:paraId="4C2ACA01" w14:textId="770A9905"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20946128" w14:textId="153A1C98" w:rsidR="000C06E0" w:rsidRPr="00030AEE" w:rsidRDefault="00F87CBD" w:rsidP="00030AEE">
            <w:pPr>
              <w:pStyle w:val="NoSpacing"/>
              <w:spacing w:line="360" w:lineRule="auto"/>
              <w:rPr>
                <w:color w:val="000000"/>
                <w:sz w:val="20"/>
              </w:rPr>
            </w:pPr>
            <w:r>
              <w:rPr>
                <w:color w:val="000000"/>
                <w:sz w:val="20"/>
              </w:rPr>
              <w:t>120</w:t>
            </w:r>
          </w:p>
        </w:tc>
        <w:tc>
          <w:tcPr>
            <w:tcW w:w="944" w:type="dxa"/>
            <w:shd w:val="clear" w:color="auto" w:fill="auto"/>
          </w:tcPr>
          <w:p w14:paraId="775FF85F" w14:textId="1B2637FD" w:rsidR="000C06E0" w:rsidRPr="00030AEE" w:rsidRDefault="00F87CBD" w:rsidP="00030AEE">
            <w:pPr>
              <w:pStyle w:val="NoSpacing"/>
              <w:spacing w:line="360" w:lineRule="auto"/>
              <w:rPr>
                <w:color w:val="000000"/>
                <w:sz w:val="20"/>
              </w:rPr>
            </w:pPr>
            <w:r>
              <w:rPr>
                <w:color w:val="000000"/>
                <w:sz w:val="20"/>
              </w:rPr>
              <w:t>120</w:t>
            </w:r>
          </w:p>
        </w:tc>
      </w:tr>
      <w:tr w:rsidR="00030AEE" w:rsidRPr="00030AEE" w14:paraId="489B1053" w14:textId="77777777" w:rsidTr="00030AEE">
        <w:tc>
          <w:tcPr>
            <w:tcW w:w="1443" w:type="dxa"/>
            <w:shd w:val="clear" w:color="auto" w:fill="auto"/>
          </w:tcPr>
          <w:p w14:paraId="2F5303D1" w14:textId="77777777" w:rsidR="00892419" w:rsidRDefault="00026A8A" w:rsidP="00F87CBD">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6</w:t>
            </w:r>
          </w:p>
          <w:p w14:paraId="1EC631AF" w14:textId="77777777" w:rsidR="00E645B9" w:rsidRDefault="00E645B9" w:rsidP="00E645B9">
            <w:pPr>
              <w:pStyle w:val="NoSpacing"/>
              <w:spacing w:line="360" w:lineRule="auto"/>
              <w:rPr>
                <w:color w:val="000000"/>
                <w:sz w:val="20"/>
              </w:rPr>
            </w:pPr>
            <w:r>
              <w:rPr>
                <w:color w:val="000000"/>
                <w:sz w:val="20"/>
              </w:rPr>
              <w:t>MVP 40</w:t>
            </w:r>
          </w:p>
          <w:p w14:paraId="346CC85D" w14:textId="77777777" w:rsidR="00E645B9" w:rsidRDefault="00E645B9" w:rsidP="00E645B9">
            <w:pPr>
              <w:pStyle w:val="NoSpacing"/>
              <w:spacing w:line="360" w:lineRule="auto"/>
              <w:rPr>
                <w:color w:val="000000"/>
                <w:sz w:val="20"/>
              </w:rPr>
            </w:pPr>
            <w:r>
              <w:rPr>
                <w:color w:val="000000"/>
                <w:sz w:val="20"/>
              </w:rPr>
              <w:t>MVP 41</w:t>
            </w:r>
          </w:p>
          <w:p w14:paraId="704A2289" w14:textId="70740E3C" w:rsidR="00E645B9" w:rsidRPr="00030AEE" w:rsidRDefault="00E645B9" w:rsidP="00F87CBD">
            <w:pPr>
              <w:pStyle w:val="NoSpacing"/>
              <w:spacing w:line="360" w:lineRule="auto"/>
              <w:rPr>
                <w:color w:val="000000"/>
                <w:sz w:val="20"/>
              </w:rPr>
            </w:pPr>
          </w:p>
        </w:tc>
        <w:tc>
          <w:tcPr>
            <w:tcW w:w="2991" w:type="dxa"/>
            <w:shd w:val="clear" w:color="auto" w:fill="auto"/>
          </w:tcPr>
          <w:p w14:paraId="67021E88" w14:textId="61F94848" w:rsidR="000C06E0" w:rsidRPr="00030AEE" w:rsidRDefault="000C06E0" w:rsidP="00030AEE">
            <w:pPr>
              <w:pStyle w:val="NoSpacing"/>
              <w:numPr>
                <w:ilvl w:val="0"/>
                <w:numId w:val="19"/>
              </w:numPr>
              <w:spacing w:line="360" w:lineRule="auto"/>
              <w:rPr>
                <w:color w:val="000000"/>
                <w:sz w:val="20"/>
              </w:rPr>
            </w:pPr>
            <w:r w:rsidRPr="00030AEE">
              <w:rPr>
                <w:color w:val="000000"/>
                <w:sz w:val="20"/>
              </w:rPr>
              <w:t>Create button to delete command</w:t>
            </w:r>
          </w:p>
          <w:p w14:paraId="671BE006" w14:textId="10152979" w:rsidR="000C06E0" w:rsidRPr="00030AEE" w:rsidRDefault="000C06E0" w:rsidP="00030AEE">
            <w:pPr>
              <w:pStyle w:val="NoSpacing"/>
              <w:numPr>
                <w:ilvl w:val="0"/>
                <w:numId w:val="19"/>
              </w:numPr>
              <w:spacing w:line="360" w:lineRule="auto"/>
              <w:rPr>
                <w:color w:val="000000"/>
                <w:sz w:val="20"/>
              </w:rPr>
            </w:pPr>
            <w:r w:rsidRPr="00030AEE">
              <w:rPr>
                <w:color w:val="000000"/>
                <w:sz w:val="20"/>
              </w:rPr>
              <w:t>Add routing to delete command</w:t>
            </w:r>
          </w:p>
        </w:tc>
        <w:tc>
          <w:tcPr>
            <w:tcW w:w="1295" w:type="dxa"/>
            <w:shd w:val="clear" w:color="auto" w:fill="auto"/>
          </w:tcPr>
          <w:p w14:paraId="336E2291" w14:textId="3BB99185"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2330ED18" w14:textId="59106B6A" w:rsidR="000C06E0" w:rsidRPr="00030AEE" w:rsidRDefault="000C06E0" w:rsidP="00030AEE">
            <w:pPr>
              <w:pStyle w:val="NoSpacing"/>
              <w:spacing w:line="360" w:lineRule="auto"/>
              <w:rPr>
                <w:color w:val="000000"/>
                <w:sz w:val="20"/>
              </w:rPr>
            </w:pPr>
            <w:r w:rsidRPr="00030AEE">
              <w:rPr>
                <w:color w:val="000000"/>
                <w:sz w:val="20"/>
              </w:rPr>
              <w:t>3</w:t>
            </w:r>
          </w:p>
        </w:tc>
        <w:tc>
          <w:tcPr>
            <w:tcW w:w="1893" w:type="dxa"/>
            <w:shd w:val="clear" w:color="auto" w:fill="auto"/>
          </w:tcPr>
          <w:p w14:paraId="27047216" w14:textId="10607949" w:rsidR="000C06E0" w:rsidRPr="00030AEE" w:rsidRDefault="00F87CBD" w:rsidP="00030AEE">
            <w:pPr>
              <w:pStyle w:val="NoSpacing"/>
              <w:spacing w:line="360" w:lineRule="auto"/>
              <w:rPr>
                <w:color w:val="000000"/>
                <w:sz w:val="20"/>
              </w:rPr>
            </w:pPr>
            <w:r>
              <w:rPr>
                <w:color w:val="000000"/>
                <w:sz w:val="20"/>
              </w:rPr>
              <w:t>60</w:t>
            </w:r>
          </w:p>
        </w:tc>
        <w:tc>
          <w:tcPr>
            <w:tcW w:w="944" w:type="dxa"/>
            <w:shd w:val="clear" w:color="auto" w:fill="auto"/>
          </w:tcPr>
          <w:p w14:paraId="70996A97" w14:textId="78F0BA33" w:rsidR="000C06E0" w:rsidRPr="00030AEE" w:rsidRDefault="00F87CBD" w:rsidP="00030AEE">
            <w:pPr>
              <w:pStyle w:val="NoSpacing"/>
              <w:spacing w:line="360" w:lineRule="auto"/>
              <w:rPr>
                <w:color w:val="000000"/>
                <w:sz w:val="20"/>
              </w:rPr>
            </w:pPr>
            <w:r>
              <w:rPr>
                <w:color w:val="000000"/>
                <w:sz w:val="20"/>
              </w:rPr>
              <w:t>60</w:t>
            </w:r>
          </w:p>
        </w:tc>
      </w:tr>
      <w:tr w:rsidR="00030AEE" w:rsidRPr="00030AEE" w14:paraId="700ECEB1" w14:textId="77777777" w:rsidTr="00030AEE">
        <w:tc>
          <w:tcPr>
            <w:tcW w:w="1443" w:type="dxa"/>
            <w:shd w:val="clear" w:color="auto" w:fill="auto"/>
          </w:tcPr>
          <w:p w14:paraId="22D4D1EB" w14:textId="45C717F3"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7</w:t>
            </w:r>
          </w:p>
          <w:p w14:paraId="137481CC" w14:textId="706B5360" w:rsidR="00892419" w:rsidRPr="00030AEE" w:rsidRDefault="00892419" w:rsidP="00030AEE">
            <w:pPr>
              <w:pStyle w:val="NoSpacing"/>
              <w:spacing w:line="360" w:lineRule="auto"/>
              <w:rPr>
                <w:color w:val="000000"/>
                <w:sz w:val="20"/>
              </w:rPr>
            </w:pPr>
          </w:p>
        </w:tc>
        <w:tc>
          <w:tcPr>
            <w:tcW w:w="2991" w:type="dxa"/>
            <w:shd w:val="clear" w:color="auto" w:fill="auto"/>
          </w:tcPr>
          <w:p w14:paraId="77A42D5F" w14:textId="3ACA1857" w:rsidR="000C06E0" w:rsidRPr="00030AEE" w:rsidRDefault="000C06E0" w:rsidP="00030AEE">
            <w:pPr>
              <w:pStyle w:val="NoSpacing"/>
              <w:numPr>
                <w:ilvl w:val="0"/>
                <w:numId w:val="19"/>
              </w:numPr>
              <w:spacing w:line="360" w:lineRule="auto"/>
              <w:rPr>
                <w:color w:val="000000"/>
                <w:sz w:val="20"/>
              </w:rPr>
            </w:pPr>
            <w:r w:rsidRPr="00030AEE">
              <w:rPr>
                <w:color w:val="000000"/>
                <w:sz w:val="20"/>
              </w:rPr>
              <w:t>Expectation to be added with command</w:t>
            </w:r>
          </w:p>
        </w:tc>
        <w:tc>
          <w:tcPr>
            <w:tcW w:w="1295" w:type="dxa"/>
            <w:shd w:val="clear" w:color="auto" w:fill="auto"/>
          </w:tcPr>
          <w:p w14:paraId="706D938A" w14:textId="76148D94"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36C2030E" w14:textId="0D886E04" w:rsidR="000C06E0" w:rsidRPr="00030AEE" w:rsidRDefault="000C06E0" w:rsidP="00030AEE">
            <w:pPr>
              <w:pStyle w:val="NoSpacing"/>
              <w:spacing w:line="360" w:lineRule="auto"/>
              <w:rPr>
                <w:color w:val="000000"/>
                <w:sz w:val="20"/>
              </w:rPr>
            </w:pPr>
            <w:r w:rsidRPr="00030AEE">
              <w:rPr>
                <w:color w:val="000000"/>
                <w:sz w:val="20"/>
              </w:rPr>
              <w:t>4</w:t>
            </w:r>
          </w:p>
        </w:tc>
        <w:tc>
          <w:tcPr>
            <w:tcW w:w="1893" w:type="dxa"/>
            <w:shd w:val="clear" w:color="auto" w:fill="auto"/>
          </w:tcPr>
          <w:p w14:paraId="4BFBF58B" w14:textId="52D83F2F" w:rsidR="000C06E0" w:rsidRPr="00030AEE" w:rsidRDefault="000C06E0" w:rsidP="00030AEE">
            <w:pPr>
              <w:pStyle w:val="NoSpacing"/>
              <w:spacing w:line="360" w:lineRule="auto"/>
              <w:rPr>
                <w:color w:val="000000"/>
                <w:sz w:val="20"/>
              </w:rPr>
            </w:pPr>
            <w:r w:rsidRPr="00030AEE">
              <w:rPr>
                <w:color w:val="000000"/>
                <w:sz w:val="20"/>
              </w:rPr>
              <w:t>30</w:t>
            </w:r>
          </w:p>
        </w:tc>
        <w:tc>
          <w:tcPr>
            <w:tcW w:w="944" w:type="dxa"/>
            <w:shd w:val="clear" w:color="auto" w:fill="auto"/>
          </w:tcPr>
          <w:p w14:paraId="1C07BDF3" w14:textId="5784F4C4" w:rsidR="000C06E0" w:rsidRPr="00030AEE" w:rsidRDefault="00F87CBD" w:rsidP="00030AEE">
            <w:pPr>
              <w:pStyle w:val="NoSpacing"/>
              <w:spacing w:line="360" w:lineRule="auto"/>
              <w:rPr>
                <w:color w:val="000000"/>
                <w:sz w:val="20"/>
              </w:rPr>
            </w:pPr>
            <w:r>
              <w:rPr>
                <w:color w:val="000000"/>
                <w:sz w:val="20"/>
              </w:rPr>
              <w:t>30</w:t>
            </w:r>
          </w:p>
        </w:tc>
      </w:tr>
      <w:tr w:rsidR="00030AEE" w:rsidRPr="00030AEE" w14:paraId="5768B0CE" w14:textId="77777777" w:rsidTr="00030AEE">
        <w:tc>
          <w:tcPr>
            <w:tcW w:w="1443" w:type="dxa"/>
            <w:shd w:val="clear" w:color="auto" w:fill="auto"/>
          </w:tcPr>
          <w:p w14:paraId="57363266" w14:textId="389D879E"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1</w:t>
            </w:r>
            <w:r w:rsidR="00442C9C">
              <w:rPr>
                <w:color w:val="000000"/>
                <w:sz w:val="20"/>
              </w:rPr>
              <w:t>8</w:t>
            </w:r>
          </w:p>
          <w:p w14:paraId="732EBAA1" w14:textId="606A77DE" w:rsidR="00892419" w:rsidRPr="00030AEE" w:rsidRDefault="00892419" w:rsidP="00030AEE">
            <w:pPr>
              <w:pStyle w:val="NoSpacing"/>
              <w:spacing w:line="360" w:lineRule="auto"/>
              <w:rPr>
                <w:color w:val="000000"/>
                <w:sz w:val="20"/>
              </w:rPr>
            </w:pPr>
          </w:p>
        </w:tc>
        <w:tc>
          <w:tcPr>
            <w:tcW w:w="2991" w:type="dxa"/>
            <w:shd w:val="clear" w:color="auto" w:fill="auto"/>
          </w:tcPr>
          <w:p w14:paraId="62BAABF2" w14:textId="24170CAA" w:rsidR="000C06E0" w:rsidRPr="00030AEE" w:rsidRDefault="000C06E0" w:rsidP="00030AEE">
            <w:pPr>
              <w:pStyle w:val="NoSpacing"/>
              <w:numPr>
                <w:ilvl w:val="0"/>
                <w:numId w:val="19"/>
              </w:numPr>
              <w:spacing w:line="360" w:lineRule="auto"/>
              <w:rPr>
                <w:color w:val="000000"/>
                <w:sz w:val="20"/>
              </w:rPr>
            </w:pPr>
            <w:r w:rsidRPr="00030AEE">
              <w:rPr>
                <w:color w:val="000000"/>
                <w:sz w:val="20"/>
              </w:rPr>
              <w:t>Expectation to be listed with command</w:t>
            </w:r>
          </w:p>
        </w:tc>
        <w:tc>
          <w:tcPr>
            <w:tcW w:w="1295" w:type="dxa"/>
            <w:shd w:val="clear" w:color="auto" w:fill="auto"/>
          </w:tcPr>
          <w:p w14:paraId="2E634DB0" w14:textId="28CBC71C"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32A82C8F" w14:textId="2CA25477" w:rsidR="000C06E0" w:rsidRPr="00030AEE" w:rsidRDefault="000C06E0" w:rsidP="00030AEE">
            <w:pPr>
              <w:pStyle w:val="NoSpacing"/>
              <w:spacing w:line="360" w:lineRule="auto"/>
              <w:rPr>
                <w:color w:val="000000"/>
                <w:sz w:val="20"/>
              </w:rPr>
            </w:pPr>
            <w:r w:rsidRPr="00030AEE">
              <w:rPr>
                <w:color w:val="000000"/>
                <w:sz w:val="20"/>
              </w:rPr>
              <w:t>4</w:t>
            </w:r>
          </w:p>
        </w:tc>
        <w:tc>
          <w:tcPr>
            <w:tcW w:w="1893" w:type="dxa"/>
            <w:shd w:val="clear" w:color="auto" w:fill="auto"/>
          </w:tcPr>
          <w:p w14:paraId="78C238B2" w14:textId="106B04F3" w:rsidR="000C06E0" w:rsidRPr="00030AEE" w:rsidRDefault="000C06E0" w:rsidP="00030AEE">
            <w:pPr>
              <w:pStyle w:val="NoSpacing"/>
              <w:spacing w:line="360" w:lineRule="auto"/>
              <w:rPr>
                <w:color w:val="000000"/>
                <w:sz w:val="20"/>
              </w:rPr>
            </w:pPr>
            <w:r w:rsidRPr="00030AEE">
              <w:rPr>
                <w:color w:val="000000"/>
                <w:sz w:val="20"/>
              </w:rPr>
              <w:t>30</w:t>
            </w:r>
          </w:p>
        </w:tc>
        <w:tc>
          <w:tcPr>
            <w:tcW w:w="944" w:type="dxa"/>
            <w:shd w:val="clear" w:color="auto" w:fill="auto"/>
          </w:tcPr>
          <w:p w14:paraId="4E060132" w14:textId="223318DC" w:rsidR="000C06E0" w:rsidRPr="00030AEE" w:rsidRDefault="00F87CBD" w:rsidP="00030AEE">
            <w:pPr>
              <w:pStyle w:val="NoSpacing"/>
              <w:spacing w:line="360" w:lineRule="auto"/>
              <w:rPr>
                <w:color w:val="000000"/>
                <w:sz w:val="20"/>
              </w:rPr>
            </w:pPr>
            <w:r>
              <w:rPr>
                <w:color w:val="000000"/>
                <w:sz w:val="20"/>
              </w:rPr>
              <w:t>30</w:t>
            </w:r>
          </w:p>
        </w:tc>
      </w:tr>
      <w:tr w:rsidR="00030AEE" w:rsidRPr="00030AEE" w14:paraId="45339759" w14:textId="77777777" w:rsidTr="00030AEE">
        <w:tc>
          <w:tcPr>
            <w:tcW w:w="1443" w:type="dxa"/>
            <w:shd w:val="clear" w:color="auto" w:fill="auto"/>
          </w:tcPr>
          <w:p w14:paraId="0417E369" w14:textId="1109C5B7" w:rsidR="000C06E0"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19</w:t>
            </w:r>
          </w:p>
          <w:p w14:paraId="4BE653C3" w14:textId="6F85725C" w:rsidR="00892419" w:rsidRPr="00030AEE" w:rsidRDefault="00892419" w:rsidP="00030AEE">
            <w:pPr>
              <w:pStyle w:val="NoSpacing"/>
              <w:spacing w:line="360" w:lineRule="auto"/>
              <w:rPr>
                <w:color w:val="000000"/>
                <w:sz w:val="20"/>
              </w:rPr>
            </w:pPr>
          </w:p>
        </w:tc>
        <w:tc>
          <w:tcPr>
            <w:tcW w:w="2991" w:type="dxa"/>
            <w:shd w:val="clear" w:color="auto" w:fill="auto"/>
          </w:tcPr>
          <w:p w14:paraId="5E283CAD" w14:textId="4137FFA9" w:rsidR="000C06E0" w:rsidRPr="00030AEE" w:rsidRDefault="000C06E0" w:rsidP="00030AEE">
            <w:pPr>
              <w:pStyle w:val="NoSpacing"/>
              <w:numPr>
                <w:ilvl w:val="0"/>
                <w:numId w:val="19"/>
              </w:numPr>
              <w:spacing w:line="360" w:lineRule="auto"/>
              <w:rPr>
                <w:color w:val="000000"/>
                <w:sz w:val="20"/>
              </w:rPr>
            </w:pPr>
            <w:r w:rsidRPr="00030AEE">
              <w:rPr>
                <w:color w:val="000000"/>
                <w:sz w:val="20"/>
              </w:rPr>
              <w:t>Expectation to be updated with command</w:t>
            </w:r>
          </w:p>
        </w:tc>
        <w:tc>
          <w:tcPr>
            <w:tcW w:w="1295" w:type="dxa"/>
            <w:shd w:val="clear" w:color="auto" w:fill="auto"/>
          </w:tcPr>
          <w:p w14:paraId="48AC94B6" w14:textId="74A99FC3"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1FD1D81F" w14:textId="2A62F29A" w:rsidR="000C06E0" w:rsidRPr="00030AEE" w:rsidRDefault="000C06E0" w:rsidP="00030AEE">
            <w:pPr>
              <w:pStyle w:val="NoSpacing"/>
              <w:spacing w:line="360" w:lineRule="auto"/>
              <w:rPr>
                <w:color w:val="000000"/>
                <w:sz w:val="20"/>
              </w:rPr>
            </w:pPr>
            <w:r w:rsidRPr="00030AEE">
              <w:rPr>
                <w:color w:val="000000"/>
                <w:sz w:val="20"/>
              </w:rPr>
              <w:t>4</w:t>
            </w:r>
          </w:p>
        </w:tc>
        <w:tc>
          <w:tcPr>
            <w:tcW w:w="1893" w:type="dxa"/>
            <w:shd w:val="clear" w:color="auto" w:fill="auto"/>
          </w:tcPr>
          <w:p w14:paraId="505CD41C" w14:textId="2E305229" w:rsidR="000C06E0" w:rsidRPr="00030AEE" w:rsidRDefault="000C06E0" w:rsidP="00030AEE">
            <w:pPr>
              <w:pStyle w:val="NoSpacing"/>
              <w:spacing w:line="360" w:lineRule="auto"/>
              <w:rPr>
                <w:color w:val="000000"/>
                <w:sz w:val="20"/>
              </w:rPr>
            </w:pPr>
            <w:r w:rsidRPr="00030AEE">
              <w:rPr>
                <w:color w:val="000000"/>
                <w:sz w:val="20"/>
              </w:rPr>
              <w:t>30</w:t>
            </w:r>
          </w:p>
        </w:tc>
        <w:tc>
          <w:tcPr>
            <w:tcW w:w="944" w:type="dxa"/>
            <w:shd w:val="clear" w:color="auto" w:fill="auto"/>
          </w:tcPr>
          <w:p w14:paraId="14420E84" w14:textId="68A8058C" w:rsidR="000C06E0" w:rsidRPr="00030AEE" w:rsidRDefault="00F87CBD" w:rsidP="00030AEE">
            <w:pPr>
              <w:pStyle w:val="NoSpacing"/>
              <w:spacing w:line="360" w:lineRule="auto"/>
              <w:rPr>
                <w:color w:val="000000"/>
                <w:sz w:val="20"/>
              </w:rPr>
            </w:pPr>
            <w:r>
              <w:rPr>
                <w:color w:val="000000"/>
                <w:sz w:val="20"/>
              </w:rPr>
              <w:t>30</w:t>
            </w:r>
          </w:p>
        </w:tc>
      </w:tr>
      <w:tr w:rsidR="00030AEE" w:rsidRPr="00030AEE" w14:paraId="7D0FD24D" w14:textId="77777777" w:rsidTr="00030AEE">
        <w:tc>
          <w:tcPr>
            <w:tcW w:w="1443" w:type="dxa"/>
            <w:shd w:val="clear" w:color="auto" w:fill="auto"/>
          </w:tcPr>
          <w:p w14:paraId="507D44A6" w14:textId="134C1877" w:rsidR="000C06E0" w:rsidRDefault="00026A8A" w:rsidP="00030AEE">
            <w:pPr>
              <w:pStyle w:val="NoSpacing"/>
              <w:spacing w:line="360" w:lineRule="auto"/>
              <w:rPr>
                <w:color w:val="000000"/>
                <w:sz w:val="20"/>
              </w:rPr>
            </w:pPr>
            <w:r w:rsidRPr="00030AEE">
              <w:rPr>
                <w:color w:val="000000"/>
                <w:sz w:val="20"/>
              </w:rPr>
              <w:t xml:space="preserve">MVP </w:t>
            </w:r>
            <w:r w:rsidR="00442C9C">
              <w:rPr>
                <w:color w:val="000000"/>
                <w:sz w:val="20"/>
              </w:rPr>
              <w:t>20</w:t>
            </w:r>
          </w:p>
          <w:p w14:paraId="27B2F55C" w14:textId="6D813725" w:rsidR="00892419" w:rsidRPr="00030AEE" w:rsidRDefault="00892419" w:rsidP="00030AEE">
            <w:pPr>
              <w:pStyle w:val="NoSpacing"/>
              <w:spacing w:line="360" w:lineRule="auto"/>
              <w:rPr>
                <w:color w:val="000000"/>
                <w:sz w:val="20"/>
              </w:rPr>
            </w:pPr>
          </w:p>
        </w:tc>
        <w:tc>
          <w:tcPr>
            <w:tcW w:w="2991" w:type="dxa"/>
            <w:shd w:val="clear" w:color="auto" w:fill="auto"/>
          </w:tcPr>
          <w:p w14:paraId="177B93DB" w14:textId="307C3A0D" w:rsidR="000C06E0" w:rsidRPr="00030AEE" w:rsidRDefault="000C06E0" w:rsidP="00030AEE">
            <w:pPr>
              <w:pStyle w:val="NoSpacing"/>
              <w:numPr>
                <w:ilvl w:val="0"/>
                <w:numId w:val="19"/>
              </w:numPr>
              <w:spacing w:line="360" w:lineRule="auto"/>
              <w:rPr>
                <w:color w:val="000000"/>
                <w:sz w:val="20"/>
              </w:rPr>
            </w:pPr>
            <w:r w:rsidRPr="00030AEE">
              <w:rPr>
                <w:color w:val="000000"/>
                <w:sz w:val="20"/>
              </w:rPr>
              <w:t>Expectation to be deleted with command</w:t>
            </w:r>
          </w:p>
        </w:tc>
        <w:tc>
          <w:tcPr>
            <w:tcW w:w="1295" w:type="dxa"/>
            <w:shd w:val="clear" w:color="auto" w:fill="auto"/>
          </w:tcPr>
          <w:p w14:paraId="7AE3EC55" w14:textId="0ECCB029"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14EE666D" w14:textId="5D8ED063" w:rsidR="000C06E0" w:rsidRPr="00030AEE" w:rsidRDefault="000C06E0" w:rsidP="00030AEE">
            <w:pPr>
              <w:pStyle w:val="NoSpacing"/>
              <w:spacing w:line="360" w:lineRule="auto"/>
              <w:rPr>
                <w:color w:val="000000"/>
                <w:sz w:val="20"/>
              </w:rPr>
            </w:pPr>
            <w:r w:rsidRPr="00030AEE">
              <w:rPr>
                <w:color w:val="000000"/>
                <w:sz w:val="20"/>
              </w:rPr>
              <w:t>4</w:t>
            </w:r>
          </w:p>
        </w:tc>
        <w:tc>
          <w:tcPr>
            <w:tcW w:w="1893" w:type="dxa"/>
            <w:shd w:val="clear" w:color="auto" w:fill="auto"/>
          </w:tcPr>
          <w:p w14:paraId="18DC2CA8" w14:textId="262D44C4" w:rsidR="000C06E0" w:rsidRPr="00030AEE" w:rsidRDefault="000C06E0" w:rsidP="00030AEE">
            <w:pPr>
              <w:pStyle w:val="NoSpacing"/>
              <w:spacing w:line="360" w:lineRule="auto"/>
              <w:rPr>
                <w:color w:val="000000"/>
                <w:sz w:val="20"/>
              </w:rPr>
            </w:pPr>
            <w:r w:rsidRPr="00030AEE">
              <w:rPr>
                <w:color w:val="000000"/>
                <w:sz w:val="20"/>
              </w:rPr>
              <w:t>30</w:t>
            </w:r>
          </w:p>
        </w:tc>
        <w:tc>
          <w:tcPr>
            <w:tcW w:w="944" w:type="dxa"/>
            <w:shd w:val="clear" w:color="auto" w:fill="auto"/>
          </w:tcPr>
          <w:p w14:paraId="51A9E054" w14:textId="3AE16FEF" w:rsidR="000C06E0" w:rsidRPr="00030AEE" w:rsidRDefault="00F87CBD" w:rsidP="00030AEE">
            <w:pPr>
              <w:pStyle w:val="NoSpacing"/>
              <w:spacing w:line="360" w:lineRule="auto"/>
              <w:rPr>
                <w:color w:val="000000"/>
                <w:sz w:val="20"/>
              </w:rPr>
            </w:pPr>
            <w:r>
              <w:rPr>
                <w:color w:val="000000"/>
                <w:sz w:val="20"/>
              </w:rPr>
              <w:t>30</w:t>
            </w:r>
          </w:p>
        </w:tc>
      </w:tr>
      <w:tr w:rsidR="00030AEE" w:rsidRPr="00030AEE" w14:paraId="116799D2" w14:textId="77777777" w:rsidTr="00030AEE">
        <w:tc>
          <w:tcPr>
            <w:tcW w:w="1443" w:type="dxa"/>
            <w:shd w:val="clear" w:color="auto" w:fill="auto"/>
          </w:tcPr>
          <w:p w14:paraId="182A8E31" w14:textId="4C4F5DB1" w:rsidR="000C06E0" w:rsidRDefault="00026A8A" w:rsidP="00030AEE">
            <w:pPr>
              <w:pStyle w:val="NoSpacing"/>
              <w:spacing w:line="360" w:lineRule="auto"/>
              <w:rPr>
                <w:color w:val="000000"/>
                <w:sz w:val="20"/>
              </w:rPr>
            </w:pPr>
            <w:r w:rsidRPr="00030AEE">
              <w:rPr>
                <w:color w:val="000000"/>
                <w:sz w:val="20"/>
              </w:rPr>
              <w:t xml:space="preserve">MVP </w:t>
            </w:r>
            <w:r w:rsidR="00F87CBD">
              <w:rPr>
                <w:color w:val="000000"/>
                <w:sz w:val="20"/>
              </w:rPr>
              <w:t>2</w:t>
            </w:r>
            <w:r w:rsidR="00442C9C">
              <w:rPr>
                <w:color w:val="000000"/>
                <w:sz w:val="20"/>
              </w:rPr>
              <w:t>1</w:t>
            </w:r>
          </w:p>
          <w:p w14:paraId="1BCA3B33" w14:textId="123B3210" w:rsidR="00E645B9" w:rsidRDefault="00E645B9" w:rsidP="00030AEE">
            <w:pPr>
              <w:pStyle w:val="NoSpacing"/>
              <w:spacing w:line="360" w:lineRule="auto"/>
              <w:rPr>
                <w:color w:val="000000"/>
                <w:sz w:val="20"/>
              </w:rPr>
            </w:pPr>
            <w:r>
              <w:rPr>
                <w:color w:val="000000"/>
                <w:sz w:val="20"/>
              </w:rPr>
              <w:t>MVP 42</w:t>
            </w:r>
          </w:p>
          <w:p w14:paraId="6281EB65" w14:textId="112D6CDF" w:rsidR="00892419" w:rsidRPr="00030AEE" w:rsidRDefault="00892419" w:rsidP="00030AEE">
            <w:pPr>
              <w:pStyle w:val="NoSpacing"/>
              <w:spacing w:line="360" w:lineRule="auto"/>
              <w:rPr>
                <w:color w:val="000000"/>
                <w:sz w:val="20"/>
              </w:rPr>
            </w:pPr>
          </w:p>
        </w:tc>
        <w:tc>
          <w:tcPr>
            <w:tcW w:w="2991" w:type="dxa"/>
            <w:shd w:val="clear" w:color="auto" w:fill="auto"/>
          </w:tcPr>
          <w:p w14:paraId="2D307FE0" w14:textId="2814B8E2" w:rsidR="000C06E0" w:rsidRPr="00030AEE" w:rsidRDefault="00B478E8" w:rsidP="00030AEE">
            <w:pPr>
              <w:pStyle w:val="NoSpacing"/>
              <w:numPr>
                <w:ilvl w:val="0"/>
                <w:numId w:val="19"/>
              </w:numPr>
              <w:spacing w:line="360" w:lineRule="auto"/>
              <w:rPr>
                <w:color w:val="000000"/>
                <w:sz w:val="20"/>
              </w:rPr>
            </w:pPr>
            <w:r>
              <w:rPr>
                <w:color w:val="000000"/>
                <w:sz w:val="20"/>
              </w:rPr>
              <w:t>R</w:t>
            </w:r>
            <w:r w:rsidR="00F87CBD">
              <w:rPr>
                <w:color w:val="000000"/>
                <w:sz w:val="20"/>
              </w:rPr>
              <w:t>un commands across environment</w:t>
            </w:r>
          </w:p>
        </w:tc>
        <w:tc>
          <w:tcPr>
            <w:tcW w:w="1295" w:type="dxa"/>
            <w:shd w:val="clear" w:color="auto" w:fill="auto"/>
          </w:tcPr>
          <w:p w14:paraId="38A67A5C" w14:textId="6C69A54B" w:rsidR="000C06E0" w:rsidRPr="00030AEE" w:rsidRDefault="000C06E0" w:rsidP="00030AEE">
            <w:pPr>
              <w:pStyle w:val="NoSpacing"/>
              <w:spacing w:line="360" w:lineRule="auto"/>
              <w:rPr>
                <w:color w:val="000000"/>
                <w:sz w:val="20"/>
              </w:rPr>
            </w:pPr>
            <w:r w:rsidRPr="00030AEE">
              <w:rPr>
                <w:color w:val="000000"/>
                <w:sz w:val="20"/>
              </w:rPr>
              <w:t>1</w:t>
            </w:r>
          </w:p>
        </w:tc>
        <w:tc>
          <w:tcPr>
            <w:tcW w:w="1288" w:type="dxa"/>
            <w:shd w:val="clear" w:color="auto" w:fill="auto"/>
          </w:tcPr>
          <w:p w14:paraId="65B0E7EC" w14:textId="2BF713ED" w:rsidR="000C06E0" w:rsidRPr="00030AEE" w:rsidRDefault="000C06E0" w:rsidP="00030AEE">
            <w:pPr>
              <w:pStyle w:val="NoSpacing"/>
              <w:spacing w:line="360" w:lineRule="auto"/>
              <w:rPr>
                <w:color w:val="000000"/>
                <w:sz w:val="20"/>
              </w:rPr>
            </w:pPr>
            <w:r w:rsidRPr="00030AEE">
              <w:rPr>
                <w:color w:val="000000"/>
                <w:sz w:val="20"/>
              </w:rPr>
              <w:t>5</w:t>
            </w:r>
          </w:p>
        </w:tc>
        <w:tc>
          <w:tcPr>
            <w:tcW w:w="1893" w:type="dxa"/>
            <w:shd w:val="clear" w:color="auto" w:fill="auto"/>
          </w:tcPr>
          <w:p w14:paraId="4EBE3408" w14:textId="5B014716" w:rsidR="000C06E0" w:rsidRPr="00030AEE" w:rsidRDefault="00B478E8" w:rsidP="00030AEE">
            <w:pPr>
              <w:pStyle w:val="NoSpacing"/>
              <w:spacing w:line="360" w:lineRule="auto"/>
              <w:rPr>
                <w:color w:val="000000"/>
                <w:sz w:val="20"/>
              </w:rPr>
            </w:pPr>
            <w:r>
              <w:rPr>
                <w:color w:val="000000"/>
                <w:sz w:val="20"/>
              </w:rPr>
              <w:t>720</w:t>
            </w:r>
          </w:p>
        </w:tc>
        <w:tc>
          <w:tcPr>
            <w:tcW w:w="944" w:type="dxa"/>
            <w:shd w:val="clear" w:color="auto" w:fill="auto"/>
          </w:tcPr>
          <w:p w14:paraId="71DEF4F0" w14:textId="43EE562D" w:rsidR="000C06E0" w:rsidRPr="00030AEE" w:rsidRDefault="00B478E8" w:rsidP="00030AEE">
            <w:pPr>
              <w:pStyle w:val="NoSpacing"/>
              <w:spacing w:line="360" w:lineRule="auto"/>
              <w:rPr>
                <w:color w:val="000000"/>
                <w:sz w:val="20"/>
              </w:rPr>
            </w:pPr>
            <w:r>
              <w:rPr>
                <w:color w:val="000000"/>
                <w:sz w:val="20"/>
              </w:rPr>
              <w:t>1080</w:t>
            </w:r>
          </w:p>
        </w:tc>
      </w:tr>
      <w:tr w:rsidR="00030AEE" w:rsidRPr="00030AEE" w14:paraId="4BEA4A3C" w14:textId="77777777" w:rsidTr="00030AEE">
        <w:tc>
          <w:tcPr>
            <w:tcW w:w="1443" w:type="dxa"/>
            <w:shd w:val="clear" w:color="auto" w:fill="auto"/>
          </w:tcPr>
          <w:p w14:paraId="3EE8D3CF" w14:textId="03FC53B4"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2</w:t>
            </w:r>
            <w:r w:rsidR="00B478E8">
              <w:rPr>
                <w:color w:val="000000"/>
                <w:sz w:val="20"/>
              </w:rPr>
              <w:t>2</w:t>
            </w:r>
          </w:p>
          <w:p w14:paraId="0223C33D" w14:textId="3052A4E3" w:rsidR="00E645B9" w:rsidRDefault="00E645B9" w:rsidP="00030AEE">
            <w:pPr>
              <w:pStyle w:val="NoSpacing"/>
              <w:spacing w:line="360" w:lineRule="auto"/>
              <w:rPr>
                <w:color w:val="000000"/>
                <w:sz w:val="20"/>
              </w:rPr>
            </w:pPr>
            <w:r>
              <w:rPr>
                <w:color w:val="000000"/>
                <w:sz w:val="20"/>
              </w:rPr>
              <w:t>MVP 43</w:t>
            </w:r>
          </w:p>
          <w:p w14:paraId="58CCDA53" w14:textId="16B6662E" w:rsidR="00892419" w:rsidRPr="00030AEE" w:rsidRDefault="00892419" w:rsidP="00030AEE">
            <w:pPr>
              <w:pStyle w:val="NoSpacing"/>
              <w:spacing w:line="360" w:lineRule="auto"/>
              <w:rPr>
                <w:color w:val="000000"/>
                <w:sz w:val="20"/>
              </w:rPr>
            </w:pPr>
          </w:p>
        </w:tc>
        <w:tc>
          <w:tcPr>
            <w:tcW w:w="2991" w:type="dxa"/>
            <w:shd w:val="clear" w:color="auto" w:fill="auto"/>
          </w:tcPr>
          <w:p w14:paraId="45E0771F" w14:textId="52C3257C" w:rsidR="000C06E0" w:rsidRPr="00030AEE" w:rsidRDefault="00B478E8" w:rsidP="00030AEE">
            <w:pPr>
              <w:pStyle w:val="NoSpacing"/>
              <w:numPr>
                <w:ilvl w:val="0"/>
                <w:numId w:val="19"/>
              </w:numPr>
              <w:spacing w:line="360" w:lineRule="auto"/>
              <w:rPr>
                <w:color w:val="000000"/>
                <w:sz w:val="20"/>
              </w:rPr>
            </w:pPr>
            <w:r>
              <w:rPr>
                <w:color w:val="000000"/>
                <w:sz w:val="20"/>
              </w:rPr>
              <w:t>Run command across all environments</w:t>
            </w:r>
          </w:p>
        </w:tc>
        <w:tc>
          <w:tcPr>
            <w:tcW w:w="1295" w:type="dxa"/>
            <w:shd w:val="clear" w:color="auto" w:fill="auto"/>
          </w:tcPr>
          <w:p w14:paraId="4F46B95A" w14:textId="74B7E0C9" w:rsidR="000C06E0" w:rsidRPr="00030AEE" w:rsidRDefault="001F0744" w:rsidP="00030AEE">
            <w:pPr>
              <w:pStyle w:val="NoSpacing"/>
              <w:spacing w:line="360" w:lineRule="auto"/>
              <w:rPr>
                <w:color w:val="000000"/>
                <w:sz w:val="20"/>
              </w:rPr>
            </w:pPr>
            <w:r w:rsidRPr="00030AEE">
              <w:rPr>
                <w:color w:val="000000"/>
                <w:sz w:val="20"/>
              </w:rPr>
              <w:t>2</w:t>
            </w:r>
          </w:p>
        </w:tc>
        <w:tc>
          <w:tcPr>
            <w:tcW w:w="1288" w:type="dxa"/>
            <w:shd w:val="clear" w:color="auto" w:fill="auto"/>
          </w:tcPr>
          <w:p w14:paraId="67418A69" w14:textId="4D37769B" w:rsidR="000C06E0" w:rsidRPr="00030AEE" w:rsidRDefault="001F0744" w:rsidP="00030AEE">
            <w:pPr>
              <w:pStyle w:val="NoSpacing"/>
              <w:spacing w:line="360" w:lineRule="auto"/>
              <w:rPr>
                <w:color w:val="000000"/>
                <w:sz w:val="20"/>
              </w:rPr>
            </w:pPr>
            <w:r w:rsidRPr="00030AEE">
              <w:rPr>
                <w:color w:val="000000"/>
                <w:sz w:val="20"/>
              </w:rPr>
              <w:t>3</w:t>
            </w:r>
          </w:p>
        </w:tc>
        <w:tc>
          <w:tcPr>
            <w:tcW w:w="1893" w:type="dxa"/>
            <w:shd w:val="clear" w:color="auto" w:fill="auto"/>
          </w:tcPr>
          <w:p w14:paraId="5867BA61" w14:textId="455B1417" w:rsidR="000C06E0" w:rsidRPr="00030AEE" w:rsidRDefault="00B478E8" w:rsidP="00030AEE">
            <w:pPr>
              <w:pStyle w:val="NoSpacing"/>
              <w:spacing w:line="360" w:lineRule="auto"/>
              <w:rPr>
                <w:color w:val="000000"/>
                <w:sz w:val="20"/>
              </w:rPr>
            </w:pPr>
            <w:r>
              <w:rPr>
                <w:color w:val="000000"/>
                <w:sz w:val="20"/>
              </w:rPr>
              <w:t>120</w:t>
            </w:r>
          </w:p>
        </w:tc>
        <w:tc>
          <w:tcPr>
            <w:tcW w:w="944" w:type="dxa"/>
            <w:shd w:val="clear" w:color="auto" w:fill="auto"/>
          </w:tcPr>
          <w:p w14:paraId="1E660C15" w14:textId="3E37B3EF" w:rsidR="000C06E0" w:rsidRPr="00030AEE" w:rsidRDefault="00B478E8" w:rsidP="00030AEE">
            <w:pPr>
              <w:pStyle w:val="NoSpacing"/>
              <w:spacing w:line="360" w:lineRule="auto"/>
              <w:rPr>
                <w:color w:val="000000"/>
                <w:sz w:val="20"/>
              </w:rPr>
            </w:pPr>
            <w:r>
              <w:rPr>
                <w:color w:val="000000"/>
                <w:sz w:val="20"/>
              </w:rPr>
              <w:t>120</w:t>
            </w:r>
          </w:p>
        </w:tc>
      </w:tr>
      <w:tr w:rsidR="00030AEE" w:rsidRPr="00030AEE" w14:paraId="20B0DEF2" w14:textId="77777777" w:rsidTr="00030AEE">
        <w:tc>
          <w:tcPr>
            <w:tcW w:w="1443" w:type="dxa"/>
            <w:shd w:val="clear" w:color="auto" w:fill="auto"/>
          </w:tcPr>
          <w:p w14:paraId="404873CD" w14:textId="37AB3E32"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2</w:t>
            </w:r>
            <w:r w:rsidR="00B478E8">
              <w:rPr>
                <w:color w:val="000000"/>
                <w:sz w:val="20"/>
              </w:rPr>
              <w:t>3</w:t>
            </w:r>
          </w:p>
          <w:p w14:paraId="1B867C25" w14:textId="6E7AAAE8" w:rsidR="00892419" w:rsidRPr="00030AEE" w:rsidRDefault="00892419" w:rsidP="00030AEE">
            <w:pPr>
              <w:pStyle w:val="NoSpacing"/>
              <w:spacing w:line="360" w:lineRule="auto"/>
              <w:rPr>
                <w:color w:val="000000"/>
                <w:sz w:val="20"/>
              </w:rPr>
            </w:pPr>
          </w:p>
        </w:tc>
        <w:tc>
          <w:tcPr>
            <w:tcW w:w="2991" w:type="dxa"/>
            <w:shd w:val="clear" w:color="auto" w:fill="auto"/>
          </w:tcPr>
          <w:p w14:paraId="11554779" w14:textId="3AE6A602" w:rsidR="000C06E0" w:rsidRPr="00030AEE" w:rsidRDefault="00B478E8" w:rsidP="00030AEE">
            <w:pPr>
              <w:pStyle w:val="NoSpacing"/>
              <w:numPr>
                <w:ilvl w:val="0"/>
                <w:numId w:val="19"/>
              </w:numPr>
              <w:spacing w:line="360" w:lineRule="auto"/>
              <w:rPr>
                <w:color w:val="000000"/>
                <w:sz w:val="20"/>
              </w:rPr>
            </w:pPr>
            <w:r>
              <w:rPr>
                <w:color w:val="000000"/>
                <w:sz w:val="20"/>
              </w:rPr>
              <w:t>Compare live output with expected output</w:t>
            </w:r>
          </w:p>
        </w:tc>
        <w:tc>
          <w:tcPr>
            <w:tcW w:w="1295" w:type="dxa"/>
            <w:shd w:val="clear" w:color="auto" w:fill="auto"/>
          </w:tcPr>
          <w:p w14:paraId="0FA3B0FF" w14:textId="3556DD0B" w:rsidR="000C06E0" w:rsidRPr="00030AEE" w:rsidRDefault="001F0744" w:rsidP="00030AEE">
            <w:pPr>
              <w:pStyle w:val="NoSpacing"/>
              <w:spacing w:line="360" w:lineRule="auto"/>
              <w:rPr>
                <w:color w:val="000000"/>
                <w:sz w:val="20"/>
              </w:rPr>
            </w:pPr>
            <w:r w:rsidRPr="00030AEE">
              <w:rPr>
                <w:color w:val="000000"/>
                <w:sz w:val="20"/>
              </w:rPr>
              <w:t>3</w:t>
            </w:r>
          </w:p>
        </w:tc>
        <w:tc>
          <w:tcPr>
            <w:tcW w:w="1288" w:type="dxa"/>
            <w:shd w:val="clear" w:color="auto" w:fill="auto"/>
          </w:tcPr>
          <w:p w14:paraId="15C9D76B" w14:textId="606AAD43" w:rsidR="000C06E0" w:rsidRPr="00030AEE" w:rsidRDefault="001F0744" w:rsidP="00030AEE">
            <w:pPr>
              <w:pStyle w:val="NoSpacing"/>
              <w:spacing w:line="360" w:lineRule="auto"/>
              <w:rPr>
                <w:color w:val="000000"/>
                <w:sz w:val="20"/>
              </w:rPr>
            </w:pPr>
            <w:r w:rsidRPr="00030AEE">
              <w:rPr>
                <w:color w:val="000000"/>
                <w:sz w:val="20"/>
              </w:rPr>
              <w:t>1</w:t>
            </w:r>
          </w:p>
        </w:tc>
        <w:tc>
          <w:tcPr>
            <w:tcW w:w="1893" w:type="dxa"/>
            <w:shd w:val="clear" w:color="auto" w:fill="auto"/>
          </w:tcPr>
          <w:p w14:paraId="7B59E0DC" w14:textId="0CD91FCC" w:rsidR="000C06E0" w:rsidRPr="00030AEE" w:rsidRDefault="00B478E8" w:rsidP="00030AEE">
            <w:pPr>
              <w:pStyle w:val="NoSpacing"/>
              <w:spacing w:line="360" w:lineRule="auto"/>
              <w:rPr>
                <w:color w:val="000000"/>
                <w:sz w:val="20"/>
              </w:rPr>
            </w:pPr>
            <w:r>
              <w:rPr>
                <w:color w:val="000000"/>
                <w:sz w:val="20"/>
              </w:rPr>
              <w:t>360</w:t>
            </w:r>
          </w:p>
        </w:tc>
        <w:tc>
          <w:tcPr>
            <w:tcW w:w="944" w:type="dxa"/>
            <w:shd w:val="clear" w:color="auto" w:fill="auto"/>
          </w:tcPr>
          <w:p w14:paraId="42145294" w14:textId="1324BBE5" w:rsidR="000C06E0" w:rsidRPr="00030AEE" w:rsidRDefault="00B478E8" w:rsidP="00030AEE">
            <w:pPr>
              <w:pStyle w:val="NoSpacing"/>
              <w:spacing w:line="360" w:lineRule="auto"/>
              <w:rPr>
                <w:color w:val="000000"/>
                <w:sz w:val="20"/>
              </w:rPr>
            </w:pPr>
            <w:r>
              <w:rPr>
                <w:color w:val="000000"/>
                <w:sz w:val="20"/>
              </w:rPr>
              <w:t>360</w:t>
            </w:r>
          </w:p>
        </w:tc>
      </w:tr>
      <w:tr w:rsidR="00030AEE" w:rsidRPr="00030AEE" w14:paraId="703EA984" w14:textId="77777777" w:rsidTr="00030AEE">
        <w:tc>
          <w:tcPr>
            <w:tcW w:w="1443" w:type="dxa"/>
            <w:shd w:val="clear" w:color="auto" w:fill="auto"/>
          </w:tcPr>
          <w:p w14:paraId="42A5B974" w14:textId="2250E66E" w:rsidR="000C06E0" w:rsidRDefault="00026A8A" w:rsidP="00030AEE">
            <w:pPr>
              <w:pStyle w:val="NoSpacing"/>
              <w:spacing w:line="360" w:lineRule="auto"/>
              <w:rPr>
                <w:color w:val="000000"/>
                <w:sz w:val="20"/>
              </w:rPr>
            </w:pPr>
            <w:r w:rsidRPr="00030AEE">
              <w:rPr>
                <w:color w:val="000000"/>
                <w:sz w:val="20"/>
              </w:rPr>
              <w:t xml:space="preserve">MVP </w:t>
            </w:r>
            <w:r w:rsidR="000C06E0" w:rsidRPr="00030AEE">
              <w:rPr>
                <w:color w:val="000000"/>
                <w:sz w:val="20"/>
              </w:rPr>
              <w:t>2</w:t>
            </w:r>
            <w:r w:rsidR="00B478E8">
              <w:rPr>
                <w:color w:val="000000"/>
                <w:sz w:val="20"/>
              </w:rPr>
              <w:t>4</w:t>
            </w:r>
          </w:p>
          <w:p w14:paraId="0CD1286F" w14:textId="72FB68F6" w:rsidR="00892419" w:rsidRPr="00030AEE" w:rsidRDefault="00892419" w:rsidP="00030AEE">
            <w:pPr>
              <w:pStyle w:val="NoSpacing"/>
              <w:spacing w:line="360" w:lineRule="auto"/>
              <w:rPr>
                <w:color w:val="000000"/>
                <w:sz w:val="20"/>
              </w:rPr>
            </w:pPr>
          </w:p>
        </w:tc>
        <w:tc>
          <w:tcPr>
            <w:tcW w:w="2991" w:type="dxa"/>
            <w:shd w:val="clear" w:color="auto" w:fill="auto"/>
          </w:tcPr>
          <w:p w14:paraId="2DF0F480" w14:textId="56FD0FE2" w:rsidR="000C06E0" w:rsidRDefault="00B478E8" w:rsidP="00030AEE">
            <w:pPr>
              <w:pStyle w:val="NoSpacing"/>
              <w:numPr>
                <w:ilvl w:val="0"/>
                <w:numId w:val="19"/>
              </w:numPr>
              <w:spacing w:line="360" w:lineRule="auto"/>
              <w:rPr>
                <w:color w:val="000000"/>
                <w:sz w:val="20"/>
              </w:rPr>
            </w:pPr>
            <w:r>
              <w:rPr>
                <w:color w:val="000000"/>
                <w:sz w:val="20"/>
              </w:rPr>
              <w:t>Display failing commands</w:t>
            </w:r>
          </w:p>
          <w:p w14:paraId="369CD5AB" w14:textId="77777777" w:rsidR="00892419" w:rsidRDefault="00892419" w:rsidP="00892419">
            <w:pPr>
              <w:pStyle w:val="NoSpacing"/>
              <w:spacing w:line="360" w:lineRule="auto"/>
              <w:ind w:left="720"/>
              <w:rPr>
                <w:color w:val="000000"/>
                <w:sz w:val="20"/>
              </w:rPr>
            </w:pPr>
          </w:p>
          <w:p w14:paraId="4F08D602" w14:textId="0FE09ABC" w:rsidR="00892419" w:rsidRPr="00030AEE" w:rsidRDefault="00892419" w:rsidP="00892419">
            <w:pPr>
              <w:pStyle w:val="NoSpacing"/>
              <w:spacing w:line="360" w:lineRule="auto"/>
              <w:ind w:left="720"/>
              <w:rPr>
                <w:color w:val="000000"/>
                <w:sz w:val="20"/>
              </w:rPr>
            </w:pPr>
          </w:p>
        </w:tc>
        <w:tc>
          <w:tcPr>
            <w:tcW w:w="1295" w:type="dxa"/>
            <w:shd w:val="clear" w:color="auto" w:fill="auto"/>
          </w:tcPr>
          <w:p w14:paraId="2106E099" w14:textId="7CB3E8AD" w:rsidR="000C06E0" w:rsidRPr="00030AEE" w:rsidRDefault="001F0744" w:rsidP="00030AEE">
            <w:pPr>
              <w:pStyle w:val="NoSpacing"/>
              <w:spacing w:line="360" w:lineRule="auto"/>
              <w:rPr>
                <w:color w:val="000000"/>
                <w:sz w:val="20"/>
              </w:rPr>
            </w:pPr>
            <w:r w:rsidRPr="00030AEE">
              <w:rPr>
                <w:color w:val="000000"/>
                <w:sz w:val="20"/>
              </w:rPr>
              <w:t>3</w:t>
            </w:r>
          </w:p>
        </w:tc>
        <w:tc>
          <w:tcPr>
            <w:tcW w:w="1288" w:type="dxa"/>
            <w:shd w:val="clear" w:color="auto" w:fill="auto"/>
          </w:tcPr>
          <w:p w14:paraId="1FE30734" w14:textId="1CF239D9" w:rsidR="000C06E0" w:rsidRPr="00030AEE" w:rsidRDefault="001F0744" w:rsidP="00030AEE">
            <w:pPr>
              <w:pStyle w:val="NoSpacing"/>
              <w:spacing w:line="360" w:lineRule="auto"/>
              <w:rPr>
                <w:color w:val="000000"/>
                <w:sz w:val="20"/>
              </w:rPr>
            </w:pPr>
            <w:r w:rsidRPr="00030AEE">
              <w:rPr>
                <w:color w:val="000000"/>
                <w:sz w:val="20"/>
              </w:rPr>
              <w:t>1</w:t>
            </w:r>
          </w:p>
        </w:tc>
        <w:tc>
          <w:tcPr>
            <w:tcW w:w="1893" w:type="dxa"/>
            <w:shd w:val="clear" w:color="auto" w:fill="auto"/>
          </w:tcPr>
          <w:p w14:paraId="63982384" w14:textId="376BE3B9" w:rsidR="000C06E0" w:rsidRPr="00030AEE" w:rsidRDefault="001F0744" w:rsidP="00030AEE">
            <w:pPr>
              <w:pStyle w:val="NoSpacing"/>
              <w:spacing w:line="360" w:lineRule="auto"/>
              <w:rPr>
                <w:color w:val="000000"/>
                <w:sz w:val="20"/>
              </w:rPr>
            </w:pPr>
            <w:r w:rsidRPr="00030AEE">
              <w:rPr>
                <w:color w:val="000000"/>
                <w:sz w:val="20"/>
              </w:rPr>
              <w:t>180</w:t>
            </w:r>
          </w:p>
        </w:tc>
        <w:tc>
          <w:tcPr>
            <w:tcW w:w="944" w:type="dxa"/>
            <w:shd w:val="clear" w:color="auto" w:fill="auto"/>
          </w:tcPr>
          <w:p w14:paraId="5E975FAF" w14:textId="711B3C6B" w:rsidR="000C06E0" w:rsidRPr="00030AEE" w:rsidRDefault="00B478E8" w:rsidP="00030AEE">
            <w:pPr>
              <w:pStyle w:val="NoSpacing"/>
              <w:spacing w:line="360" w:lineRule="auto"/>
              <w:rPr>
                <w:color w:val="000000"/>
                <w:sz w:val="20"/>
              </w:rPr>
            </w:pPr>
            <w:r>
              <w:rPr>
                <w:color w:val="000000"/>
                <w:sz w:val="20"/>
              </w:rPr>
              <w:t>360</w:t>
            </w:r>
          </w:p>
        </w:tc>
      </w:tr>
      <w:tr w:rsidR="00030AEE" w:rsidRPr="00030AEE" w14:paraId="54B4C3A8" w14:textId="77777777" w:rsidTr="00030AEE">
        <w:tc>
          <w:tcPr>
            <w:tcW w:w="1443" w:type="dxa"/>
            <w:shd w:val="clear" w:color="auto" w:fill="auto"/>
          </w:tcPr>
          <w:p w14:paraId="714C0403" w14:textId="457FE67E" w:rsidR="000C06E0" w:rsidRDefault="00026A8A" w:rsidP="00030AEE">
            <w:pPr>
              <w:pStyle w:val="NoSpacing"/>
              <w:spacing w:line="360" w:lineRule="auto"/>
              <w:rPr>
                <w:color w:val="000000"/>
                <w:sz w:val="20"/>
              </w:rPr>
            </w:pPr>
            <w:r w:rsidRPr="00030AEE">
              <w:rPr>
                <w:color w:val="000000"/>
                <w:sz w:val="20"/>
              </w:rPr>
              <w:t xml:space="preserve">MVP </w:t>
            </w:r>
            <w:r w:rsidR="00B478E8">
              <w:rPr>
                <w:color w:val="000000"/>
                <w:sz w:val="20"/>
              </w:rPr>
              <w:t>25</w:t>
            </w:r>
          </w:p>
          <w:p w14:paraId="19FA1FF4" w14:textId="31F687C0" w:rsidR="00892419" w:rsidRPr="00030AEE" w:rsidRDefault="00892419" w:rsidP="00030AEE">
            <w:pPr>
              <w:pStyle w:val="NoSpacing"/>
              <w:spacing w:line="360" w:lineRule="auto"/>
              <w:rPr>
                <w:color w:val="000000"/>
                <w:sz w:val="20"/>
              </w:rPr>
            </w:pPr>
          </w:p>
        </w:tc>
        <w:tc>
          <w:tcPr>
            <w:tcW w:w="2991" w:type="dxa"/>
            <w:shd w:val="clear" w:color="auto" w:fill="auto"/>
          </w:tcPr>
          <w:p w14:paraId="2BA88253" w14:textId="298CE0BC" w:rsidR="000C06E0" w:rsidRPr="00030AEE" w:rsidRDefault="00B478E8" w:rsidP="00030AEE">
            <w:pPr>
              <w:pStyle w:val="NoSpacing"/>
              <w:numPr>
                <w:ilvl w:val="0"/>
                <w:numId w:val="19"/>
              </w:numPr>
              <w:spacing w:line="360" w:lineRule="auto"/>
              <w:rPr>
                <w:color w:val="000000"/>
                <w:sz w:val="20"/>
              </w:rPr>
            </w:pPr>
            <w:r>
              <w:rPr>
                <w:color w:val="000000"/>
                <w:sz w:val="20"/>
              </w:rPr>
              <w:t>Display failing servers</w:t>
            </w:r>
          </w:p>
        </w:tc>
        <w:tc>
          <w:tcPr>
            <w:tcW w:w="1295" w:type="dxa"/>
            <w:shd w:val="clear" w:color="auto" w:fill="auto"/>
          </w:tcPr>
          <w:p w14:paraId="7A9C63D8" w14:textId="5E33D797" w:rsidR="000C06E0" w:rsidRPr="00030AEE" w:rsidRDefault="001F0744" w:rsidP="00030AEE">
            <w:pPr>
              <w:pStyle w:val="NoSpacing"/>
              <w:spacing w:line="360" w:lineRule="auto"/>
              <w:rPr>
                <w:color w:val="000000"/>
                <w:sz w:val="20"/>
              </w:rPr>
            </w:pPr>
            <w:r w:rsidRPr="00030AEE">
              <w:rPr>
                <w:color w:val="000000"/>
                <w:sz w:val="20"/>
              </w:rPr>
              <w:t>3</w:t>
            </w:r>
          </w:p>
        </w:tc>
        <w:tc>
          <w:tcPr>
            <w:tcW w:w="1288" w:type="dxa"/>
            <w:shd w:val="clear" w:color="auto" w:fill="auto"/>
          </w:tcPr>
          <w:p w14:paraId="5CAF506D" w14:textId="05E2B312" w:rsidR="000C06E0" w:rsidRPr="00030AEE" w:rsidRDefault="001F0744" w:rsidP="00030AEE">
            <w:pPr>
              <w:pStyle w:val="NoSpacing"/>
              <w:spacing w:line="360" w:lineRule="auto"/>
              <w:rPr>
                <w:color w:val="000000"/>
                <w:sz w:val="20"/>
              </w:rPr>
            </w:pPr>
            <w:r w:rsidRPr="00030AEE">
              <w:rPr>
                <w:color w:val="000000"/>
                <w:sz w:val="20"/>
              </w:rPr>
              <w:t>1</w:t>
            </w:r>
          </w:p>
        </w:tc>
        <w:tc>
          <w:tcPr>
            <w:tcW w:w="1893" w:type="dxa"/>
            <w:shd w:val="clear" w:color="auto" w:fill="auto"/>
          </w:tcPr>
          <w:p w14:paraId="4CAD4249" w14:textId="3F1E0790" w:rsidR="000C06E0" w:rsidRPr="00030AEE" w:rsidRDefault="001F0744" w:rsidP="00030AEE">
            <w:pPr>
              <w:pStyle w:val="NoSpacing"/>
              <w:spacing w:line="360" w:lineRule="auto"/>
              <w:rPr>
                <w:color w:val="000000"/>
                <w:sz w:val="20"/>
              </w:rPr>
            </w:pPr>
            <w:r w:rsidRPr="00030AEE">
              <w:rPr>
                <w:color w:val="000000"/>
                <w:sz w:val="20"/>
              </w:rPr>
              <w:t>180</w:t>
            </w:r>
          </w:p>
        </w:tc>
        <w:tc>
          <w:tcPr>
            <w:tcW w:w="944" w:type="dxa"/>
            <w:shd w:val="clear" w:color="auto" w:fill="auto"/>
          </w:tcPr>
          <w:p w14:paraId="2DD4B872" w14:textId="1DDC9C06" w:rsidR="000C06E0" w:rsidRPr="00030AEE" w:rsidRDefault="00B478E8" w:rsidP="00030AEE">
            <w:pPr>
              <w:pStyle w:val="NoSpacing"/>
              <w:spacing w:line="360" w:lineRule="auto"/>
              <w:rPr>
                <w:color w:val="000000"/>
                <w:sz w:val="20"/>
              </w:rPr>
            </w:pPr>
            <w:r>
              <w:rPr>
                <w:color w:val="000000"/>
                <w:sz w:val="20"/>
              </w:rPr>
              <w:t>360</w:t>
            </w:r>
          </w:p>
        </w:tc>
      </w:tr>
      <w:tr w:rsidR="00B478E8" w:rsidRPr="00030AEE" w14:paraId="07CABD1E" w14:textId="77777777" w:rsidTr="00030AEE">
        <w:tc>
          <w:tcPr>
            <w:tcW w:w="1443" w:type="dxa"/>
            <w:shd w:val="clear" w:color="auto" w:fill="auto"/>
          </w:tcPr>
          <w:p w14:paraId="6C1B653A" w14:textId="37C14680" w:rsidR="00B478E8" w:rsidRPr="00030AEE" w:rsidRDefault="00B478E8" w:rsidP="00030AEE">
            <w:pPr>
              <w:pStyle w:val="NoSpacing"/>
              <w:spacing w:line="360" w:lineRule="auto"/>
              <w:rPr>
                <w:color w:val="000000"/>
                <w:sz w:val="20"/>
              </w:rPr>
            </w:pPr>
            <w:r>
              <w:rPr>
                <w:color w:val="000000"/>
                <w:sz w:val="20"/>
              </w:rPr>
              <w:t>MVP 26</w:t>
            </w:r>
          </w:p>
        </w:tc>
        <w:tc>
          <w:tcPr>
            <w:tcW w:w="2991" w:type="dxa"/>
            <w:shd w:val="clear" w:color="auto" w:fill="auto"/>
          </w:tcPr>
          <w:p w14:paraId="72074D5D" w14:textId="76B4C589" w:rsidR="00B478E8" w:rsidRDefault="00B478E8" w:rsidP="00030AEE">
            <w:pPr>
              <w:pStyle w:val="NoSpacing"/>
              <w:numPr>
                <w:ilvl w:val="0"/>
                <w:numId w:val="19"/>
              </w:numPr>
              <w:spacing w:line="360" w:lineRule="auto"/>
              <w:rPr>
                <w:color w:val="000000"/>
                <w:sz w:val="20"/>
              </w:rPr>
            </w:pPr>
            <w:r>
              <w:rPr>
                <w:color w:val="000000"/>
                <w:sz w:val="20"/>
              </w:rPr>
              <w:t>Display failing environments</w:t>
            </w:r>
          </w:p>
        </w:tc>
        <w:tc>
          <w:tcPr>
            <w:tcW w:w="1295" w:type="dxa"/>
            <w:shd w:val="clear" w:color="auto" w:fill="auto"/>
          </w:tcPr>
          <w:p w14:paraId="1D2FED30" w14:textId="100B16F4" w:rsidR="00B478E8" w:rsidRPr="00030AEE" w:rsidRDefault="00B478E8" w:rsidP="00030AEE">
            <w:pPr>
              <w:pStyle w:val="NoSpacing"/>
              <w:spacing w:line="360" w:lineRule="auto"/>
              <w:rPr>
                <w:color w:val="000000"/>
                <w:sz w:val="20"/>
              </w:rPr>
            </w:pPr>
            <w:r>
              <w:rPr>
                <w:color w:val="000000"/>
                <w:sz w:val="20"/>
              </w:rPr>
              <w:t>3</w:t>
            </w:r>
          </w:p>
        </w:tc>
        <w:tc>
          <w:tcPr>
            <w:tcW w:w="1288" w:type="dxa"/>
            <w:shd w:val="clear" w:color="auto" w:fill="auto"/>
          </w:tcPr>
          <w:p w14:paraId="52AAFC6A" w14:textId="147C3DA0" w:rsidR="00B478E8" w:rsidRPr="00030AEE" w:rsidRDefault="00B478E8" w:rsidP="00030AEE">
            <w:pPr>
              <w:pStyle w:val="NoSpacing"/>
              <w:spacing w:line="360" w:lineRule="auto"/>
              <w:rPr>
                <w:color w:val="000000"/>
                <w:sz w:val="20"/>
              </w:rPr>
            </w:pPr>
            <w:r>
              <w:rPr>
                <w:color w:val="000000"/>
                <w:sz w:val="20"/>
              </w:rPr>
              <w:t>1</w:t>
            </w:r>
          </w:p>
        </w:tc>
        <w:tc>
          <w:tcPr>
            <w:tcW w:w="1893" w:type="dxa"/>
            <w:shd w:val="clear" w:color="auto" w:fill="auto"/>
          </w:tcPr>
          <w:p w14:paraId="04A24E45" w14:textId="24C96AFA" w:rsidR="00B478E8" w:rsidRPr="00030AEE" w:rsidRDefault="00B478E8" w:rsidP="00030AEE">
            <w:pPr>
              <w:pStyle w:val="NoSpacing"/>
              <w:spacing w:line="360" w:lineRule="auto"/>
              <w:rPr>
                <w:color w:val="000000"/>
                <w:sz w:val="20"/>
              </w:rPr>
            </w:pPr>
            <w:r>
              <w:rPr>
                <w:color w:val="000000"/>
                <w:sz w:val="20"/>
              </w:rPr>
              <w:t>180</w:t>
            </w:r>
          </w:p>
        </w:tc>
        <w:tc>
          <w:tcPr>
            <w:tcW w:w="944" w:type="dxa"/>
            <w:shd w:val="clear" w:color="auto" w:fill="auto"/>
          </w:tcPr>
          <w:p w14:paraId="61A165C9" w14:textId="57FAC571" w:rsidR="00B478E8" w:rsidRPr="00030AEE" w:rsidRDefault="00B478E8" w:rsidP="00030AEE">
            <w:pPr>
              <w:pStyle w:val="NoSpacing"/>
              <w:spacing w:line="360" w:lineRule="auto"/>
              <w:rPr>
                <w:color w:val="000000"/>
                <w:sz w:val="20"/>
              </w:rPr>
            </w:pPr>
            <w:r>
              <w:rPr>
                <w:color w:val="000000"/>
                <w:sz w:val="20"/>
              </w:rPr>
              <w:t>180</w:t>
            </w:r>
          </w:p>
        </w:tc>
      </w:tr>
      <w:tr w:rsidR="00B478E8" w:rsidRPr="00DC6FDD" w14:paraId="7DE96C8A" w14:textId="77777777" w:rsidTr="00030AEE">
        <w:tc>
          <w:tcPr>
            <w:tcW w:w="1443" w:type="dxa"/>
            <w:shd w:val="clear" w:color="auto" w:fill="auto"/>
          </w:tcPr>
          <w:p w14:paraId="6CC23603" w14:textId="5327BCF5" w:rsidR="00B478E8" w:rsidRPr="00DC6FDD" w:rsidRDefault="00B478E8" w:rsidP="00030AEE">
            <w:pPr>
              <w:pStyle w:val="NoSpacing"/>
              <w:spacing w:line="360" w:lineRule="auto"/>
              <w:rPr>
                <w:color w:val="000000"/>
                <w:sz w:val="20"/>
              </w:rPr>
            </w:pPr>
            <w:r w:rsidRPr="00DC6FDD">
              <w:rPr>
                <w:color w:val="000000"/>
                <w:sz w:val="20"/>
              </w:rPr>
              <w:t>MVP 35</w:t>
            </w:r>
          </w:p>
        </w:tc>
        <w:tc>
          <w:tcPr>
            <w:tcW w:w="2991" w:type="dxa"/>
            <w:shd w:val="clear" w:color="auto" w:fill="auto"/>
          </w:tcPr>
          <w:p w14:paraId="0F3A877C" w14:textId="77777777" w:rsidR="00B478E8" w:rsidRPr="00DC6FDD" w:rsidRDefault="00E645B9" w:rsidP="00030AEE">
            <w:pPr>
              <w:pStyle w:val="NoSpacing"/>
              <w:numPr>
                <w:ilvl w:val="0"/>
                <w:numId w:val="19"/>
              </w:numPr>
              <w:spacing w:line="360" w:lineRule="auto"/>
              <w:rPr>
                <w:color w:val="000000"/>
                <w:sz w:val="20"/>
              </w:rPr>
            </w:pPr>
            <w:r w:rsidRPr="00DC6FDD">
              <w:rPr>
                <w:color w:val="000000"/>
                <w:sz w:val="20"/>
              </w:rPr>
              <w:t>Home Page with description of application</w:t>
            </w:r>
          </w:p>
          <w:p w14:paraId="7E9EE3E8" w14:textId="77777777" w:rsidR="00E645B9" w:rsidRPr="00DC6FDD" w:rsidRDefault="00E645B9" w:rsidP="00E645B9">
            <w:pPr>
              <w:pStyle w:val="NoSpacing"/>
              <w:spacing w:line="360" w:lineRule="auto"/>
              <w:rPr>
                <w:color w:val="000000"/>
                <w:sz w:val="20"/>
              </w:rPr>
            </w:pPr>
          </w:p>
          <w:p w14:paraId="28C06C2C" w14:textId="77777777" w:rsidR="00E645B9" w:rsidRPr="00DC6FDD" w:rsidRDefault="00E645B9" w:rsidP="00E645B9">
            <w:pPr>
              <w:pStyle w:val="NoSpacing"/>
              <w:spacing w:line="360" w:lineRule="auto"/>
              <w:rPr>
                <w:color w:val="000000"/>
                <w:sz w:val="20"/>
              </w:rPr>
            </w:pPr>
          </w:p>
          <w:p w14:paraId="719EFF62" w14:textId="309A411B" w:rsidR="00E645B9" w:rsidRPr="00DC6FDD" w:rsidRDefault="00E645B9" w:rsidP="00E645B9">
            <w:pPr>
              <w:pStyle w:val="NoSpacing"/>
              <w:spacing w:line="360" w:lineRule="auto"/>
              <w:rPr>
                <w:color w:val="000000"/>
                <w:sz w:val="20"/>
              </w:rPr>
            </w:pPr>
          </w:p>
        </w:tc>
        <w:tc>
          <w:tcPr>
            <w:tcW w:w="1295" w:type="dxa"/>
            <w:shd w:val="clear" w:color="auto" w:fill="auto"/>
          </w:tcPr>
          <w:p w14:paraId="7BB851E7" w14:textId="76C9E214" w:rsidR="00B478E8" w:rsidRPr="00DC6FDD" w:rsidRDefault="00E645B9" w:rsidP="00030AEE">
            <w:pPr>
              <w:pStyle w:val="NoSpacing"/>
              <w:spacing w:line="360" w:lineRule="auto"/>
              <w:rPr>
                <w:color w:val="000000"/>
                <w:sz w:val="20"/>
              </w:rPr>
            </w:pPr>
            <w:r w:rsidRPr="00DC6FDD">
              <w:rPr>
                <w:color w:val="000000"/>
                <w:sz w:val="20"/>
              </w:rPr>
              <w:t>1</w:t>
            </w:r>
          </w:p>
        </w:tc>
        <w:tc>
          <w:tcPr>
            <w:tcW w:w="1288" w:type="dxa"/>
            <w:shd w:val="clear" w:color="auto" w:fill="auto"/>
          </w:tcPr>
          <w:p w14:paraId="692AFC22" w14:textId="39F31E6A" w:rsidR="00B478E8" w:rsidRPr="00DC6FDD" w:rsidRDefault="00E645B9" w:rsidP="00030AEE">
            <w:pPr>
              <w:pStyle w:val="NoSpacing"/>
              <w:spacing w:line="360" w:lineRule="auto"/>
              <w:rPr>
                <w:color w:val="000000"/>
                <w:sz w:val="20"/>
              </w:rPr>
            </w:pPr>
            <w:r w:rsidRPr="00DC6FDD">
              <w:rPr>
                <w:color w:val="000000"/>
                <w:sz w:val="20"/>
              </w:rPr>
              <w:t>1</w:t>
            </w:r>
          </w:p>
        </w:tc>
        <w:tc>
          <w:tcPr>
            <w:tcW w:w="1893" w:type="dxa"/>
            <w:shd w:val="clear" w:color="auto" w:fill="auto"/>
          </w:tcPr>
          <w:p w14:paraId="31178FE0" w14:textId="163350C0" w:rsidR="00B478E8" w:rsidRPr="00DC6FDD" w:rsidRDefault="00E645B9" w:rsidP="00030AEE">
            <w:pPr>
              <w:pStyle w:val="NoSpacing"/>
              <w:spacing w:line="360" w:lineRule="auto"/>
              <w:rPr>
                <w:color w:val="000000"/>
                <w:sz w:val="20"/>
              </w:rPr>
            </w:pPr>
            <w:r w:rsidRPr="00DC6FDD">
              <w:rPr>
                <w:color w:val="000000"/>
                <w:sz w:val="20"/>
              </w:rPr>
              <w:t>60</w:t>
            </w:r>
          </w:p>
        </w:tc>
        <w:tc>
          <w:tcPr>
            <w:tcW w:w="944" w:type="dxa"/>
            <w:shd w:val="clear" w:color="auto" w:fill="auto"/>
          </w:tcPr>
          <w:p w14:paraId="6FF750F3" w14:textId="22CF383A" w:rsidR="00B478E8" w:rsidRPr="00DC6FDD" w:rsidRDefault="00E645B9" w:rsidP="00030AEE">
            <w:pPr>
              <w:pStyle w:val="NoSpacing"/>
              <w:spacing w:line="360" w:lineRule="auto"/>
              <w:rPr>
                <w:color w:val="000000"/>
                <w:sz w:val="20"/>
              </w:rPr>
            </w:pPr>
            <w:r w:rsidRPr="00DC6FDD">
              <w:rPr>
                <w:color w:val="000000"/>
                <w:sz w:val="20"/>
              </w:rPr>
              <w:t>60</w:t>
            </w:r>
          </w:p>
        </w:tc>
      </w:tr>
      <w:tr w:rsidR="00E645B9" w:rsidRPr="00030AEE" w14:paraId="4AC27677" w14:textId="77777777" w:rsidTr="00030AEE">
        <w:tc>
          <w:tcPr>
            <w:tcW w:w="1443" w:type="dxa"/>
            <w:shd w:val="clear" w:color="auto" w:fill="auto"/>
          </w:tcPr>
          <w:p w14:paraId="39AF1F3D" w14:textId="09F33A44" w:rsidR="00E645B9" w:rsidRDefault="00E645B9" w:rsidP="00030AEE">
            <w:pPr>
              <w:pStyle w:val="NoSpacing"/>
              <w:spacing w:line="360" w:lineRule="auto"/>
              <w:rPr>
                <w:color w:val="000000"/>
                <w:sz w:val="20"/>
              </w:rPr>
            </w:pPr>
            <w:r>
              <w:rPr>
                <w:color w:val="000000"/>
                <w:sz w:val="20"/>
              </w:rPr>
              <w:lastRenderedPageBreak/>
              <w:t>MVP 44</w:t>
            </w:r>
          </w:p>
        </w:tc>
        <w:tc>
          <w:tcPr>
            <w:tcW w:w="2991" w:type="dxa"/>
            <w:shd w:val="clear" w:color="auto" w:fill="auto"/>
          </w:tcPr>
          <w:p w14:paraId="0E4E3E3B" w14:textId="320E78D6" w:rsidR="00E645B9" w:rsidRDefault="00E645B9" w:rsidP="00030AEE">
            <w:pPr>
              <w:pStyle w:val="NoSpacing"/>
              <w:numPr>
                <w:ilvl w:val="0"/>
                <w:numId w:val="19"/>
              </w:numPr>
              <w:spacing w:line="360" w:lineRule="auto"/>
              <w:rPr>
                <w:color w:val="000000"/>
                <w:sz w:val="20"/>
              </w:rPr>
            </w:pPr>
            <w:r>
              <w:rPr>
                <w:color w:val="000000"/>
                <w:sz w:val="20"/>
              </w:rPr>
              <w:t xml:space="preserve">Clear highlighting of failures across Environment, </w:t>
            </w:r>
            <w:proofErr w:type="gramStart"/>
            <w:r>
              <w:rPr>
                <w:color w:val="000000"/>
                <w:sz w:val="20"/>
              </w:rPr>
              <w:t>Server</w:t>
            </w:r>
            <w:proofErr w:type="gramEnd"/>
            <w:r>
              <w:rPr>
                <w:color w:val="000000"/>
                <w:sz w:val="20"/>
              </w:rPr>
              <w:t xml:space="preserve"> and Command</w:t>
            </w:r>
          </w:p>
        </w:tc>
        <w:tc>
          <w:tcPr>
            <w:tcW w:w="1295" w:type="dxa"/>
            <w:shd w:val="clear" w:color="auto" w:fill="auto"/>
          </w:tcPr>
          <w:p w14:paraId="6AB61374" w14:textId="703E8A2C" w:rsidR="00E645B9" w:rsidRDefault="00E645B9" w:rsidP="00030AEE">
            <w:pPr>
              <w:pStyle w:val="NoSpacing"/>
              <w:spacing w:line="360" w:lineRule="auto"/>
              <w:rPr>
                <w:color w:val="000000"/>
                <w:sz w:val="20"/>
              </w:rPr>
            </w:pPr>
            <w:r>
              <w:rPr>
                <w:color w:val="000000"/>
                <w:sz w:val="20"/>
              </w:rPr>
              <w:t>4</w:t>
            </w:r>
          </w:p>
        </w:tc>
        <w:tc>
          <w:tcPr>
            <w:tcW w:w="1288" w:type="dxa"/>
            <w:shd w:val="clear" w:color="auto" w:fill="auto"/>
          </w:tcPr>
          <w:p w14:paraId="661547EB" w14:textId="2A47B16C" w:rsidR="00E645B9" w:rsidRDefault="00E645B9" w:rsidP="00030AEE">
            <w:pPr>
              <w:pStyle w:val="NoSpacing"/>
              <w:spacing w:line="360" w:lineRule="auto"/>
              <w:rPr>
                <w:color w:val="000000"/>
                <w:sz w:val="20"/>
              </w:rPr>
            </w:pPr>
            <w:r>
              <w:rPr>
                <w:color w:val="000000"/>
                <w:sz w:val="20"/>
              </w:rPr>
              <w:t>4</w:t>
            </w:r>
          </w:p>
        </w:tc>
        <w:tc>
          <w:tcPr>
            <w:tcW w:w="1893" w:type="dxa"/>
            <w:shd w:val="clear" w:color="auto" w:fill="auto"/>
          </w:tcPr>
          <w:p w14:paraId="5974E919" w14:textId="43458A98" w:rsidR="00E645B9" w:rsidRDefault="00E645B9" w:rsidP="00030AEE">
            <w:pPr>
              <w:pStyle w:val="NoSpacing"/>
              <w:spacing w:line="360" w:lineRule="auto"/>
              <w:rPr>
                <w:color w:val="000000"/>
                <w:sz w:val="20"/>
              </w:rPr>
            </w:pPr>
            <w:r>
              <w:rPr>
                <w:color w:val="000000"/>
                <w:sz w:val="20"/>
              </w:rPr>
              <w:t>360</w:t>
            </w:r>
          </w:p>
        </w:tc>
        <w:tc>
          <w:tcPr>
            <w:tcW w:w="944" w:type="dxa"/>
            <w:shd w:val="clear" w:color="auto" w:fill="auto"/>
          </w:tcPr>
          <w:p w14:paraId="751F3F0B" w14:textId="4DA25491" w:rsidR="00E645B9" w:rsidRDefault="00E645B9" w:rsidP="00030AEE">
            <w:pPr>
              <w:pStyle w:val="NoSpacing"/>
              <w:spacing w:line="360" w:lineRule="auto"/>
              <w:rPr>
                <w:color w:val="000000"/>
                <w:sz w:val="20"/>
              </w:rPr>
            </w:pPr>
            <w:r>
              <w:rPr>
                <w:color w:val="000000"/>
                <w:sz w:val="20"/>
              </w:rPr>
              <w:t>720</w:t>
            </w:r>
          </w:p>
        </w:tc>
      </w:tr>
    </w:tbl>
    <w:p w14:paraId="2C3BBE1C" w14:textId="70A2AE87" w:rsidR="004034C9" w:rsidRDefault="004034C9" w:rsidP="004034C9">
      <w:pPr>
        <w:pStyle w:val="NoSpacing"/>
        <w:spacing w:line="360" w:lineRule="auto"/>
        <w:jc w:val="both"/>
        <w:rPr>
          <w:color w:val="000000"/>
        </w:rPr>
      </w:pPr>
    </w:p>
    <w:p w14:paraId="2C0E6974" w14:textId="2F702E27" w:rsidR="00927D0F" w:rsidRDefault="00927D0F" w:rsidP="004034C9">
      <w:pPr>
        <w:pStyle w:val="NoSpacing"/>
        <w:spacing w:line="360" w:lineRule="auto"/>
        <w:jc w:val="both"/>
        <w:rPr>
          <w:color w:val="000000"/>
        </w:rPr>
      </w:pPr>
      <w:r>
        <w:rPr>
          <w:color w:val="000000"/>
        </w:rPr>
        <w:t>Estimated time commitment</w:t>
      </w:r>
      <w:r w:rsidR="00377B1B">
        <w:rPr>
          <w:color w:val="000000"/>
        </w:rPr>
        <w:t xml:space="preserve"> for build</w:t>
      </w:r>
      <w:r>
        <w:rPr>
          <w:color w:val="000000"/>
        </w:rPr>
        <w:t>: 4,620</w:t>
      </w:r>
      <w:r w:rsidR="00377B1B">
        <w:rPr>
          <w:color w:val="000000"/>
        </w:rPr>
        <w:t xml:space="preserve"> (77 hours)</w:t>
      </w:r>
    </w:p>
    <w:p w14:paraId="617DA608" w14:textId="72C6ADFA" w:rsidR="00927D0F" w:rsidRDefault="00927D0F" w:rsidP="004034C9">
      <w:pPr>
        <w:pStyle w:val="NoSpacing"/>
        <w:spacing w:line="360" w:lineRule="auto"/>
        <w:jc w:val="both"/>
        <w:rPr>
          <w:color w:val="000000"/>
        </w:rPr>
      </w:pPr>
      <w:r>
        <w:rPr>
          <w:color w:val="000000"/>
        </w:rPr>
        <w:t>Actual time commitment</w:t>
      </w:r>
      <w:r w:rsidR="00377B1B">
        <w:rPr>
          <w:color w:val="000000"/>
        </w:rPr>
        <w:t xml:space="preserve"> for build</w:t>
      </w:r>
      <w:r>
        <w:rPr>
          <w:color w:val="000000"/>
        </w:rPr>
        <w:t>:</w:t>
      </w:r>
      <w:r w:rsidR="00377B1B">
        <w:rPr>
          <w:color w:val="000000"/>
        </w:rPr>
        <w:t xml:space="preserve"> 7,710 (128.5 hours)</w:t>
      </w:r>
    </w:p>
    <w:p w14:paraId="67DD550A" w14:textId="1FAD07AE" w:rsidR="00BC5994" w:rsidRDefault="00BC5994" w:rsidP="00BC5994"/>
    <w:p w14:paraId="31144BEE" w14:textId="77777777" w:rsidR="00BC5994" w:rsidRDefault="00BC5994" w:rsidP="00BC5994"/>
    <w:p w14:paraId="72B1C77E" w14:textId="77777777" w:rsidR="00BC5994" w:rsidRDefault="00BC5994" w:rsidP="00BC5994"/>
    <w:p w14:paraId="4CF9397A" w14:textId="77777777" w:rsidR="002D7DDA" w:rsidRDefault="002D7DDA" w:rsidP="00A840C4"/>
    <w:p w14:paraId="5424F68A" w14:textId="4936E08F" w:rsidR="002D7DDA" w:rsidRDefault="002D7DDA" w:rsidP="002D7DDA">
      <w:pPr>
        <w:pStyle w:val="Heading1"/>
        <w:numPr>
          <w:ilvl w:val="0"/>
          <w:numId w:val="0"/>
        </w:numPr>
        <w:spacing w:line="360" w:lineRule="auto"/>
        <w:jc w:val="both"/>
      </w:pPr>
      <w:bookmarkStart w:id="342" w:name="_Toc71122239"/>
      <w:bookmarkStart w:id="343" w:name="_Toc71572056"/>
      <w:bookmarkStart w:id="344" w:name="_Toc71728010"/>
      <w:bookmarkStart w:id="345" w:name="_Toc71728211"/>
      <w:r>
        <w:lastRenderedPageBreak/>
        <w:t xml:space="preserve">APPENDIX </w:t>
      </w:r>
      <w:bookmarkEnd w:id="342"/>
      <w:r w:rsidR="00761537">
        <w:t>H</w:t>
      </w:r>
      <w:r w:rsidR="00573FF6">
        <w:t>:</w:t>
      </w:r>
      <w:r w:rsidR="00C2356D">
        <w:t xml:space="preserve"> WIREFRAMES</w:t>
      </w:r>
      <w:bookmarkEnd w:id="343"/>
      <w:bookmarkEnd w:id="344"/>
      <w:bookmarkEnd w:id="345"/>
    </w:p>
    <w:p w14:paraId="0C8136EE" w14:textId="2C9883AA" w:rsidR="002D7DDA" w:rsidRPr="003A3D41" w:rsidRDefault="003A3D41" w:rsidP="00A840C4">
      <w:pPr>
        <w:rPr>
          <w:b/>
          <w:bCs/>
        </w:rPr>
      </w:pPr>
      <w:r w:rsidRPr="003A3D41">
        <w:rPr>
          <w:b/>
          <w:bCs/>
        </w:rPr>
        <w:t>Home/Index</w:t>
      </w:r>
    </w:p>
    <w:p w14:paraId="7B9D1EAC" w14:textId="77777777" w:rsidR="003A3D41" w:rsidRDefault="003516B2" w:rsidP="00A840C4">
      <w:r>
        <w:rPr>
          <w:noProof/>
        </w:rPr>
        <w:pict w14:anchorId="18364191">
          <v:shape id="_x0000_s1089" type="#_x0000_t75" style="position:absolute;margin-left:1.3pt;margin-top:362.75pt;width:406.85pt;height:310.35pt;z-index:12">
            <v:imagedata r:id="rId71" o:title="login"/>
            <w10:wrap type="square" side="right"/>
          </v:shape>
        </w:pict>
      </w:r>
      <w:r>
        <w:rPr>
          <w:noProof/>
        </w:rPr>
        <w:pict w14:anchorId="1EA448F7">
          <v:shape id="_x0000_s1039" type="#_x0000_t75" style="position:absolute;margin-left:-.1pt;margin-top:10.05pt;width:406.85pt;height:311.15pt;z-index:2">
            <v:imagedata r:id="rId72" o:title="home"/>
            <w10:wrap type="square"/>
          </v:shape>
        </w:pict>
      </w:r>
    </w:p>
    <w:p w14:paraId="267A6C69" w14:textId="77777777" w:rsidR="003A3D41" w:rsidRPr="003A3D41" w:rsidRDefault="003A3D41" w:rsidP="003A3D41"/>
    <w:p w14:paraId="5D76AEC3" w14:textId="77777777" w:rsidR="003A3D41" w:rsidRPr="003A3D41" w:rsidRDefault="003A3D41" w:rsidP="003A3D41"/>
    <w:p w14:paraId="0D18D1DB" w14:textId="77777777" w:rsidR="003A3D41" w:rsidRPr="003A3D41" w:rsidRDefault="003A3D41" w:rsidP="003A3D41"/>
    <w:p w14:paraId="49351160" w14:textId="77777777" w:rsidR="003A3D41" w:rsidRPr="003A3D41" w:rsidRDefault="003A3D41" w:rsidP="003A3D41"/>
    <w:p w14:paraId="58BEA589" w14:textId="77777777" w:rsidR="003A3D41" w:rsidRPr="003A3D41" w:rsidRDefault="003A3D41" w:rsidP="003A3D41"/>
    <w:p w14:paraId="7567029B" w14:textId="77777777" w:rsidR="003A3D41" w:rsidRPr="003A3D41" w:rsidRDefault="003A3D41" w:rsidP="003A3D41"/>
    <w:p w14:paraId="0E041100" w14:textId="77777777" w:rsidR="003A3D41" w:rsidRPr="003A3D41" w:rsidRDefault="003A3D41" w:rsidP="003A3D41"/>
    <w:p w14:paraId="042601D0" w14:textId="77777777" w:rsidR="003A3D41" w:rsidRPr="003A3D41" w:rsidRDefault="003A3D41" w:rsidP="003A3D41"/>
    <w:p w14:paraId="0C1983E7" w14:textId="77777777" w:rsidR="003A3D41" w:rsidRPr="003A3D41" w:rsidRDefault="003A3D41" w:rsidP="003A3D41"/>
    <w:p w14:paraId="16C03D75" w14:textId="77777777" w:rsidR="003A3D41" w:rsidRPr="003A3D41" w:rsidRDefault="003A3D41" w:rsidP="003A3D41"/>
    <w:p w14:paraId="40B78E09" w14:textId="77777777" w:rsidR="003A3D41" w:rsidRPr="003A3D41" w:rsidRDefault="003A3D41" w:rsidP="003A3D41"/>
    <w:p w14:paraId="4EFCBD26" w14:textId="77777777" w:rsidR="003A3D41" w:rsidRPr="003A3D41" w:rsidRDefault="003A3D41" w:rsidP="003A3D41"/>
    <w:p w14:paraId="4FA5D950" w14:textId="77777777" w:rsidR="003A3D41" w:rsidRPr="003A3D41" w:rsidRDefault="003A3D41" w:rsidP="003A3D41"/>
    <w:p w14:paraId="04A7AB9F" w14:textId="77777777" w:rsidR="003A3D41" w:rsidRPr="003A3D41" w:rsidRDefault="003A3D41" w:rsidP="003A3D41"/>
    <w:p w14:paraId="668343C6" w14:textId="77777777" w:rsidR="003A3D41" w:rsidRPr="003A3D41" w:rsidRDefault="003A3D41" w:rsidP="003A3D41"/>
    <w:p w14:paraId="2EE0C0B6" w14:textId="77777777" w:rsidR="003A3D41" w:rsidRPr="003A3D41" w:rsidRDefault="003A3D41" w:rsidP="003A3D41"/>
    <w:p w14:paraId="65991996" w14:textId="77777777" w:rsidR="003A3D41" w:rsidRPr="003A3D41" w:rsidRDefault="003A3D41" w:rsidP="003A3D41"/>
    <w:p w14:paraId="29C8AB47" w14:textId="77777777" w:rsidR="003A3D41" w:rsidRPr="003A3D41" w:rsidRDefault="003A3D41" w:rsidP="003A3D41"/>
    <w:p w14:paraId="73EFBF3C" w14:textId="77777777" w:rsidR="003A3D41" w:rsidRPr="003A3D41" w:rsidRDefault="003A3D41" w:rsidP="003A3D41"/>
    <w:p w14:paraId="3C999EC9" w14:textId="77777777" w:rsidR="003A3D41" w:rsidRPr="003A3D41" w:rsidRDefault="003A3D41" w:rsidP="003A3D41"/>
    <w:p w14:paraId="37EEB159" w14:textId="77777777" w:rsidR="003A3D41" w:rsidRPr="003A3D41" w:rsidRDefault="003A3D41" w:rsidP="003A3D41"/>
    <w:p w14:paraId="08F510D9" w14:textId="77777777" w:rsidR="003A3D41" w:rsidRPr="003A3D41" w:rsidRDefault="003A3D41" w:rsidP="003A3D41"/>
    <w:p w14:paraId="18D8704D" w14:textId="77777777" w:rsidR="003A3D41" w:rsidRPr="003A3D41" w:rsidRDefault="003A3D41" w:rsidP="003A3D41"/>
    <w:p w14:paraId="6A99CF6D" w14:textId="77777777" w:rsidR="003A3D41" w:rsidRDefault="003A3D41" w:rsidP="00A840C4"/>
    <w:p w14:paraId="00447AF1" w14:textId="77777777" w:rsidR="003A3D41" w:rsidRDefault="003A3D41" w:rsidP="00A840C4"/>
    <w:p w14:paraId="0654C1D2" w14:textId="77777777" w:rsidR="003A3D41" w:rsidRDefault="003A3D41" w:rsidP="00A840C4"/>
    <w:p w14:paraId="43E1F931" w14:textId="5B9A1594" w:rsidR="003040DE" w:rsidRPr="003A3D41" w:rsidRDefault="003A3D41" w:rsidP="00A840C4">
      <w:pPr>
        <w:rPr>
          <w:b/>
          <w:bCs/>
        </w:rPr>
      </w:pPr>
      <w:r w:rsidRPr="003A3D41">
        <w:rPr>
          <w:b/>
          <w:bCs/>
        </w:rPr>
        <w:t>Login</w:t>
      </w:r>
      <w:r w:rsidR="00C2356D" w:rsidRPr="003A3D41">
        <w:rPr>
          <w:b/>
          <w:bCs/>
        </w:rPr>
        <w:br w:type="textWrapping" w:clear="all"/>
      </w:r>
    </w:p>
    <w:p w14:paraId="56E92B6F" w14:textId="1C4F39E6" w:rsidR="00F442A2" w:rsidRPr="00B348FC" w:rsidRDefault="00F442A2" w:rsidP="00F442A2">
      <w:pPr>
        <w:rPr>
          <w:b/>
          <w:bCs/>
        </w:rPr>
      </w:pPr>
      <w:r>
        <w:br w:type="textWrapping" w:clear="all"/>
      </w:r>
      <w:r w:rsidR="00B348FC" w:rsidRPr="00B348FC">
        <w:rPr>
          <w:b/>
          <w:bCs/>
        </w:rPr>
        <w:lastRenderedPageBreak/>
        <w:t>Register</w:t>
      </w:r>
    </w:p>
    <w:p w14:paraId="4C7306E3" w14:textId="11A4FE1C" w:rsidR="00F442A2" w:rsidRDefault="003516B2" w:rsidP="00F442A2">
      <w:r>
        <w:rPr>
          <w:noProof/>
        </w:rPr>
        <w:pict w14:anchorId="5AD8AB79">
          <v:shape id="_x0000_s1090" type="#_x0000_t75" style="position:absolute;margin-left:2.65pt;margin-top:10.65pt;width:394.65pt;height:302pt;z-index:13;mso-position-horizontal-relative:text;mso-position-vertical-relative:text;mso-width-relative:page;mso-height-relative:page">
            <v:imagedata r:id="rId73" o:title="register"/>
            <w10:wrap type="square"/>
          </v:shape>
        </w:pict>
      </w:r>
    </w:p>
    <w:p w14:paraId="4EE34D15" w14:textId="77777777" w:rsidR="00F442A2" w:rsidRDefault="00F442A2" w:rsidP="00F442A2"/>
    <w:p w14:paraId="01165C6B" w14:textId="77777777" w:rsidR="003A3D41" w:rsidRDefault="003A3D41" w:rsidP="00F442A2"/>
    <w:p w14:paraId="3A2BCD26" w14:textId="0CAE214B" w:rsidR="003A3D41" w:rsidRDefault="003A3D41" w:rsidP="00F442A2"/>
    <w:p w14:paraId="2660C9B4" w14:textId="4248D428" w:rsidR="003A3D41" w:rsidRDefault="003A3D41" w:rsidP="00F442A2"/>
    <w:p w14:paraId="6B9ECB01" w14:textId="77777777" w:rsidR="003A3D41" w:rsidRDefault="003A3D41" w:rsidP="00F442A2"/>
    <w:p w14:paraId="11E90B22" w14:textId="77777777" w:rsidR="003A3D41" w:rsidRDefault="003A3D41" w:rsidP="00F442A2"/>
    <w:p w14:paraId="6A1133D4" w14:textId="77777777" w:rsidR="003A3D41" w:rsidRDefault="003A3D41" w:rsidP="00F442A2"/>
    <w:p w14:paraId="23241B88" w14:textId="77777777" w:rsidR="003A3D41" w:rsidRDefault="003A3D41" w:rsidP="00F442A2"/>
    <w:p w14:paraId="4627E79B" w14:textId="77777777" w:rsidR="003A3D41" w:rsidRDefault="003A3D41" w:rsidP="00F442A2"/>
    <w:p w14:paraId="3697BFE2" w14:textId="77777777" w:rsidR="003A3D41" w:rsidRDefault="003A3D41" w:rsidP="00F442A2"/>
    <w:p w14:paraId="4DA9E1AF" w14:textId="77777777" w:rsidR="003A3D41" w:rsidRDefault="003A3D41" w:rsidP="00F442A2"/>
    <w:p w14:paraId="095A474A" w14:textId="77777777" w:rsidR="003A3D41" w:rsidRDefault="003A3D41" w:rsidP="00F442A2"/>
    <w:p w14:paraId="6F8998CD" w14:textId="77777777" w:rsidR="003A3D41" w:rsidRDefault="003A3D41" w:rsidP="00F442A2"/>
    <w:p w14:paraId="06A77976" w14:textId="77777777" w:rsidR="003A3D41" w:rsidRDefault="003A3D41" w:rsidP="00F442A2"/>
    <w:p w14:paraId="1D9F2FD7" w14:textId="77777777" w:rsidR="003A3D41" w:rsidRDefault="003A3D41" w:rsidP="00F442A2"/>
    <w:p w14:paraId="000DB466" w14:textId="77777777" w:rsidR="003A3D41" w:rsidRDefault="003A3D41" w:rsidP="00F442A2"/>
    <w:p w14:paraId="0DBF3116" w14:textId="77777777" w:rsidR="003A3D41" w:rsidRDefault="003A3D41" w:rsidP="00F442A2"/>
    <w:p w14:paraId="5299D7AD" w14:textId="77777777" w:rsidR="003A3D41" w:rsidRDefault="003A3D41" w:rsidP="00F442A2"/>
    <w:p w14:paraId="13595544" w14:textId="77777777" w:rsidR="003A3D41" w:rsidRDefault="003A3D41" w:rsidP="00F442A2"/>
    <w:p w14:paraId="67C54B85" w14:textId="77777777" w:rsidR="003A3D41" w:rsidRDefault="003A3D41" w:rsidP="00F442A2"/>
    <w:p w14:paraId="6D64FF02" w14:textId="77777777" w:rsidR="003A3D41" w:rsidRDefault="003A3D41" w:rsidP="00F442A2"/>
    <w:p w14:paraId="1B63EBA9" w14:textId="77777777" w:rsidR="003A3D41" w:rsidRDefault="003A3D41" w:rsidP="00F442A2"/>
    <w:p w14:paraId="3C725888" w14:textId="77777777" w:rsidR="003A3D41" w:rsidRDefault="003A3D41" w:rsidP="00F442A2"/>
    <w:p w14:paraId="6CBB344A" w14:textId="77777777" w:rsidR="003A3D41" w:rsidRDefault="003A3D41" w:rsidP="00F442A2"/>
    <w:p w14:paraId="660D7326" w14:textId="77777777" w:rsidR="003A3D41" w:rsidRDefault="003A3D41" w:rsidP="00F442A2"/>
    <w:p w14:paraId="1083CCE1" w14:textId="1F8F59C2" w:rsidR="003A3D41" w:rsidRPr="00B348FC" w:rsidRDefault="00B348FC" w:rsidP="00F442A2">
      <w:pPr>
        <w:rPr>
          <w:b/>
          <w:bCs/>
        </w:rPr>
      </w:pPr>
      <w:r>
        <w:rPr>
          <w:b/>
          <w:bCs/>
        </w:rPr>
        <w:t>My Environments</w:t>
      </w:r>
    </w:p>
    <w:p w14:paraId="58C870B1" w14:textId="7EFFE8BB" w:rsidR="003A3D41" w:rsidRDefault="003516B2" w:rsidP="00F442A2">
      <w:r>
        <w:rPr>
          <w:noProof/>
        </w:rPr>
        <w:pict w14:anchorId="3606B0DC">
          <v:shape id="_x0000_s1040" type="#_x0000_t75" style="position:absolute;margin-left:2.9pt;margin-top:12.6pt;width:391.15pt;height:300.05pt;z-index:3">
            <v:imagedata r:id="rId74" o:title="environments"/>
            <w10:wrap type="square"/>
          </v:shape>
        </w:pict>
      </w:r>
    </w:p>
    <w:p w14:paraId="14CEF74A" w14:textId="77777777" w:rsidR="003A3D41" w:rsidRDefault="003A3D41" w:rsidP="00F442A2"/>
    <w:p w14:paraId="69D4A6B7" w14:textId="77777777" w:rsidR="003A3D41" w:rsidRDefault="003A3D41" w:rsidP="00F442A2"/>
    <w:p w14:paraId="690F40FF" w14:textId="77777777" w:rsidR="003A3D41" w:rsidRDefault="003A3D41" w:rsidP="00F442A2"/>
    <w:p w14:paraId="10DD8324" w14:textId="68DFB156" w:rsidR="003A3D41" w:rsidRDefault="003A3D41" w:rsidP="00F442A2"/>
    <w:p w14:paraId="57854B5F" w14:textId="77777777" w:rsidR="003A3D41" w:rsidRDefault="003A3D41" w:rsidP="00F442A2"/>
    <w:p w14:paraId="0FF11BB6" w14:textId="32DA71EA" w:rsidR="003A3D41" w:rsidRPr="003A3D41" w:rsidRDefault="003A3D41" w:rsidP="003A3D41"/>
    <w:p w14:paraId="15A7D52E" w14:textId="0150E15F" w:rsidR="003A3D41" w:rsidRPr="003A3D41" w:rsidRDefault="003516B2" w:rsidP="003A3D41">
      <w:r>
        <w:rPr>
          <w:noProof/>
        </w:rPr>
        <w:pict w14:anchorId="164CB732">
          <v:shape id="_x0000_s1088" type="#_x0000_t75" style="position:absolute;margin-left:-402.8pt;margin-top:-419pt;width:390.6pt;height:298.5pt;z-index:11">
            <v:imagedata r:id="rId75" o:title="servers"/>
            <w10:wrap type="square" side="right"/>
          </v:shape>
        </w:pict>
      </w:r>
    </w:p>
    <w:p w14:paraId="31B1CB1B" w14:textId="77777777" w:rsidR="003A3D41" w:rsidRPr="003A3D41" w:rsidRDefault="003A3D41" w:rsidP="003A3D41"/>
    <w:p w14:paraId="2C79A01A" w14:textId="77777777" w:rsidR="003A3D41" w:rsidRPr="003A3D41" w:rsidRDefault="003A3D41" w:rsidP="003A3D41"/>
    <w:p w14:paraId="0159D9E3" w14:textId="77777777" w:rsidR="003A3D41" w:rsidRPr="003A3D41" w:rsidRDefault="003A3D41" w:rsidP="003A3D41"/>
    <w:p w14:paraId="37167F96" w14:textId="77777777" w:rsidR="003A3D41" w:rsidRPr="003A3D41" w:rsidRDefault="003A3D41" w:rsidP="003A3D41"/>
    <w:p w14:paraId="50A622A4" w14:textId="77777777" w:rsidR="003A3D41" w:rsidRPr="003A3D41" w:rsidRDefault="003A3D41" w:rsidP="003A3D41"/>
    <w:p w14:paraId="5C7130EC" w14:textId="77777777" w:rsidR="003A3D41" w:rsidRPr="003A3D41" w:rsidRDefault="003A3D41" w:rsidP="003A3D41"/>
    <w:p w14:paraId="1BA926D9" w14:textId="77777777" w:rsidR="003A3D41" w:rsidRPr="003A3D41" w:rsidRDefault="003A3D41" w:rsidP="003A3D41"/>
    <w:p w14:paraId="27C9274C" w14:textId="77777777" w:rsidR="003A3D41" w:rsidRPr="003A3D41" w:rsidRDefault="003A3D41" w:rsidP="003A3D41"/>
    <w:p w14:paraId="630E1CF3" w14:textId="77777777" w:rsidR="003A3D41" w:rsidRPr="003A3D41" w:rsidRDefault="003A3D41" w:rsidP="003A3D41"/>
    <w:p w14:paraId="6210F216" w14:textId="77777777" w:rsidR="003A3D41" w:rsidRPr="003A3D41" w:rsidRDefault="003A3D41" w:rsidP="003A3D41"/>
    <w:p w14:paraId="6540F2E5" w14:textId="77777777" w:rsidR="003A3D41" w:rsidRPr="003A3D41" w:rsidRDefault="003A3D41" w:rsidP="003A3D41"/>
    <w:p w14:paraId="7E400E4C" w14:textId="77777777" w:rsidR="003A3D41" w:rsidRPr="003A3D41" w:rsidRDefault="003A3D41" w:rsidP="003A3D41"/>
    <w:p w14:paraId="6C5B4954" w14:textId="77777777" w:rsidR="003A3D41" w:rsidRPr="003A3D41" w:rsidRDefault="003A3D41" w:rsidP="003A3D41"/>
    <w:p w14:paraId="2B38A268" w14:textId="77777777" w:rsidR="003A3D41" w:rsidRPr="003A3D41" w:rsidRDefault="003A3D41" w:rsidP="003A3D41"/>
    <w:p w14:paraId="4A5786AF" w14:textId="77777777" w:rsidR="003A3D41" w:rsidRPr="003A3D41" w:rsidRDefault="003A3D41" w:rsidP="003A3D41"/>
    <w:p w14:paraId="3B0BF996" w14:textId="77777777" w:rsidR="003A3D41" w:rsidRPr="003A3D41" w:rsidRDefault="003A3D41" w:rsidP="003A3D41"/>
    <w:p w14:paraId="2F77757E" w14:textId="77777777" w:rsidR="003A3D41" w:rsidRPr="003A3D41" w:rsidRDefault="003A3D41" w:rsidP="003A3D41"/>
    <w:p w14:paraId="6A4BDF37" w14:textId="77777777" w:rsidR="003A3D41" w:rsidRPr="003A3D41" w:rsidRDefault="003A3D41" w:rsidP="003A3D41"/>
    <w:p w14:paraId="7342D919" w14:textId="77777777" w:rsidR="003A3D41" w:rsidRPr="003A3D41" w:rsidRDefault="003A3D41" w:rsidP="003A3D41"/>
    <w:p w14:paraId="2A13AA7B" w14:textId="77777777" w:rsidR="003A3D41" w:rsidRPr="003A3D41" w:rsidRDefault="003A3D41" w:rsidP="003A3D41"/>
    <w:p w14:paraId="79CDDA24" w14:textId="77777777" w:rsidR="003A3D41" w:rsidRPr="003A3D41" w:rsidRDefault="003A3D41" w:rsidP="003A3D41"/>
    <w:p w14:paraId="6A938226" w14:textId="11B832C5" w:rsidR="003A3D41" w:rsidRPr="00B348FC" w:rsidRDefault="00B348FC" w:rsidP="003A3D41">
      <w:pPr>
        <w:rPr>
          <w:b/>
          <w:bCs/>
        </w:rPr>
      </w:pPr>
      <w:r w:rsidRPr="00B348FC">
        <w:rPr>
          <w:b/>
          <w:bCs/>
        </w:rPr>
        <w:lastRenderedPageBreak/>
        <w:t>Commands</w:t>
      </w:r>
    </w:p>
    <w:p w14:paraId="49E97C14" w14:textId="77777777" w:rsidR="003A3D41" w:rsidRDefault="003A3D41" w:rsidP="003A3D41"/>
    <w:p w14:paraId="391D5501" w14:textId="32435F79" w:rsidR="003A3D41" w:rsidRDefault="005E7D78" w:rsidP="003A3D41">
      <w:r>
        <w:pict w14:anchorId="177BF270">
          <v:shape id="_x0000_i1047" type="#_x0000_t75" style="width:402pt;height:306pt">
            <v:imagedata r:id="rId76" o:title="commands"/>
          </v:shape>
        </w:pict>
      </w:r>
    </w:p>
    <w:p w14:paraId="46968513" w14:textId="77777777" w:rsidR="003A3D41" w:rsidRDefault="003A3D41" w:rsidP="003A3D41"/>
    <w:p w14:paraId="5FFD874B" w14:textId="77777777" w:rsidR="00B348FC" w:rsidRDefault="00B348FC" w:rsidP="003A3D41">
      <w:pPr>
        <w:rPr>
          <w:b/>
          <w:bCs/>
        </w:rPr>
      </w:pPr>
      <w:r w:rsidRPr="00B348FC">
        <w:rPr>
          <w:b/>
          <w:bCs/>
        </w:rPr>
        <w:t>Servers</w:t>
      </w:r>
    </w:p>
    <w:p w14:paraId="551DAB1E" w14:textId="77777777" w:rsidR="00B348FC" w:rsidRDefault="00B348FC" w:rsidP="003A3D41">
      <w:pPr>
        <w:rPr>
          <w:b/>
          <w:bCs/>
        </w:rPr>
      </w:pPr>
    </w:p>
    <w:p w14:paraId="2C05159E" w14:textId="77777777" w:rsidR="00B348FC" w:rsidRDefault="005E7D78" w:rsidP="003A3D41">
      <w:pPr>
        <w:rPr>
          <w:b/>
          <w:bCs/>
        </w:rPr>
      </w:pPr>
      <w:r>
        <w:rPr>
          <w:b/>
          <w:bCs/>
        </w:rPr>
        <w:pict w14:anchorId="548ED9A4">
          <v:shape id="_x0000_i1048" type="#_x0000_t75" style="width:406.5pt;height:311.5pt">
            <v:imagedata r:id="rId75" o:title="servers"/>
          </v:shape>
        </w:pict>
      </w:r>
    </w:p>
    <w:p w14:paraId="3C3CA217" w14:textId="77777777" w:rsidR="00573FF6" w:rsidRDefault="00573FF6" w:rsidP="003A3D41">
      <w:pPr>
        <w:rPr>
          <w:b/>
          <w:bCs/>
        </w:rPr>
      </w:pPr>
    </w:p>
    <w:p w14:paraId="5D2C66D2" w14:textId="00AE5D44" w:rsidR="00573FF6" w:rsidRPr="00B348FC" w:rsidRDefault="00573FF6" w:rsidP="003A3D41">
      <w:pPr>
        <w:rPr>
          <w:b/>
          <w:bCs/>
        </w:rPr>
        <w:sectPr w:rsidR="00573FF6" w:rsidRPr="00B348FC" w:rsidSect="003D5F42">
          <w:pgSz w:w="11906" w:h="16838" w:code="9"/>
          <w:pgMar w:top="1135" w:right="1134" w:bottom="1135" w:left="1134" w:header="709" w:footer="709" w:gutter="0"/>
          <w:cols w:space="720"/>
          <w:docGrid w:linePitch="299"/>
        </w:sectPr>
      </w:pPr>
    </w:p>
    <w:p w14:paraId="0F476537" w14:textId="2E6D8D3C" w:rsidR="003040DE" w:rsidRPr="00ED6DC1" w:rsidRDefault="00573FF6" w:rsidP="00573FF6">
      <w:pPr>
        <w:pStyle w:val="Heading1"/>
        <w:numPr>
          <w:ilvl w:val="0"/>
          <w:numId w:val="0"/>
        </w:numPr>
        <w:spacing w:line="360" w:lineRule="auto"/>
        <w:jc w:val="both"/>
        <w:rPr>
          <w:rFonts w:cs="Arial"/>
          <w:b w:val="0"/>
          <w:bCs w:val="0"/>
        </w:rPr>
      </w:pPr>
      <w:bookmarkStart w:id="346" w:name="_Toc71728011"/>
      <w:bookmarkStart w:id="347" w:name="_Toc71728212"/>
      <w:r>
        <w:lastRenderedPageBreak/>
        <w:t xml:space="preserve">APPENDIX </w:t>
      </w:r>
      <w:r w:rsidR="00761537">
        <w:t>I</w:t>
      </w:r>
      <w:r>
        <w:t>: TEST CASES</w:t>
      </w:r>
      <w:bookmarkEnd w:id="346"/>
      <w:bookmarkEnd w:id="347"/>
    </w:p>
    <w:tbl>
      <w:tblPr>
        <w:tblW w:w="13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
        <w:gridCol w:w="1495"/>
        <w:gridCol w:w="2659"/>
        <w:gridCol w:w="2360"/>
        <w:gridCol w:w="1757"/>
        <w:gridCol w:w="1681"/>
        <w:gridCol w:w="1404"/>
        <w:gridCol w:w="1434"/>
      </w:tblGrid>
      <w:tr w:rsidR="00481D4B" w:rsidRPr="00482062" w14:paraId="0AD43D23" w14:textId="6500F11F" w:rsidTr="00481D4B">
        <w:trPr>
          <w:trHeight w:val="611"/>
        </w:trPr>
        <w:tc>
          <w:tcPr>
            <w:tcW w:w="641" w:type="dxa"/>
            <w:shd w:val="clear" w:color="auto" w:fill="auto"/>
          </w:tcPr>
          <w:p w14:paraId="2EDAB918" w14:textId="77777777" w:rsidR="00481D4B" w:rsidRPr="00815F46" w:rsidRDefault="00481D4B" w:rsidP="00094EC9">
            <w:pPr>
              <w:rPr>
                <w:rFonts w:cs="Arial"/>
                <w:b/>
                <w:bCs/>
                <w:sz w:val="18"/>
                <w:szCs w:val="18"/>
              </w:rPr>
            </w:pPr>
            <w:r w:rsidRPr="00815F46">
              <w:rPr>
                <w:rFonts w:cs="Arial"/>
                <w:b/>
                <w:bCs/>
                <w:sz w:val="18"/>
                <w:szCs w:val="18"/>
              </w:rPr>
              <w:t>ID</w:t>
            </w:r>
          </w:p>
        </w:tc>
        <w:tc>
          <w:tcPr>
            <w:tcW w:w="1495" w:type="dxa"/>
            <w:shd w:val="clear" w:color="auto" w:fill="auto"/>
          </w:tcPr>
          <w:p w14:paraId="17FB9DD2" w14:textId="77777777" w:rsidR="00481D4B" w:rsidRPr="00815F46" w:rsidRDefault="00481D4B" w:rsidP="00094EC9">
            <w:pPr>
              <w:rPr>
                <w:rFonts w:cs="Arial"/>
                <w:b/>
                <w:bCs/>
                <w:sz w:val="18"/>
                <w:szCs w:val="18"/>
              </w:rPr>
            </w:pPr>
            <w:r w:rsidRPr="00815F46">
              <w:rPr>
                <w:rFonts w:cs="Arial"/>
                <w:b/>
                <w:bCs/>
                <w:sz w:val="18"/>
                <w:szCs w:val="18"/>
              </w:rPr>
              <w:t>Derived From</w:t>
            </w:r>
          </w:p>
        </w:tc>
        <w:tc>
          <w:tcPr>
            <w:tcW w:w="2659" w:type="dxa"/>
            <w:shd w:val="clear" w:color="auto" w:fill="auto"/>
          </w:tcPr>
          <w:p w14:paraId="2AE23B6F" w14:textId="77777777" w:rsidR="00481D4B" w:rsidRPr="00815F46" w:rsidRDefault="00481D4B" w:rsidP="00094EC9">
            <w:pPr>
              <w:rPr>
                <w:rFonts w:cs="Arial"/>
                <w:b/>
                <w:bCs/>
                <w:sz w:val="18"/>
                <w:szCs w:val="18"/>
              </w:rPr>
            </w:pPr>
            <w:r w:rsidRPr="00815F46">
              <w:rPr>
                <w:rFonts w:cs="Arial"/>
                <w:b/>
                <w:bCs/>
                <w:sz w:val="18"/>
                <w:szCs w:val="18"/>
              </w:rPr>
              <w:t>Test Description</w:t>
            </w:r>
          </w:p>
        </w:tc>
        <w:tc>
          <w:tcPr>
            <w:tcW w:w="2360" w:type="dxa"/>
            <w:shd w:val="clear" w:color="auto" w:fill="auto"/>
          </w:tcPr>
          <w:p w14:paraId="440EE95D" w14:textId="77777777" w:rsidR="00481D4B" w:rsidRPr="00815F46" w:rsidRDefault="00481D4B" w:rsidP="00094EC9">
            <w:pPr>
              <w:rPr>
                <w:rFonts w:cs="Arial"/>
                <w:b/>
                <w:bCs/>
                <w:sz w:val="18"/>
                <w:szCs w:val="18"/>
              </w:rPr>
            </w:pPr>
            <w:r w:rsidRPr="00815F46">
              <w:rPr>
                <w:rFonts w:cs="Arial"/>
                <w:b/>
                <w:bCs/>
                <w:sz w:val="18"/>
                <w:szCs w:val="18"/>
              </w:rPr>
              <w:t>Test Data</w:t>
            </w:r>
          </w:p>
        </w:tc>
        <w:tc>
          <w:tcPr>
            <w:tcW w:w="1757" w:type="dxa"/>
            <w:shd w:val="clear" w:color="auto" w:fill="auto"/>
          </w:tcPr>
          <w:p w14:paraId="0B1B7F09" w14:textId="77777777" w:rsidR="00481D4B" w:rsidRPr="00815F46" w:rsidRDefault="00481D4B" w:rsidP="00094EC9">
            <w:pPr>
              <w:rPr>
                <w:rFonts w:cs="Arial"/>
                <w:b/>
                <w:bCs/>
                <w:sz w:val="18"/>
                <w:szCs w:val="18"/>
              </w:rPr>
            </w:pPr>
            <w:r w:rsidRPr="00815F46">
              <w:rPr>
                <w:rFonts w:cs="Arial"/>
                <w:b/>
                <w:bCs/>
                <w:sz w:val="18"/>
                <w:szCs w:val="18"/>
              </w:rPr>
              <w:t>Expected Outcome</w:t>
            </w:r>
          </w:p>
        </w:tc>
        <w:tc>
          <w:tcPr>
            <w:tcW w:w="1681" w:type="dxa"/>
            <w:shd w:val="clear" w:color="auto" w:fill="auto"/>
          </w:tcPr>
          <w:p w14:paraId="38E5457A" w14:textId="77777777" w:rsidR="00481D4B" w:rsidRPr="00815F46" w:rsidRDefault="00481D4B" w:rsidP="00094EC9">
            <w:pPr>
              <w:rPr>
                <w:rFonts w:cs="Arial"/>
                <w:b/>
                <w:bCs/>
                <w:sz w:val="18"/>
                <w:szCs w:val="18"/>
              </w:rPr>
            </w:pPr>
            <w:r w:rsidRPr="00815F46">
              <w:rPr>
                <w:rFonts w:cs="Arial"/>
                <w:b/>
                <w:bCs/>
                <w:sz w:val="18"/>
                <w:szCs w:val="18"/>
              </w:rPr>
              <w:t>Actual outcome</w:t>
            </w:r>
          </w:p>
        </w:tc>
        <w:tc>
          <w:tcPr>
            <w:tcW w:w="1404" w:type="dxa"/>
            <w:shd w:val="clear" w:color="auto" w:fill="auto"/>
          </w:tcPr>
          <w:p w14:paraId="4EA71E8E" w14:textId="77777777" w:rsidR="00481D4B" w:rsidRPr="00815F46" w:rsidRDefault="00481D4B" w:rsidP="00094EC9">
            <w:pPr>
              <w:rPr>
                <w:rFonts w:cs="Arial"/>
                <w:b/>
                <w:bCs/>
                <w:sz w:val="18"/>
                <w:szCs w:val="18"/>
              </w:rPr>
            </w:pPr>
            <w:r w:rsidRPr="00815F46">
              <w:rPr>
                <w:rFonts w:cs="Arial"/>
                <w:b/>
                <w:bCs/>
                <w:sz w:val="18"/>
                <w:szCs w:val="18"/>
              </w:rPr>
              <w:t>Pass/Fail</w:t>
            </w:r>
          </w:p>
        </w:tc>
        <w:tc>
          <w:tcPr>
            <w:tcW w:w="1434" w:type="dxa"/>
            <w:shd w:val="clear" w:color="auto" w:fill="auto"/>
          </w:tcPr>
          <w:p w14:paraId="7C4C0121" w14:textId="51CCB9DF" w:rsidR="00481D4B" w:rsidRPr="00815F46" w:rsidRDefault="00481D4B" w:rsidP="00094EC9">
            <w:pPr>
              <w:rPr>
                <w:rFonts w:cs="Arial"/>
                <w:b/>
                <w:bCs/>
                <w:sz w:val="18"/>
                <w:szCs w:val="18"/>
              </w:rPr>
            </w:pPr>
            <w:r>
              <w:rPr>
                <w:rFonts w:cs="Arial"/>
                <w:b/>
                <w:bCs/>
                <w:sz w:val="18"/>
                <w:szCs w:val="18"/>
              </w:rPr>
              <w:t>Feedback</w:t>
            </w:r>
          </w:p>
        </w:tc>
      </w:tr>
      <w:tr w:rsidR="00481D4B" w:rsidRPr="00482062" w14:paraId="157ECD29" w14:textId="5D22F73D" w:rsidTr="00481D4B">
        <w:trPr>
          <w:trHeight w:val="611"/>
        </w:trPr>
        <w:tc>
          <w:tcPr>
            <w:tcW w:w="641" w:type="dxa"/>
            <w:shd w:val="clear" w:color="auto" w:fill="auto"/>
          </w:tcPr>
          <w:p w14:paraId="0B3A1BCB" w14:textId="77777777" w:rsidR="00481D4B" w:rsidRPr="00815F46" w:rsidRDefault="00481D4B" w:rsidP="00094EC9">
            <w:pPr>
              <w:rPr>
                <w:rFonts w:cs="Arial"/>
                <w:sz w:val="18"/>
                <w:szCs w:val="18"/>
              </w:rPr>
            </w:pPr>
            <w:r w:rsidRPr="00815F46">
              <w:rPr>
                <w:rFonts w:cs="Arial"/>
                <w:sz w:val="18"/>
                <w:szCs w:val="18"/>
              </w:rPr>
              <w:t>1</w:t>
            </w:r>
          </w:p>
        </w:tc>
        <w:tc>
          <w:tcPr>
            <w:tcW w:w="1495" w:type="dxa"/>
            <w:shd w:val="clear" w:color="auto" w:fill="auto"/>
          </w:tcPr>
          <w:p w14:paraId="3D496279" w14:textId="5392A751" w:rsidR="00481D4B" w:rsidRPr="00815F46" w:rsidRDefault="00481D4B" w:rsidP="003040DE">
            <w:pPr>
              <w:rPr>
                <w:rFonts w:cs="Arial"/>
                <w:sz w:val="18"/>
                <w:szCs w:val="18"/>
              </w:rPr>
            </w:pPr>
            <w:r>
              <w:rPr>
                <w:rFonts w:cs="Arial"/>
                <w:sz w:val="18"/>
                <w:szCs w:val="18"/>
              </w:rPr>
              <w:t>Requirement 1</w:t>
            </w:r>
          </w:p>
        </w:tc>
        <w:tc>
          <w:tcPr>
            <w:tcW w:w="2659" w:type="dxa"/>
            <w:shd w:val="clear" w:color="auto" w:fill="auto"/>
          </w:tcPr>
          <w:p w14:paraId="43538D2E" w14:textId="681160FB" w:rsidR="00481D4B" w:rsidRPr="00815F46" w:rsidRDefault="00481D4B" w:rsidP="00094EC9">
            <w:pPr>
              <w:rPr>
                <w:rFonts w:cs="Arial"/>
                <w:sz w:val="18"/>
                <w:szCs w:val="18"/>
              </w:rPr>
            </w:pPr>
            <w:r>
              <w:rPr>
                <w:rFonts w:cs="Arial"/>
                <w:sz w:val="18"/>
                <w:szCs w:val="18"/>
              </w:rPr>
              <w:t>User Registration</w:t>
            </w:r>
          </w:p>
        </w:tc>
        <w:tc>
          <w:tcPr>
            <w:tcW w:w="2360" w:type="dxa"/>
            <w:shd w:val="clear" w:color="auto" w:fill="auto"/>
          </w:tcPr>
          <w:p w14:paraId="6ECC1F5F" w14:textId="31AD0A7C" w:rsidR="00481D4B" w:rsidRDefault="00481D4B" w:rsidP="00094EC9">
            <w:pPr>
              <w:rPr>
                <w:rFonts w:cs="Arial"/>
                <w:sz w:val="18"/>
                <w:szCs w:val="18"/>
              </w:rPr>
            </w:pPr>
            <w:r>
              <w:rPr>
                <w:rFonts w:cs="Arial"/>
                <w:sz w:val="18"/>
                <w:szCs w:val="18"/>
              </w:rPr>
              <w:t xml:space="preserve">Username: </w:t>
            </w:r>
            <w:proofErr w:type="spellStart"/>
            <w:r>
              <w:rPr>
                <w:rFonts w:cs="Arial"/>
                <w:sz w:val="18"/>
                <w:szCs w:val="18"/>
              </w:rPr>
              <w:t>new_user</w:t>
            </w:r>
            <w:proofErr w:type="spellEnd"/>
          </w:p>
          <w:p w14:paraId="567811C9" w14:textId="075A6EC7" w:rsidR="00481D4B" w:rsidRDefault="00481D4B" w:rsidP="00094EC9">
            <w:pPr>
              <w:rPr>
                <w:rFonts w:cs="Arial"/>
                <w:sz w:val="18"/>
                <w:szCs w:val="18"/>
              </w:rPr>
            </w:pPr>
            <w:r>
              <w:rPr>
                <w:rFonts w:cs="Arial"/>
                <w:sz w:val="18"/>
                <w:szCs w:val="18"/>
              </w:rPr>
              <w:t xml:space="preserve">Email: </w:t>
            </w:r>
            <w:hyperlink r:id="rId77" w:history="1">
              <w:r w:rsidRPr="000E1777">
                <w:rPr>
                  <w:rStyle w:val="Hyperlink"/>
                  <w:rFonts w:cs="Arial"/>
                  <w:sz w:val="18"/>
                  <w:szCs w:val="18"/>
                </w:rPr>
                <w:t>user@user.com</w:t>
              </w:r>
            </w:hyperlink>
          </w:p>
          <w:p w14:paraId="43CDD9F5" w14:textId="31B67AF5" w:rsidR="00481D4B" w:rsidRPr="00815F46" w:rsidRDefault="00481D4B" w:rsidP="00094EC9">
            <w:pPr>
              <w:rPr>
                <w:rFonts w:cs="Arial"/>
                <w:sz w:val="18"/>
                <w:szCs w:val="18"/>
              </w:rPr>
            </w:pPr>
            <w:r>
              <w:rPr>
                <w:rFonts w:cs="Arial"/>
                <w:sz w:val="18"/>
                <w:szCs w:val="18"/>
              </w:rPr>
              <w:t>Password: password</w:t>
            </w:r>
          </w:p>
          <w:p w14:paraId="27DC6F15" w14:textId="77777777" w:rsidR="00481D4B" w:rsidRPr="00815F46" w:rsidRDefault="00481D4B" w:rsidP="00094EC9">
            <w:pPr>
              <w:rPr>
                <w:rFonts w:cs="Arial"/>
                <w:sz w:val="18"/>
                <w:szCs w:val="18"/>
              </w:rPr>
            </w:pPr>
          </w:p>
        </w:tc>
        <w:tc>
          <w:tcPr>
            <w:tcW w:w="1757" w:type="dxa"/>
            <w:shd w:val="clear" w:color="auto" w:fill="auto"/>
          </w:tcPr>
          <w:p w14:paraId="4E9E3DF0" w14:textId="5D1D0E66" w:rsidR="00481D4B" w:rsidRPr="00815F46" w:rsidRDefault="00481D4B" w:rsidP="00094EC9">
            <w:pPr>
              <w:rPr>
                <w:rFonts w:cs="Arial"/>
                <w:sz w:val="18"/>
                <w:szCs w:val="18"/>
              </w:rPr>
            </w:pPr>
            <w:r>
              <w:rPr>
                <w:rFonts w:cs="Arial"/>
                <w:sz w:val="18"/>
                <w:szCs w:val="18"/>
              </w:rPr>
              <w:t>New user added to database with hashed password</w:t>
            </w:r>
          </w:p>
        </w:tc>
        <w:tc>
          <w:tcPr>
            <w:tcW w:w="1681" w:type="dxa"/>
            <w:shd w:val="clear" w:color="auto" w:fill="auto"/>
          </w:tcPr>
          <w:p w14:paraId="20ECC063" w14:textId="7ECBF834" w:rsidR="00481D4B" w:rsidRPr="00815F46" w:rsidRDefault="00481D4B" w:rsidP="00094EC9">
            <w:pPr>
              <w:rPr>
                <w:rFonts w:cs="Arial"/>
                <w:sz w:val="18"/>
                <w:szCs w:val="18"/>
              </w:rPr>
            </w:pPr>
            <w:r>
              <w:rPr>
                <w:rFonts w:cs="Arial"/>
                <w:sz w:val="18"/>
                <w:szCs w:val="18"/>
              </w:rPr>
              <w:t>New user added to database with hashed password</w:t>
            </w:r>
          </w:p>
        </w:tc>
        <w:tc>
          <w:tcPr>
            <w:tcW w:w="1404" w:type="dxa"/>
            <w:shd w:val="clear" w:color="auto" w:fill="auto"/>
          </w:tcPr>
          <w:p w14:paraId="359D6790" w14:textId="708853A4" w:rsidR="00481D4B" w:rsidRPr="00815F46" w:rsidRDefault="00481D4B" w:rsidP="00094EC9">
            <w:pPr>
              <w:rPr>
                <w:rFonts w:cs="Arial"/>
                <w:b/>
                <w:bCs/>
                <w:sz w:val="18"/>
                <w:szCs w:val="18"/>
              </w:rPr>
            </w:pPr>
            <w:r>
              <w:rPr>
                <w:rFonts w:cs="Arial"/>
                <w:b/>
                <w:bCs/>
                <w:sz w:val="18"/>
                <w:szCs w:val="18"/>
              </w:rPr>
              <w:t>Pass</w:t>
            </w:r>
          </w:p>
          <w:p w14:paraId="729AD1BB" w14:textId="77777777" w:rsidR="00481D4B" w:rsidRPr="00815F46" w:rsidRDefault="00481D4B" w:rsidP="00094EC9">
            <w:pPr>
              <w:rPr>
                <w:rFonts w:cs="Arial"/>
                <w:b/>
                <w:bCs/>
                <w:sz w:val="18"/>
                <w:szCs w:val="18"/>
              </w:rPr>
            </w:pPr>
          </w:p>
          <w:p w14:paraId="386CEBA5" w14:textId="38FDA547" w:rsidR="00481D4B" w:rsidRPr="00815F46" w:rsidRDefault="00481D4B" w:rsidP="00094EC9">
            <w:pPr>
              <w:rPr>
                <w:rFonts w:cs="Arial"/>
                <w:b/>
                <w:bCs/>
                <w:sz w:val="18"/>
                <w:szCs w:val="18"/>
              </w:rPr>
            </w:pPr>
          </w:p>
        </w:tc>
        <w:tc>
          <w:tcPr>
            <w:tcW w:w="1434" w:type="dxa"/>
            <w:shd w:val="clear" w:color="auto" w:fill="auto"/>
          </w:tcPr>
          <w:p w14:paraId="4598E465" w14:textId="2E132B26" w:rsidR="00481D4B" w:rsidRPr="00815F46" w:rsidRDefault="00481D4B" w:rsidP="00094EC9">
            <w:pPr>
              <w:rPr>
                <w:rFonts w:cs="Arial"/>
                <w:sz w:val="18"/>
                <w:szCs w:val="18"/>
              </w:rPr>
            </w:pPr>
            <w:r>
              <w:rPr>
                <w:rFonts w:cs="Arial"/>
                <w:sz w:val="18"/>
                <w:szCs w:val="18"/>
              </w:rPr>
              <w:t>Further password validation would be beneficial to improve security</w:t>
            </w:r>
          </w:p>
        </w:tc>
      </w:tr>
      <w:tr w:rsidR="00481D4B" w:rsidRPr="00482062" w14:paraId="753401BB" w14:textId="7102B5DB" w:rsidTr="00481D4B">
        <w:trPr>
          <w:trHeight w:val="611"/>
        </w:trPr>
        <w:tc>
          <w:tcPr>
            <w:tcW w:w="641" w:type="dxa"/>
            <w:shd w:val="clear" w:color="auto" w:fill="auto"/>
          </w:tcPr>
          <w:p w14:paraId="6A477405" w14:textId="5096882D" w:rsidR="00481D4B" w:rsidRPr="00815F46" w:rsidRDefault="00481D4B" w:rsidP="00094EC9">
            <w:pPr>
              <w:rPr>
                <w:rFonts w:cs="Arial"/>
                <w:sz w:val="18"/>
                <w:szCs w:val="18"/>
              </w:rPr>
            </w:pPr>
            <w:r>
              <w:rPr>
                <w:rFonts w:cs="Arial"/>
                <w:sz w:val="18"/>
                <w:szCs w:val="18"/>
              </w:rPr>
              <w:t>2</w:t>
            </w:r>
          </w:p>
        </w:tc>
        <w:tc>
          <w:tcPr>
            <w:tcW w:w="1495" w:type="dxa"/>
            <w:shd w:val="clear" w:color="auto" w:fill="auto"/>
          </w:tcPr>
          <w:p w14:paraId="523AC9CB" w14:textId="536EB07F" w:rsidR="00481D4B" w:rsidRPr="00815F46" w:rsidRDefault="00481D4B" w:rsidP="00094EC9">
            <w:pPr>
              <w:rPr>
                <w:rFonts w:cs="Arial"/>
                <w:sz w:val="18"/>
                <w:szCs w:val="18"/>
              </w:rPr>
            </w:pPr>
            <w:r>
              <w:rPr>
                <w:rFonts w:cs="Arial"/>
                <w:sz w:val="18"/>
                <w:szCs w:val="18"/>
              </w:rPr>
              <w:t>Requirement 1</w:t>
            </w:r>
          </w:p>
        </w:tc>
        <w:tc>
          <w:tcPr>
            <w:tcW w:w="2659" w:type="dxa"/>
            <w:shd w:val="clear" w:color="auto" w:fill="auto"/>
          </w:tcPr>
          <w:p w14:paraId="345C52C1" w14:textId="0AF8573B" w:rsidR="00481D4B" w:rsidRPr="00815F46" w:rsidRDefault="00481D4B" w:rsidP="00094EC9">
            <w:pPr>
              <w:rPr>
                <w:rFonts w:cs="Arial"/>
                <w:sz w:val="18"/>
                <w:szCs w:val="18"/>
              </w:rPr>
            </w:pPr>
            <w:r>
              <w:rPr>
                <w:rFonts w:cs="Arial"/>
                <w:sz w:val="18"/>
                <w:szCs w:val="18"/>
              </w:rPr>
              <w:t>Register user with existing username</w:t>
            </w:r>
          </w:p>
        </w:tc>
        <w:tc>
          <w:tcPr>
            <w:tcW w:w="2360" w:type="dxa"/>
            <w:shd w:val="clear" w:color="auto" w:fill="auto"/>
          </w:tcPr>
          <w:p w14:paraId="4990F968" w14:textId="77777777" w:rsidR="00481D4B" w:rsidRDefault="00481D4B" w:rsidP="00E359AC">
            <w:pPr>
              <w:rPr>
                <w:rFonts w:cs="Arial"/>
                <w:sz w:val="18"/>
                <w:szCs w:val="18"/>
              </w:rPr>
            </w:pPr>
            <w:r>
              <w:rPr>
                <w:rFonts w:cs="Arial"/>
                <w:sz w:val="18"/>
                <w:szCs w:val="18"/>
              </w:rPr>
              <w:t xml:space="preserve">Username: </w:t>
            </w:r>
            <w:proofErr w:type="spellStart"/>
            <w:r>
              <w:rPr>
                <w:rFonts w:cs="Arial"/>
                <w:sz w:val="18"/>
                <w:szCs w:val="18"/>
              </w:rPr>
              <w:t>new_user</w:t>
            </w:r>
            <w:proofErr w:type="spellEnd"/>
          </w:p>
          <w:p w14:paraId="59BCDDCD" w14:textId="69837424" w:rsidR="00481D4B" w:rsidRDefault="00481D4B" w:rsidP="00E359AC">
            <w:pPr>
              <w:rPr>
                <w:rFonts w:cs="Arial"/>
                <w:sz w:val="18"/>
                <w:szCs w:val="18"/>
              </w:rPr>
            </w:pPr>
            <w:r>
              <w:rPr>
                <w:rFonts w:cs="Arial"/>
                <w:sz w:val="18"/>
                <w:szCs w:val="18"/>
              </w:rPr>
              <w:t>Email: user@user.com</w:t>
            </w:r>
          </w:p>
          <w:p w14:paraId="3D95E534" w14:textId="77777777" w:rsidR="00481D4B" w:rsidRPr="00815F46" w:rsidRDefault="00481D4B" w:rsidP="00E359AC">
            <w:pPr>
              <w:rPr>
                <w:rFonts w:cs="Arial"/>
                <w:sz w:val="18"/>
                <w:szCs w:val="18"/>
              </w:rPr>
            </w:pPr>
            <w:r>
              <w:rPr>
                <w:rFonts w:cs="Arial"/>
                <w:sz w:val="18"/>
                <w:szCs w:val="18"/>
              </w:rPr>
              <w:t>Password: password</w:t>
            </w:r>
          </w:p>
          <w:p w14:paraId="54DF8011" w14:textId="77777777" w:rsidR="00481D4B" w:rsidRPr="00815F46" w:rsidRDefault="00481D4B" w:rsidP="00094EC9">
            <w:pPr>
              <w:rPr>
                <w:rFonts w:cs="Arial"/>
                <w:b/>
                <w:bCs/>
                <w:sz w:val="18"/>
                <w:szCs w:val="18"/>
              </w:rPr>
            </w:pPr>
          </w:p>
        </w:tc>
        <w:tc>
          <w:tcPr>
            <w:tcW w:w="1757" w:type="dxa"/>
            <w:shd w:val="clear" w:color="auto" w:fill="auto"/>
          </w:tcPr>
          <w:p w14:paraId="1D40F0BB" w14:textId="04D38D5F" w:rsidR="00481D4B" w:rsidRPr="00815F46" w:rsidRDefault="00481D4B" w:rsidP="00094EC9">
            <w:pPr>
              <w:rPr>
                <w:rFonts w:cs="Arial"/>
                <w:sz w:val="18"/>
                <w:szCs w:val="18"/>
              </w:rPr>
            </w:pPr>
            <w:r>
              <w:rPr>
                <w:rFonts w:cs="Arial"/>
                <w:sz w:val="18"/>
                <w:szCs w:val="18"/>
              </w:rPr>
              <w:t>Error displays on text field prompting for different username</w:t>
            </w:r>
          </w:p>
        </w:tc>
        <w:tc>
          <w:tcPr>
            <w:tcW w:w="1681" w:type="dxa"/>
            <w:shd w:val="clear" w:color="auto" w:fill="auto"/>
          </w:tcPr>
          <w:p w14:paraId="5F6006A1" w14:textId="55EABC56" w:rsidR="00481D4B" w:rsidRPr="00815F46" w:rsidRDefault="00481D4B" w:rsidP="00094EC9">
            <w:pPr>
              <w:rPr>
                <w:rFonts w:cs="Arial"/>
                <w:sz w:val="18"/>
                <w:szCs w:val="18"/>
              </w:rPr>
            </w:pPr>
            <w:r>
              <w:rPr>
                <w:rFonts w:cs="Arial"/>
                <w:sz w:val="18"/>
                <w:szCs w:val="18"/>
              </w:rPr>
              <w:t>Error displays on text field prompting for different username</w:t>
            </w:r>
          </w:p>
        </w:tc>
        <w:tc>
          <w:tcPr>
            <w:tcW w:w="1404" w:type="dxa"/>
            <w:shd w:val="clear" w:color="auto" w:fill="auto"/>
          </w:tcPr>
          <w:p w14:paraId="01EB4062" w14:textId="24E51A48"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3911A6AD" w14:textId="77777777" w:rsidR="00481D4B" w:rsidRPr="00815F46" w:rsidRDefault="00481D4B" w:rsidP="00094EC9">
            <w:pPr>
              <w:rPr>
                <w:rFonts w:cs="Arial"/>
                <w:sz w:val="18"/>
                <w:szCs w:val="18"/>
              </w:rPr>
            </w:pPr>
          </w:p>
        </w:tc>
      </w:tr>
      <w:tr w:rsidR="00481D4B" w:rsidRPr="00482062" w14:paraId="1756136D" w14:textId="77777777" w:rsidTr="00481D4B">
        <w:trPr>
          <w:trHeight w:val="611"/>
        </w:trPr>
        <w:tc>
          <w:tcPr>
            <w:tcW w:w="641" w:type="dxa"/>
            <w:shd w:val="clear" w:color="auto" w:fill="auto"/>
          </w:tcPr>
          <w:p w14:paraId="58D81097" w14:textId="0FCC4BA0" w:rsidR="00481D4B" w:rsidRPr="00815F46" w:rsidRDefault="00481D4B" w:rsidP="00094EC9">
            <w:pPr>
              <w:rPr>
                <w:rFonts w:cs="Arial"/>
                <w:sz w:val="18"/>
                <w:szCs w:val="18"/>
              </w:rPr>
            </w:pPr>
            <w:r>
              <w:rPr>
                <w:rFonts w:cs="Arial"/>
                <w:sz w:val="18"/>
                <w:szCs w:val="18"/>
              </w:rPr>
              <w:t>3</w:t>
            </w:r>
          </w:p>
        </w:tc>
        <w:tc>
          <w:tcPr>
            <w:tcW w:w="1495" w:type="dxa"/>
            <w:shd w:val="clear" w:color="auto" w:fill="auto"/>
          </w:tcPr>
          <w:p w14:paraId="74015961" w14:textId="447FEE52" w:rsidR="00481D4B" w:rsidRPr="00815F46" w:rsidRDefault="00481D4B" w:rsidP="00094EC9">
            <w:pPr>
              <w:rPr>
                <w:rFonts w:cs="Arial"/>
                <w:sz w:val="18"/>
                <w:szCs w:val="18"/>
              </w:rPr>
            </w:pPr>
            <w:r>
              <w:rPr>
                <w:rFonts w:cs="Arial"/>
                <w:sz w:val="18"/>
                <w:szCs w:val="18"/>
              </w:rPr>
              <w:t>Requirement 1</w:t>
            </w:r>
          </w:p>
        </w:tc>
        <w:tc>
          <w:tcPr>
            <w:tcW w:w="2659" w:type="dxa"/>
            <w:shd w:val="clear" w:color="auto" w:fill="auto"/>
          </w:tcPr>
          <w:p w14:paraId="72CEC6FC" w14:textId="6330FF96" w:rsidR="00481D4B" w:rsidRDefault="00481D4B" w:rsidP="00094EC9">
            <w:pPr>
              <w:rPr>
                <w:rFonts w:cs="Arial"/>
                <w:sz w:val="18"/>
                <w:szCs w:val="18"/>
              </w:rPr>
            </w:pPr>
            <w:r>
              <w:rPr>
                <w:rFonts w:cs="Arial"/>
                <w:sz w:val="18"/>
                <w:szCs w:val="18"/>
              </w:rPr>
              <w:t>Register user with invalid email</w:t>
            </w:r>
          </w:p>
        </w:tc>
        <w:tc>
          <w:tcPr>
            <w:tcW w:w="2360" w:type="dxa"/>
            <w:shd w:val="clear" w:color="auto" w:fill="auto"/>
          </w:tcPr>
          <w:p w14:paraId="23B88782" w14:textId="78C5701D" w:rsidR="00481D4B" w:rsidRDefault="00481D4B" w:rsidP="009342C7">
            <w:pPr>
              <w:rPr>
                <w:rFonts w:cs="Arial"/>
                <w:sz w:val="18"/>
                <w:szCs w:val="18"/>
              </w:rPr>
            </w:pPr>
            <w:r>
              <w:rPr>
                <w:rFonts w:cs="Arial"/>
                <w:sz w:val="18"/>
                <w:szCs w:val="18"/>
              </w:rPr>
              <w:t>Username: new_user1</w:t>
            </w:r>
          </w:p>
          <w:p w14:paraId="6CA22C0C" w14:textId="77777777" w:rsidR="00481D4B" w:rsidRDefault="00481D4B" w:rsidP="009342C7">
            <w:pPr>
              <w:rPr>
                <w:rFonts w:cs="Arial"/>
                <w:sz w:val="18"/>
                <w:szCs w:val="18"/>
              </w:rPr>
            </w:pPr>
            <w:r>
              <w:rPr>
                <w:rFonts w:cs="Arial"/>
                <w:sz w:val="18"/>
                <w:szCs w:val="18"/>
              </w:rPr>
              <w:t>Email: user</w:t>
            </w:r>
          </w:p>
          <w:p w14:paraId="42134832" w14:textId="0B739830" w:rsidR="00481D4B" w:rsidRPr="00815F46" w:rsidRDefault="00481D4B" w:rsidP="009342C7">
            <w:pPr>
              <w:rPr>
                <w:rFonts w:cs="Arial"/>
                <w:sz w:val="18"/>
                <w:szCs w:val="18"/>
              </w:rPr>
            </w:pPr>
            <w:r>
              <w:rPr>
                <w:rFonts w:cs="Arial"/>
                <w:sz w:val="18"/>
                <w:szCs w:val="18"/>
              </w:rPr>
              <w:t>Password: password</w:t>
            </w:r>
          </w:p>
          <w:p w14:paraId="01B4AF5B" w14:textId="77777777" w:rsidR="00481D4B" w:rsidRPr="00815F46" w:rsidRDefault="00481D4B" w:rsidP="00094EC9">
            <w:pPr>
              <w:rPr>
                <w:rFonts w:cs="Arial"/>
                <w:b/>
                <w:bCs/>
                <w:sz w:val="18"/>
                <w:szCs w:val="18"/>
              </w:rPr>
            </w:pPr>
          </w:p>
        </w:tc>
        <w:tc>
          <w:tcPr>
            <w:tcW w:w="1757" w:type="dxa"/>
            <w:shd w:val="clear" w:color="auto" w:fill="auto"/>
          </w:tcPr>
          <w:p w14:paraId="0BB7E8A4" w14:textId="1C93B57A" w:rsidR="00481D4B" w:rsidRPr="00815F46" w:rsidRDefault="00481D4B" w:rsidP="00094EC9">
            <w:pPr>
              <w:rPr>
                <w:rFonts w:cs="Arial"/>
                <w:sz w:val="18"/>
                <w:szCs w:val="18"/>
              </w:rPr>
            </w:pPr>
            <w:r>
              <w:rPr>
                <w:rFonts w:cs="Arial"/>
                <w:sz w:val="18"/>
                <w:szCs w:val="18"/>
              </w:rPr>
              <w:t>Error displays on text field prompting for different email address</w:t>
            </w:r>
          </w:p>
        </w:tc>
        <w:tc>
          <w:tcPr>
            <w:tcW w:w="1681" w:type="dxa"/>
            <w:shd w:val="clear" w:color="auto" w:fill="auto"/>
          </w:tcPr>
          <w:p w14:paraId="29647FFF" w14:textId="16F807E5" w:rsidR="00481D4B" w:rsidRPr="00815F46" w:rsidRDefault="00481D4B" w:rsidP="00094EC9">
            <w:pPr>
              <w:rPr>
                <w:rFonts w:cs="Arial"/>
                <w:sz w:val="18"/>
                <w:szCs w:val="18"/>
              </w:rPr>
            </w:pPr>
            <w:r>
              <w:rPr>
                <w:rFonts w:cs="Arial"/>
                <w:sz w:val="18"/>
                <w:szCs w:val="18"/>
              </w:rPr>
              <w:t>Error displays on text field prompting for different email address</w:t>
            </w:r>
          </w:p>
        </w:tc>
        <w:tc>
          <w:tcPr>
            <w:tcW w:w="1404" w:type="dxa"/>
            <w:shd w:val="clear" w:color="auto" w:fill="auto"/>
          </w:tcPr>
          <w:p w14:paraId="0F8F2EC0" w14:textId="41777F28"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03012D2B" w14:textId="77777777" w:rsidR="00481D4B" w:rsidRPr="00815F46" w:rsidRDefault="00481D4B" w:rsidP="00094EC9">
            <w:pPr>
              <w:rPr>
                <w:rFonts w:cs="Arial"/>
                <w:sz w:val="18"/>
                <w:szCs w:val="18"/>
              </w:rPr>
            </w:pPr>
          </w:p>
        </w:tc>
      </w:tr>
      <w:tr w:rsidR="00481D4B" w:rsidRPr="00482062" w14:paraId="2850D016" w14:textId="77777777" w:rsidTr="00481D4B">
        <w:trPr>
          <w:trHeight w:val="611"/>
        </w:trPr>
        <w:tc>
          <w:tcPr>
            <w:tcW w:w="641" w:type="dxa"/>
            <w:shd w:val="clear" w:color="auto" w:fill="auto"/>
          </w:tcPr>
          <w:p w14:paraId="52480B0E" w14:textId="3F4BB349" w:rsidR="00481D4B" w:rsidRDefault="00481D4B" w:rsidP="00094EC9">
            <w:pPr>
              <w:rPr>
                <w:rFonts w:cs="Arial"/>
                <w:sz w:val="18"/>
                <w:szCs w:val="18"/>
              </w:rPr>
            </w:pPr>
            <w:r>
              <w:rPr>
                <w:rFonts w:cs="Arial"/>
                <w:sz w:val="18"/>
                <w:szCs w:val="18"/>
              </w:rPr>
              <w:t>4</w:t>
            </w:r>
          </w:p>
        </w:tc>
        <w:tc>
          <w:tcPr>
            <w:tcW w:w="1495" w:type="dxa"/>
            <w:shd w:val="clear" w:color="auto" w:fill="auto"/>
          </w:tcPr>
          <w:p w14:paraId="30DCEAA8" w14:textId="4183D454" w:rsidR="00481D4B" w:rsidRDefault="00481D4B" w:rsidP="00094EC9">
            <w:pPr>
              <w:rPr>
                <w:rFonts w:cs="Arial"/>
                <w:sz w:val="18"/>
                <w:szCs w:val="18"/>
              </w:rPr>
            </w:pPr>
            <w:r>
              <w:rPr>
                <w:rFonts w:cs="Arial"/>
                <w:sz w:val="18"/>
                <w:szCs w:val="18"/>
              </w:rPr>
              <w:t>Requirement 1</w:t>
            </w:r>
          </w:p>
        </w:tc>
        <w:tc>
          <w:tcPr>
            <w:tcW w:w="2659" w:type="dxa"/>
            <w:shd w:val="clear" w:color="auto" w:fill="auto"/>
          </w:tcPr>
          <w:p w14:paraId="26230F51" w14:textId="324B49A3" w:rsidR="00481D4B" w:rsidRDefault="00481D4B" w:rsidP="00094EC9">
            <w:pPr>
              <w:rPr>
                <w:rFonts w:cs="Arial"/>
                <w:sz w:val="18"/>
                <w:szCs w:val="18"/>
              </w:rPr>
            </w:pPr>
            <w:r>
              <w:rPr>
                <w:rFonts w:cs="Arial"/>
                <w:sz w:val="18"/>
                <w:szCs w:val="18"/>
              </w:rPr>
              <w:t>Register user with duplicated email address</w:t>
            </w:r>
          </w:p>
        </w:tc>
        <w:tc>
          <w:tcPr>
            <w:tcW w:w="2360" w:type="dxa"/>
            <w:shd w:val="clear" w:color="auto" w:fill="auto"/>
          </w:tcPr>
          <w:p w14:paraId="47ABC9DD" w14:textId="77777777" w:rsidR="00481D4B" w:rsidRDefault="00481D4B" w:rsidP="009342C7">
            <w:pPr>
              <w:rPr>
                <w:rFonts w:cs="Arial"/>
                <w:sz w:val="18"/>
                <w:szCs w:val="18"/>
              </w:rPr>
            </w:pPr>
            <w:r>
              <w:rPr>
                <w:rFonts w:cs="Arial"/>
                <w:sz w:val="18"/>
                <w:szCs w:val="18"/>
              </w:rPr>
              <w:t>Username: new_user1</w:t>
            </w:r>
          </w:p>
          <w:p w14:paraId="246C0585" w14:textId="52939083" w:rsidR="00481D4B" w:rsidRDefault="00481D4B" w:rsidP="009342C7">
            <w:pPr>
              <w:rPr>
                <w:rFonts w:cs="Arial"/>
                <w:sz w:val="18"/>
                <w:szCs w:val="18"/>
              </w:rPr>
            </w:pPr>
            <w:r>
              <w:rPr>
                <w:rFonts w:cs="Arial"/>
                <w:sz w:val="18"/>
                <w:szCs w:val="18"/>
              </w:rPr>
              <w:t>Email: user@user.com</w:t>
            </w:r>
          </w:p>
          <w:p w14:paraId="5F1C77D0" w14:textId="77777777" w:rsidR="00481D4B" w:rsidRPr="00815F46" w:rsidRDefault="00481D4B" w:rsidP="009342C7">
            <w:pPr>
              <w:rPr>
                <w:rFonts w:cs="Arial"/>
                <w:sz w:val="18"/>
                <w:szCs w:val="18"/>
              </w:rPr>
            </w:pPr>
            <w:r>
              <w:rPr>
                <w:rFonts w:cs="Arial"/>
                <w:sz w:val="18"/>
                <w:szCs w:val="18"/>
              </w:rPr>
              <w:t>Password: password</w:t>
            </w:r>
          </w:p>
          <w:p w14:paraId="2A0F5990" w14:textId="77777777" w:rsidR="00481D4B" w:rsidRDefault="00481D4B" w:rsidP="009342C7">
            <w:pPr>
              <w:rPr>
                <w:rFonts w:cs="Arial"/>
                <w:sz w:val="18"/>
                <w:szCs w:val="18"/>
              </w:rPr>
            </w:pPr>
          </w:p>
        </w:tc>
        <w:tc>
          <w:tcPr>
            <w:tcW w:w="1757" w:type="dxa"/>
            <w:shd w:val="clear" w:color="auto" w:fill="auto"/>
          </w:tcPr>
          <w:p w14:paraId="29EBB990" w14:textId="6D6782AB" w:rsidR="00481D4B" w:rsidRDefault="00481D4B" w:rsidP="00094EC9">
            <w:pPr>
              <w:rPr>
                <w:rFonts w:cs="Arial"/>
                <w:sz w:val="18"/>
                <w:szCs w:val="18"/>
              </w:rPr>
            </w:pPr>
            <w:r>
              <w:rPr>
                <w:rFonts w:cs="Arial"/>
                <w:sz w:val="18"/>
                <w:szCs w:val="18"/>
              </w:rPr>
              <w:t>Error displays on text field prompting for alternate email address</w:t>
            </w:r>
          </w:p>
        </w:tc>
        <w:tc>
          <w:tcPr>
            <w:tcW w:w="1681" w:type="dxa"/>
            <w:shd w:val="clear" w:color="auto" w:fill="auto"/>
          </w:tcPr>
          <w:p w14:paraId="533A9165" w14:textId="7F633F09" w:rsidR="00481D4B" w:rsidRDefault="00481D4B" w:rsidP="00094EC9">
            <w:pPr>
              <w:rPr>
                <w:rFonts w:cs="Arial"/>
                <w:sz w:val="18"/>
                <w:szCs w:val="18"/>
              </w:rPr>
            </w:pPr>
            <w:r>
              <w:rPr>
                <w:rFonts w:cs="Arial"/>
                <w:sz w:val="18"/>
                <w:szCs w:val="18"/>
              </w:rPr>
              <w:t>Error displays on text field prompting for alternate email address</w:t>
            </w:r>
          </w:p>
        </w:tc>
        <w:tc>
          <w:tcPr>
            <w:tcW w:w="1404" w:type="dxa"/>
            <w:shd w:val="clear" w:color="auto" w:fill="auto"/>
          </w:tcPr>
          <w:p w14:paraId="08E89F7E" w14:textId="78CA8284" w:rsidR="00481D4B" w:rsidRDefault="00481D4B" w:rsidP="00094EC9">
            <w:pPr>
              <w:rPr>
                <w:rFonts w:cs="Arial"/>
                <w:b/>
                <w:bCs/>
                <w:sz w:val="18"/>
                <w:szCs w:val="18"/>
              </w:rPr>
            </w:pPr>
            <w:r>
              <w:rPr>
                <w:rFonts w:cs="Arial"/>
                <w:b/>
                <w:bCs/>
                <w:sz w:val="18"/>
                <w:szCs w:val="18"/>
              </w:rPr>
              <w:t>Pass</w:t>
            </w:r>
          </w:p>
        </w:tc>
        <w:tc>
          <w:tcPr>
            <w:tcW w:w="1434" w:type="dxa"/>
            <w:shd w:val="clear" w:color="auto" w:fill="auto"/>
          </w:tcPr>
          <w:p w14:paraId="5F3B6968" w14:textId="77777777" w:rsidR="00481D4B" w:rsidRPr="00815F46" w:rsidRDefault="00481D4B" w:rsidP="00094EC9">
            <w:pPr>
              <w:rPr>
                <w:rFonts w:cs="Arial"/>
                <w:sz w:val="18"/>
                <w:szCs w:val="18"/>
              </w:rPr>
            </w:pPr>
          </w:p>
        </w:tc>
      </w:tr>
      <w:tr w:rsidR="00481D4B" w:rsidRPr="00482062" w14:paraId="0164B963" w14:textId="77777777" w:rsidTr="00481D4B">
        <w:trPr>
          <w:trHeight w:val="611"/>
        </w:trPr>
        <w:tc>
          <w:tcPr>
            <w:tcW w:w="641" w:type="dxa"/>
            <w:shd w:val="clear" w:color="auto" w:fill="auto"/>
          </w:tcPr>
          <w:p w14:paraId="0A204B96" w14:textId="5E6AFE34" w:rsidR="00481D4B" w:rsidRPr="00815F46" w:rsidRDefault="00481D4B" w:rsidP="00094EC9">
            <w:pPr>
              <w:rPr>
                <w:rFonts w:cs="Arial"/>
                <w:sz w:val="18"/>
                <w:szCs w:val="18"/>
              </w:rPr>
            </w:pPr>
            <w:r>
              <w:rPr>
                <w:rFonts w:cs="Arial"/>
                <w:sz w:val="18"/>
                <w:szCs w:val="18"/>
              </w:rPr>
              <w:t>5</w:t>
            </w:r>
          </w:p>
        </w:tc>
        <w:tc>
          <w:tcPr>
            <w:tcW w:w="1495" w:type="dxa"/>
            <w:shd w:val="clear" w:color="auto" w:fill="auto"/>
          </w:tcPr>
          <w:p w14:paraId="14007DAE" w14:textId="4F001F59" w:rsidR="00481D4B" w:rsidRPr="00815F46" w:rsidRDefault="00481D4B" w:rsidP="00094EC9">
            <w:pPr>
              <w:rPr>
                <w:rFonts w:cs="Arial"/>
                <w:sz w:val="18"/>
                <w:szCs w:val="18"/>
              </w:rPr>
            </w:pPr>
            <w:r>
              <w:rPr>
                <w:rFonts w:cs="Arial"/>
                <w:sz w:val="18"/>
                <w:szCs w:val="18"/>
              </w:rPr>
              <w:t>Requirement 1</w:t>
            </w:r>
          </w:p>
        </w:tc>
        <w:tc>
          <w:tcPr>
            <w:tcW w:w="2659" w:type="dxa"/>
            <w:shd w:val="clear" w:color="auto" w:fill="auto"/>
          </w:tcPr>
          <w:p w14:paraId="71E23AEC" w14:textId="607507FC" w:rsidR="00481D4B" w:rsidRPr="00815F46" w:rsidRDefault="00481D4B" w:rsidP="00094EC9">
            <w:pPr>
              <w:rPr>
                <w:rFonts w:cs="Arial"/>
                <w:sz w:val="18"/>
                <w:szCs w:val="18"/>
              </w:rPr>
            </w:pPr>
            <w:r>
              <w:rPr>
                <w:rFonts w:cs="Arial"/>
                <w:sz w:val="18"/>
                <w:szCs w:val="18"/>
              </w:rPr>
              <w:t>Ensure password hash differs for users with same password</w:t>
            </w:r>
          </w:p>
        </w:tc>
        <w:tc>
          <w:tcPr>
            <w:tcW w:w="2360" w:type="dxa"/>
            <w:shd w:val="clear" w:color="auto" w:fill="auto"/>
          </w:tcPr>
          <w:p w14:paraId="61C9257C" w14:textId="77777777" w:rsidR="00481D4B" w:rsidRDefault="00481D4B" w:rsidP="009342C7">
            <w:pPr>
              <w:rPr>
                <w:rFonts w:cs="Arial"/>
                <w:sz w:val="18"/>
                <w:szCs w:val="18"/>
              </w:rPr>
            </w:pPr>
            <w:r>
              <w:rPr>
                <w:rFonts w:cs="Arial"/>
                <w:sz w:val="18"/>
                <w:szCs w:val="18"/>
              </w:rPr>
              <w:t>Username: new_user1</w:t>
            </w:r>
          </w:p>
          <w:p w14:paraId="7CAFFAA2" w14:textId="5BAE8F6F" w:rsidR="00481D4B" w:rsidRDefault="00481D4B" w:rsidP="009342C7">
            <w:pPr>
              <w:rPr>
                <w:rFonts w:cs="Arial"/>
                <w:sz w:val="18"/>
                <w:szCs w:val="18"/>
              </w:rPr>
            </w:pPr>
            <w:r>
              <w:rPr>
                <w:rFonts w:cs="Arial"/>
                <w:sz w:val="18"/>
                <w:szCs w:val="18"/>
              </w:rPr>
              <w:t>Email: user1@user.com</w:t>
            </w:r>
          </w:p>
          <w:p w14:paraId="062F0AF9" w14:textId="77777777" w:rsidR="00481D4B" w:rsidRPr="00815F46" w:rsidRDefault="00481D4B" w:rsidP="009342C7">
            <w:pPr>
              <w:rPr>
                <w:rFonts w:cs="Arial"/>
                <w:sz w:val="18"/>
                <w:szCs w:val="18"/>
              </w:rPr>
            </w:pPr>
            <w:r>
              <w:rPr>
                <w:rFonts w:cs="Arial"/>
                <w:sz w:val="18"/>
                <w:szCs w:val="18"/>
              </w:rPr>
              <w:t>Password: password</w:t>
            </w:r>
          </w:p>
          <w:p w14:paraId="0EFB7137" w14:textId="77777777" w:rsidR="00481D4B" w:rsidRPr="00815F46" w:rsidRDefault="00481D4B" w:rsidP="00094EC9">
            <w:pPr>
              <w:rPr>
                <w:rFonts w:cs="Arial"/>
                <w:b/>
                <w:bCs/>
                <w:sz w:val="18"/>
                <w:szCs w:val="18"/>
              </w:rPr>
            </w:pPr>
          </w:p>
        </w:tc>
        <w:tc>
          <w:tcPr>
            <w:tcW w:w="1757" w:type="dxa"/>
            <w:shd w:val="clear" w:color="auto" w:fill="auto"/>
          </w:tcPr>
          <w:p w14:paraId="5F32F9A9" w14:textId="64EEB480" w:rsidR="00481D4B" w:rsidRPr="00815F46" w:rsidRDefault="00481D4B" w:rsidP="00094EC9">
            <w:pPr>
              <w:rPr>
                <w:rFonts w:cs="Arial"/>
                <w:sz w:val="18"/>
                <w:szCs w:val="18"/>
              </w:rPr>
            </w:pPr>
            <w:r>
              <w:rPr>
                <w:rFonts w:cs="Arial"/>
                <w:sz w:val="18"/>
                <w:szCs w:val="18"/>
              </w:rPr>
              <w:t>Password added to database with different hash from “</w:t>
            </w:r>
            <w:proofErr w:type="spellStart"/>
            <w:r>
              <w:rPr>
                <w:rFonts w:cs="Arial"/>
                <w:sz w:val="18"/>
                <w:szCs w:val="18"/>
              </w:rPr>
              <w:t>new_user</w:t>
            </w:r>
            <w:proofErr w:type="spellEnd"/>
            <w:r>
              <w:rPr>
                <w:rFonts w:cs="Arial"/>
                <w:sz w:val="18"/>
                <w:szCs w:val="18"/>
              </w:rPr>
              <w:t>”</w:t>
            </w:r>
          </w:p>
        </w:tc>
        <w:tc>
          <w:tcPr>
            <w:tcW w:w="1681" w:type="dxa"/>
            <w:shd w:val="clear" w:color="auto" w:fill="auto"/>
          </w:tcPr>
          <w:p w14:paraId="41A0A874" w14:textId="01160AEC" w:rsidR="00481D4B" w:rsidRPr="00815F46" w:rsidRDefault="00481D4B" w:rsidP="00094EC9">
            <w:pPr>
              <w:rPr>
                <w:rFonts w:cs="Arial"/>
                <w:sz w:val="18"/>
                <w:szCs w:val="18"/>
              </w:rPr>
            </w:pPr>
            <w:r>
              <w:rPr>
                <w:rFonts w:cs="Arial"/>
                <w:sz w:val="18"/>
                <w:szCs w:val="18"/>
              </w:rPr>
              <w:t>Passworded added to database with different hash from “</w:t>
            </w:r>
            <w:proofErr w:type="spellStart"/>
            <w:r>
              <w:rPr>
                <w:rFonts w:cs="Arial"/>
                <w:sz w:val="18"/>
                <w:szCs w:val="18"/>
              </w:rPr>
              <w:t>new_user</w:t>
            </w:r>
            <w:proofErr w:type="spellEnd"/>
            <w:r>
              <w:rPr>
                <w:rFonts w:cs="Arial"/>
                <w:sz w:val="18"/>
                <w:szCs w:val="18"/>
              </w:rPr>
              <w:t>”</w:t>
            </w:r>
          </w:p>
        </w:tc>
        <w:tc>
          <w:tcPr>
            <w:tcW w:w="1404" w:type="dxa"/>
            <w:shd w:val="clear" w:color="auto" w:fill="auto"/>
          </w:tcPr>
          <w:p w14:paraId="4B6B3EBC" w14:textId="169096AC"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6C528EE8" w14:textId="77777777" w:rsidR="00481D4B" w:rsidRPr="00815F46" w:rsidRDefault="00481D4B" w:rsidP="00094EC9">
            <w:pPr>
              <w:rPr>
                <w:rFonts w:cs="Arial"/>
                <w:sz w:val="18"/>
                <w:szCs w:val="18"/>
              </w:rPr>
            </w:pPr>
          </w:p>
        </w:tc>
      </w:tr>
      <w:tr w:rsidR="00481D4B" w:rsidRPr="00482062" w14:paraId="07DD276E" w14:textId="77777777" w:rsidTr="00481D4B">
        <w:trPr>
          <w:trHeight w:val="611"/>
        </w:trPr>
        <w:tc>
          <w:tcPr>
            <w:tcW w:w="641" w:type="dxa"/>
            <w:shd w:val="clear" w:color="auto" w:fill="auto"/>
          </w:tcPr>
          <w:p w14:paraId="5C7DFB16" w14:textId="49A6F91E" w:rsidR="00481D4B" w:rsidRPr="00815F46" w:rsidRDefault="00481D4B" w:rsidP="00094EC9">
            <w:pPr>
              <w:rPr>
                <w:rFonts w:cs="Arial"/>
                <w:sz w:val="18"/>
                <w:szCs w:val="18"/>
              </w:rPr>
            </w:pPr>
            <w:r>
              <w:rPr>
                <w:rFonts w:cs="Arial"/>
                <w:sz w:val="18"/>
                <w:szCs w:val="18"/>
              </w:rPr>
              <w:t>6</w:t>
            </w:r>
          </w:p>
        </w:tc>
        <w:tc>
          <w:tcPr>
            <w:tcW w:w="1495" w:type="dxa"/>
            <w:shd w:val="clear" w:color="auto" w:fill="auto"/>
          </w:tcPr>
          <w:p w14:paraId="6816610B" w14:textId="30C42234" w:rsidR="00481D4B" w:rsidRPr="00815F46" w:rsidRDefault="00481D4B" w:rsidP="00094EC9">
            <w:pPr>
              <w:rPr>
                <w:rFonts w:cs="Arial"/>
                <w:sz w:val="18"/>
                <w:szCs w:val="18"/>
              </w:rPr>
            </w:pPr>
            <w:r>
              <w:rPr>
                <w:rFonts w:cs="Arial"/>
                <w:sz w:val="18"/>
                <w:szCs w:val="18"/>
              </w:rPr>
              <w:t>Requirement 1</w:t>
            </w:r>
          </w:p>
        </w:tc>
        <w:tc>
          <w:tcPr>
            <w:tcW w:w="2659" w:type="dxa"/>
            <w:shd w:val="clear" w:color="auto" w:fill="auto"/>
          </w:tcPr>
          <w:p w14:paraId="3D95CBF9" w14:textId="1E93AD04" w:rsidR="00481D4B" w:rsidRPr="00815F46" w:rsidRDefault="00481D4B" w:rsidP="00094EC9">
            <w:pPr>
              <w:rPr>
                <w:rFonts w:cs="Arial"/>
                <w:sz w:val="18"/>
                <w:szCs w:val="18"/>
              </w:rPr>
            </w:pPr>
            <w:r>
              <w:rPr>
                <w:rFonts w:cs="Arial"/>
                <w:sz w:val="18"/>
                <w:szCs w:val="18"/>
              </w:rPr>
              <w:t>Ensure that differing passwords are identified in password and repeat password fields</w:t>
            </w:r>
          </w:p>
        </w:tc>
        <w:tc>
          <w:tcPr>
            <w:tcW w:w="2360" w:type="dxa"/>
            <w:shd w:val="clear" w:color="auto" w:fill="auto"/>
          </w:tcPr>
          <w:p w14:paraId="3C436995" w14:textId="77777777" w:rsidR="00481D4B" w:rsidRDefault="00481D4B" w:rsidP="00094EC9">
            <w:pPr>
              <w:rPr>
                <w:rFonts w:cs="Arial"/>
                <w:sz w:val="18"/>
                <w:szCs w:val="18"/>
              </w:rPr>
            </w:pPr>
            <w:r>
              <w:rPr>
                <w:rFonts w:cs="Arial"/>
                <w:sz w:val="18"/>
                <w:szCs w:val="18"/>
              </w:rPr>
              <w:t>Username: new_user2</w:t>
            </w:r>
          </w:p>
          <w:p w14:paraId="65C6752E" w14:textId="502E11EA" w:rsidR="00481D4B" w:rsidRDefault="00481D4B" w:rsidP="00094EC9">
            <w:pPr>
              <w:rPr>
                <w:rFonts w:cs="Arial"/>
                <w:sz w:val="18"/>
                <w:szCs w:val="18"/>
              </w:rPr>
            </w:pPr>
            <w:r>
              <w:rPr>
                <w:rFonts w:cs="Arial"/>
                <w:sz w:val="18"/>
                <w:szCs w:val="18"/>
              </w:rPr>
              <w:t xml:space="preserve">Email: </w:t>
            </w:r>
            <w:hyperlink r:id="rId78" w:history="1">
              <w:r w:rsidRPr="000E1777">
                <w:rPr>
                  <w:rStyle w:val="Hyperlink"/>
                  <w:rFonts w:cs="Arial"/>
                  <w:sz w:val="18"/>
                  <w:szCs w:val="18"/>
                </w:rPr>
                <w:t>user2@user.com</w:t>
              </w:r>
            </w:hyperlink>
          </w:p>
          <w:p w14:paraId="1291026A" w14:textId="77777777" w:rsidR="00481D4B" w:rsidRDefault="00481D4B" w:rsidP="00094EC9">
            <w:pPr>
              <w:rPr>
                <w:rFonts w:cs="Arial"/>
                <w:sz w:val="18"/>
                <w:szCs w:val="18"/>
              </w:rPr>
            </w:pPr>
            <w:r>
              <w:rPr>
                <w:rFonts w:cs="Arial"/>
                <w:sz w:val="18"/>
                <w:szCs w:val="18"/>
              </w:rPr>
              <w:t>Password: Kitchen</w:t>
            </w:r>
          </w:p>
          <w:p w14:paraId="36BED54B" w14:textId="7B1482BF" w:rsidR="00481D4B" w:rsidRPr="00524547" w:rsidRDefault="00481D4B" w:rsidP="00094EC9">
            <w:pPr>
              <w:rPr>
                <w:rFonts w:cs="Arial"/>
                <w:sz w:val="18"/>
                <w:szCs w:val="18"/>
              </w:rPr>
            </w:pPr>
            <w:r>
              <w:rPr>
                <w:rFonts w:cs="Arial"/>
                <w:sz w:val="18"/>
                <w:szCs w:val="18"/>
              </w:rPr>
              <w:t xml:space="preserve">Repeat Password: </w:t>
            </w:r>
            <w:proofErr w:type="spellStart"/>
            <w:r>
              <w:rPr>
                <w:rFonts w:cs="Arial"/>
                <w:sz w:val="18"/>
                <w:szCs w:val="18"/>
              </w:rPr>
              <w:t>Kichen</w:t>
            </w:r>
            <w:proofErr w:type="spellEnd"/>
          </w:p>
        </w:tc>
        <w:tc>
          <w:tcPr>
            <w:tcW w:w="1757" w:type="dxa"/>
            <w:shd w:val="clear" w:color="auto" w:fill="auto"/>
          </w:tcPr>
          <w:p w14:paraId="52095CCF" w14:textId="06E76ADD" w:rsidR="00481D4B" w:rsidRPr="00815F46" w:rsidRDefault="00481D4B" w:rsidP="00094EC9">
            <w:pPr>
              <w:rPr>
                <w:rFonts w:cs="Arial"/>
                <w:sz w:val="18"/>
                <w:szCs w:val="18"/>
              </w:rPr>
            </w:pPr>
            <w:r>
              <w:rPr>
                <w:rFonts w:cs="Arial"/>
                <w:sz w:val="18"/>
                <w:szCs w:val="18"/>
              </w:rPr>
              <w:t>Error displays confirming that passwords must be equal</w:t>
            </w:r>
          </w:p>
        </w:tc>
        <w:tc>
          <w:tcPr>
            <w:tcW w:w="1681" w:type="dxa"/>
            <w:shd w:val="clear" w:color="auto" w:fill="auto"/>
          </w:tcPr>
          <w:p w14:paraId="4C3A64BD" w14:textId="21AE68C0" w:rsidR="00481D4B" w:rsidRPr="00815F46" w:rsidRDefault="00481D4B" w:rsidP="00094EC9">
            <w:pPr>
              <w:rPr>
                <w:rFonts w:cs="Arial"/>
                <w:sz w:val="18"/>
                <w:szCs w:val="18"/>
              </w:rPr>
            </w:pPr>
            <w:r>
              <w:rPr>
                <w:rFonts w:cs="Arial"/>
                <w:sz w:val="18"/>
                <w:szCs w:val="18"/>
              </w:rPr>
              <w:t>Error displays confirming that passwords must be equal</w:t>
            </w:r>
          </w:p>
        </w:tc>
        <w:tc>
          <w:tcPr>
            <w:tcW w:w="1404" w:type="dxa"/>
            <w:shd w:val="clear" w:color="auto" w:fill="auto"/>
          </w:tcPr>
          <w:p w14:paraId="773783F1" w14:textId="5FAB3D8C"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27CDBA3A" w14:textId="77777777" w:rsidR="00481D4B" w:rsidRPr="00815F46" w:rsidRDefault="00481D4B" w:rsidP="00094EC9">
            <w:pPr>
              <w:rPr>
                <w:rFonts w:cs="Arial"/>
                <w:sz w:val="18"/>
                <w:szCs w:val="18"/>
              </w:rPr>
            </w:pPr>
          </w:p>
        </w:tc>
      </w:tr>
      <w:tr w:rsidR="00481D4B" w:rsidRPr="00482062" w14:paraId="3F51EA53" w14:textId="77777777" w:rsidTr="00481D4B">
        <w:trPr>
          <w:trHeight w:val="611"/>
        </w:trPr>
        <w:tc>
          <w:tcPr>
            <w:tcW w:w="641" w:type="dxa"/>
            <w:shd w:val="clear" w:color="auto" w:fill="auto"/>
          </w:tcPr>
          <w:p w14:paraId="0C019092" w14:textId="25AFC0C7" w:rsidR="00481D4B" w:rsidRPr="00815F46" w:rsidRDefault="00481D4B" w:rsidP="00094EC9">
            <w:pPr>
              <w:rPr>
                <w:rFonts w:cs="Arial"/>
                <w:sz w:val="18"/>
                <w:szCs w:val="18"/>
              </w:rPr>
            </w:pPr>
            <w:r>
              <w:rPr>
                <w:rFonts w:cs="Arial"/>
                <w:sz w:val="18"/>
                <w:szCs w:val="18"/>
              </w:rPr>
              <w:t>7</w:t>
            </w:r>
          </w:p>
        </w:tc>
        <w:tc>
          <w:tcPr>
            <w:tcW w:w="1495" w:type="dxa"/>
            <w:shd w:val="clear" w:color="auto" w:fill="auto"/>
          </w:tcPr>
          <w:p w14:paraId="3313F8F9" w14:textId="1984FDF3" w:rsidR="00481D4B" w:rsidRPr="00815F46" w:rsidRDefault="00481D4B" w:rsidP="00094EC9">
            <w:pPr>
              <w:rPr>
                <w:rFonts w:cs="Arial"/>
                <w:sz w:val="18"/>
                <w:szCs w:val="18"/>
              </w:rPr>
            </w:pPr>
            <w:r>
              <w:rPr>
                <w:rFonts w:cs="Arial"/>
                <w:sz w:val="18"/>
                <w:szCs w:val="18"/>
              </w:rPr>
              <w:t>Requirement 1</w:t>
            </w:r>
          </w:p>
        </w:tc>
        <w:tc>
          <w:tcPr>
            <w:tcW w:w="2659" w:type="dxa"/>
            <w:shd w:val="clear" w:color="auto" w:fill="auto"/>
          </w:tcPr>
          <w:p w14:paraId="20432A52" w14:textId="0BCF74AB" w:rsidR="00481D4B" w:rsidRPr="00815F46" w:rsidRDefault="00481D4B" w:rsidP="00094EC9">
            <w:pPr>
              <w:rPr>
                <w:rFonts w:cs="Arial"/>
                <w:sz w:val="18"/>
                <w:szCs w:val="18"/>
              </w:rPr>
            </w:pPr>
            <w:r>
              <w:rPr>
                <w:rFonts w:cs="Arial"/>
                <w:sz w:val="18"/>
                <w:szCs w:val="18"/>
              </w:rPr>
              <w:t>Error message on missing fields in registration</w:t>
            </w:r>
          </w:p>
        </w:tc>
        <w:tc>
          <w:tcPr>
            <w:tcW w:w="2360" w:type="dxa"/>
            <w:shd w:val="clear" w:color="auto" w:fill="auto"/>
          </w:tcPr>
          <w:p w14:paraId="4BBB58AA" w14:textId="5295FDC7" w:rsidR="00481D4B" w:rsidRPr="00524547" w:rsidRDefault="00481D4B" w:rsidP="00094EC9">
            <w:pPr>
              <w:rPr>
                <w:rFonts w:cs="Arial"/>
                <w:sz w:val="18"/>
                <w:szCs w:val="18"/>
              </w:rPr>
            </w:pPr>
            <w:r>
              <w:rPr>
                <w:rFonts w:cs="Arial"/>
                <w:sz w:val="18"/>
                <w:szCs w:val="18"/>
              </w:rPr>
              <w:t>Submit form with no data</w:t>
            </w:r>
          </w:p>
        </w:tc>
        <w:tc>
          <w:tcPr>
            <w:tcW w:w="1757" w:type="dxa"/>
            <w:shd w:val="clear" w:color="auto" w:fill="auto"/>
          </w:tcPr>
          <w:p w14:paraId="6D455988" w14:textId="7B9F7761" w:rsidR="00481D4B" w:rsidRPr="00815F46" w:rsidRDefault="00481D4B" w:rsidP="00094EC9">
            <w:pPr>
              <w:rPr>
                <w:rFonts w:cs="Arial"/>
                <w:sz w:val="18"/>
                <w:szCs w:val="18"/>
              </w:rPr>
            </w:pPr>
            <w:r>
              <w:rPr>
                <w:rFonts w:cs="Arial"/>
                <w:sz w:val="18"/>
                <w:szCs w:val="18"/>
              </w:rPr>
              <w:t>Error requesting that user fills in field</w:t>
            </w:r>
          </w:p>
        </w:tc>
        <w:tc>
          <w:tcPr>
            <w:tcW w:w="1681" w:type="dxa"/>
            <w:shd w:val="clear" w:color="auto" w:fill="auto"/>
          </w:tcPr>
          <w:p w14:paraId="1888A634" w14:textId="6EB24F8A" w:rsidR="00481D4B" w:rsidRPr="00815F46" w:rsidRDefault="00481D4B" w:rsidP="00094EC9">
            <w:pPr>
              <w:rPr>
                <w:rFonts w:cs="Arial"/>
                <w:sz w:val="18"/>
                <w:szCs w:val="18"/>
              </w:rPr>
            </w:pPr>
            <w:r>
              <w:rPr>
                <w:rFonts w:cs="Arial"/>
                <w:sz w:val="18"/>
                <w:szCs w:val="18"/>
              </w:rPr>
              <w:t>Error requesting that user fills in field</w:t>
            </w:r>
          </w:p>
        </w:tc>
        <w:tc>
          <w:tcPr>
            <w:tcW w:w="1404" w:type="dxa"/>
            <w:shd w:val="clear" w:color="auto" w:fill="auto"/>
          </w:tcPr>
          <w:p w14:paraId="4D5CCCAA" w14:textId="485E04FB"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7C24834D" w14:textId="1601F492" w:rsidR="00481D4B" w:rsidRPr="00815F46" w:rsidRDefault="00481D4B" w:rsidP="00094EC9">
            <w:pPr>
              <w:rPr>
                <w:rFonts w:cs="Arial"/>
                <w:sz w:val="18"/>
                <w:szCs w:val="18"/>
              </w:rPr>
            </w:pPr>
          </w:p>
        </w:tc>
      </w:tr>
      <w:tr w:rsidR="00481D4B" w:rsidRPr="00482062" w14:paraId="7550D0DF" w14:textId="77777777" w:rsidTr="00481D4B">
        <w:trPr>
          <w:trHeight w:val="611"/>
        </w:trPr>
        <w:tc>
          <w:tcPr>
            <w:tcW w:w="641" w:type="dxa"/>
            <w:shd w:val="clear" w:color="auto" w:fill="auto"/>
          </w:tcPr>
          <w:p w14:paraId="15486F90" w14:textId="628353B4" w:rsidR="00481D4B" w:rsidRPr="00815F46" w:rsidRDefault="00481D4B" w:rsidP="00094EC9">
            <w:pPr>
              <w:rPr>
                <w:rFonts w:cs="Arial"/>
                <w:sz w:val="18"/>
                <w:szCs w:val="18"/>
              </w:rPr>
            </w:pPr>
            <w:r>
              <w:rPr>
                <w:rFonts w:cs="Arial"/>
                <w:sz w:val="18"/>
                <w:szCs w:val="18"/>
              </w:rPr>
              <w:t>8</w:t>
            </w:r>
          </w:p>
        </w:tc>
        <w:tc>
          <w:tcPr>
            <w:tcW w:w="1495" w:type="dxa"/>
            <w:shd w:val="clear" w:color="auto" w:fill="auto"/>
          </w:tcPr>
          <w:p w14:paraId="16ECACC6" w14:textId="67F2F8E0" w:rsidR="00481D4B" w:rsidRPr="00815F46" w:rsidRDefault="00481D4B" w:rsidP="00094EC9">
            <w:pPr>
              <w:rPr>
                <w:rFonts w:cs="Arial"/>
                <w:sz w:val="18"/>
                <w:szCs w:val="18"/>
              </w:rPr>
            </w:pPr>
            <w:r>
              <w:rPr>
                <w:rFonts w:cs="Arial"/>
                <w:sz w:val="18"/>
                <w:szCs w:val="18"/>
              </w:rPr>
              <w:t>Requirement 2</w:t>
            </w:r>
          </w:p>
        </w:tc>
        <w:tc>
          <w:tcPr>
            <w:tcW w:w="2659" w:type="dxa"/>
            <w:shd w:val="clear" w:color="auto" w:fill="auto"/>
          </w:tcPr>
          <w:p w14:paraId="10ACEA05" w14:textId="248A58D0" w:rsidR="00481D4B" w:rsidRPr="00815F46" w:rsidRDefault="00481D4B" w:rsidP="00094EC9">
            <w:pPr>
              <w:rPr>
                <w:rFonts w:cs="Arial"/>
                <w:sz w:val="18"/>
                <w:szCs w:val="18"/>
              </w:rPr>
            </w:pPr>
            <w:r>
              <w:rPr>
                <w:rFonts w:cs="Arial"/>
                <w:sz w:val="18"/>
                <w:szCs w:val="18"/>
              </w:rPr>
              <w:t>Error message on missing fields in login</w:t>
            </w:r>
          </w:p>
        </w:tc>
        <w:tc>
          <w:tcPr>
            <w:tcW w:w="2360" w:type="dxa"/>
            <w:shd w:val="clear" w:color="auto" w:fill="auto"/>
          </w:tcPr>
          <w:p w14:paraId="549A7D3C" w14:textId="720D2BC6" w:rsidR="00481D4B" w:rsidRPr="00524547" w:rsidRDefault="00481D4B" w:rsidP="00094EC9">
            <w:pPr>
              <w:rPr>
                <w:rFonts w:cs="Arial"/>
                <w:sz w:val="18"/>
                <w:szCs w:val="18"/>
              </w:rPr>
            </w:pPr>
            <w:r w:rsidRPr="00524547">
              <w:rPr>
                <w:rFonts w:cs="Arial"/>
                <w:sz w:val="18"/>
                <w:szCs w:val="18"/>
              </w:rPr>
              <w:t>Submit login form with no data</w:t>
            </w:r>
          </w:p>
        </w:tc>
        <w:tc>
          <w:tcPr>
            <w:tcW w:w="1757" w:type="dxa"/>
            <w:shd w:val="clear" w:color="auto" w:fill="auto"/>
          </w:tcPr>
          <w:p w14:paraId="45C34236" w14:textId="15A573D3" w:rsidR="00481D4B" w:rsidRPr="00815F46" w:rsidRDefault="00481D4B" w:rsidP="00094EC9">
            <w:pPr>
              <w:rPr>
                <w:rFonts w:cs="Arial"/>
                <w:sz w:val="18"/>
                <w:szCs w:val="18"/>
              </w:rPr>
            </w:pPr>
            <w:r>
              <w:rPr>
                <w:rFonts w:cs="Arial"/>
                <w:sz w:val="18"/>
                <w:szCs w:val="18"/>
              </w:rPr>
              <w:t>Error prompting for input</w:t>
            </w:r>
          </w:p>
        </w:tc>
        <w:tc>
          <w:tcPr>
            <w:tcW w:w="1681" w:type="dxa"/>
            <w:shd w:val="clear" w:color="auto" w:fill="auto"/>
          </w:tcPr>
          <w:p w14:paraId="6ECFDC2B" w14:textId="3AB280A7" w:rsidR="00481D4B" w:rsidRPr="00815F46" w:rsidRDefault="00481D4B" w:rsidP="00094EC9">
            <w:pPr>
              <w:rPr>
                <w:rFonts w:cs="Arial"/>
                <w:sz w:val="18"/>
                <w:szCs w:val="18"/>
              </w:rPr>
            </w:pPr>
            <w:r>
              <w:rPr>
                <w:rFonts w:cs="Arial"/>
                <w:sz w:val="18"/>
                <w:szCs w:val="18"/>
              </w:rPr>
              <w:t>Error prompting for input</w:t>
            </w:r>
          </w:p>
        </w:tc>
        <w:tc>
          <w:tcPr>
            <w:tcW w:w="1404" w:type="dxa"/>
            <w:shd w:val="clear" w:color="auto" w:fill="auto"/>
          </w:tcPr>
          <w:p w14:paraId="373E538F" w14:textId="48E98DC3"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6D186B30" w14:textId="77777777" w:rsidR="00481D4B" w:rsidRPr="00815F46" w:rsidRDefault="00481D4B" w:rsidP="00094EC9">
            <w:pPr>
              <w:rPr>
                <w:rFonts w:cs="Arial"/>
                <w:sz w:val="18"/>
                <w:szCs w:val="18"/>
              </w:rPr>
            </w:pPr>
          </w:p>
        </w:tc>
      </w:tr>
      <w:tr w:rsidR="00481D4B" w:rsidRPr="00482062" w14:paraId="000B8ACD" w14:textId="77777777" w:rsidTr="00481D4B">
        <w:trPr>
          <w:trHeight w:val="611"/>
        </w:trPr>
        <w:tc>
          <w:tcPr>
            <w:tcW w:w="641" w:type="dxa"/>
            <w:shd w:val="clear" w:color="auto" w:fill="auto"/>
          </w:tcPr>
          <w:p w14:paraId="04EB82C5" w14:textId="632F102F" w:rsidR="00481D4B" w:rsidRPr="00815F46" w:rsidRDefault="00481D4B" w:rsidP="00094EC9">
            <w:pPr>
              <w:rPr>
                <w:rFonts w:cs="Arial"/>
                <w:sz w:val="18"/>
                <w:szCs w:val="18"/>
              </w:rPr>
            </w:pPr>
            <w:r>
              <w:rPr>
                <w:rFonts w:cs="Arial"/>
                <w:sz w:val="18"/>
                <w:szCs w:val="18"/>
              </w:rPr>
              <w:lastRenderedPageBreak/>
              <w:t>9</w:t>
            </w:r>
          </w:p>
        </w:tc>
        <w:tc>
          <w:tcPr>
            <w:tcW w:w="1495" w:type="dxa"/>
            <w:shd w:val="clear" w:color="auto" w:fill="auto"/>
          </w:tcPr>
          <w:p w14:paraId="5A047810" w14:textId="568E80F3" w:rsidR="00481D4B" w:rsidRPr="00815F46" w:rsidRDefault="00481D4B" w:rsidP="00094EC9">
            <w:pPr>
              <w:rPr>
                <w:rFonts w:cs="Arial"/>
                <w:sz w:val="18"/>
                <w:szCs w:val="18"/>
              </w:rPr>
            </w:pPr>
            <w:r>
              <w:rPr>
                <w:rFonts w:cs="Arial"/>
                <w:sz w:val="18"/>
                <w:szCs w:val="18"/>
              </w:rPr>
              <w:t>Requirement 2</w:t>
            </w:r>
          </w:p>
        </w:tc>
        <w:tc>
          <w:tcPr>
            <w:tcW w:w="2659" w:type="dxa"/>
            <w:shd w:val="clear" w:color="auto" w:fill="auto"/>
          </w:tcPr>
          <w:p w14:paraId="787ED600" w14:textId="3C43A138" w:rsidR="00481D4B" w:rsidRPr="00815F46" w:rsidRDefault="00481D4B" w:rsidP="00094EC9">
            <w:pPr>
              <w:rPr>
                <w:rFonts w:cs="Arial"/>
                <w:sz w:val="18"/>
                <w:szCs w:val="18"/>
              </w:rPr>
            </w:pPr>
            <w:r>
              <w:rPr>
                <w:rFonts w:cs="Arial"/>
                <w:sz w:val="18"/>
                <w:szCs w:val="18"/>
              </w:rPr>
              <w:t>Login with incorrect username</w:t>
            </w:r>
          </w:p>
        </w:tc>
        <w:tc>
          <w:tcPr>
            <w:tcW w:w="2360" w:type="dxa"/>
            <w:shd w:val="clear" w:color="auto" w:fill="auto"/>
          </w:tcPr>
          <w:p w14:paraId="5BC2FFE4" w14:textId="77777777" w:rsidR="00481D4B" w:rsidRDefault="00481D4B" w:rsidP="00094EC9">
            <w:pPr>
              <w:rPr>
                <w:rFonts w:cs="Arial"/>
                <w:sz w:val="18"/>
                <w:szCs w:val="18"/>
              </w:rPr>
            </w:pPr>
            <w:r>
              <w:rPr>
                <w:rFonts w:cs="Arial"/>
                <w:sz w:val="18"/>
                <w:szCs w:val="18"/>
              </w:rPr>
              <w:t>Username: kitchen</w:t>
            </w:r>
          </w:p>
          <w:p w14:paraId="34E4B630" w14:textId="60719359" w:rsidR="00481D4B" w:rsidRPr="00524547" w:rsidRDefault="00481D4B" w:rsidP="00094EC9">
            <w:pPr>
              <w:rPr>
                <w:rFonts w:cs="Arial"/>
                <w:sz w:val="18"/>
                <w:szCs w:val="18"/>
              </w:rPr>
            </w:pPr>
            <w:r>
              <w:rPr>
                <w:rFonts w:cs="Arial"/>
                <w:sz w:val="18"/>
                <w:szCs w:val="18"/>
              </w:rPr>
              <w:t>Password: table</w:t>
            </w:r>
          </w:p>
        </w:tc>
        <w:tc>
          <w:tcPr>
            <w:tcW w:w="1757" w:type="dxa"/>
            <w:shd w:val="clear" w:color="auto" w:fill="auto"/>
          </w:tcPr>
          <w:p w14:paraId="452E1066" w14:textId="7365B61B" w:rsidR="00481D4B" w:rsidRPr="00815F46" w:rsidRDefault="00481D4B" w:rsidP="00094EC9">
            <w:pPr>
              <w:rPr>
                <w:rFonts w:cs="Arial"/>
                <w:sz w:val="18"/>
                <w:szCs w:val="18"/>
              </w:rPr>
            </w:pPr>
            <w:r>
              <w:rPr>
                <w:rFonts w:cs="Arial"/>
                <w:sz w:val="18"/>
                <w:szCs w:val="18"/>
              </w:rPr>
              <w:t>Error message advising of invalid username or password</w:t>
            </w:r>
          </w:p>
        </w:tc>
        <w:tc>
          <w:tcPr>
            <w:tcW w:w="1681" w:type="dxa"/>
            <w:shd w:val="clear" w:color="auto" w:fill="auto"/>
          </w:tcPr>
          <w:p w14:paraId="13380567" w14:textId="127D4317" w:rsidR="00481D4B" w:rsidRPr="00815F46" w:rsidRDefault="00481D4B" w:rsidP="00094EC9">
            <w:pPr>
              <w:rPr>
                <w:rFonts w:cs="Arial"/>
                <w:sz w:val="18"/>
                <w:szCs w:val="18"/>
              </w:rPr>
            </w:pPr>
            <w:r>
              <w:rPr>
                <w:rFonts w:cs="Arial"/>
                <w:sz w:val="18"/>
                <w:szCs w:val="18"/>
              </w:rPr>
              <w:t>Error message advising of invalid username or password</w:t>
            </w:r>
          </w:p>
        </w:tc>
        <w:tc>
          <w:tcPr>
            <w:tcW w:w="1404" w:type="dxa"/>
            <w:shd w:val="clear" w:color="auto" w:fill="auto"/>
          </w:tcPr>
          <w:p w14:paraId="67340CEB" w14:textId="1B5F446D"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52E07EAB" w14:textId="30013724" w:rsidR="00481D4B" w:rsidRPr="00815F46" w:rsidRDefault="00481D4B" w:rsidP="00094EC9">
            <w:pPr>
              <w:rPr>
                <w:rFonts w:cs="Arial"/>
                <w:sz w:val="18"/>
                <w:szCs w:val="18"/>
              </w:rPr>
            </w:pPr>
            <w:r>
              <w:rPr>
                <w:rFonts w:cs="Arial"/>
                <w:sz w:val="18"/>
                <w:szCs w:val="18"/>
              </w:rPr>
              <w:t>Error messaging style could be more consistent. Differing styles currently used</w:t>
            </w:r>
          </w:p>
        </w:tc>
      </w:tr>
      <w:tr w:rsidR="00481D4B" w:rsidRPr="00482062" w14:paraId="308DA357" w14:textId="77777777" w:rsidTr="00481D4B">
        <w:trPr>
          <w:trHeight w:val="611"/>
        </w:trPr>
        <w:tc>
          <w:tcPr>
            <w:tcW w:w="641" w:type="dxa"/>
            <w:shd w:val="clear" w:color="auto" w:fill="auto"/>
          </w:tcPr>
          <w:p w14:paraId="3A096DD5" w14:textId="7410C629" w:rsidR="00481D4B" w:rsidRPr="00815F46" w:rsidRDefault="00481D4B" w:rsidP="00094EC9">
            <w:pPr>
              <w:rPr>
                <w:rFonts w:cs="Arial"/>
                <w:sz w:val="18"/>
                <w:szCs w:val="18"/>
              </w:rPr>
            </w:pPr>
            <w:r>
              <w:rPr>
                <w:rFonts w:cs="Arial"/>
                <w:sz w:val="18"/>
                <w:szCs w:val="18"/>
              </w:rPr>
              <w:t>10</w:t>
            </w:r>
          </w:p>
        </w:tc>
        <w:tc>
          <w:tcPr>
            <w:tcW w:w="1495" w:type="dxa"/>
            <w:shd w:val="clear" w:color="auto" w:fill="auto"/>
          </w:tcPr>
          <w:p w14:paraId="16C76603" w14:textId="448B4DE4" w:rsidR="00481D4B" w:rsidRPr="00815F46" w:rsidRDefault="00481D4B" w:rsidP="00094EC9">
            <w:pPr>
              <w:rPr>
                <w:rFonts w:cs="Arial"/>
                <w:sz w:val="18"/>
                <w:szCs w:val="18"/>
              </w:rPr>
            </w:pPr>
            <w:r>
              <w:rPr>
                <w:rFonts w:cs="Arial"/>
                <w:sz w:val="18"/>
                <w:szCs w:val="18"/>
              </w:rPr>
              <w:t>Requirement 2</w:t>
            </w:r>
          </w:p>
        </w:tc>
        <w:tc>
          <w:tcPr>
            <w:tcW w:w="2659" w:type="dxa"/>
            <w:shd w:val="clear" w:color="auto" w:fill="auto"/>
          </w:tcPr>
          <w:p w14:paraId="7AA14E90" w14:textId="6FCFBDD5" w:rsidR="00481D4B" w:rsidRPr="00815F46" w:rsidRDefault="00481D4B" w:rsidP="00094EC9">
            <w:pPr>
              <w:rPr>
                <w:rFonts w:cs="Arial"/>
                <w:sz w:val="18"/>
                <w:szCs w:val="18"/>
              </w:rPr>
            </w:pPr>
            <w:r>
              <w:rPr>
                <w:rFonts w:cs="Arial"/>
                <w:sz w:val="18"/>
                <w:szCs w:val="18"/>
              </w:rPr>
              <w:t>Login with valid credentials</w:t>
            </w:r>
          </w:p>
        </w:tc>
        <w:tc>
          <w:tcPr>
            <w:tcW w:w="2360" w:type="dxa"/>
            <w:shd w:val="clear" w:color="auto" w:fill="auto"/>
          </w:tcPr>
          <w:p w14:paraId="0C0DB3A9" w14:textId="77777777" w:rsidR="00481D4B" w:rsidRDefault="00481D4B" w:rsidP="00094EC9">
            <w:pPr>
              <w:rPr>
                <w:rFonts w:cs="Arial"/>
                <w:sz w:val="18"/>
                <w:szCs w:val="18"/>
              </w:rPr>
            </w:pPr>
            <w:r>
              <w:rPr>
                <w:rFonts w:cs="Arial"/>
                <w:sz w:val="18"/>
                <w:szCs w:val="18"/>
              </w:rPr>
              <w:t xml:space="preserve">Username: </w:t>
            </w:r>
            <w:proofErr w:type="spellStart"/>
            <w:r>
              <w:rPr>
                <w:rFonts w:cs="Arial"/>
                <w:sz w:val="18"/>
                <w:szCs w:val="18"/>
              </w:rPr>
              <w:t>new_user</w:t>
            </w:r>
            <w:proofErr w:type="spellEnd"/>
          </w:p>
          <w:p w14:paraId="194FE379" w14:textId="6B64E5EE" w:rsidR="00481D4B" w:rsidRPr="002006F1" w:rsidRDefault="00481D4B" w:rsidP="00094EC9">
            <w:pPr>
              <w:rPr>
                <w:rFonts w:cs="Arial"/>
                <w:sz w:val="18"/>
                <w:szCs w:val="18"/>
              </w:rPr>
            </w:pPr>
            <w:r>
              <w:rPr>
                <w:rFonts w:cs="Arial"/>
                <w:sz w:val="18"/>
                <w:szCs w:val="18"/>
              </w:rPr>
              <w:t>Password: password</w:t>
            </w:r>
          </w:p>
        </w:tc>
        <w:tc>
          <w:tcPr>
            <w:tcW w:w="1757" w:type="dxa"/>
            <w:shd w:val="clear" w:color="auto" w:fill="auto"/>
          </w:tcPr>
          <w:p w14:paraId="0976E176" w14:textId="77777777" w:rsidR="00481D4B" w:rsidRDefault="00481D4B" w:rsidP="00094EC9">
            <w:pPr>
              <w:rPr>
                <w:rFonts w:cs="Arial"/>
                <w:sz w:val="18"/>
                <w:szCs w:val="18"/>
              </w:rPr>
            </w:pPr>
            <w:r>
              <w:rPr>
                <w:rFonts w:cs="Arial"/>
                <w:sz w:val="18"/>
                <w:szCs w:val="18"/>
              </w:rPr>
              <w:t>User logged in to Home page</w:t>
            </w:r>
          </w:p>
          <w:p w14:paraId="074EB9B9" w14:textId="77777777" w:rsidR="00481D4B" w:rsidRDefault="00481D4B" w:rsidP="00094EC9">
            <w:pPr>
              <w:rPr>
                <w:rFonts w:cs="Arial"/>
                <w:sz w:val="18"/>
                <w:szCs w:val="18"/>
              </w:rPr>
            </w:pPr>
          </w:p>
          <w:p w14:paraId="28D667DC" w14:textId="64DF0D29" w:rsidR="00481D4B" w:rsidRPr="00815F46" w:rsidRDefault="00481D4B" w:rsidP="00094EC9">
            <w:pPr>
              <w:rPr>
                <w:rFonts w:cs="Arial"/>
                <w:sz w:val="18"/>
                <w:szCs w:val="18"/>
              </w:rPr>
            </w:pPr>
            <w:r>
              <w:rPr>
                <w:rFonts w:cs="Arial"/>
                <w:sz w:val="18"/>
                <w:szCs w:val="18"/>
              </w:rPr>
              <w:t xml:space="preserve">Login menu item replace by logout </w:t>
            </w:r>
          </w:p>
        </w:tc>
        <w:tc>
          <w:tcPr>
            <w:tcW w:w="1681" w:type="dxa"/>
            <w:shd w:val="clear" w:color="auto" w:fill="auto"/>
          </w:tcPr>
          <w:p w14:paraId="68CFF1B5" w14:textId="77777777" w:rsidR="00481D4B" w:rsidRDefault="00481D4B" w:rsidP="00E72356">
            <w:pPr>
              <w:rPr>
                <w:rFonts w:cs="Arial"/>
                <w:sz w:val="18"/>
                <w:szCs w:val="18"/>
              </w:rPr>
            </w:pPr>
            <w:r>
              <w:rPr>
                <w:rFonts w:cs="Arial"/>
                <w:sz w:val="18"/>
                <w:szCs w:val="18"/>
              </w:rPr>
              <w:t>User logged in to Home page</w:t>
            </w:r>
          </w:p>
          <w:p w14:paraId="0C788D1D" w14:textId="77777777" w:rsidR="00481D4B" w:rsidRDefault="00481D4B" w:rsidP="00E72356">
            <w:pPr>
              <w:rPr>
                <w:rFonts w:cs="Arial"/>
                <w:sz w:val="18"/>
                <w:szCs w:val="18"/>
              </w:rPr>
            </w:pPr>
          </w:p>
          <w:p w14:paraId="445B20AA" w14:textId="07CA5BA5" w:rsidR="00481D4B" w:rsidRPr="00815F46" w:rsidRDefault="00481D4B" w:rsidP="00E72356">
            <w:pPr>
              <w:rPr>
                <w:rFonts w:cs="Arial"/>
                <w:sz w:val="18"/>
                <w:szCs w:val="18"/>
              </w:rPr>
            </w:pPr>
            <w:r>
              <w:rPr>
                <w:rFonts w:cs="Arial"/>
                <w:sz w:val="18"/>
                <w:szCs w:val="18"/>
              </w:rPr>
              <w:t>Login menu item replace by logout</w:t>
            </w:r>
          </w:p>
        </w:tc>
        <w:tc>
          <w:tcPr>
            <w:tcW w:w="1404" w:type="dxa"/>
            <w:shd w:val="clear" w:color="auto" w:fill="auto"/>
          </w:tcPr>
          <w:p w14:paraId="7700E701" w14:textId="19DBCC88"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78AB1BFA" w14:textId="77777777" w:rsidR="00481D4B" w:rsidRPr="00815F46" w:rsidRDefault="00481D4B" w:rsidP="00094EC9">
            <w:pPr>
              <w:rPr>
                <w:rFonts w:cs="Arial"/>
                <w:sz w:val="18"/>
                <w:szCs w:val="18"/>
              </w:rPr>
            </w:pPr>
          </w:p>
        </w:tc>
      </w:tr>
      <w:tr w:rsidR="00481D4B" w:rsidRPr="00482062" w14:paraId="4E7DAEBF" w14:textId="77777777" w:rsidTr="00481D4B">
        <w:trPr>
          <w:trHeight w:val="611"/>
        </w:trPr>
        <w:tc>
          <w:tcPr>
            <w:tcW w:w="641" w:type="dxa"/>
            <w:shd w:val="clear" w:color="auto" w:fill="auto"/>
          </w:tcPr>
          <w:p w14:paraId="3476B7B8" w14:textId="0352D50F" w:rsidR="00481D4B" w:rsidRPr="00815F46" w:rsidRDefault="00481D4B" w:rsidP="00094EC9">
            <w:pPr>
              <w:rPr>
                <w:rFonts w:cs="Arial"/>
                <w:sz w:val="18"/>
                <w:szCs w:val="18"/>
              </w:rPr>
            </w:pPr>
            <w:r>
              <w:rPr>
                <w:rFonts w:cs="Arial"/>
                <w:sz w:val="18"/>
                <w:szCs w:val="18"/>
              </w:rPr>
              <w:t>11</w:t>
            </w:r>
          </w:p>
        </w:tc>
        <w:tc>
          <w:tcPr>
            <w:tcW w:w="1495" w:type="dxa"/>
            <w:shd w:val="clear" w:color="auto" w:fill="auto"/>
          </w:tcPr>
          <w:p w14:paraId="4972EC67" w14:textId="2647F4C6" w:rsidR="00481D4B" w:rsidRPr="00815F46" w:rsidRDefault="00481D4B" w:rsidP="00094EC9">
            <w:pPr>
              <w:rPr>
                <w:rFonts w:cs="Arial"/>
                <w:sz w:val="18"/>
                <w:szCs w:val="18"/>
              </w:rPr>
            </w:pPr>
            <w:r>
              <w:rPr>
                <w:rFonts w:cs="Arial"/>
                <w:sz w:val="18"/>
                <w:szCs w:val="18"/>
              </w:rPr>
              <w:t>Requirement 2</w:t>
            </w:r>
          </w:p>
        </w:tc>
        <w:tc>
          <w:tcPr>
            <w:tcW w:w="2659" w:type="dxa"/>
            <w:shd w:val="clear" w:color="auto" w:fill="auto"/>
          </w:tcPr>
          <w:p w14:paraId="58E40E19" w14:textId="3CA8D883" w:rsidR="00481D4B" w:rsidRPr="00815F46" w:rsidRDefault="00481D4B" w:rsidP="00094EC9">
            <w:pPr>
              <w:rPr>
                <w:rFonts w:cs="Arial"/>
                <w:sz w:val="18"/>
                <w:szCs w:val="18"/>
              </w:rPr>
            </w:pPr>
            <w:r>
              <w:rPr>
                <w:rFonts w:cs="Arial"/>
                <w:sz w:val="18"/>
                <w:szCs w:val="18"/>
              </w:rPr>
              <w:t>Login with remember me checkbox ticked</w:t>
            </w:r>
          </w:p>
        </w:tc>
        <w:tc>
          <w:tcPr>
            <w:tcW w:w="2360" w:type="dxa"/>
            <w:shd w:val="clear" w:color="auto" w:fill="auto"/>
          </w:tcPr>
          <w:p w14:paraId="69BBF9B9" w14:textId="77777777" w:rsidR="00481D4B" w:rsidRDefault="00481D4B" w:rsidP="00E72356">
            <w:pPr>
              <w:rPr>
                <w:rFonts w:cs="Arial"/>
                <w:sz w:val="18"/>
                <w:szCs w:val="18"/>
              </w:rPr>
            </w:pPr>
            <w:r>
              <w:rPr>
                <w:rFonts w:cs="Arial"/>
                <w:sz w:val="18"/>
                <w:szCs w:val="18"/>
              </w:rPr>
              <w:t xml:space="preserve">Username: </w:t>
            </w:r>
            <w:proofErr w:type="spellStart"/>
            <w:r>
              <w:rPr>
                <w:rFonts w:cs="Arial"/>
                <w:sz w:val="18"/>
                <w:szCs w:val="18"/>
              </w:rPr>
              <w:t>new_user</w:t>
            </w:r>
            <w:proofErr w:type="spellEnd"/>
          </w:p>
          <w:p w14:paraId="3FFDB763" w14:textId="6B68251E" w:rsidR="00481D4B" w:rsidRPr="00815F46" w:rsidRDefault="00481D4B" w:rsidP="00E72356">
            <w:pPr>
              <w:rPr>
                <w:rFonts w:cs="Arial"/>
                <w:b/>
                <w:bCs/>
                <w:sz w:val="18"/>
                <w:szCs w:val="18"/>
              </w:rPr>
            </w:pPr>
            <w:r>
              <w:rPr>
                <w:rFonts w:cs="Arial"/>
                <w:sz w:val="18"/>
                <w:szCs w:val="18"/>
              </w:rPr>
              <w:t>Password: password</w:t>
            </w:r>
          </w:p>
        </w:tc>
        <w:tc>
          <w:tcPr>
            <w:tcW w:w="1757" w:type="dxa"/>
            <w:shd w:val="clear" w:color="auto" w:fill="auto"/>
          </w:tcPr>
          <w:p w14:paraId="037136CC" w14:textId="0B5CD953" w:rsidR="00481D4B" w:rsidRPr="00815F46" w:rsidRDefault="00481D4B" w:rsidP="00094EC9">
            <w:pPr>
              <w:rPr>
                <w:rFonts w:cs="Arial"/>
                <w:sz w:val="18"/>
                <w:szCs w:val="18"/>
              </w:rPr>
            </w:pPr>
            <w:r>
              <w:rPr>
                <w:rFonts w:cs="Arial"/>
                <w:sz w:val="18"/>
                <w:szCs w:val="18"/>
              </w:rPr>
              <w:t xml:space="preserve">Upon opening new browser window, </w:t>
            </w:r>
            <w:proofErr w:type="spellStart"/>
            <w:r>
              <w:rPr>
                <w:rFonts w:cs="Arial"/>
                <w:sz w:val="18"/>
                <w:szCs w:val="18"/>
              </w:rPr>
              <w:t>new_user</w:t>
            </w:r>
            <w:proofErr w:type="spellEnd"/>
            <w:r>
              <w:rPr>
                <w:rFonts w:cs="Arial"/>
                <w:sz w:val="18"/>
                <w:szCs w:val="18"/>
              </w:rPr>
              <w:t xml:space="preserve"> goes straight to home page</w:t>
            </w:r>
          </w:p>
        </w:tc>
        <w:tc>
          <w:tcPr>
            <w:tcW w:w="1681" w:type="dxa"/>
            <w:shd w:val="clear" w:color="auto" w:fill="auto"/>
          </w:tcPr>
          <w:p w14:paraId="294FDDD1" w14:textId="268B924A" w:rsidR="00481D4B" w:rsidRPr="00815F46" w:rsidRDefault="00481D4B" w:rsidP="00094EC9">
            <w:pPr>
              <w:rPr>
                <w:rFonts w:cs="Arial"/>
                <w:sz w:val="18"/>
                <w:szCs w:val="18"/>
              </w:rPr>
            </w:pPr>
            <w:r>
              <w:rPr>
                <w:rFonts w:cs="Arial"/>
                <w:sz w:val="18"/>
                <w:szCs w:val="18"/>
              </w:rPr>
              <w:t xml:space="preserve">Upon opening new browser window, </w:t>
            </w:r>
            <w:proofErr w:type="spellStart"/>
            <w:r>
              <w:rPr>
                <w:rFonts w:cs="Arial"/>
                <w:sz w:val="18"/>
                <w:szCs w:val="18"/>
              </w:rPr>
              <w:t>new_user</w:t>
            </w:r>
            <w:proofErr w:type="spellEnd"/>
            <w:r>
              <w:rPr>
                <w:rFonts w:cs="Arial"/>
                <w:sz w:val="18"/>
                <w:szCs w:val="18"/>
              </w:rPr>
              <w:t xml:space="preserve"> goes straight to home page</w:t>
            </w:r>
          </w:p>
        </w:tc>
        <w:tc>
          <w:tcPr>
            <w:tcW w:w="1404" w:type="dxa"/>
            <w:shd w:val="clear" w:color="auto" w:fill="auto"/>
          </w:tcPr>
          <w:p w14:paraId="77FD6D1E" w14:textId="2CD433BD"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50502211" w14:textId="77777777" w:rsidR="00481D4B" w:rsidRPr="00815F46" w:rsidRDefault="00481D4B" w:rsidP="00094EC9">
            <w:pPr>
              <w:rPr>
                <w:rFonts w:cs="Arial"/>
                <w:sz w:val="18"/>
                <w:szCs w:val="18"/>
              </w:rPr>
            </w:pPr>
          </w:p>
        </w:tc>
      </w:tr>
      <w:tr w:rsidR="00481D4B" w:rsidRPr="00482062" w14:paraId="2BEBED65" w14:textId="77777777" w:rsidTr="00481D4B">
        <w:trPr>
          <w:trHeight w:val="611"/>
        </w:trPr>
        <w:tc>
          <w:tcPr>
            <w:tcW w:w="641" w:type="dxa"/>
            <w:shd w:val="clear" w:color="auto" w:fill="auto"/>
          </w:tcPr>
          <w:p w14:paraId="1065F97B" w14:textId="5866BF28" w:rsidR="00481D4B" w:rsidRPr="00815F46" w:rsidRDefault="00481D4B" w:rsidP="00094EC9">
            <w:pPr>
              <w:rPr>
                <w:rFonts w:cs="Arial"/>
                <w:sz w:val="18"/>
                <w:szCs w:val="18"/>
              </w:rPr>
            </w:pPr>
            <w:r>
              <w:rPr>
                <w:rFonts w:cs="Arial"/>
                <w:sz w:val="18"/>
                <w:szCs w:val="18"/>
              </w:rPr>
              <w:t>12</w:t>
            </w:r>
          </w:p>
        </w:tc>
        <w:tc>
          <w:tcPr>
            <w:tcW w:w="1495" w:type="dxa"/>
            <w:shd w:val="clear" w:color="auto" w:fill="auto"/>
          </w:tcPr>
          <w:p w14:paraId="332097FC" w14:textId="486C5637" w:rsidR="00481D4B" w:rsidRPr="00815F46" w:rsidRDefault="00481D4B" w:rsidP="00094EC9">
            <w:pPr>
              <w:rPr>
                <w:rFonts w:cs="Arial"/>
                <w:sz w:val="18"/>
                <w:szCs w:val="18"/>
              </w:rPr>
            </w:pPr>
            <w:r>
              <w:rPr>
                <w:rFonts w:cs="Arial"/>
                <w:sz w:val="18"/>
                <w:szCs w:val="18"/>
              </w:rPr>
              <w:t>Requirement 3</w:t>
            </w:r>
          </w:p>
        </w:tc>
        <w:tc>
          <w:tcPr>
            <w:tcW w:w="2659" w:type="dxa"/>
            <w:shd w:val="clear" w:color="auto" w:fill="auto"/>
          </w:tcPr>
          <w:p w14:paraId="04737026" w14:textId="7F3FA5A5" w:rsidR="00481D4B" w:rsidRPr="00815F46" w:rsidRDefault="00481D4B" w:rsidP="00094EC9">
            <w:pPr>
              <w:rPr>
                <w:rFonts w:cs="Arial"/>
                <w:sz w:val="18"/>
                <w:szCs w:val="18"/>
              </w:rPr>
            </w:pPr>
            <w:r>
              <w:rPr>
                <w:rFonts w:cs="Arial"/>
                <w:sz w:val="18"/>
                <w:szCs w:val="18"/>
              </w:rPr>
              <w:t>Logout</w:t>
            </w:r>
          </w:p>
        </w:tc>
        <w:tc>
          <w:tcPr>
            <w:tcW w:w="2360" w:type="dxa"/>
            <w:shd w:val="clear" w:color="auto" w:fill="auto"/>
          </w:tcPr>
          <w:p w14:paraId="5BA20DDC" w14:textId="2B6E5164" w:rsidR="00481D4B" w:rsidRPr="00E72356" w:rsidRDefault="00481D4B" w:rsidP="00094EC9">
            <w:pPr>
              <w:rPr>
                <w:rFonts w:cs="Arial"/>
                <w:sz w:val="18"/>
                <w:szCs w:val="18"/>
              </w:rPr>
            </w:pPr>
            <w:r>
              <w:rPr>
                <w:rFonts w:cs="Arial"/>
                <w:sz w:val="18"/>
                <w:szCs w:val="18"/>
              </w:rPr>
              <w:t>Click logout button</w:t>
            </w:r>
          </w:p>
        </w:tc>
        <w:tc>
          <w:tcPr>
            <w:tcW w:w="1757" w:type="dxa"/>
            <w:shd w:val="clear" w:color="auto" w:fill="auto"/>
          </w:tcPr>
          <w:p w14:paraId="72FAA9A1" w14:textId="0057FD93" w:rsidR="00481D4B" w:rsidRPr="00815F46" w:rsidRDefault="00481D4B" w:rsidP="00094EC9">
            <w:pPr>
              <w:rPr>
                <w:rFonts w:cs="Arial"/>
                <w:sz w:val="18"/>
                <w:szCs w:val="18"/>
              </w:rPr>
            </w:pPr>
            <w:r>
              <w:rPr>
                <w:rFonts w:cs="Arial"/>
                <w:sz w:val="18"/>
                <w:szCs w:val="18"/>
              </w:rPr>
              <w:t>User returned to login screen. Logout button changed to login</w:t>
            </w:r>
          </w:p>
        </w:tc>
        <w:tc>
          <w:tcPr>
            <w:tcW w:w="1681" w:type="dxa"/>
            <w:shd w:val="clear" w:color="auto" w:fill="auto"/>
          </w:tcPr>
          <w:p w14:paraId="154A773B" w14:textId="7F0EE3F2" w:rsidR="00481D4B" w:rsidRPr="00815F46" w:rsidRDefault="00481D4B" w:rsidP="00094EC9">
            <w:pPr>
              <w:rPr>
                <w:rFonts w:cs="Arial"/>
                <w:sz w:val="18"/>
                <w:szCs w:val="18"/>
              </w:rPr>
            </w:pPr>
            <w:r>
              <w:rPr>
                <w:rFonts w:cs="Arial"/>
                <w:sz w:val="18"/>
                <w:szCs w:val="18"/>
              </w:rPr>
              <w:t>User returned to login screen. Logout button changed to login</w:t>
            </w:r>
          </w:p>
        </w:tc>
        <w:tc>
          <w:tcPr>
            <w:tcW w:w="1404" w:type="dxa"/>
            <w:shd w:val="clear" w:color="auto" w:fill="auto"/>
          </w:tcPr>
          <w:p w14:paraId="64CCE215" w14:textId="0D8482BB" w:rsidR="00481D4B" w:rsidRPr="00815F46" w:rsidRDefault="00481D4B" w:rsidP="00094EC9">
            <w:pPr>
              <w:rPr>
                <w:rFonts w:cs="Arial"/>
                <w:b/>
                <w:bCs/>
                <w:sz w:val="18"/>
                <w:szCs w:val="18"/>
              </w:rPr>
            </w:pPr>
            <w:r>
              <w:rPr>
                <w:rFonts w:cs="Arial"/>
                <w:b/>
                <w:bCs/>
                <w:sz w:val="18"/>
                <w:szCs w:val="18"/>
              </w:rPr>
              <w:t>Pass</w:t>
            </w:r>
          </w:p>
        </w:tc>
        <w:tc>
          <w:tcPr>
            <w:tcW w:w="1434" w:type="dxa"/>
            <w:shd w:val="clear" w:color="auto" w:fill="auto"/>
          </w:tcPr>
          <w:p w14:paraId="230A1CB1" w14:textId="77777777" w:rsidR="00481D4B" w:rsidRPr="00815F46" w:rsidRDefault="00481D4B" w:rsidP="00094EC9">
            <w:pPr>
              <w:rPr>
                <w:rFonts w:cs="Arial"/>
                <w:sz w:val="18"/>
                <w:szCs w:val="18"/>
              </w:rPr>
            </w:pPr>
          </w:p>
        </w:tc>
      </w:tr>
      <w:tr w:rsidR="00481D4B" w:rsidRPr="00482062" w14:paraId="3D5C4E6E" w14:textId="77777777" w:rsidTr="00481D4B">
        <w:trPr>
          <w:trHeight w:val="611"/>
        </w:trPr>
        <w:tc>
          <w:tcPr>
            <w:tcW w:w="641" w:type="dxa"/>
            <w:shd w:val="clear" w:color="auto" w:fill="auto"/>
          </w:tcPr>
          <w:p w14:paraId="1A46F4D5" w14:textId="01A13DF7" w:rsidR="00481D4B" w:rsidRPr="00815F46" w:rsidRDefault="00481D4B" w:rsidP="00094EC9">
            <w:pPr>
              <w:rPr>
                <w:rFonts w:cs="Arial"/>
                <w:sz w:val="18"/>
                <w:szCs w:val="18"/>
              </w:rPr>
            </w:pPr>
            <w:r>
              <w:rPr>
                <w:rFonts w:cs="Arial"/>
                <w:sz w:val="18"/>
                <w:szCs w:val="18"/>
              </w:rPr>
              <w:t>13</w:t>
            </w:r>
          </w:p>
        </w:tc>
        <w:tc>
          <w:tcPr>
            <w:tcW w:w="1495" w:type="dxa"/>
            <w:shd w:val="clear" w:color="auto" w:fill="auto"/>
          </w:tcPr>
          <w:p w14:paraId="2F2B5BF5" w14:textId="61564C15" w:rsidR="00481D4B" w:rsidRPr="00815F46" w:rsidRDefault="00481D4B" w:rsidP="00094EC9">
            <w:pPr>
              <w:rPr>
                <w:rFonts w:cs="Arial"/>
                <w:sz w:val="18"/>
                <w:szCs w:val="18"/>
              </w:rPr>
            </w:pPr>
            <w:r>
              <w:rPr>
                <w:rFonts w:cs="Arial"/>
                <w:sz w:val="18"/>
                <w:szCs w:val="18"/>
              </w:rPr>
              <w:t xml:space="preserve">Requirement </w:t>
            </w:r>
            <w:r w:rsidR="00445EE4">
              <w:rPr>
                <w:rFonts w:cs="Arial"/>
                <w:sz w:val="18"/>
                <w:szCs w:val="18"/>
              </w:rPr>
              <w:t>6</w:t>
            </w:r>
          </w:p>
        </w:tc>
        <w:tc>
          <w:tcPr>
            <w:tcW w:w="2659" w:type="dxa"/>
            <w:shd w:val="clear" w:color="auto" w:fill="auto"/>
          </w:tcPr>
          <w:p w14:paraId="2D7391E8" w14:textId="14AD4AD6" w:rsidR="00481D4B" w:rsidRPr="00815F46" w:rsidRDefault="00445EE4" w:rsidP="00094EC9">
            <w:pPr>
              <w:rPr>
                <w:rFonts w:cs="Arial"/>
                <w:sz w:val="18"/>
                <w:szCs w:val="18"/>
              </w:rPr>
            </w:pPr>
            <w:r>
              <w:rPr>
                <w:rFonts w:cs="Arial"/>
                <w:sz w:val="18"/>
                <w:szCs w:val="18"/>
              </w:rPr>
              <w:t>List</w:t>
            </w:r>
            <w:r w:rsidR="00481D4B">
              <w:rPr>
                <w:rFonts w:cs="Arial"/>
                <w:sz w:val="18"/>
                <w:szCs w:val="18"/>
              </w:rPr>
              <w:t xml:space="preserve"> my environments</w:t>
            </w:r>
          </w:p>
        </w:tc>
        <w:tc>
          <w:tcPr>
            <w:tcW w:w="2360" w:type="dxa"/>
            <w:shd w:val="clear" w:color="auto" w:fill="auto"/>
          </w:tcPr>
          <w:p w14:paraId="45B14B32" w14:textId="5CEC2555" w:rsidR="00481D4B" w:rsidRPr="00481D4B" w:rsidRDefault="00481D4B" w:rsidP="00094EC9">
            <w:pPr>
              <w:rPr>
                <w:rFonts w:cs="Arial"/>
                <w:sz w:val="18"/>
                <w:szCs w:val="18"/>
              </w:rPr>
            </w:pPr>
            <w:r w:rsidRPr="00481D4B">
              <w:rPr>
                <w:rFonts w:cs="Arial"/>
                <w:sz w:val="18"/>
                <w:szCs w:val="18"/>
              </w:rPr>
              <w:t>Click my environments link</w:t>
            </w:r>
          </w:p>
        </w:tc>
        <w:tc>
          <w:tcPr>
            <w:tcW w:w="1757" w:type="dxa"/>
            <w:shd w:val="clear" w:color="auto" w:fill="auto"/>
          </w:tcPr>
          <w:p w14:paraId="3D9E95CE" w14:textId="7EFB52E9" w:rsidR="00481D4B" w:rsidRPr="00815F46" w:rsidRDefault="00481D4B" w:rsidP="00094EC9">
            <w:pPr>
              <w:rPr>
                <w:rFonts w:cs="Arial"/>
                <w:sz w:val="18"/>
                <w:szCs w:val="18"/>
              </w:rPr>
            </w:pPr>
            <w:r>
              <w:rPr>
                <w:rFonts w:cs="Arial"/>
                <w:sz w:val="18"/>
                <w:szCs w:val="18"/>
              </w:rPr>
              <w:t>User navigates to environments page with list of environments</w:t>
            </w:r>
          </w:p>
        </w:tc>
        <w:tc>
          <w:tcPr>
            <w:tcW w:w="1681" w:type="dxa"/>
            <w:shd w:val="clear" w:color="auto" w:fill="auto"/>
          </w:tcPr>
          <w:p w14:paraId="07E5D51C" w14:textId="5259BAEB" w:rsidR="00481D4B" w:rsidRPr="00815F46" w:rsidRDefault="00481D4B" w:rsidP="00094EC9">
            <w:pPr>
              <w:rPr>
                <w:rFonts w:cs="Arial"/>
                <w:sz w:val="18"/>
                <w:szCs w:val="18"/>
              </w:rPr>
            </w:pPr>
            <w:r>
              <w:rPr>
                <w:rFonts w:cs="Arial"/>
                <w:sz w:val="18"/>
                <w:szCs w:val="18"/>
              </w:rPr>
              <w:t>Internal Server Error</w:t>
            </w:r>
          </w:p>
        </w:tc>
        <w:tc>
          <w:tcPr>
            <w:tcW w:w="1404" w:type="dxa"/>
            <w:shd w:val="clear" w:color="auto" w:fill="auto"/>
          </w:tcPr>
          <w:p w14:paraId="172D3B69" w14:textId="6835A637" w:rsidR="00481D4B" w:rsidRPr="00815F46" w:rsidRDefault="00481D4B" w:rsidP="00094EC9">
            <w:pPr>
              <w:rPr>
                <w:rFonts w:cs="Arial"/>
                <w:b/>
                <w:bCs/>
                <w:sz w:val="18"/>
                <w:szCs w:val="18"/>
              </w:rPr>
            </w:pPr>
            <w:r>
              <w:rPr>
                <w:rFonts w:cs="Arial"/>
                <w:b/>
                <w:bCs/>
                <w:sz w:val="18"/>
                <w:szCs w:val="18"/>
              </w:rPr>
              <w:t>Fail</w:t>
            </w:r>
          </w:p>
        </w:tc>
        <w:tc>
          <w:tcPr>
            <w:tcW w:w="1434" w:type="dxa"/>
            <w:shd w:val="clear" w:color="auto" w:fill="auto"/>
          </w:tcPr>
          <w:p w14:paraId="3D4CF360" w14:textId="77777777" w:rsidR="00481D4B" w:rsidRPr="00815F46" w:rsidRDefault="00481D4B" w:rsidP="00094EC9">
            <w:pPr>
              <w:rPr>
                <w:rFonts w:cs="Arial"/>
                <w:sz w:val="18"/>
                <w:szCs w:val="18"/>
              </w:rPr>
            </w:pPr>
          </w:p>
        </w:tc>
      </w:tr>
      <w:tr w:rsidR="00481D4B" w:rsidRPr="00482062" w14:paraId="214E72AE" w14:textId="77777777" w:rsidTr="00481D4B">
        <w:trPr>
          <w:trHeight w:val="611"/>
        </w:trPr>
        <w:tc>
          <w:tcPr>
            <w:tcW w:w="641" w:type="dxa"/>
            <w:shd w:val="clear" w:color="auto" w:fill="auto"/>
          </w:tcPr>
          <w:p w14:paraId="4123460A" w14:textId="3C628709" w:rsidR="00481D4B" w:rsidRPr="00815F46" w:rsidRDefault="00445EE4" w:rsidP="00094EC9">
            <w:pPr>
              <w:rPr>
                <w:rFonts w:cs="Arial"/>
                <w:sz w:val="18"/>
                <w:szCs w:val="18"/>
              </w:rPr>
            </w:pPr>
            <w:r>
              <w:rPr>
                <w:rFonts w:cs="Arial"/>
                <w:sz w:val="18"/>
                <w:szCs w:val="18"/>
              </w:rPr>
              <w:t>14</w:t>
            </w:r>
          </w:p>
        </w:tc>
        <w:tc>
          <w:tcPr>
            <w:tcW w:w="1495" w:type="dxa"/>
            <w:shd w:val="clear" w:color="auto" w:fill="auto"/>
          </w:tcPr>
          <w:p w14:paraId="0142C8D3" w14:textId="3EB11C14" w:rsidR="00481D4B" w:rsidRPr="00815F46" w:rsidRDefault="00445EE4" w:rsidP="00094EC9">
            <w:pPr>
              <w:rPr>
                <w:rFonts w:cs="Arial"/>
                <w:sz w:val="18"/>
                <w:szCs w:val="18"/>
              </w:rPr>
            </w:pPr>
            <w:r>
              <w:rPr>
                <w:rFonts w:cs="Arial"/>
                <w:sz w:val="18"/>
                <w:szCs w:val="18"/>
              </w:rPr>
              <w:t>Requirement 5</w:t>
            </w:r>
          </w:p>
        </w:tc>
        <w:tc>
          <w:tcPr>
            <w:tcW w:w="2659" w:type="dxa"/>
            <w:shd w:val="clear" w:color="auto" w:fill="auto"/>
          </w:tcPr>
          <w:p w14:paraId="7A1EFC4C" w14:textId="0DA30242" w:rsidR="00481D4B" w:rsidRPr="00815F46" w:rsidRDefault="00445EE4" w:rsidP="00094EC9">
            <w:pPr>
              <w:rPr>
                <w:rFonts w:cs="Arial"/>
                <w:sz w:val="18"/>
                <w:szCs w:val="18"/>
              </w:rPr>
            </w:pPr>
            <w:r>
              <w:rPr>
                <w:rFonts w:cs="Arial"/>
                <w:sz w:val="18"/>
                <w:szCs w:val="18"/>
              </w:rPr>
              <w:t>Add valid environment</w:t>
            </w:r>
          </w:p>
        </w:tc>
        <w:tc>
          <w:tcPr>
            <w:tcW w:w="2360" w:type="dxa"/>
            <w:shd w:val="clear" w:color="auto" w:fill="auto"/>
          </w:tcPr>
          <w:p w14:paraId="3F60585B" w14:textId="77777777" w:rsidR="00481D4B" w:rsidRDefault="00445EE4" w:rsidP="00094EC9">
            <w:pPr>
              <w:rPr>
                <w:rFonts w:cs="Arial"/>
                <w:sz w:val="18"/>
                <w:szCs w:val="18"/>
              </w:rPr>
            </w:pPr>
            <w:r>
              <w:rPr>
                <w:rFonts w:cs="Arial"/>
                <w:sz w:val="18"/>
                <w:szCs w:val="18"/>
              </w:rPr>
              <w:t>Name: Environment1</w:t>
            </w:r>
          </w:p>
          <w:p w14:paraId="11C1F1EA" w14:textId="2B8FD211" w:rsidR="00445EE4" w:rsidRPr="00445EE4" w:rsidRDefault="00445EE4" w:rsidP="00094EC9">
            <w:pPr>
              <w:rPr>
                <w:rFonts w:cs="Arial"/>
                <w:sz w:val="18"/>
                <w:szCs w:val="18"/>
              </w:rPr>
            </w:pPr>
            <w:r>
              <w:rPr>
                <w:rFonts w:cs="Arial"/>
                <w:sz w:val="18"/>
                <w:szCs w:val="18"/>
              </w:rPr>
              <w:t>Timing: 30</w:t>
            </w:r>
          </w:p>
        </w:tc>
        <w:tc>
          <w:tcPr>
            <w:tcW w:w="1757" w:type="dxa"/>
            <w:shd w:val="clear" w:color="auto" w:fill="auto"/>
          </w:tcPr>
          <w:p w14:paraId="586A583A" w14:textId="75F7D83F" w:rsidR="00481D4B" w:rsidRPr="00815F46" w:rsidRDefault="00445EE4" w:rsidP="00094EC9">
            <w:pPr>
              <w:rPr>
                <w:rFonts w:cs="Arial"/>
                <w:sz w:val="18"/>
                <w:szCs w:val="18"/>
              </w:rPr>
            </w:pPr>
            <w:r>
              <w:rPr>
                <w:rFonts w:cs="Arial"/>
                <w:sz w:val="18"/>
                <w:szCs w:val="18"/>
              </w:rPr>
              <w:t>Success message displayed and environment added to list with status of “NEW ENVIRONMENT”</w:t>
            </w:r>
          </w:p>
        </w:tc>
        <w:tc>
          <w:tcPr>
            <w:tcW w:w="1681" w:type="dxa"/>
            <w:shd w:val="clear" w:color="auto" w:fill="auto"/>
          </w:tcPr>
          <w:p w14:paraId="02C78815" w14:textId="7C078866" w:rsidR="00481D4B" w:rsidRPr="00815F46" w:rsidRDefault="00445EE4" w:rsidP="00094EC9">
            <w:pPr>
              <w:rPr>
                <w:rFonts w:cs="Arial"/>
                <w:sz w:val="18"/>
                <w:szCs w:val="18"/>
              </w:rPr>
            </w:pPr>
            <w:r>
              <w:rPr>
                <w:rFonts w:cs="Arial"/>
                <w:sz w:val="18"/>
                <w:szCs w:val="18"/>
              </w:rPr>
              <w:t>Success message displayed and environment added to list with status of “NEW ENVIRONMENT”</w:t>
            </w:r>
          </w:p>
        </w:tc>
        <w:tc>
          <w:tcPr>
            <w:tcW w:w="1404" w:type="dxa"/>
            <w:shd w:val="clear" w:color="auto" w:fill="auto"/>
          </w:tcPr>
          <w:p w14:paraId="3BBC4D65" w14:textId="755289AD" w:rsidR="00481D4B" w:rsidRPr="00815F46" w:rsidRDefault="00445EE4" w:rsidP="00094EC9">
            <w:pPr>
              <w:rPr>
                <w:rFonts w:cs="Arial"/>
                <w:b/>
                <w:bCs/>
                <w:sz w:val="18"/>
                <w:szCs w:val="18"/>
              </w:rPr>
            </w:pPr>
            <w:r>
              <w:rPr>
                <w:rFonts w:cs="Arial"/>
                <w:b/>
                <w:bCs/>
                <w:sz w:val="18"/>
                <w:szCs w:val="18"/>
              </w:rPr>
              <w:t>Pass</w:t>
            </w:r>
          </w:p>
        </w:tc>
        <w:tc>
          <w:tcPr>
            <w:tcW w:w="1434" w:type="dxa"/>
            <w:shd w:val="clear" w:color="auto" w:fill="auto"/>
          </w:tcPr>
          <w:p w14:paraId="41F1E546" w14:textId="77777777" w:rsidR="00481D4B" w:rsidRPr="00815F46" w:rsidRDefault="00481D4B" w:rsidP="00094EC9">
            <w:pPr>
              <w:rPr>
                <w:rFonts w:cs="Arial"/>
                <w:sz w:val="18"/>
                <w:szCs w:val="18"/>
              </w:rPr>
            </w:pPr>
          </w:p>
        </w:tc>
      </w:tr>
      <w:tr w:rsidR="00481D4B" w:rsidRPr="00482062" w14:paraId="12A1F1D5" w14:textId="77777777" w:rsidTr="00481D4B">
        <w:trPr>
          <w:trHeight w:val="611"/>
        </w:trPr>
        <w:tc>
          <w:tcPr>
            <w:tcW w:w="641" w:type="dxa"/>
            <w:shd w:val="clear" w:color="auto" w:fill="auto"/>
          </w:tcPr>
          <w:p w14:paraId="2E033D72" w14:textId="00DB0AED" w:rsidR="00481D4B" w:rsidRPr="00815F46" w:rsidRDefault="00445EE4" w:rsidP="00094EC9">
            <w:pPr>
              <w:rPr>
                <w:rFonts w:cs="Arial"/>
                <w:sz w:val="18"/>
                <w:szCs w:val="18"/>
              </w:rPr>
            </w:pPr>
            <w:r>
              <w:rPr>
                <w:rFonts w:cs="Arial"/>
                <w:sz w:val="18"/>
                <w:szCs w:val="18"/>
              </w:rPr>
              <w:t>15</w:t>
            </w:r>
          </w:p>
        </w:tc>
        <w:tc>
          <w:tcPr>
            <w:tcW w:w="1495" w:type="dxa"/>
            <w:shd w:val="clear" w:color="auto" w:fill="auto"/>
          </w:tcPr>
          <w:p w14:paraId="4D5917A7" w14:textId="53C295A8" w:rsidR="00481D4B" w:rsidRPr="00815F46" w:rsidRDefault="00445EE4" w:rsidP="00094EC9">
            <w:pPr>
              <w:rPr>
                <w:rFonts w:cs="Arial"/>
                <w:sz w:val="18"/>
                <w:szCs w:val="18"/>
              </w:rPr>
            </w:pPr>
            <w:r>
              <w:rPr>
                <w:rFonts w:cs="Arial"/>
                <w:sz w:val="18"/>
                <w:szCs w:val="18"/>
              </w:rPr>
              <w:t>Requirement 5</w:t>
            </w:r>
          </w:p>
        </w:tc>
        <w:tc>
          <w:tcPr>
            <w:tcW w:w="2659" w:type="dxa"/>
            <w:shd w:val="clear" w:color="auto" w:fill="auto"/>
          </w:tcPr>
          <w:p w14:paraId="6DED4851" w14:textId="329CEB4D" w:rsidR="00481D4B" w:rsidRPr="00815F46" w:rsidRDefault="00445EE4" w:rsidP="00094EC9">
            <w:pPr>
              <w:rPr>
                <w:rFonts w:cs="Arial"/>
                <w:sz w:val="18"/>
                <w:szCs w:val="18"/>
              </w:rPr>
            </w:pPr>
            <w:r>
              <w:rPr>
                <w:rFonts w:cs="Arial"/>
                <w:sz w:val="18"/>
                <w:szCs w:val="18"/>
              </w:rPr>
              <w:t>Add invalid environment</w:t>
            </w:r>
          </w:p>
        </w:tc>
        <w:tc>
          <w:tcPr>
            <w:tcW w:w="2360" w:type="dxa"/>
            <w:shd w:val="clear" w:color="auto" w:fill="auto"/>
          </w:tcPr>
          <w:p w14:paraId="29E308CC" w14:textId="77777777" w:rsidR="00445EE4" w:rsidRDefault="00445EE4" w:rsidP="00445EE4">
            <w:pPr>
              <w:rPr>
                <w:rFonts w:cs="Arial"/>
                <w:sz w:val="18"/>
                <w:szCs w:val="18"/>
              </w:rPr>
            </w:pPr>
            <w:r>
              <w:rPr>
                <w:rFonts w:cs="Arial"/>
                <w:sz w:val="18"/>
                <w:szCs w:val="18"/>
              </w:rPr>
              <w:t>Name: Environment1</w:t>
            </w:r>
          </w:p>
          <w:p w14:paraId="42FC45C9" w14:textId="55BF5589" w:rsidR="00481D4B" w:rsidRPr="00815F46" w:rsidRDefault="00445EE4" w:rsidP="00445EE4">
            <w:pPr>
              <w:rPr>
                <w:rFonts w:cs="Arial"/>
                <w:b/>
                <w:bCs/>
                <w:sz w:val="18"/>
                <w:szCs w:val="18"/>
              </w:rPr>
            </w:pPr>
            <w:r>
              <w:rPr>
                <w:rFonts w:cs="Arial"/>
                <w:sz w:val="18"/>
                <w:szCs w:val="18"/>
              </w:rPr>
              <w:t>Timing: text</w:t>
            </w:r>
          </w:p>
        </w:tc>
        <w:tc>
          <w:tcPr>
            <w:tcW w:w="1757" w:type="dxa"/>
            <w:shd w:val="clear" w:color="auto" w:fill="auto"/>
          </w:tcPr>
          <w:p w14:paraId="630DFB52" w14:textId="6CD32897" w:rsidR="00481D4B" w:rsidRPr="00815F46" w:rsidRDefault="00445EE4" w:rsidP="00094EC9">
            <w:pPr>
              <w:rPr>
                <w:rFonts w:cs="Arial"/>
                <w:sz w:val="18"/>
                <w:szCs w:val="18"/>
              </w:rPr>
            </w:pPr>
            <w:r>
              <w:rPr>
                <w:rFonts w:cs="Arial"/>
                <w:sz w:val="18"/>
                <w:szCs w:val="18"/>
              </w:rPr>
              <w:t>Error displayed prompting for time interval in seconds between 0 and 120</w:t>
            </w:r>
          </w:p>
        </w:tc>
        <w:tc>
          <w:tcPr>
            <w:tcW w:w="1681" w:type="dxa"/>
            <w:shd w:val="clear" w:color="auto" w:fill="auto"/>
          </w:tcPr>
          <w:p w14:paraId="2A6F67AF" w14:textId="275D6445" w:rsidR="00481D4B" w:rsidRPr="00815F46" w:rsidRDefault="00445EE4" w:rsidP="00094EC9">
            <w:pPr>
              <w:rPr>
                <w:rFonts w:cs="Arial"/>
                <w:sz w:val="18"/>
                <w:szCs w:val="18"/>
              </w:rPr>
            </w:pPr>
            <w:r>
              <w:rPr>
                <w:rFonts w:cs="Arial"/>
                <w:sz w:val="18"/>
                <w:szCs w:val="18"/>
              </w:rPr>
              <w:t>Error displayed prompting for time interval in seconds between 0 and 120</w:t>
            </w:r>
          </w:p>
        </w:tc>
        <w:tc>
          <w:tcPr>
            <w:tcW w:w="1404" w:type="dxa"/>
            <w:shd w:val="clear" w:color="auto" w:fill="auto"/>
          </w:tcPr>
          <w:p w14:paraId="0EE977D3" w14:textId="2C4F11A5" w:rsidR="00481D4B" w:rsidRPr="00815F46" w:rsidRDefault="00445EE4" w:rsidP="00094EC9">
            <w:pPr>
              <w:rPr>
                <w:rFonts w:cs="Arial"/>
                <w:b/>
                <w:bCs/>
                <w:sz w:val="18"/>
                <w:szCs w:val="18"/>
              </w:rPr>
            </w:pPr>
            <w:r>
              <w:rPr>
                <w:rFonts w:cs="Arial"/>
                <w:b/>
                <w:bCs/>
                <w:sz w:val="18"/>
                <w:szCs w:val="18"/>
              </w:rPr>
              <w:t>Pass</w:t>
            </w:r>
          </w:p>
        </w:tc>
        <w:tc>
          <w:tcPr>
            <w:tcW w:w="1434" w:type="dxa"/>
            <w:shd w:val="clear" w:color="auto" w:fill="auto"/>
          </w:tcPr>
          <w:p w14:paraId="2DA68590" w14:textId="77777777" w:rsidR="00481D4B" w:rsidRPr="00815F46" w:rsidRDefault="00481D4B" w:rsidP="00094EC9">
            <w:pPr>
              <w:rPr>
                <w:rFonts w:cs="Arial"/>
                <w:sz w:val="18"/>
                <w:szCs w:val="18"/>
              </w:rPr>
            </w:pPr>
          </w:p>
        </w:tc>
      </w:tr>
      <w:tr w:rsidR="00481D4B" w:rsidRPr="00482062" w14:paraId="72D88E2B" w14:textId="77777777" w:rsidTr="00481D4B">
        <w:trPr>
          <w:trHeight w:val="611"/>
        </w:trPr>
        <w:tc>
          <w:tcPr>
            <w:tcW w:w="641" w:type="dxa"/>
            <w:shd w:val="clear" w:color="auto" w:fill="auto"/>
          </w:tcPr>
          <w:p w14:paraId="399B478F" w14:textId="01FA1900" w:rsidR="00481D4B" w:rsidRPr="00815F46" w:rsidRDefault="00445EE4" w:rsidP="00094EC9">
            <w:pPr>
              <w:rPr>
                <w:rFonts w:cs="Arial"/>
                <w:sz w:val="18"/>
                <w:szCs w:val="18"/>
              </w:rPr>
            </w:pPr>
            <w:r>
              <w:rPr>
                <w:rFonts w:cs="Arial"/>
                <w:sz w:val="18"/>
                <w:szCs w:val="18"/>
              </w:rPr>
              <w:t>16</w:t>
            </w:r>
          </w:p>
        </w:tc>
        <w:tc>
          <w:tcPr>
            <w:tcW w:w="1495" w:type="dxa"/>
            <w:shd w:val="clear" w:color="auto" w:fill="auto"/>
          </w:tcPr>
          <w:p w14:paraId="15150827" w14:textId="370288A3" w:rsidR="00481D4B" w:rsidRPr="00815F46" w:rsidRDefault="00445EE4" w:rsidP="00094EC9">
            <w:pPr>
              <w:rPr>
                <w:rFonts w:cs="Arial"/>
                <w:sz w:val="18"/>
                <w:szCs w:val="18"/>
              </w:rPr>
            </w:pPr>
            <w:r>
              <w:rPr>
                <w:rFonts w:cs="Arial"/>
                <w:sz w:val="18"/>
                <w:szCs w:val="18"/>
              </w:rPr>
              <w:t>Requirement 7</w:t>
            </w:r>
          </w:p>
        </w:tc>
        <w:tc>
          <w:tcPr>
            <w:tcW w:w="2659" w:type="dxa"/>
            <w:shd w:val="clear" w:color="auto" w:fill="auto"/>
          </w:tcPr>
          <w:p w14:paraId="62E6736B" w14:textId="7C1B30B2" w:rsidR="00481D4B" w:rsidRPr="00815F46" w:rsidRDefault="00445EE4" w:rsidP="00094EC9">
            <w:pPr>
              <w:rPr>
                <w:rFonts w:cs="Arial"/>
                <w:sz w:val="18"/>
                <w:szCs w:val="18"/>
              </w:rPr>
            </w:pPr>
            <w:r>
              <w:rPr>
                <w:rFonts w:cs="Arial"/>
                <w:sz w:val="18"/>
                <w:szCs w:val="18"/>
              </w:rPr>
              <w:t>Update Environment</w:t>
            </w:r>
          </w:p>
        </w:tc>
        <w:tc>
          <w:tcPr>
            <w:tcW w:w="2360" w:type="dxa"/>
            <w:shd w:val="clear" w:color="auto" w:fill="auto"/>
          </w:tcPr>
          <w:p w14:paraId="259C69D9" w14:textId="77777777" w:rsidR="00481D4B" w:rsidRDefault="00445EE4" w:rsidP="00094EC9">
            <w:pPr>
              <w:rPr>
                <w:rFonts w:cs="Arial"/>
                <w:sz w:val="18"/>
                <w:szCs w:val="18"/>
              </w:rPr>
            </w:pPr>
            <w:r>
              <w:rPr>
                <w:rFonts w:cs="Arial"/>
                <w:sz w:val="18"/>
                <w:szCs w:val="18"/>
              </w:rPr>
              <w:t>Click edit environment and update environment1 with:</w:t>
            </w:r>
          </w:p>
          <w:p w14:paraId="2031886B" w14:textId="77777777" w:rsidR="00445EE4" w:rsidRDefault="00445EE4" w:rsidP="00094EC9">
            <w:pPr>
              <w:rPr>
                <w:rFonts w:cs="Arial"/>
                <w:sz w:val="18"/>
                <w:szCs w:val="18"/>
              </w:rPr>
            </w:pPr>
            <w:r>
              <w:rPr>
                <w:rFonts w:cs="Arial"/>
                <w:sz w:val="18"/>
                <w:szCs w:val="18"/>
              </w:rPr>
              <w:t>Name: Environment2</w:t>
            </w:r>
          </w:p>
          <w:p w14:paraId="3DE6B300" w14:textId="705A0FD3" w:rsidR="00445EE4" w:rsidRPr="00445EE4" w:rsidRDefault="00445EE4" w:rsidP="00094EC9">
            <w:pPr>
              <w:rPr>
                <w:rFonts w:cs="Arial"/>
                <w:sz w:val="18"/>
                <w:szCs w:val="18"/>
              </w:rPr>
            </w:pPr>
            <w:r>
              <w:rPr>
                <w:rFonts w:cs="Arial"/>
                <w:sz w:val="18"/>
                <w:szCs w:val="18"/>
              </w:rPr>
              <w:t>Timing: 35</w:t>
            </w:r>
          </w:p>
        </w:tc>
        <w:tc>
          <w:tcPr>
            <w:tcW w:w="1757" w:type="dxa"/>
            <w:shd w:val="clear" w:color="auto" w:fill="auto"/>
          </w:tcPr>
          <w:p w14:paraId="566DECC0" w14:textId="4D724D84" w:rsidR="00481D4B" w:rsidRPr="00815F46" w:rsidRDefault="00445EE4" w:rsidP="00094EC9">
            <w:pPr>
              <w:rPr>
                <w:rFonts w:cs="Arial"/>
                <w:sz w:val="18"/>
                <w:szCs w:val="18"/>
              </w:rPr>
            </w:pPr>
            <w:r>
              <w:rPr>
                <w:rFonts w:cs="Arial"/>
                <w:sz w:val="18"/>
                <w:szCs w:val="18"/>
              </w:rPr>
              <w:t>Returns user to environments and values updated</w:t>
            </w:r>
          </w:p>
        </w:tc>
        <w:tc>
          <w:tcPr>
            <w:tcW w:w="1681" w:type="dxa"/>
            <w:shd w:val="clear" w:color="auto" w:fill="auto"/>
          </w:tcPr>
          <w:p w14:paraId="52207537" w14:textId="08078DA9" w:rsidR="00481D4B" w:rsidRPr="00815F46" w:rsidRDefault="00445EE4" w:rsidP="00094EC9">
            <w:pPr>
              <w:rPr>
                <w:rFonts w:cs="Arial"/>
                <w:sz w:val="18"/>
                <w:szCs w:val="18"/>
              </w:rPr>
            </w:pPr>
            <w:r>
              <w:rPr>
                <w:rFonts w:cs="Arial"/>
                <w:sz w:val="18"/>
                <w:szCs w:val="18"/>
              </w:rPr>
              <w:t>Returns user to environments and values updated</w:t>
            </w:r>
          </w:p>
        </w:tc>
        <w:tc>
          <w:tcPr>
            <w:tcW w:w="1404" w:type="dxa"/>
            <w:shd w:val="clear" w:color="auto" w:fill="auto"/>
          </w:tcPr>
          <w:p w14:paraId="423D954C" w14:textId="61747171" w:rsidR="00481D4B" w:rsidRPr="00815F46" w:rsidRDefault="00790505" w:rsidP="00094EC9">
            <w:pPr>
              <w:rPr>
                <w:rFonts w:cs="Arial"/>
                <w:b/>
                <w:bCs/>
                <w:sz w:val="18"/>
                <w:szCs w:val="18"/>
              </w:rPr>
            </w:pPr>
            <w:r>
              <w:rPr>
                <w:rFonts w:cs="Arial"/>
                <w:b/>
                <w:bCs/>
                <w:sz w:val="18"/>
                <w:szCs w:val="18"/>
              </w:rPr>
              <w:t>Pass</w:t>
            </w:r>
          </w:p>
        </w:tc>
        <w:tc>
          <w:tcPr>
            <w:tcW w:w="1434" w:type="dxa"/>
            <w:shd w:val="clear" w:color="auto" w:fill="auto"/>
          </w:tcPr>
          <w:p w14:paraId="4F95680A" w14:textId="77777777" w:rsidR="00481D4B" w:rsidRPr="00815F46" w:rsidRDefault="00481D4B" w:rsidP="00094EC9">
            <w:pPr>
              <w:rPr>
                <w:rFonts w:cs="Arial"/>
                <w:sz w:val="18"/>
                <w:szCs w:val="18"/>
              </w:rPr>
            </w:pPr>
          </w:p>
        </w:tc>
      </w:tr>
      <w:tr w:rsidR="00481D4B" w:rsidRPr="00482062" w14:paraId="69029A31" w14:textId="77777777" w:rsidTr="00481D4B">
        <w:trPr>
          <w:trHeight w:val="611"/>
        </w:trPr>
        <w:tc>
          <w:tcPr>
            <w:tcW w:w="641" w:type="dxa"/>
            <w:shd w:val="clear" w:color="auto" w:fill="auto"/>
          </w:tcPr>
          <w:p w14:paraId="7674FB8E" w14:textId="2FFCAA4A" w:rsidR="00481D4B" w:rsidRPr="00815F46" w:rsidRDefault="00790505" w:rsidP="00094EC9">
            <w:pPr>
              <w:rPr>
                <w:rFonts w:cs="Arial"/>
                <w:sz w:val="18"/>
                <w:szCs w:val="18"/>
              </w:rPr>
            </w:pPr>
            <w:r>
              <w:rPr>
                <w:rFonts w:cs="Arial"/>
                <w:sz w:val="18"/>
                <w:szCs w:val="18"/>
              </w:rPr>
              <w:t>17</w:t>
            </w:r>
          </w:p>
        </w:tc>
        <w:tc>
          <w:tcPr>
            <w:tcW w:w="1495" w:type="dxa"/>
            <w:shd w:val="clear" w:color="auto" w:fill="auto"/>
          </w:tcPr>
          <w:p w14:paraId="00E366D5" w14:textId="1816CA5E" w:rsidR="00481D4B" w:rsidRPr="00815F46" w:rsidRDefault="00790505" w:rsidP="00094EC9">
            <w:pPr>
              <w:rPr>
                <w:rFonts w:cs="Arial"/>
                <w:sz w:val="18"/>
                <w:szCs w:val="18"/>
              </w:rPr>
            </w:pPr>
            <w:r>
              <w:rPr>
                <w:rFonts w:cs="Arial"/>
                <w:sz w:val="18"/>
                <w:szCs w:val="18"/>
              </w:rPr>
              <w:t>Requirement 7</w:t>
            </w:r>
          </w:p>
        </w:tc>
        <w:tc>
          <w:tcPr>
            <w:tcW w:w="2659" w:type="dxa"/>
            <w:shd w:val="clear" w:color="auto" w:fill="auto"/>
          </w:tcPr>
          <w:p w14:paraId="2EECB0C1" w14:textId="0ACBD135" w:rsidR="00481D4B" w:rsidRPr="00815F46" w:rsidRDefault="00790505" w:rsidP="00094EC9">
            <w:pPr>
              <w:rPr>
                <w:rFonts w:cs="Arial"/>
                <w:sz w:val="18"/>
                <w:szCs w:val="18"/>
              </w:rPr>
            </w:pPr>
            <w:r>
              <w:rPr>
                <w:rFonts w:cs="Arial"/>
                <w:sz w:val="18"/>
                <w:szCs w:val="18"/>
              </w:rPr>
              <w:t>Update environment with invalid timing</w:t>
            </w:r>
          </w:p>
        </w:tc>
        <w:tc>
          <w:tcPr>
            <w:tcW w:w="2360" w:type="dxa"/>
            <w:shd w:val="clear" w:color="auto" w:fill="auto"/>
          </w:tcPr>
          <w:p w14:paraId="4D95C6EB" w14:textId="77777777" w:rsidR="00790505" w:rsidRDefault="00790505" w:rsidP="00790505">
            <w:pPr>
              <w:rPr>
                <w:rFonts w:cs="Arial"/>
                <w:sz w:val="18"/>
                <w:szCs w:val="18"/>
              </w:rPr>
            </w:pPr>
            <w:r>
              <w:rPr>
                <w:rFonts w:cs="Arial"/>
                <w:sz w:val="18"/>
                <w:szCs w:val="18"/>
              </w:rPr>
              <w:t>Click edit environment and update environment1 with:</w:t>
            </w:r>
          </w:p>
          <w:p w14:paraId="05FD0150" w14:textId="77777777" w:rsidR="00790505" w:rsidRDefault="00790505" w:rsidP="00790505">
            <w:pPr>
              <w:rPr>
                <w:rFonts w:cs="Arial"/>
                <w:sz w:val="18"/>
                <w:szCs w:val="18"/>
              </w:rPr>
            </w:pPr>
            <w:r>
              <w:rPr>
                <w:rFonts w:cs="Arial"/>
                <w:sz w:val="18"/>
                <w:szCs w:val="18"/>
              </w:rPr>
              <w:t>Name: Environment2</w:t>
            </w:r>
          </w:p>
          <w:p w14:paraId="49459882" w14:textId="6129B0AE" w:rsidR="00481D4B" w:rsidRPr="00815F46" w:rsidRDefault="00790505" w:rsidP="00790505">
            <w:pPr>
              <w:rPr>
                <w:rFonts w:cs="Arial"/>
                <w:b/>
                <w:bCs/>
                <w:sz w:val="18"/>
                <w:szCs w:val="18"/>
              </w:rPr>
            </w:pPr>
            <w:r>
              <w:rPr>
                <w:rFonts w:cs="Arial"/>
                <w:sz w:val="18"/>
                <w:szCs w:val="18"/>
              </w:rPr>
              <w:t>Timing: text</w:t>
            </w:r>
          </w:p>
        </w:tc>
        <w:tc>
          <w:tcPr>
            <w:tcW w:w="1757" w:type="dxa"/>
            <w:shd w:val="clear" w:color="auto" w:fill="auto"/>
          </w:tcPr>
          <w:p w14:paraId="0DF881A4" w14:textId="244F5487" w:rsidR="00481D4B" w:rsidRPr="00815F46" w:rsidRDefault="00790505" w:rsidP="00094EC9">
            <w:pPr>
              <w:rPr>
                <w:rFonts w:cs="Arial"/>
                <w:sz w:val="18"/>
                <w:szCs w:val="18"/>
              </w:rPr>
            </w:pPr>
            <w:r>
              <w:rPr>
                <w:rFonts w:cs="Arial"/>
                <w:sz w:val="18"/>
                <w:szCs w:val="18"/>
              </w:rPr>
              <w:t>Display error on timing field</w:t>
            </w:r>
          </w:p>
        </w:tc>
        <w:tc>
          <w:tcPr>
            <w:tcW w:w="1681" w:type="dxa"/>
            <w:shd w:val="clear" w:color="auto" w:fill="auto"/>
          </w:tcPr>
          <w:p w14:paraId="11923A9C" w14:textId="224A2C5E" w:rsidR="00481D4B" w:rsidRPr="00815F46" w:rsidRDefault="00790505" w:rsidP="00094EC9">
            <w:pPr>
              <w:rPr>
                <w:rFonts w:cs="Arial"/>
                <w:sz w:val="18"/>
                <w:szCs w:val="18"/>
              </w:rPr>
            </w:pPr>
            <w:r>
              <w:rPr>
                <w:rFonts w:cs="Arial"/>
                <w:sz w:val="18"/>
                <w:szCs w:val="18"/>
              </w:rPr>
              <w:t>Internal Server Error</w:t>
            </w:r>
          </w:p>
        </w:tc>
        <w:tc>
          <w:tcPr>
            <w:tcW w:w="1404" w:type="dxa"/>
            <w:shd w:val="clear" w:color="auto" w:fill="auto"/>
          </w:tcPr>
          <w:p w14:paraId="31DF37D5" w14:textId="236E24C7" w:rsidR="00481D4B" w:rsidRPr="00815F46" w:rsidRDefault="00790505" w:rsidP="00094EC9">
            <w:pPr>
              <w:rPr>
                <w:rFonts w:cs="Arial"/>
                <w:b/>
                <w:bCs/>
                <w:sz w:val="18"/>
                <w:szCs w:val="18"/>
              </w:rPr>
            </w:pPr>
            <w:r>
              <w:rPr>
                <w:rFonts w:cs="Arial"/>
                <w:b/>
                <w:bCs/>
                <w:sz w:val="18"/>
                <w:szCs w:val="18"/>
              </w:rPr>
              <w:t>Fail</w:t>
            </w:r>
          </w:p>
        </w:tc>
        <w:tc>
          <w:tcPr>
            <w:tcW w:w="1434" w:type="dxa"/>
            <w:shd w:val="clear" w:color="auto" w:fill="auto"/>
          </w:tcPr>
          <w:p w14:paraId="5B6DB2F4" w14:textId="77777777" w:rsidR="00481D4B" w:rsidRPr="00815F46" w:rsidRDefault="00481D4B" w:rsidP="00094EC9">
            <w:pPr>
              <w:rPr>
                <w:rFonts w:cs="Arial"/>
                <w:sz w:val="18"/>
                <w:szCs w:val="18"/>
              </w:rPr>
            </w:pPr>
          </w:p>
        </w:tc>
      </w:tr>
      <w:tr w:rsidR="00CD7E08" w:rsidRPr="00482062" w14:paraId="40AA68BC" w14:textId="77777777" w:rsidTr="00481D4B">
        <w:trPr>
          <w:trHeight w:val="611"/>
        </w:trPr>
        <w:tc>
          <w:tcPr>
            <w:tcW w:w="641" w:type="dxa"/>
            <w:shd w:val="clear" w:color="auto" w:fill="auto"/>
          </w:tcPr>
          <w:p w14:paraId="4C9CEB33" w14:textId="51507E35" w:rsidR="00CD7E08" w:rsidRPr="00815F46" w:rsidRDefault="00CD7E08" w:rsidP="00CD7E08">
            <w:pPr>
              <w:rPr>
                <w:rFonts w:cs="Arial"/>
                <w:sz w:val="18"/>
                <w:szCs w:val="18"/>
              </w:rPr>
            </w:pPr>
            <w:r>
              <w:rPr>
                <w:rFonts w:cs="Arial"/>
                <w:sz w:val="18"/>
                <w:szCs w:val="18"/>
              </w:rPr>
              <w:lastRenderedPageBreak/>
              <w:t>18</w:t>
            </w:r>
          </w:p>
        </w:tc>
        <w:tc>
          <w:tcPr>
            <w:tcW w:w="1495" w:type="dxa"/>
            <w:shd w:val="clear" w:color="auto" w:fill="auto"/>
          </w:tcPr>
          <w:p w14:paraId="3AF7E396" w14:textId="44CD86AE" w:rsidR="00CD7E08" w:rsidRPr="00815F46" w:rsidRDefault="00CD7E08" w:rsidP="00CD7E08">
            <w:pPr>
              <w:rPr>
                <w:rFonts w:cs="Arial"/>
                <w:sz w:val="18"/>
                <w:szCs w:val="18"/>
              </w:rPr>
            </w:pPr>
            <w:r>
              <w:rPr>
                <w:rFonts w:cs="Arial"/>
                <w:sz w:val="18"/>
                <w:szCs w:val="18"/>
              </w:rPr>
              <w:t>Requirement 8</w:t>
            </w:r>
          </w:p>
        </w:tc>
        <w:tc>
          <w:tcPr>
            <w:tcW w:w="2659" w:type="dxa"/>
            <w:shd w:val="clear" w:color="auto" w:fill="auto"/>
          </w:tcPr>
          <w:p w14:paraId="52E2C616" w14:textId="0A1DC38C" w:rsidR="00CD7E08" w:rsidRPr="00815F46" w:rsidRDefault="00CD7E08" w:rsidP="00CD7E08">
            <w:pPr>
              <w:rPr>
                <w:rFonts w:cs="Arial"/>
                <w:sz w:val="18"/>
                <w:szCs w:val="18"/>
              </w:rPr>
            </w:pPr>
            <w:r>
              <w:rPr>
                <w:rFonts w:cs="Arial"/>
                <w:sz w:val="18"/>
                <w:szCs w:val="18"/>
              </w:rPr>
              <w:t>Delete environment</w:t>
            </w:r>
          </w:p>
        </w:tc>
        <w:tc>
          <w:tcPr>
            <w:tcW w:w="2360" w:type="dxa"/>
            <w:shd w:val="clear" w:color="auto" w:fill="auto"/>
          </w:tcPr>
          <w:p w14:paraId="60D6169A" w14:textId="383A35B8" w:rsidR="00CD7E08" w:rsidRPr="00CD7E08" w:rsidRDefault="00CD7E08" w:rsidP="00CD7E08">
            <w:pPr>
              <w:rPr>
                <w:rFonts w:cs="Arial"/>
                <w:sz w:val="18"/>
                <w:szCs w:val="18"/>
              </w:rPr>
            </w:pPr>
            <w:r w:rsidRPr="00CD7E08">
              <w:rPr>
                <w:rFonts w:cs="Arial"/>
                <w:sz w:val="18"/>
                <w:szCs w:val="18"/>
              </w:rPr>
              <w:t>Click delete environment link</w:t>
            </w:r>
          </w:p>
        </w:tc>
        <w:tc>
          <w:tcPr>
            <w:tcW w:w="1757" w:type="dxa"/>
            <w:shd w:val="clear" w:color="auto" w:fill="auto"/>
          </w:tcPr>
          <w:p w14:paraId="102DFF45" w14:textId="586CAA93" w:rsidR="00CD7E08" w:rsidRPr="00815F46" w:rsidRDefault="00CD7E08" w:rsidP="00CD7E08">
            <w:pPr>
              <w:rPr>
                <w:rFonts w:cs="Arial"/>
                <w:sz w:val="18"/>
                <w:szCs w:val="18"/>
              </w:rPr>
            </w:pPr>
            <w:r>
              <w:rPr>
                <w:rFonts w:cs="Arial"/>
                <w:sz w:val="18"/>
                <w:szCs w:val="18"/>
              </w:rPr>
              <w:t>Delete environment and display remaining environments or no environments</w:t>
            </w:r>
          </w:p>
        </w:tc>
        <w:tc>
          <w:tcPr>
            <w:tcW w:w="1681" w:type="dxa"/>
            <w:shd w:val="clear" w:color="auto" w:fill="auto"/>
          </w:tcPr>
          <w:p w14:paraId="4FA6AE11" w14:textId="0789DB63" w:rsidR="00CD7E08" w:rsidRPr="00815F46" w:rsidRDefault="00CD7E08" w:rsidP="00CD7E08">
            <w:pPr>
              <w:rPr>
                <w:rFonts w:cs="Arial"/>
                <w:sz w:val="18"/>
                <w:szCs w:val="18"/>
              </w:rPr>
            </w:pPr>
            <w:r>
              <w:rPr>
                <w:rFonts w:cs="Arial"/>
                <w:sz w:val="18"/>
                <w:szCs w:val="18"/>
              </w:rPr>
              <w:t>Delete environment and display remaining environments or no environments</w:t>
            </w:r>
          </w:p>
        </w:tc>
        <w:tc>
          <w:tcPr>
            <w:tcW w:w="1404" w:type="dxa"/>
            <w:shd w:val="clear" w:color="auto" w:fill="auto"/>
          </w:tcPr>
          <w:p w14:paraId="48709E43" w14:textId="5247A3DF" w:rsidR="00CD7E08" w:rsidRPr="00815F46" w:rsidRDefault="00CD7E08" w:rsidP="00CD7E08">
            <w:pPr>
              <w:rPr>
                <w:rFonts w:cs="Arial"/>
                <w:b/>
                <w:bCs/>
                <w:sz w:val="18"/>
                <w:szCs w:val="18"/>
              </w:rPr>
            </w:pPr>
            <w:r>
              <w:rPr>
                <w:rFonts w:cs="Arial"/>
                <w:b/>
                <w:bCs/>
                <w:sz w:val="18"/>
                <w:szCs w:val="18"/>
              </w:rPr>
              <w:t>Pass</w:t>
            </w:r>
          </w:p>
        </w:tc>
        <w:tc>
          <w:tcPr>
            <w:tcW w:w="1434" w:type="dxa"/>
            <w:shd w:val="clear" w:color="auto" w:fill="auto"/>
          </w:tcPr>
          <w:p w14:paraId="2374533F" w14:textId="77777777" w:rsidR="00CD7E08" w:rsidRPr="00815F46" w:rsidRDefault="00CD7E08" w:rsidP="00CD7E08">
            <w:pPr>
              <w:rPr>
                <w:rFonts w:cs="Arial"/>
                <w:sz w:val="18"/>
                <w:szCs w:val="18"/>
              </w:rPr>
            </w:pPr>
          </w:p>
        </w:tc>
      </w:tr>
      <w:tr w:rsidR="00CD7E08" w:rsidRPr="00482062" w14:paraId="1F27A1EA" w14:textId="77777777" w:rsidTr="00481D4B">
        <w:trPr>
          <w:trHeight w:val="611"/>
        </w:trPr>
        <w:tc>
          <w:tcPr>
            <w:tcW w:w="641" w:type="dxa"/>
            <w:shd w:val="clear" w:color="auto" w:fill="auto"/>
          </w:tcPr>
          <w:p w14:paraId="1587A169" w14:textId="40482C13" w:rsidR="00CD7E08" w:rsidRPr="00815F46" w:rsidRDefault="00CD7E08" w:rsidP="00CD7E08">
            <w:pPr>
              <w:rPr>
                <w:rFonts w:cs="Arial"/>
                <w:sz w:val="18"/>
                <w:szCs w:val="18"/>
              </w:rPr>
            </w:pPr>
            <w:r>
              <w:rPr>
                <w:rFonts w:cs="Arial"/>
                <w:sz w:val="18"/>
                <w:szCs w:val="18"/>
              </w:rPr>
              <w:t>19</w:t>
            </w:r>
          </w:p>
        </w:tc>
        <w:tc>
          <w:tcPr>
            <w:tcW w:w="1495" w:type="dxa"/>
            <w:shd w:val="clear" w:color="auto" w:fill="auto"/>
          </w:tcPr>
          <w:p w14:paraId="0F47F4F1" w14:textId="14F0779D" w:rsidR="00CD7E08" w:rsidRPr="00815F46" w:rsidRDefault="00CD7E08" w:rsidP="00CD7E08">
            <w:pPr>
              <w:rPr>
                <w:rFonts w:cs="Arial"/>
                <w:sz w:val="18"/>
                <w:szCs w:val="18"/>
              </w:rPr>
            </w:pPr>
            <w:r>
              <w:rPr>
                <w:rFonts w:cs="Arial"/>
                <w:sz w:val="18"/>
                <w:szCs w:val="18"/>
              </w:rPr>
              <w:t>Requirement 9</w:t>
            </w:r>
          </w:p>
        </w:tc>
        <w:tc>
          <w:tcPr>
            <w:tcW w:w="2659" w:type="dxa"/>
            <w:shd w:val="clear" w:color="auto" w:fill="auto"/>
          </w:tcPr>
          <w:p w14:paraId="568C7314" w14:textId="5B1108CB" w:rsidR="00CD7E08" w:rsidRPr="00815F46" w:rsidRDefault="00CD7E08" w:rsidP="00CD7E08">
            <w:pPr>
              <w:rPr>
                <w:rFonts w:cs="Arial"/>
                <w:sz w:val="18"/>
                <w:szCs w:val="18"/>
              </w:rPr>
            </w:pPr>
            <w:r>
              <w:rPr>
                <w:rFonts w:cs="Arial"/>
                <w:sz w:val="18"/>
                <w:szCs w:val="18"/>
              </w:rPr>
              <w:t>Add valid server</w:t>
            </w:r>
          </w:p>
        </w:tc>
        <w:tc>
          <w:tcPr>
            <w:tcW w:w="2360" w:type="dxa"/>
            <w:shd w:val="clear" w:color="auto" w:fill="auto"/>
          </w:tcPr>
          <w:p w14:paraId="0B89E1F3" w14:textId="77777777" w:rsidR="00CD7E08" w:rsidRDefault="00CD7E08" w:rsidP="00CD7E08">
            <w:pPr>
              <w:rPr>
                <w:rFonts w:cs="Arial"/>
                <w:sz w:val="18"/>
                <w:szCs w:val="18"/>
              </w:rPr>
            </w:pPr>
            <w:r>
              <w:rPr>
                <w:rFonts w:cs="Arial"/>
                <w:sz w:val="18"/>
                <w:szCs w:val="18"/>
              </w:rPr>
              <w:t>Navigate to servers through environment: Add server:</w:t>
            </w:r>
          </w:p>
          <w:p w14:paraId="273DE2F4" w14:textId="77777777" w:rsidR="00CD7E08" w:rsidRDefault="00CD7E08" w:rsidP="00CD7E08">
            <w:pPr>
              <w:rPr>
                <w:rFonts w:cs="Arial"/>
                <w:sz w:val="18"/>
                <w:szCs w:val="18"/>
              </w:rPr>
            </w:pPr>
            <w:r>
              <w:rPr>
                <w:rFonts w:cs="Arial"/>
                <w:sz w:val="18"/>
                <w:szCs w:val="18"/>
              </w:rPr>
              <w:t>IP address: 192.111.111.12</w:t>
            </w:r>
          </w:p>
          <w:p w14:paraId="60951ABF" w14:textId="77777777" w:rsidR="00CD7E08" w:rsidRDefault="00CD7E08" w:rsidP="00CD7E08">
            <w:pPr>
              <w:rPr>
                <w:rFonts w:cs="Arial"/>
                <w:sz w:val="18"/>
                <w:szCs w:val="18"/>
              </w:rPr>
            </w:pPr>
            <w:r>
              <w:rPr>
                <w:rFonts w:cs="Arial"/>
                <w:sz w:val="18"/>
                <w:szCs w:val="18"/>
              </w:rPr>
              <w:t>Username:</w:t>
            </w:r>
          </w:p>
          <w:p w14:paraId="6527A293" w14:textId="2B6AECC5" w:rsidR="00CD7E08" w:rsidRPr="00CD7E08" w:rsidRDefault="00CD7E08" w:rsidP="00CD7E08">
            <w:pPr>
              <w:rPr>
                <w:rFonts w:cs="Arial"/>
                <w:sz w:val="18"/>
                <w:szCs w:val="18"/>
              </w:rPr>
            </w:pPr>
            <w:r>
              <w:rPr>
                <w:rFonts w:cs="Arial"/>
                <w:sz w:val="18"/>
                <w:szCs w:val="18"/>
              </w:rPr>
              <w:t>Server1</w:t>
            </w:r>
          </w:p>
        </w:tc>
        <w:tc>
          <w:tcPr>
            <w:tcW w:w="1757" w:type="dxa"/>
            <w:shd w:val="clear" w:color="auto" w:fill="auto"/>
          </w:tcPr>
          <w:p w14:paraId="3C94D937" w14:textId="49424407" w:rsidR="00CD7E08" w:rsidRPr="00815F46" w:rsidRDefault="00CD7E08" w:rsidP="00CD7E08">
            <w:pPr>
              <w:rPr>
                <w:rFonts w:cs="Arial"/>
                <w:sz w:val="18"/>
                <w:szCs w:val="18"/>
              </w:rPr>
            </w:pPr>
            <w:r>
              <w:rPr>
                <w:rFonts w:cs="Arial"/>
                <w:sz w:val="18"/>
                <w:szCs w:val="18"/>
              </w:rPr>
              <w:t>Servers adds to list of servers</w:t>
            </w:r>
          </w:p>
        </w:tc>
        <w:tc>
          <w:tcPr>
            <w:tcW w:w="1681" w:type="dxa"/>
            <w:shd w:val="clear" w:color="auto" w:fill="auto"/>
          </w:tcPr>
          <w:p w14:paraId="355DD777" w14:textId="2CEC1A36" w:rsidR="00CD7E08" w:rsidRPr="00815F46" w:rsidRDefault="00CD7E08" w:rsidP="00CD7E08">
            <w:pPr>
              <w:rPr>
                <w:rFonts w:cs="Arial"/>
                <w:sz w:val="18"/>
                <w:szCs w:val="18"/>
              </w:rPr>
            </w:pPr>
            <w:r>
              <w:rPr>
                <w:rFonts w:cs="Arial"/>
                <w:sz w:val="18"/>
                <w:szCs w:val="18"/>
              </w:rPr>
              <w:t>Servers adds to list of servers</w:t>
            </w:r>
          </w:p>
        </w:tc>
        <w:tc>
          <w:tcPr>
            <w:tcW w:w="1404" w:type="dxa"/>
            <w:shd w:val="clear" w:color="auto" w:fill="auto"/>
          </w:tcPr>
          <w:p w14:paraId="6C1FCAD1" w14:textId="45DAB6EA" w:rsidR="00CD7E08" w:rsidRPr="00815F46" w:rsidRDefault="00CD7E08" w:rsidP="00CD7E08">
            <w:pPr>
              <w:rPr>
                <w:rFonts w:cs="Arial"/>
                <w:b/>
                <w:bCs/>
                <w:sz w:val="18"/>
                <w:szCs w:val="18"/>
              </w:rPr>
            </w:pPr>
            <w:r>
              <w:rPr>
                <w:rFonts w:cs="Arial"/>
                <w:b/>
                <w:bCs/>
                <w:sz w:val="18"/>
                <w:szCs w:val="18"/>
              </w:rPr>
              <w:t>Pass</w:t>
            </w:r>
          </w:p>
        </w:tc>
        <w:tc>
          <w:tcPr>
            <w:tcW w:w="1434" w:type="dxa"/>
            <w:shd w:val="clear" w:color="auto" w:fill="auto"/>
          </w:tcPr>
          <w:p w14:paraId="1AB4A4EC" w14:textId="77777777" w:rsidR="00CD7E08" w:rsidRPr="00815F46" w:rsidRDefault="00CD7E08" w:rsidP="00CD7E08">
            <w:pPr>
              <w:rPr>
                <w:rFonts w:cs="Arial"/>
                <w:sz w:val="18"/>
                <w:szCs w:val="18"/>
              </w:rPr>
            </w:pPr>
          </w:p>
        </w:tc>
      </w:tr>
      <w:tr w:rsidR="00CD7E08" w:rsidRPr="00482062" w14:paraId="2D24D4B7" w14:textId="77777777" w:rsidTr="00481D4B">
        <w:trPr>
          <w:trHeight w:val="611"/>
        </w:trPr>
        <w:tc>
          <w:tcPr>
            <w:tcW w:w="641" w:type="dxa"/>
            <w:shd w:val="clear" w:color="auto" w:fill="auto"/>
          </w:tcPr>
          <w:p w14:paraId="2F35D560" w14:textId="31C49163" w:rsidR="00CD7E08" w:rsidRPr="00815F46" w:rsidRDefault="00CD7E08" w:rsidP="00CD7E08">
            <w:pPr>
              <w:rPr>
                <w:rFonts w:cs="Arial"/>
                <w:sz w:val="18"/>
                <w:szCs w:val="18"/>
              </w:rPr>
            </w:pPr>
            <w:r>
              <w:rPr>
                <w:rFonts w:cs="Arial"/>
                <w:sz w:val="18"/>
                <w:szCs w:val="18"/>
              </w:rPr>
              <w:t>19</w:t>
            </w:r>
          </w:p>
        </w:tc>
        <w:tc>
          <w:tcPr>
            <w:tcW w:w="1495" w:type="dxa"/>
            <w:shd w:val="clear" w:color="auto" w:fill="auto"/>
          </w:tcPr>
          <w:p w14:paraId="3F47891C" w14:textId="4ED8E2B4" w:rsidR="00CD7E08" w:rsidRPr="00815F46" w:rsidRDefault="00CD7E08" w:rsidP="00CD7E08">
            <w:pPr>
              <w:rPr>
                <w:rFonts w:cs="Arial"/>
                <w:sz w:val="18"/>
                <w:szCs w:val="18"/>
              </w:rPr>
            </w:pPr>
            <w:r>
              <w:rPr>
                <w:rFonts w:cs="Arial"/>
                <w:sz w:val="18"/>
                <w:szCs w:val="18"/>
              </w:rPr>
              <w:t>Requirement 9</w:t>
            </w:r>
          </w:p>
        </w:tc>
        <w:tc>
          <w:tcPr>
            <w:tcW w:w="2659" w:type="dxa"/>
            <w:shd w:val="clear" w:color="auto" w:fill="auto"/>
          </w:tcPr>
          <w:p w14:paraId="3663CAB8" w14:textId="37A04563" w:rsidR="00CD7E08" w:rsidRPr="00815F46" w:rsidRDefault="00CD7E08" w:rsidP="00CD7E08">
            <w:pPr>
              <w:rPr>
                <w:rFonts w:cs="Arial"/>
                <w:sz w:val="18"/>
                <w:szCs w:val="18"/>
              </w:rPr>
            </w:pPr>
            <w:r>
              <w:rPr>
                <w:rFonts w:cs="Arial"/>
                <w:sz w:val="18"/>
                <w:szCs w:val="18"/>
              </w:rPr>
              <w:t>Add invalid server</w:t>
            </w:r>
          </w:p>
        </w:tc>
        <w:tc>
          <w:tcPr>
            <w:tcW w:w="2360" w:type="dxa"/>
            <w:shd w:val="clear" w:color="auto" w:fill="auto"/>
          </w:tcPr>
          <w:p w14:paraId="25B23106" w14:textId="77777777" w:rsidR="00CD7E08" w:rsidRDefault="00CD7E08" w:rsidP="00CD7E08">
            <w:pPr>
              <w:rPr>
                <w:rFonts w:cs="Arial"/>
                <w:sz w:val="18"/>
                <w:szCs w:val="18"/>
              </w:rPr>
            </w:pPr>
            <w:r>
              <w:rPr>
                <w:rFonts w:cs="Arial"/>
                <w:sz w:val="18"/>
                <w:szCs w:val="18"/>
              </w:rPr>
              <w:t>IP address: 192.x.x.x</w:t>
            </w:r>
          </w:p>
          <w:p w14:paraId="2D64BCA0" w14:textId="263A0396" w:rsidR="00CD7E08" w:rsidRPr="00CD7E08" w:rsidRDefault="00CD7E08" w:rsidP="00CD7E08">
            <w:pPr>
              <w:rPr>
                <w:rFonts w:cs="Arial"/>
                <w:sz w:val="18"/>
                <w:szCs w:val="18"/>
              </w:rPr>
            </w:pPr>
            <w:r>
              <w:rPr>
                <w:rFonts w:cs="Arial"/>
                <w:sz w:val="18"/>
                <w:szCs w:val="18"/>
              </w:rPr>
              <w:t>Username: server2</w:t>
            </w:r>
          </w:p>
        </w:tc>
        <w:tc>
          <w:tcPr>
            <w:tcW w:w="1757" w:type="dxa"/>
            <w:shd w:val="clear" w:color="auto" w:fill="auto"/>
          </w:tcPr>
          <w:p w14:paraId="0CA5206B" w14:textId="71B158AE" w:rsidR="00CD7E08" w:rsidRPr="00815F46" w:rsidRDefault="00CD7E08" w:rsidP="00CD7E08">
            <w:pPr>
              <w:rPr>
                <w:rFonts w:cs="Arial"/>
                <w:sz w:val="18"/>
                <w:szCs w:val="18"/>
              </w:rPr>
            </w:pPr>
            <w:r>
              <w:rPr>
                <w:rFonts w:cs="Arial"/>
                <w:sz w:val="18"/>
                <w:szCs w:val="18"/>
              </w:rPr>
              <w:t>Error message displays prompting for valid IP address</w:t>
            </w:r>
          </w:p>
        </w:tc>
        <w:tc>
          <w:tcPr>
            <w:tcW w:w="1681" w:type="dxa"/>
            <w:shd w:val="clear" w:color="auto" w:fill="auto"/>
          </w:tcPr>
          <w:p w14:paraId="35D957A1" w14:textId="746FB304" w:rsidR="00CD7E08" w:rsidRPr="00815F46" w:rsidRDefault="00CD7E08" w:rsidP="00CD7E08">
            <w:pPr>
              <w:rPr>
                <w:rFonts w:cs="Arial"/>
                <w:sz w:val="18"/>
                <w:szCs w:val="18"/>
              </w:rPr>
            </w:pPr>
            <w:r>
              <w:rPr>
                <w:rFonts w:cs="Arial"/>
                <w:sz w:val="18"/>
                <w:szCs w:val="18"/>
              </w:rPr>
              <w:t>Error message displays prompting for valid IP address</w:t>
            </w:r>
          </w:p>
        </w:tc>
        <w:tc>
          <w:tcPr>
            <w:tcW w:w="1404" w:type="dxa"/>
            <w:shd w:val="clear" w:color="auto" w:fill="auto"/>
          </w:tcPr>
          <w:p w14:paraId="6E037C26" w14:textId="14AA9C84" w:rsidR="00CD7E08" w:rsidRPr="00815F46" w:rsidRDefault="00CD7E08" w:rsidP="00CD7E08">
            <w:pPr>
              <w:rPr>
                <w:rFonts w:cs="Arial"/>
                <w:b/>
                <w:bCs/>
                <w:sz w:val="18"/>
                <w:szCs w:val="18"/>
              </w:rPr>
            </w:pPr>
            <w:r>
              <w:rPr>
                <w:rFonts w:cs="Arial"/>
                <w:b/>
                <w:bCs/>
                <w:sz w:val="18"/>
                <w:szCs w:val="18"/>
              </w:rPr>
              <w:t>Pass</w:t>
            </w:r>
          </w:p>
        </w:tc>
        <w:tc>
          <w:tcPr>
            <w:tcW w:w="1434" w:type="dxa"/>
            <w:shd w:val="clear" w:color="auto" w:fill="auto"/>
          </w:tcPr>
          <w:p w14:paraId="16BEB4A5" w14:textId="77777777" w:rsidR="00CD7E08" w:rsidRPr="00815F46" w:rsidRDefault="00CD7E08" w:rsidP="00CD7E08">
            <w:pPr>
              <w:rPr>
                <w:rFonts w:cs="Arial"/>
                <w:sz w:val="18"/>
                <w:szCs w:val="18"/>
              </w:rPr>
            </w:pPr>
          </w:p>
        </w:tc>
      </w:tr>
      <w:tr w:rsidR="00CD7E08" w:rsidRPr="00482062" w14:paraId="4E0EA7EB" w14:textId="77777777" w:rsidTr="00481D4B">
        <w:trPr>
          <w:trHeight w:val="611"/>
        </w:trPr>
        <w:tc>
          <w:tcPr>
            <w:tcW w:w="641" w:type="dxa"/>
            <w:shd w:val="clear" w:color="auto" w:fill="auto"/>
          </w:tcPr>
          <w:p w14:paraId="07B2B978" w14:textId="5E65D4F0" w:rsidR="00CD7E08" w:rsidRPr="00815F46" w:rsidRDefault="00CD7E08" w:rsidP="00CD7E08">
            <w:pPr>
              <w:rPr>
                <w:rFonts w:cs="Arial"/>
                <w:sz w:val="18"/>
                <w:szCs w:val="18"/>
              </w:rPr>
            </w:pPr>
            <w:r>
              <w:rPr>
                <w:rFonts w:cs="Arial"/>
                <w:sz w:val="18"/>
                <w:szCs w:val="18"/>
              </w:rPr>
              <w:t>20</w:t>
            </w:r>
          </w:p>
        </w:tc>
        <w:tc>
          <w:tcPr>
            <w:tcW w:w="1495" w:type="dxa"/>
            <w:shd w:val="clear" w:color="auto" w:fill="auto"/>
          </w:tcPr>
          <w:p w14:paraId="6E81D348" w14:textId="354317A9" w:rsidR="00CD7E08" w:rsidRPr="00815F46" w:rsidRDefault="00CD7E08" w:rsidP="00CD7E08">
            <w:pPr>
              <w:rPr>
                <w:rFonts w:cs="Arial"/>
                <w:sz w:val="18"/>
                <w:szCs w:val="18"/>
              </w:rPr>
            </w:pPr>
            <w:r>
              <w:rPr>
                <w:rFonts w:cs="Arial"/>
                <w:sz w:val="18"/>
                <w:szCs w:val="18"/>
              </w:rPr>
              <w:t>Requirement 11</w:t>
            </w:r>
          </w:p>
        </w:tc>
        <w:tc>
          <w:tcPr>
            <w:tcW w:w="2659" w:type="dxa"/>
            <w:shd w:val="clear" w:color="auto" w:fill="auto"/>
          </w:tcPr>
          <w:p w14:paraId="0593752F" w14:textId="41D8DDDC" w:rsidR="00CD7E08" w:rsidRPr="00815F46" w:rsidRDefault="00CD7E08" w:rsidP="00CD7E08">
            <w:pPr>
              <w:rPr>
                <w:rFonts w:cs="Arial"/>
                <w:sz w:val="18"/>
                <w:szCs w:val="18"/>
              </w:rPr>
            </w:pPr>
            <w:r>
              <w:rPr>
                <w:rFonts w:cs="Arial"/>
                <w:sz w:val="18"/>
                <w:szCs w:val="18"/>
              </w:rPr>
              <w:t>Update Server with valid values</w:t>
            </w:r>
          </w:p>
        </w:tc>
        <w:tc>
          <w:tcPr>
            <w:tcW w:w="2360" w:type="dxa"/>
            <w:shd w:val="clear" w:color="auto" w:fill="auto"/>
          </w:tcPr>
          <w:p w14:paraId="735938AF" w14:textId="6EED7114" w:rsidR="00CD7E08" w:rsidRDefault="00CD7E08" w:rsidP="00CD7E08">
            <w:pPr>
              <w:rPr>
                <w:rFonts w:cs="Arial"/>
                <w:sz w:val="18"/>
                <w:szCs w:val="18"/>
              </w:rPr>
            </w:pPr>
            <w:r>
              <w:rPr>
                <w:rFonts w:cs="Arial"/>
                <w:sz w:val="18"/>
                <w:szCs w:val="18"/>
              </w:rPr>
              <w:t>Click edit link on a server and update to</w:t>
            </w:r>
            <w:r w:rsidR="004D3186">
              <w:rPr>
                <w:rFonts w:cs="Arial"/>
                <w:sz w:val="18"/>
                <w:szCs w:val="18"/>
              </w:rPr>
              <w:t>:</w:t>
            </w:r>
          </w:p>
          <w:p w14:paraId="2617F3E5" w14:textId="08870B72" w:rsidR="00676C02" w:rsidRDefault="00676C02" w:rsidP="00CD7E08">
            <w:pPr>
              <w:rPr>
                <w:rFonts w:cs="Arial"/>
                <w:sz w:val="18"/>
                <w:szCs w:val="18"/>
              </w:rPr>
            </w:pPr>
            <w:r>
              <w:rPr>
                <w:rFonts w:cs="Arial"/>
                <w:sz w:val="18"/>
                <w:szCs w:val="18"/>
              </w:rPr>
              <w:t>IP address: 192.111.111.13</w:t>
            </w:r>
          </w:p>
          <w:p w14:paraId="3FCEC56B" w14:textId="396968D3" w:rsidR="00676C02" w:rsidRDefault="00676C02" w:rsidP="00CD7E08">
            <w:pPr>
              <w:rPr>
                <w:rFonts w:cs="Arial"/>
                <w:sz w:val="18"/>
                <w:szCs w:val="18"/>
              </w:rPr>
            </w:pPr>
            <w:r>
              <w:rPr>
                <w:rFonts w:cs="Arial"/>
                <w:sz w:val="18"/>
                <w:szCs w:val="18"/>
              </w:rPr>
              <w:t>Username:</w:t>
            </w:r>
          </w:p>
          <w:p w14:paraId="1BE73208" w14:textId="56FDFB95" w:rsidR="00676C02" w:rsidRDefault="00676C02" w:rsidP="00CD7E08">
            <w:pPr>
              <w:rPr>
                <w:rFonts w:cs="Arial"/>
                <w:sz w:val="18"/>
                <w:szCs w:val="18"/>
              </w:rPr>
            </w:pPr>
            <w:r>
              <w:rPr>
                <w:rFonts w:cs="Arial"/>
                <w:sz w:val="18"/>
                <w:szCs w:val="18"/>
              </w:rPr>
              <w:t>Server1</w:t>
            </w:r>
          </w:p>
          <w:p w14:paraId="050341A7" w14:textId="7C62BF7E" w:rsidR="004D3186" w:rsidRPr="00CD7E08" w:rsidRDefault="004D3186" w:rsidP="00CD7E08">
            <w:pPr>
              <w:rPr>
                <w:rFonts w:cs="Arial"/>
                <w:sz w:val="18"/>
                <w:szCs w:val="18"/>
              </w:rPr>
            </w:pPr>
          </w:p>
        </w:tc>
        <w:tc>
          <w:tcPr>
            <w:tcW w:w="1757" w:type="dxa"/>
            <w:shd w:val="clear" w:color="auto" w:fill="auto"/>
          </w:tcPr>
          <w:p w14:paraId="68FA5245" w14:textId="279EF592" w:rsidR="00CD7E08" w:rsidRPr="00815F46" w:rsidRDefault="00676C02" w:rsidP="00CD7E08">
            <w:pPr>
              <w:rPr>
                <w:rFonts w:cs="Arial"/>
                <w:sz w:val="18"/>
                <w:szCs w:val="18"/>
              </w:rPr>
            </w:pPr>
            <w:r>
              <w:rPr>
                <w:rFonts w:cs="Arial"/>
                <w:sz w:val="18"/>
                <w:szCs w:val="18"/>
              </w:rPr>
              <w:t>Server updates to new values, user redirected to server list</w:t>
            </w:r>
          </w:p>
        </w:tc>
        <w:tc>
          <w:tcPr>
            <w:tcW w:w="1681" w:type="dxa"/>
            <w:shd w:val="clear" w:color="auto" w:fill="auto"/>
          </w:tcPr>
          <w:p w14:paraId="66332084" w14:textId="75B27EFF" w:rsidR="00CD7E08" w:rsidRPr="00815F46" w:rsidRDefault="00676C02" w:rsidP="00CD7E08">
            <w:pPr>
              <w:rPr>
                <w:rFonts w:cs="Arial"/>
                <w:sz w:val="18"/>
                <w:szCs w:val="18"/>
              </w:rPr>
            </w:pPr>
            <w:r>
              <w:rPr>
                <w:rFonts w:cs="Arial"/>
                <w:sz w:val="18"/>
                <w:szCs w:val="18"/>
              </w:rPr>
              <w:t>Server updates to new values, user redirected to server list</w:t>
            </w:r>
          </w:p>
        </w:tc>
        <w:tc>
          <w:tcPr>
            <w:tcW w:w="1404" w:type="dxa"/>
            <w:shd w:val="clear" w:color="auto" w:fill="auto"/>
          </w:tcPr>
          <w:p w14:paraId="52736708" w14:textId="0D177D48" w:rsidR="00CD7E08" w:rsidRPr="00815F46" w:rsidRDefault="00676C02" w:rsidP="00CD7E08">
            <w:pPr>
              <w:rPr>
                <w:rFonts w:cs="Arial"/>
                <w:b/>
                <w:bCs/>
                <w:sz w:val="18"/>
                <w:szCs w:val="18"/>
              </w:rPr>
            </w:pPr>
            <w:r>
              <w:rPr>
                <w:rFonts w:cs="Arial"/>
                <w:b/>
                <w:bCs/>
                <w:sz w:val="18"/>
                <w:szCs w:val="18"/>
              </w:rPr>
              <w:t>Pass</w:t>
            </w:r>
          </w:p>
        </w:tc>
        <w:tc>
          <w:tcPr>
            <w:tcW w:w="1434" w:type="dxa"/>
            <w:shd w:val="clear" w:color="auto" w:fill="auto"/>
          </w:tcPr>
          <w:p w14:paraId="30447A25" w14:textId="77777777" w:rsidR="00CD7E08" w:rsidRPr="00815F46" w:rsidRDefault="00CD7E08" w:rsidP="00CD7E08">
            <w:pPr>
              <w:rPr>
                <w:rFonts w:cs="Arial"/>
                <w:sz w:val="18"/>
                <w:szCs w:val="18"/>
              </w:rPr>
            </w:pPr>
          </w:p>
        </w:tc>
      </w:tr>
      <w:tr w:rsidR="00676C02" w:rsidRPr="00482062" w14:paraId="0813A268" w14:textId="77777777" w:rsidTr="00481D4B">
        <w:trPr>
          <w:trHeight w:val="611"/>
        </w:trPr>
        <w:tc>
          <w:tcPr>
            <w:tcW w:w="641" w:type="dxa"/>
            <w:shd w:val="clear" w:color="auto" w:fill="auto"/>
          </w:tcPr>
          <w:p w14:paraId="7999C4EF" w14:textId="5ACA3190" w:rsidR="00676C02" w:rsidRDefault="00676C02" w:rsidP="00CD7E08">
            <w:pPr>
              <w:rPr>
                <w:rFonts w:cs="Arial"/>
                <w:sz w:val="18"/>
                <w:szCs w:val="18"/>
              </w:rPr>
            </w:pPr>
            <w:r>
              <w:rPr>
                <w:rFonts w:cs="Arial"/>
                <w:sz w:val="18"/>
                <w:szCs w:val="18"/>
              </w:rPr>
              <w:t>21</w:t>
            </w:r>
          </w:p>
        </w:tc>
        <w:tc>
          <w:tcPr>
            <w:tcW w:w="1495" w:type="dxa"/>
            <w:shd w:val="clear" w:color="auto" w:fill="auto"/>
          </w:tcPr>
          <w:p w14:paraId="1B250CAC" w14:textId="4F6DC97B" w:rsidR="00676C02" w:rsidRDefault="00676C02" w:rsidP="00CD7E08">
            <w:pPr>
              <w:rPr>
                <w:rFonts w:cs="Arial"/>
                <w:sz w:val="18"/>
                <w:szCs w:val="18"/>
              </w:rPr>
            </w:pPr>
            <w:r>
              <w:rPr>
                <w:rFonts w:cs="Arial"/>
                <w:sz w:val="18"/>
                <w:szCs w:val="18"/>
              </w:rPr>
              <w:t>Requirement 11</w:t>
            </w:r>
          </w:p>
        </w:tc>
        <w:tc>
          <w:tcPr>
            <w:tcW w:w="2659" w:type="dxa"/>
            <w:shd w:val="clear" w:color="auto" w:fill="auto"/>
          </w:tcPr>
          <w:p w14:paraId="7763E218" w14:textId="7D1B4300" w:rsidR="00676C02" w:rsidRDefault="00676C02" w:rsidP="00CD7E08">
            <w:pPr>
              <w:rPr>
                <w:rFonts w:cs="Arial"/>
                <w:sz w:val="18"/>
                <w:szCs w:val="18"/>
              </w:rPr>
            </w:pPr>
            <w:r>
              <w:rPr>
                <w:rFonts w:cs="Arial"/>
                <w:sz w:val="18"/>
                <w:szCs w:val="18"/>
              </w:rPr>
              <w:t>Update Server with valid values</w:t>
            </w:r>
          </w:p>
        </w:tc>
        <w:tc>
          <w:tcPr>
            <w:tcW w:w="2360" w:type="dxa"/>
            <w:shd w:val="clear" w:color="auto" w:fill="auto"/>
          </w:tcPr>
          <w:p w14:paraId="5484951A" w14:textId="77777777" w:rsidR="00676C02" w:rsidRDefault="00676C02" w:rsidP="00676C02">
            <w:pPr>
              <w:rPr>
                <w:rFonts w:cs="Arial"/>
                <w:sz w:val="18"/>
                <w:szCs w:val="18"/>
              </w:rPr>
            </w:pPr>
            <w:r>
              <w:rPr>
                <w:rFonts w:cs="Arial"/>
                <w:sz w:val="18"/>
                <w:szCs w:val="18"/>
              </w:rPr>
              <w:t>Click edit link on a server and update to:</w:t>
            </w:r>
          </w:p>
          <w:p w14:paraId="7D58F244" w14:textId="38F57EAB" w:rsidR="00676C02" w:rsidRDefault="00676C02" w:rsidP="00676C02">
            <w:pPr>
              <w:rPr>
                <w:rFonts w:cs="Arial"/>
                <w:sz w:val="18"/>
                <w:szCs w:val="18"/>
              </w:rPr>
            </w:pPr>
            <w:r>
              <w:rPr>
                <w:rFonts w:cs="Arial"/>
                <w:sz w:val="18"/>
                <w:szCs w:val="18"/>
              </w:rPr>
              <w:t>IP address: 192.x.x.x</w:t>
            </w:r>
          </w:p>
          <w:p w14:paraId="58530327" w14:textId="77777777" w:rsidR="00676C02" w:rsidRDefault="00676C02" w:rsidP="00676C02">
            <w:pPr>
              <w:rPr>
                <w:rFonts w:cs="Arial"/>
                <w:sz w:val="18"/>
                <w:szCs w:val="18"/>
              </w:rPr>
            </w:pPr>
            <w:r>
              <w:rPr>
                <w:rFonts w:cs="Arial"/>
                <w:sz w:val="18"/>
                <w:szCs w:val="18"/>
              </w:rPr>
              <w:t>Username:</w:t>
            </w:r>
          </w:p>
          <w:p w14:paraId="03ACD11A" w14:textId="77777777" w:rsidR="00676C02" w:rsidRDefault="00676C02" w:rsidP="00676C02">
            <w:pPr>
              <w:rPr>
                <w:rFonts w:cs="Arial"/>
                <w:sz w:val="18"/>
                <w:szCs w:val="18"/>
              </w:rPr>
            </w:pPr>
            <w:r>
              <w:rPr>
                <w:rFonts w:cs="Arial"/>
                <w:sz w:val="18"/>
                <w:szCs w:val="18"/>
              </w:rPr>
              <w:t>Server1</w:t>
            </w:r>
          </w:p>
          <w:p w14:paraId="4DE5BB16" w14:textId="77777777" w:rsidR="00676C02" w:rsidRDefault="00676C02" w:rsidP="00CD7E08">
            <w:pPr>
              <w:rPr>
                <w:rFonts w:cs="Arial"/>
                <w:sz w:val="18"/>
                <w:szCs w:val="18"/>
              </w:rPr>
            </w:pPr>
          </w:p>
        </w:tc>
        <w:tc>
          <w:tcPr>
            <w:tcW w:w="1757" w:type="dxa"/>
            <w:shd w:val="clear" w:color="auto" w:fill="auto"/>
          </w:tcPr>
          <w:p w14:paraId="01472B50" w14:textId="551A23B6" w:rsidR="00676C02" w:rsidRDefault="00676C02" w:rsidP="00CD7E08">
            <w:pPr>
              <w:rPr>
                <w:rFonts w:cs="Arial"/>
                <w:sz w:val="18"/>
                <w:szCs w:val="18"/>
              </w:rPr>
            </w:pPr>
            <w:r>
              <w:rPr>
                <w:rFonts w:cs="Arial"/>
                <w:sz w:val="18"/>
                <w:szCs w:val="18"/>
              </w:rPr>
              <w:t xml:space="preserve">Error to prompt for valid </w:t>
            </w:r>
            <w:proofErr w:type="spellStart"/>
            <w:r>
              <w:rPr>
                <w:rFonts w:cs="Arial"/>
                <w:sz w:val="18"/>
                <w:szCs w:val="18"/>
              </w:rPr>
              <w:t>ip</w:t>
            </w:r>
            <w:proofErr w:type="spellEnd"/>
            <w:r>
              <w:rPr>
                <w:rFonts w:cs="Arial"/>
                <w:sz w:val="18"/>
                <w:szCs w:val="18"/>
              </w:rPr>
              <w:t xml:space="preserve"> address</w:t>
            </w:r>
          </w:p>
        </w:tc>
        <w:tc>
          <w:tcPr>
            <w:tcW w:w="1681" w:type="dxa"/>
            <w:shd w:val="clear" w:color="auto" w:fill="auto"/>
          </w:tcPr>
          <w:p w14:paraId="22555A41" w14:textId="28D4FA01" w:rsidR="00676C02" w:rsidRDefault="00676C02" w:rsidP="00CD7E08">
            <w:pPr>
              <w:rPr>
                <w:rFonts w:cs="Arial"/>
                <w:sz w:val="18"/>
                <w:szCs w:val="18"/>
              </w:rPr>
            </w:pPr>
            <w:r>
              <w:rPr>
                <w:rFonts w:cs="Arial"/>
                <w:sz w:val="18"/>
                <w:szCs w:val="18"/>
              </w:rPr>
              <w:t xml:space="preserve">Error to prompt for valid </w:t>
            </w:r>
            <w:proofErr w:type="spellStart"/>
            <w:r>
              <w:rPr>
                <w:rFonts w:cs="Arial"/>
                <w:sz w:val="18"/>
                <w:szCs w:val="18"/>
              </w:rPr>
              <w:t>ip</w:t>
            </w:r>
            <w:proofErr w:type="spellEnd"/>
            <w:r>
              <w:rPr>
                <w:rFonts w:cs="Arial"/>
                <w:sz w:val="18"/>
                <w:szCs w:val="18"/>
              </w:rPr>
              <w:t xml:space="preserve"> address</w:t>
            </w:r>
          </w:p>
        </w:tc>
        <w:tc>
          <w:tcPr>
            <w:tcW w:w="1404" w:type="dxa"/>
            <w:shd w:val="clear" w:color="auto" w:fill="auto"/>
          </w:tcPr>
          <w:p w14:paraId="3F744050" w14:textId="58A27EA7" w:rsidR="00676C02" w:rsidRDefault="00676C02" w:rsidP="00CD7E08">
            <w:pPr>
              <w:rPr>
                <w:rFonts w:cs="Arial"/>
                <w:b/>
                <w:bCs/>
                <w:sz w:val="18"/>
                <w:szCs w:val="18"/>
              </w:rPr>
            </w:pPr>
            <w:r>
              <w:rPr>
                <w:rFonts w:cs="Arial"/>
                <w:b/>
                <w:bCs/>
                <w:sz w:val="18"/>
                <w:szCs w:val="18"/>
              </w:rPr>
              <w:t>Fail</w:t>
            </w:r>
          </w:p>
        </w:tc>
        <w:tc>
          <w:tcPr>
            <w:tcW w:w="1434" w:type="dxa"/>
            <w:shd w:val="clear" w:color="auto" w:fill="auto"/>
          </w:tcPr>
          <w:p w14:paraId="69D41417" w14:textId="77777777" w:rsidR="00676C02" w:rsidRPr="00815F46" w:rsidRDefault="00676C02" w:rsidP="00CD7E08">
            <w:pPr>
              <w:rPr>
                <w:rFonts w:cs="Arial"/>
                <w:sz w:val="18"/>
                <w:szCs w:val="18"/>
              </w:rPr>
            </w:pPr>
          </w:p>
        </w:tc>
      </w:tr>
      <w:tr w:rsidR="00676C02" w:rsidRPr="00482062" w14:paraId="76062E39" w14:textId="77777777" w:rsidTr="00481D4B">
        <w:trPr>
          <w:trHeight w:val="611"/>
        </w:trPr>
        <w:tc>
          <w:tcPr>
            <w:tcW w:w="641" w:type="dxa"/>
            <w:shd w:val="clear" w:color="auto" w:fill="auto"/>
          </w:tcPr>
          <w:p w14:paraId="76389766" w14:textId="387CCCC4" w:rsidR="00676C02" w:rsidRDefault="007330D4" w:rsidP="00CD7E08">
            <w:pPr>
              <w:rPr>
                <w:rFonts w:cs="Arial"/>
                <w:sz w:val="18"/>
                <w:szCs w:val="18"/>
              </w:rPr>
            </w:pPr>
            <w:r>
              <w:rPr>
                <w:rFonts w:cs="Arial"/>
                <w:sz w:val="18"/>
                <w:szCs w:val="18"/>
              </w:rPr>
              <w:t>22</w:t>
            </w:r>
          </w:p>
        </w:tc>
        <w:tc>
          <w:tcPr>
            <w:tcW w:w="1495" w:type="dxa"/>
            <w:shd w:val="clear" w:color="auto" w:fill="auto"/>
          </w:tcPr>
          <w:p w14:paraId="74152B4C" w14:textId="5B63ED7E" w:rsidR="00676C02" w:rsidRDefault="007330D4" w:rsidP="00CD7E08">
            <w:pPr>
              <w:rPr>
                <w:rFonts w:cs="Arial"/>
                <w:sz w:val="18"/>
                <w:szCs w:val="18"/>
              </w:rPr>
            </w:pPr>
            <w:r>
              <w:rPr>
                <w:rFonts w:cs="Arial"/>
                <w:sz w:val="18"/>
                <w:szCs w:val="18"/>
              </w:rPr>
              <w:t>Requirement 12</w:t>
            </w:r>
          </w:p>
        </w:tc>
        <w:tc>
          <w:tcPr>
            <w:tcW w:w="2659" w:type="dxa"/>
            <w:shd w:val="clear" w:color="auto" w:fill="auto"/>
          </w:tcPr>
          <w:p w14:paraId="6B2AFD90" w14:textId="5D09D45B" w:rsidR="00676C02" w:rsidRDefault="007330D4" w:rsidP="00CD7E08">
            <w:pPr>
              <w:rPr>
                <w:rFonts w:cs="Arial"/>
                <w:sz w:val="18"/>
                <w:szCs w:val="18"/>
              </w:rPr>
            </w:pPr>
            <w:r>
              <w:rPr>
                <w:rFonts w:cs="Arial"/>
                <w:sz w:val="18"/>
                <w:szCs w:val="18"/>
              </w:rPr>
              <w:t>Delete server</w:t>
            </w:r>
          </w:p>
        </w:tc>
        <w:tc>
          <w:tcPr>
            <w:tcW w:w="2360" w:type="dxa"/>
            <w:shd w:val="clear" w:color="auto" w:fill="auto"/>
          </w:tcPr>
          <w:p w14:paraId="6B4E805C" w14:textId="12BE1072" w:rsidR="00676C02" w:rsidRDefault="007330D4" w:rsidP="00CD7E08">
            <w:pPr>
              <w:rPr>
                <w:rFonts w:cs="Arial"/>
                <w:sz w:val="18"/>
                <w:szCs w:val="18"/>
              </w:rPr>
            </w:pPr>
            <w:r>
              <w:rPr>
                <w:rFonts w:cs="Arial"/>
                <w:sz w:val="18"/>
                <w:szCs w:val="18"/>
              </w:rPr>
              <w:t>Click delete link beside server</w:t>
            </w:r>
          </w:p>
        </w:tc>
        <w:tc>
          <w:tcPr>
            <w:tcW w:w="1757" w:type="dxa"/>
            <w:shd w:val="clear" w:color="auto" w:fill="auto"/>
          </w:tcPr>
          <w:p w14:paraId="3D9F3DC9" w14:textId="5C447AB2" w:rsidR="00676C02" w:rsidRDefault="007330D4" w:rsidP="00CD7E08">
            <w:pPr>
              <w:rPr>
                <w:rFonts w:cs="Arial"/>
                <w:sz w:val="18"/>
                <w:szCs w:val="18"/>
              </w:rPr>
            </w:pPr>
            <w:r>
              <w:rPr>
                <w:rFonts w:cs="Arial"/>
                <w:sz w:val="18"/>
                <w:szCs w:val="18"/>
              </w:rPr>
              <w:t>Server deleted and removed from list</w:t>
            </w:r>
          </w:p>
        </w:tc>
        <w:tc>
          <w:tcPr>
            <w:tcW w:w="1681" w:type="dxa"/>
            <w:shd w:val="clear" w:color="auto" w:fill="auto"/>
          </w:tcPr>
          <w:p w14:paraId="2112254F" w14:textId="1FE27935" w:rsidR="00676C02" w:rsidRDefault="007330D4" w:rsidP="00CD7E08">
            <w:pPr>
              <w:rPr>
                <w:rFonts w:cs="Arial"/>
                <w:sz w:val="18"/>
                <w:szCs w:val="18"/>
              </w:rPr>
            </w:pPr>
            <w:r>
              <w:rPr>
                <w:rFonts w:cs="Arial"/>
                <w:sz w:val="18"/>
                <w:szCs w:val="18"/>
              </w:rPr>
              <w:t>Server deleted and removed from list</w:t>
            </w:r>
          </w:p>
        </w:tc>
        <w:tc>
          <w:tcPr>
            <w:tcW w:w="1404" w:type="dxa"/>
            <w:shd w:val="clear" w:color="auto" w:fill="auto"/>
          </w:tcPr>
          <w:p w14:paraId="502E00A5" w14:textId="06413722" w:rsidR="00676C02" w:rsidRDefault="007330D4" w:rsidP="00CD7E08">
            <w:pPr>
              <w:rPr>
                <w:rFonts w:cs="Arial"/>
                <w:b/>
                <w:bCs/>
                <w:sz w:val="18"/>
                <w:szCs w:val="18"/>
              </w:rPr>
            </w:pPr>
            <w:r>
              <w:rPr>
                <w:rFonts w:cs="Arial"/>
                <w:b/>
                <w:bCs/>
                <w:sz w:val="18"/>
                <w:szCs w:val="18"/>
              </w:rPr>
              <w:t>Pass</w:t>
            </w:r>
          </w:p>
        </w:tc>
        <w:tc>
          <w:tcPr>
            <w:tcW w:w="1434" w:type="dxa"/>
            <w:shd w:val="clear" w:color="auto" w:fill="auto"/>
          </w:tcPr>
          <w:p w14:paraId="0FDB9595" w14:textId="77777777" w:rsidR="00676C02" w:rsidRPr="00815F46" w:rsidRDefault="00676C02" w:rsidP="00CD7E08">
            <w:pPr>
              <w:rPr>
                <w:rFonts w:cs="Arial"/>
                <w:sz w:val="18"/>
                <w:szCs w:val="18"/>
              </w:rPr>
            </w:pPr>
          </w:p>
        </w:tc>
      </w:tr>
      <w:tr w:rsidR="00CD7E08" w:rsidRPr="00482062" w14:paraId="52925914" w14:textId="77777777" w:rsidTr="00481D4B">
        <w:trPr>
          <w:trHeight w:val="611"/>
        </w:trPr>
        <w:tc>
          <w:tcPr>
            <w:tcW w:w="641" w:type="dxa"/>
            <w:shd w:val="clear" w:color="auto" w:fill="auto"/>
          </w:tcPr>
          <w:p w14:paraId="10EF6B21" w14:textId="2BAE8F09" w:rsidR="00CD7E08" w:rsidRPr="00815F46" w:rsidRDefault="007330D4" w:rsidP="00CD7E08">
            <w:pPr>
              <w:rPr>
                <w:rFonts w:cs="Arial"/>
                <w:sz w:val="18"/>
                <w:szCs w:val="18"/>
              </w:rPr>
            </w:pPr>
            <w:r>
              <w:rPr>
                <w:rFonts w:cs="Arial"/>
                <w:sz w:val="18"/>
                <w:szCs w:val="18"/>
              </w:rPr>
              <w:t>23</w:t>
            </w:r>
          </w:p>
        </w:tc>
        <w:tc>
          <w:tcPr>
            <w:tcW w:w="1495" w:type="dxa"/>
            <w:shd w:val="clear" w:color="auto" w:fill="auto"/>
          </w:tcPr>
          <w:p w14:paraId="4BED8AC2" w14:textId="2527D9E3" w:rsidR="00CD7E08" w:rsidRPr="00815F46" w:rsidRDefault="007330D4" w:rsidP="00CD7E08">
            <w:pPr>
              <w:rPr>
                <w:rFonts w:cs="Arial"/>
                <w:sz w:val="18"/>
                <w:szCs w:val="18"/>
              </w:rPr>
            </w:pPr>
            <w:r>
              <w:rPr>
                <w:rFonts w:cs="Arial"/>
                <w:sz w:val="18"/>
                <w:szCs w:val="18"/>
              </w:rPr>
              <w:t>Requirement 1</w:t>
            </w:r>
            <w:r w:rsidR="006E3A00">
              <w:rPr>
                <w:rFonts w:cs="Arial"/>
                <w:sz w:val="18"/>
                <w:szCs w:val="18"/>
              </w:rPr>
              <w:t>3</w:t>
            </w:r>
          </w:p>
        </w:tc>
        <w:tc>
          <w:tcPr>
            <w:tcW w:w="2659" w:type="dxa"/>
            <w:shd w:val="clear" w:color="auto" w:fill="auto"/>
          </w:tcPr>
          <w:p w14:paraId="72F11009" w14:textId="20247D28" w:rsidR="00CD7E08" w:rsidRPr="00815F46" w:rsidRDefault="007330D4" w:rsidP="00CD7E08">
            <w:pPr>
              <w:rPr>
                <w:rFonts w:cs="Arial"/>
                <w:sz w:val="18"/>
                <w:szCs w:val="18"/>
              </w:rPr>
            </w:pPr>
            <w:r>
              <w:rPr>
                <w:rFonts w:cs="Arial"/>
                <w:sz w:val="18"/>
                <w:szCs w:val="18"/>
              </w:rPr>
              <w:t>Add command</w:t>
            </w:r>
          </w:p>
        </w:tc>
        <w:tc>
          <w:tcPr>
            <w:tcW w:w="2360" w:type="dxa"/>
            <w:shd w:val="clear" w:color="auto" w:fill="auto"/>
          </w:tcPr>
          <w:p w14:paraId="717F079C" w14:textId="77777777" w:rsidR="00CD7E08" w:rsidRDefault="007330D4" w:rsidP="00CD7E08">
            <w:pPr>
              <w:rPr>
                <w:rFonts w:cs="Arial"/>
                <w:sz w:val="18"/>
                <w:szCs w:val="18"/>
              </w:rPr>
            </w:pPr>
            <w:r>
              <w:rPr>
                <w:rFonts w:cs="Arial"/>
                <w:sz w:val="18"/>
                <w:szCs w:val="18"/>
              </w:rPr>
              <w:t>Add command:</w:t>
            </w:r>
          </w:p>
          <w:p w14:paraId="3FEBAB1D" w14:textId="77777777" w:rsidR="007330D4" w:rsidRDefault="007330D4" w:rsidP="00CD7E08">
            <w:pPr>
              <w:rPr>
                <w:rFonts w:cs="Arial"/>
                <w:sz w:val="18"/>
                <w:szCs w:val="18"/>
              </w:rPr>
            </w:pPr>
            <w:r>
              <w:rPr>
                <w:rFonts w:cs="Arial"/>
                <w:sz w:val="18"/>
                <w:szCs w:val="18"/>
              </w:rPr>
              <w:t xml:space="preserve">Command: </w:t>
            </w:r>
            <w:proofErr w:type="spellStart"/>
            <w:r>
              <w:rPr>
                <w:rFonts w:cs="Arial"/>
                <w:sz w:val="18"/>
                <w:szCs w:val="18"/>
              </w:rPr>
              <w:t>lscpu</w:t>
            </w:r>
            <w:proofErr w:type="spellEnd"/>
          </w:p>
          <w:p w14:paraId="25012820" w14:textId="26D196BA" w:rsidR="007330D4" w:rsidRPr="007330D4" w:rsidRDefault="007330D4" w:rsidP="00CD7E08">
            <w:pPr>
              <w:rPr>
                <w:rFonts w:cs="Arial"/>
                <w:sz w:val="18"/>
                <w:szCs w:val="18"/>
              </w:rPr>
            </w:pPr>
            <w:r>
              <w:rPr>
                <w:rFonts w:cs="Arial"/>
                <w:sz w:val="18"/>
                <w:szCs w:val="18"/>
              </w:rPr>
              <w:t xml:space="preserve">Expectation: </w:t>
            </w:r>
            <w:proofErr w:type="spellStart"/>
            <w:r>
              <w:rPr>
                <w:rFonts w:cs="Arial"/>
                <w:sz w:val="18"/>
                <w:szCs w:val="18"/>
              </w:rPr>
              <w:t>expectated_value</w:t>
            </w:r>
            <w:proofErr w:type="spellEnd"/>
          </w:p>
        </w:tc>
        <w:tc>
          <w:tcPr>
            <w:tcW w:w="1757" w:type="dxa"/>
            <w:shd w:val="clear" w:color="auto" w:fill="auto"/>
          </w:tcPr>
          <w:p w14:paraId="386D1B08" w14:textId="0EDBF4A5" w:rsidR="00CD7E08" w:rsidRPr="00815F46" w:rsidRDefault="007330D4" w:rsidP="00CD7E08">
            <w:pPr>
              <w:rPr>
                <w:rFonts w:cs="Arial"/>
                <w:sz w:val="18"/>
                <w:szCs w:val="18"/>
              </w:rPr>
            </w:pPr>
            <w:r>
              <w:rPr>
                <w:rFonts w:cs="Arial"/>
                <w:sz w:val="18"/>
                <w:szCs w:val="18"/>
              </w:rPr>
              <w:t>Command added to list of commands</w:t>
            </w:r>
          </w:p>
        </w:tc>
        <w:tc>
          <w:tcPr>
            <w:tcW w:w="1681" w:type="dxa"/>
            <w:shd w:val="clear" w:color="auto" w:fill="auto"/>
          </w:tcPr>
          <w:p w14:paraId="4CB2DFB7" w14:textId="5DAAEE55" w:rsidR="00CD7E08" w:rsidRPr="00815F46" w:rsidRDefault="007330D4" w:rsidP="00CD7E08">
            <w:pPr>
              <w:rPr>
                <w:rFonts w:cs="Arial"/>
                <w:sz w:val="18"/>
                <w:szCs w:val="18"/>
              </w:rPr>
            </w:pPr>
            <w:r>
              <w:rPr>
                <w:rFonts w:cs="Arial"/>
                <w:sz w:val="18"/>
                <w:szCs w:val="18"/>
              </w:rPr>
              <w:t>Command added to list of commands</w:t>
            </w:r>
          </w:p>
        </w:tc>
        <w:tc>
          <w:tcPr>
            <w:tcW w:w="1404" w:type="dxa"/>
            <w:shd w:val="clear" w:color="auto" w:fill="auto"/>
          </w:tcPr>
          <w:p w14:paraId="053D5935" w14:textId="5DECE801" w:rsidR="00CD7E08" w:rsidRPr="00815F46" w:rsidRDefault="007330D4" w:rsidP="00CD7E08">
            <w:pPr>
              <w:rPr>
                <w:rFonts w:cs="Arial"/>
                <w:b/>
                <w:bCs/>
                <w:sz w:val="18"/>
                <w:szCs w:val="18"/>
              </w:rPr>
            </w:pPr>
            <w:r>
              <w:rPr>
                <w:rFonts w:cs="Arial"/>
                <w:b/>
                <w:bCs/>
                <w:sz w:val="18"/>
                <w:szCs w:val="18"/>
              </w:rPr>
              <w:t>Pass</w:t>
            </w:r>
          </w:p>
        </w:tc>
        <w:tc>
          <w:tcPr>
            <w:tcW w:w="1434" w:type="dxa"/>
            <w:shd w:val="clear" w:color="auto" w:fill="auto"/>
          </w:tcPr>
          <w:p w14:paraId="1D94050C" w14:textId="77777777" w:rsidR="00CD7E08" w:rsidRPr="00815F46" w:rsidRDefault="00CD7E08" w:rsidP="00CD7E08">
            <w:pPr>
              <w:rPr>
                <w:rFonts w:cs="Arial"/>
                <w:sz w:val="18"/>
                <w:szCs w:val="18"/>
              </w:rPr>
            </w:pPr>
          </w:p>
        </w:tc>
      </w:tr>
      <w:tr w:rsidR="00CD7E08" w:rsidRPr="00482062" w14:paraId="1BCF7886" w14:textId="77777777" w:rsidTr="00481D4B">
        <w:trPr>
          <w:trHeight w:val="611"/>
        </w:trPr>
        <w:tc>
          <w:tcPr>
            <w:tcW w:w="641" w:type="dxa"/>
            <w:shd w:val="clear" w:color="auto" w:fill="auto"/>
          </w:tcPr>
          <w:p w14:paraId="24785243" w14:textId="1C4596FC" w:rsidR="00CD7E08" w:rsidRPr="00815F46" w:rsidRDefault="007330D4" w:rsidP="00CD7E08">
            <w:pPr>
              <w:rPr>
                <w:rFonts w:cs="Arial"/>
                <w:sz w:val="18"/>
                <w:szCs w:val="18"/>
              </w:rPr>
            </w:pPr>
            <w:r>
              <w:rPr>
                <w:rFonts w:cs="Arial"/>
                <w:sz w:val="18"/>
                <w:szCs w:val="18"/>
              </w:rPr>
              <w:t>24</w:t>
            </w:r>
          </w:p>
        </w:tc>
        <w:tc>
          <w:tcPr>
            <w:tcW w:w="1495" w:type="dxa"/>
            <w:shd w:val="clear" w:color="auto" w:fill="auto"/>
          </w:tcPr>
          <w:p w14:paraId="36F88797" w14:textId="6D18F9F2" w:rsidR="00CD7E08" w:rsidRPr="00815F46" w:rsidRDefault="007330D4" w:rsidP="00CD7E08">
            <w:pPr>
              <w:rPr>
                <w:rFonts w:cs="Arial"/>
                <w:sz w:val="18"/>
                <w:szCs w:val="18"/>
              </w:rPr>
            </w:pPr>
            <w:r>
              <w:rPr>
                <w:rFonts w:cs="Arial"/>
                <w:sz w:val="18"/>
                <w:szCs w:val="18"/>
              </w:rPr>
              <w:t>Requirement 1</w:t>
            </w:r>
            <w:r w:rsidR="006E3A00">
              <w:rPr>
                <w:rFonts w:cs="Arial"/>
                <w:sz w:val="18"/>
                <w:szCs w:val="18"/>
              </w:rPr>
              <w:t>3</w:t>
            </w:r>
          </w:p>
        </w:tc>
        <w:tc>
          <w:tcPr>
            <w:tcW w:w="2659" w:type="dxa"/>
            <w:shd w:val="clear" w:color="auto" w:fill="auto"/>
          </w:tcPr>
          <w:p w14:paraId="77768EFC" w14:textId="4DB49DF2" w:rsidR="00CD7E08" w:rsidRPr="00815F46" w:rsidRDefault="007330D4" w:rsidP="00CD7E08">
            <w:pPr>
              <w:rPr>
                <w:rFonts w:cs="Arial"/>
                <w:sz w:val="18"/>
                <w:szCs w:val="18"/>
              </w:rPr>
            </w:pPr>
            <w:r>
              <w:rPr>
                <w:rFonts w:cs="Arial"/>
                <w:sz w:val="18"/>
                <w:szCs w:val="18"/>
              </w:rPr>
              <w:t>Add command with no data</w:t>
            </w:r>
          </w:p>
        </w:tc>
        <w:tc>
          <w:tcPr>
            <w:tcW w:w="2360" w:type="dxa"/>
            <w:shd w:val="clear" w:color="auto" w:fill="auto"/>
          </w:tcPr>
          <w:p w14:paraId="1A583F4D" w14:textId="24BB594B" w:rsidR="00CD7E08" w:rsidRPr="007330D4" w:rsidRDefault="007330D4" w:rsidP="00CD7E08">
            <w:pPr>
              <w:rPr>
                <w:rFonts w:cs="Arial"/>
                <w:sz w:val="18"/>
                <w:szCs w:val="18"/>
              </w:rPr>
            </w:pPr>
            <w:r>
              <w:rPr>
                <w:rFonts w:cs="Arial"/>
                <w:sz w:val="18"/>
                <w:szCs w:val="18"/>
              </w:rPr>
              <w:t>Submit empty command fields</w:t>
            </w:r>
          </w:p>
        </w:tc>
        <w:tc>
          <w:tcPr>
            <w:tcW w:w="1757" w:type="dxa"/>
            <w:shd w:val="clear" w:color="auto" w:fill="auto"/>
          </w:tcPr>
          <w:p w14:paraId="46813A39" w14:textId="2F2F9C51" w:rsidR="00CD7E08" w:rsidRPr="00815F46" w:rsidRDefault="007330D4" w:rsidP="00CD7E08">
            <w:pPr>
              <w:rPr>
                <w:rFonts w:cs="Arial"/>
                <w:sz w:val="18"/>
                <w:szCs w:val="18"/>
              </w:rPr>
            </w:pPr>
            <w:r>
              <w:rPr>
                <w:rFonts w:cs="Arial"/>
                <w:sz w:val="18"/>
                <w:szCs w:val="18"/>
              </w:rPr>
              <w:t>Error displayed prompting for data in fields</w:t>
            </w:r>
          </w:p>
        </w:tc>
        <w:tc>
          <w:tcPr>
            <w:tcW w:w="1681" w:type="dxa"/>
            <w:shd w:val="clear" w:color="auto" w:fill="auto"/>
          </w:tcPr>
          <w:p w14:paraId="66A380F6" w14:textId="64342758" w:rsidR="00CD7E08" w:rsidRPr="00815F46" w:rsidRDefault="007330D4" w:rsidP="00CD7E08">
            <w:pPr>
              <w:rPr>
                <w:rFonts w:cs="Arial"/>
                <w:sz w:val="18"/>
                <w:szCs w:val="18"/>
              </w:rPr>
            </w:pPr>
            <w:r>
              <w:rPr>
                <w:rFonts w:cs="Arial"/>
                <w:sz w:val="18"/>
                <w:szCs w:val="18"/>
              </w:rPr>
              <w:t>Error displayed prompting for data in fields</w:t>
            </w:r>
          </w:p>
        </w:tc>
        <w:tc>
          <w:tcPr>
            <w:tcW w:w="1404" w:type="dxa"/>
            <w:shd w:val="clear" w:color="auto" w:fill="auto"/>
          </w:tcPr>
          <w:p w14:paraId="2997388E" w14:textId="4AAB1CEA" w:rsidR="00CD7E08" w:rsidRPr="00815F46" w:rsidRDefault="007330D4" w:rsidP="00CD7E08">
            <w:pPr>
              <w:rPr>
                <w:rFonts w:cs="Arial"/>
                <w:b/>
                <w:bCs/>
                <w:sz w:val="18"/>
                <w:szCs w:val="18"/>
              </w:rPr>
            </w:pPr>
            <w:r>
              <w:rPr>
                <w:rFonts w:cs="Arial"/>
                <w:b/>
                <w:bCs/>
                <w:sz w:val="18"/>
                <w:szCs w:val="18"/>
              </w:rPr>
              <w:t>Pass</w:t>
            </w:r>
          </w:p>
        </w:tc>
        <w:tc>
          <w:tcPr>
            <w:tcW w:w="1434" w:type="dxa"/>
            <w:shd w:val="clear" w:color="auto" w:fill="auto"/>
          </w:tcPr>
          <w:p w14:paraId="29617B99" w14:textId="77777777" w:rsidR="00CD7E08" w:rsidRPr="00815F46" w:rsidRDefault="00CD7E08" w:rsidP="00CD7E08">
            <w:pPr>
              <w:rPr>
                <w:rFonts w:cs="Arial"/>
                <w:sz w:val="18"/>
                <w:szCs w:val="18"/>
              </w:rPr>
            </w:pPr>
          </w:p>
        </w:tc>
      </w:tr>
      <w:tr w:rsidR="007330D4" w:rsidRPr="00482062" w14:paraId="5D1D7AD7" w14:textId="77777777" w:rsidTr="00481D4B">
        <w:trPr>
          <w:trHeight w:val="611"/>
        </w:trPr>
        <w:tc>
          <w:tcPr>
            <w:tcW w:w="641" w:type="dxa"/>
            <w:shd w:val="clear" w:color="auto" w:fill="auto"/>
          </w:tcPr>
          <w:p w14:paraId="7E503368" w14:textId="2BD8A1B6" w:rsidR="007330D4" w:rsidRDefault="006E3A00" w:rsidP="00CD7E08">
            <w:pPr>
              <w:rPr>
                <w:rFonts w:cs="Arial"/>
                <w:sz w:val="18"/>
                <w:szCs w:val="18"/>
              </w:rPr>
            </w:pPr>
            <w:r>
              <w:rPr>
                <w:rFonts w:cs="Arial"/>
                <w:sz w:val="18"/>
                <w:szCs w:val="18"/>
              </w:rPr>
              <w:t>25</w:t>
            </w:r>
          </w:p>
        </w:tc>
        <w:tc>
          <w:tcPr>
            <w:tcW w:w="1495" w:type="dxa"/>
            <w:shd w:val="clear" w:color="auto" w:fill="auto"/>
          </w:tcPr>
          <w:p w14:paraId="65D106F4" w14:textId="78CE5B18" w:rsidR="007330D4" w:rsidRDefault="006E3A00" w:rsidP="00CD7E08">
            <w:pPr>
              <w:rPr>
                <w:rFonts w:cs="Arial"/>
                <w:sz w:val="18"/>
                <w:szCs w:val="18"/>
              </w:rPr>
            </w:pPr>
            <w:r>
              <w:rPr>
                <w:rFonts w:cs="Arial"/>
                <w:sz w:val="18"/>
                <w:szCs w:val="18"/>
              </w:rPr>
              <w:t>Requirement 15</w:t>
            </w:r>
          </w:p>
        </w:tc>
        <w:tc>
          <w:tcPr>
            <w:tcW w:w="2659" w:type="dxa"/>
            <w:shd w:val="clear" w:color="auto" w:fill="auto"/>
          </w:tcPr>
          <w:p w14:paraId="1F04A751" w14:textId="67A3751F" w:rsidR="007330D4" w:rsidRDefault="006E3A00" w:rsidP="00CD7E08">
            <w:pPr>
              <w:rPr>
                <w:rFonts w:cs="Arial"/>
                <w:sz w:val="18"/>
                <w:szCs w:val="18"/>
              </w:rPr>
            </w:pPr>
            <w:r>
              <w:rPr>
                <w:rFonts w:cs="Arial"/>
                <w:sz w:val="18"/>
                <w:szCs w:val="18"/>
              </w:rPr>
              <w:t>Update command</w:t>
            </w:r>
          </w:p>
        </w:tc>
        <w:tc>
          <w:tcPr>
            <w:tcW w:w="2360" w:type="dxa"/>
            <w:shd w:val="clear" w:color="auto" w:fill="auto"/>
          </w:tcPr>
          <w:p w14:paraId="1520E367" w14:textId="77777777" w:rsidR="007330D4" w:rsidRDefault="006E3A00" w:rsidP="00CD7E08">
            <w:pPr>
              <w:rPr>
                <w:rFonts w:cs="Arial"/>
                <w:sz w:val="18"/>
                <w:szCs w:val="18"/>
              </w:rPr>
            </w:pPr>
            <w:r>
              <w:rPr>
                <w:rFonts w:cs="Arial"/>
                <w:sz w:val="18"/>
                <w:szCs w:val="18"/>
              </w:rPr>
              <w:t>Update command with:</w:t>
            </w:r>
          </w:p>
          <w:p w14:paraId="1EC9BE20" w14:textId="77777777" w:rsidR="006E3A00" w:rsidRDefault="006E3A00" w:rsidP="00CD7E08">
            <w:pPr>
              <w:rPr>
                <w:rFonts w:cs="Arial"/>
                <w:sz w:val="18"/>
                <w:szCs w:val="18"/>
              </w:rPr>
            </w:pPr>
            <w:r>
              <w:rPr>
                <w:rFonts w:cs="Arial"/>
                <w:sz w:val="18"/>
                <w:szCs w:val="18"/>
              </w:rPr>
              <w:t>Command: python -version</w:t>
            </w:r>
          </w:p>
          <w:p w14:paraId="10939EC1" w14:textId="334936DD" w:rsidR="006E3A00" w:rsidRDefault="006E3A00" w:rsidP="00CD7E08">
            <w:pPr>
              <w:rPr>
                <w:rFonts w:cs="Arial"/>
                <w:sz w:val="18"/>
                <w:szCs w:val="18"/>
              </w:rPr>
            </w:pPr>
            <w:proofErr w:type="spellStart"/>
            <w:r>
              <w:rPr>
                <w:rFonts w:cs="Arial"/>
                <w:sz w:val="18"/>
                <w:szCs w:val="18"/>
              </w:rPr>
              <w:t>Expected_value</w:t>
            </w:r>
            <w:proofErr w:type="spellEnd"/>
            <w:r>
              <w:rPr>
                <w:rFonts w:cs="Arial"/>
                <w:sz w:val="18"/>
                <w:szCs w:val="18"/>
              </w:rPr>
              <w:t>: 3.8</w:t>
            </w:r>
          </w:p>
        </w:tc>
        <w:tc>
          <w:tcPr>
            <w:tcW w:w="1757" w:type="dxa"/>
            <w:shd w:val="clear" w:color="auto" w:fill="auto"/>
          </w:tcPr>
          <w:p w14:paraId="0A3DFACE" w14:textId="7F641585" w:rsidR="007330D4" w:rsidRDefault="006E3A00" w:rsidP="00CD7E08">
            <w:pPr>
              <w:rPr>
                <w:rFonts w:cs="Arial"/>
                <w:sz w:val="18"/>
                <w:szCs w:val="18"/>
              </w:rPr>
            </w:pPr>
            <w:r>
              <w:rPr>
                <w:rFonts w:cs="Arial"/>
                <w:sz w:val="18"/>
                <w:szCs w:val="18"/>
              </w:rPr>
              <w:t>Command updated and list of command displayed</w:t>
            </w:r>
          </w:p>
        </w:tc>
        <w:tc>
          <w:tcPr>
            <w:tcW w:w="1681" w:type="dxa"/>
            <w:shd w:val="clear" w:color="auto" w:fill="auto"/>
          </w:tcPr>
          <w:p w14:paraId="06CB5627" w14:textId="03D1A802" w:rsidR="007330D4" w:rsidRDefault="006E3A00" w:rsidP="00CD7E08">
            <w:pPr>
              <w:rPr>
                <w:rFonts w:cs="Arial"/>
                <w:sz w:val="18"/>
                <w:szCs w:val="18"/>
              </w:rPr>
            </w:pPr>
            <w:r>
              <w:rPr>
                <w:rFonts w:cs="Arial"/>
                <w:sz w:val="18"/>
                <w:szCs w:val="18"/>
              </w:rPr>
              <w:t>Command updated and list of command displayed</w:t>
            </w:r>
          </w:p>
        </w:tc>
        <w:tc>
          <w:tcPr>
            <w:tcW w:w="1404" w:type="dxa"/>
            <w:shd w:val="clear" w:color="auto" w:fill="auto"/>
          </w:tcPr>
          <w:p w14:paraId="41B4DB2D" w14:textId="042AB3AA" w:rsidR="007330D4" w:rsidRDefault="006E3A00" w:rsidP="00CD7E08">
            <w:pPr>
              <w:rPr>
                <w:rFonts w:cs="Arial"/>
                <w:b/>
                <w:bCs/>
                <w:sz w:val="18"/>
                <w:szCs w:val="18"/>
              </w:rPr>
            </w:pPr>
            <w:r>
              <w:rPr>
                <w:rFonts w:cs="Arial"/>
                <w:b/>
                <w:bCs/>
                <w:sz w:val="18"/>
                <w:szCs w:val="18"/>
              </w:rPr>
              <w:t>Pass</w:t>
            </w:r>
          </w:p>
        </w:tc>
        <w:tc>
          <w:tcPr>
            <w:tcW w:w="1434" w:type="dxa"/>
            <w:shd w:val="clear" w:color="auto" w:fill="auto"/>
          </w:tcPr>
          <w:p w14:paraId="5249325A" w14:textId="77777777" w:rsidR="007330D4" w:rsidRPr="00815F46" w:rsidRDefault="007330D4" w:rsidP="00CD7E08">
            <w:pPr>
              <w:rPr>
                <w:rFonts w:cs="Arial"/>
                <w:sz w:val="18"/>
                <w:szCs w:val="18"/>
              </w:rPr>
            </w:pPr>
          </w:p>
        </w:tc>
      </w:tr>
      <w:tr w:rsidR="007330D4" w:rsidRPr="00482062" w14:paraId="24CBE635" w14:textId="77777777" w:rsidTr="00481D4B">
        <w:trPr>
          <w:trHeight w:val="611"/>
        </w:trPr>
        <w:tc>
          <w:tcPr>
            <w:tcW w:w="641" w:type="dxa"/>
            <w:shd w:val="clear" w:color="auto" w:fill="auto"/>
          </w:tcPr>
          <w:p w14:paraId="0F24C38B" w14:textId="789812C3" w:rsidR="007330D4" w:rsidRDefault="006E3A00" w:rsidP="00CD7E08">
            <w:pPr>
              <w:rPr>
                <w:rFonts w:cs="Arial"/>
                <w:sz w:val="18"/>
                <w:szCs w:val="18"/>
              </w:rPr>
            </w:pPr>
            <w:r>
              <w:rPr>
                <w:rFonts w:cs="Arial"/>
                <w:sz w:val="18"/>
                <w:szCs w:val="18"/>
              </w:rPr>
              <w:lastRenderedPageBreak/>
              <w:t>26</w:t>
            </w:r>
          </w:p>
        </w:tc>
        <w:tc>
          <w:tcPr>
            <w:tcW w:w="1495" w:type="dxa"/>
            <w:shd w:val="clear" w:color="auto" w:fill="auto"/>
          </w:tcPr>
          <w:p w14:paraId="106E66C5" w14:textId="66587F26" w:rsidR="007330D4" w:rsidRDefault="006E3A00" w:rsidP="00CD7E08">
            <w:pPr>
              <w:rPr>
                <w:rFonts w:cs="Arial"/>
                <w:sz w:val="18"/>
                <w:szCs w:val="18"/>
              </w:rPr>
            </w:pPr>
            <w:r>
              <w:rPr>
                <w:rFonts w:cs="Arial"/>
                <w:sz w:val="18"/>
                <w:szCs w:val="18"/>
              </w:rPr>
              <w:t>Requirement 15</w:t>
            </w:r>
          </w:p>
        </w:tc>
        <w:tc>
          <w:tcPr>
            <w:tcW w:w="2659" w:type="dxa"/>
            <w:shd w:val="clear" w:color="auto" w:fill="auto"/>
          </w:tcPr>
          <w:p w14:paraId="76693AAD" w14:textId="5F9A91DF" w:rsidR="007330D4" w:rsidRDefault="006E3A00" w:rsidP="00CD7E08">
            <w:pPr>
              <w:rPr>
                <w:rFonts w:cs="Arial"/>
                <w:sz w:val="18"/>
                <w:szCs w:val="18"/>
              </w:rPr>
            </w:pPr>
            <w:r>
              <w:rPr>
                <w:rFonts w:cs="Arial"/>
                <w:sz w:val="18"/>
                <w:szCs w:val="18"/>
              </w:rPr>
              <w:t>Update command with no data</w:t>
            </w:r>
          </w:p>
        </w:tc>
        <w:tc>
          <w:tcPr>
            <w:tcW w:w="2360" w:type="dxa"/>
            <w:shd w:val="clear" w:color="auto" w:fill="auto"/>
          </w:tcPr>
          <w:p w14:paraId="3DFCF802" w14:textId="53C9D9B7" w:rsidR="007330D4" w:rsidRDefault="006E3A00" w:rsidP="00CD7E08">
            <w:pPr>
              <w:rPr>
                <w:rFonts w:cs="Arial"/>
                <w:sz w:val="18"/>
                <w:szCs w:val="18"/>
              </w:rPr>
            </w:pPr>
            <w:r>
              <w:rPr>
                <w:rFonts w:cs="Arial"/>
                <w:sz w:val="18"/>
                <w:szCs w:val="18"/>
              </w:rPr>
              <w:t>Update command with empty data fields</w:t>
            </w:r>
          </w:p>
        </w:tc>
        <w:tc>
          <w:tcPr>
            <w:tcW w:w="1757" w:type="dxa"/>
            <w:shd w:val="clear" w:color="auto" w:fill="auto"/>
          </w:tcPr>
          <w:p w14:paraId="2CC333A1" w14:textId="66BA1334" w:rsidR="007330D4" w:rsidRDefault="006E3A00" w:rsidP="00CD7E08">
            <w:pPr>
              <w:rPr>
                <w:rFonts w:cs="Arial"/>
                <w:sz w:val="18"/>
                <w:szCs w:val="18"/>
              </w:rPr>
            </w:pPr>
            <w:r>
              <w:rPr>
                <w:rFonts w:cs="Arial"/>
                <w:sz w:val="18"/>
                <w:szCs w:val="18"/>
              </w:rPr>
              <w:t>Error prompting user for input</w:t>
            </w:r>
          </w:p>
        </w:tc>
        <w:tc>
          <w:tcPr>
            <w:tcW w:w="1681" w:type="dxa"/>
            <w:shd w:val="clear" w:color="auto" w:fill="auto"/>
          </w:tcPr>
          <w:p w14:paraId="57A0653A" w14:textId="69FFBDD2" w:rsidR="007330D4" w:rsidRDefault="006E3A00" w:rsidP="00CD7E08">
            <w:pPr>
              <w:rPr>
                <w:rFonts w:cs="Arial"/>
                <w:sz w:val="18"/>
                <w:szCs w:val="18"/>
              </w:rPr>
            </w:pPr>
            <w:r>
              <w:rPr>
                <w:rFonts w:cs="Arial"/>
                <w:sz w:val="18"/>
                <w:szCs w:val="18"/>
              </w:rPr>
              <w:t>Error prompting user for input</w:t>
            </w:r>
          </w:p>
        </w:tc>
        <w:tc>
          <w:tcPr>
            <w:tcW w:w="1404" w:type="dxa"/>
            <w:shd w:val="clear" w:color="auto" w:fill="auto"/>
          </w:tcPr>
          <w:p w14:paraId="3F5855AF" w14:textId="2D0218AA" w:rsidR="007330D4" w:rsidRDefault="006E3A00" w:rsidP="00CD7E08">
            <w:pPr>
              <w:rPr>
                <w:rFonts w:cs="Arial"/>
                <w:b/>
                <w:bCs/>
                <w:sz w:val="18"/>
                <w:szCs w:val="18"/>
              </w:rPr>
            </w:pPr>
            <w:r>
              <w:rPr>
                <w:rFonts w:cs="Arial"/>
                <w:b/>
                <w:bCs/>
                <w:sz w:val="18"/>
                <w:szCs w:val="18"/>
              </w:rPr>
              <w:t>Pass</w:t>
            </w:r>
          </w:p>
        </w:tc>
        <w:tc>
          <w:tcPr>
            <w:tcW w:w="1434" w:type="dxa"/>
            <w:shd w:val="clear" w:color="auto" w:fill="auto"/>
          </w:tcPr>
          <w:p w14:paraId="3ADBFED4" w14:textId="77777777" w:rsidR="007330D4" w:rsidRPr="00815F46" w:rsidRDefault="007330D4" w:rsidP="00CD7E08">
            <w:pPr>
              <w:rPr>
                <w:rFonts w:cs="Arial"/>
                <w:sz w:val="18"/>
                <w:szCs w:val="18"/>
              </w:rPr>
            </w:pPr>
          </w:p>
        </w:tc>
      </w:tr>
      <w:tr w:rsidR="00CB1CD8" w:rsidRPr="00482062" w14:paraId="223E622B" w14:textId="77777777" w:rsidTr="00481D4B">
        <w:trPr>
          <w:trHeight w:val="611"/>
        </w:trPr>
        <w:tc>
          <w:tcPr>
            <w:tcW w:w="641" w:type="dxa"/>
            <w:shd w:val="clear" w:color="auto" w:fill="auto"/>
          </w:tcPr>
          <w:p w14:paraId="566F24D8" w14:textId="57D23403" w:rsidR="00CB1CD8" w:rsidRPr="00815F46" w:rsidRDefault="00CB1CD8" w:rsidP="00CD7E08">
            <w:pPr>
              <w:rPr>
                <w:rFonts w:cs="Arial"/>
                <w:sz w:val="18"/>
                <w:szCs w:val="18"/>
              </w:rPr>
            </w:pPr>
            <w:r>
              <w:rPr>
                <w:rFonts w:cs="Arial"/>
                <w:sz w:val="18"/>
                <w:szCs w:val="18"/>
              </w:rPr>
              <w:t>27</w:t>
            </w:r>
          </w:p>
        </w:tc>
        <w:tc>
          <w:tcPr>
            <w:tcW w:w="1495" w:type="dxa"/>
            <w:shd w:val="clear" w:color="auto" w:fill="auto"/>
          </w:tcPr>
          <w:p w14:paraId="00E55EBF" w14:textId="68428FFE" w:rsidR="00CB1CD8" w:rsidRPr="00815F46" w:rsidRDefault="00F96E3B" w:rsidP="00CD7E08">
            <w:pPr>
              <w:rPr>
                <w:rFonts w:cs="Arial"/>
                <w:sz w:val="18"/>
                <w:szCs w:val="18"/>
              </w:rPr>
            </w:pPr>
            <w:r>
              <w:rPr>
                <w:rFonts w:cs="Arial"/>
                <w:sz w:val="18"/>
                <w:szCs w:val="18"/>
              </w:rPr>
              <w:t>Requirement 21</w:t>
            </w:r>
          </w:p>
        </w:tc>
        <w:tc>
          <w:tcPr>
            <w:tcW w:w="2659" w:type="dxa"/>
            <w:shd w:val="clear" w:color="auto" w:fill="auto"/>
          </w:tcPr>
          <w:p w14:paraId="7A70648E" w14:textId="185F6821" w:rsidR="00CB1CD8" w:rsidRPr="00815F46" w:rsidRDefault="00F96E3B" w:rsidP="00CD7E08">
            <w:pPr>
              <w:rPr>
                <w:rFonts w:cs="Arial"/>
                <w:sz w:val="18"/>
                <w:szCs w:val="18"/>
              </w:rPr>
            </w:pPr>
            <w:r>
              <w:rPr>
                <w:rFonts w:cs="Arial"/>
                <w:sz w:val="18"/>
                <w:szCs w:val="18"/>
              </w:rPr>
              <w:t>Run all passing commands</w:t>
            </w:r>
          </w:p>
        </w:tc>
        <w:tc>
          <w:tcPr>
            <w:tcW w:w="2360" w:type="dxa"/>
            <w:shd w:val="clear" w:color="auto" w:fill="auto"/>
          </w:tcPr>
          <w:p w14:paraId="44CE8B01" w14:textId="0307FEEC" w:rsidR="00CB1CD8" w:rsidRPr="00CC3167" w:rsidRDefault="00CC3167" w:rsidP="00CD7E08">
            <w:pPr>
              <w:rPr>
                <w:rFonts w:cs="Arial"/>
                <w:sz w:val="18"/>
                <w:szCs w:val="18"/>
              </w:rPr>
            </w:pPr>
            <w:r>
              <w:rPr>
                <w:rFonts w:cs="Arial"/>
                <w:sz w:val="18"/>
                <w:szCs w:val="18"/>
              </w:rPr>
              <w:t>Set up a series of passing commands where expected output matches actual output</w:t>
            </w:r>
          </w:p>
        </w:tc>
        <w:tc>
          <w:tcPr>
            <w:tcW w:w="1757" w:type="dxa"/>
            <w:shd w:val="clear" w:color="auto" w:fill="auto"/>
          </w:tcPr>
          <w:p w14:paraId="42B78EA3" w14:textId="758DBF5E" w:rsidR="00CB1CD8" w:rsidRPr="00815F46" w:rsidRDefault="00CC3167" w:rsidP="00CD7E08">
            <w:pPr>
              <w:rPr>
                <w:rFonts w:cs="Arial"/>
                <w:sz w:val="18"/>
                <w:szCs w:val="18"/>
              </w:rPr>
            </w:pPr>
            <w:r>
              <w:rPr>
                <w:rFonts w:cs="Arial"/>
                <w:sz w:val="18"/>
                <w:szCs w:val="18"/>
              </w:rPr>
              <w:t>All commands pass, server passes</w:t>
            </w:r>
          </w:p>
        </w:tc>
        <w:tc>
          <w:tcPr>
            <w:tcW w:w="1681" w:type="dxa"/>
            <w:shd w:val="clear" w:color="auto" w:fill="auto"/>
          </w:tcPr>
          <w:p w14:paraId="16E7E4ED" w14:textId="1E588829" w:rsidR="00CB1CD8" w:rsidRPr="00815F46" w:rsidRDefault="00CC3167" w:rsidP="00CD7E08">
            <w:pPr>
              <w:rPr>
                <w:rFonts w:cs="Arial"/>
                <w:sz w:val="18"/>
                <w:szCs w:val="18"/>
              </w:rPr>
            </w:pPr>
            <w:r>
              <w:rPr>
                <w:rFonts w:cs="Arial"/>
                <w:sz w:val="18"/>
                <w:szCs w:val="18"/>
              </w:rPr>
              <w:t>All commands pass, server passes</w:t>
            </w:r>
          </w:p>
        </w:tc>
        <w:tc>
          <w:tcPr>
            <w:tcW w:w="1404" w:type="dxa"/>
            <w:shd w:val="clear" w:color="auto" w:fill="auto"/>
          </w:tcPr>
          <w:p w14:paraId="5946062D" w14:textId="28A7E2E1" w:rsidR="00CB1CD8" w:rsidRPr="00815F46" w:rsidRDefault="00CC3167" w:rsidP="00CD7E08">
            <w:pPr>
              <w:rPr>
                <w:rFonts w:cs="Arial"/>
                <w:b/>
                <w:bCs/>
                <w:sz w:val="18"/>
                <w:szCs w:val="18"/>
              </w:rPr>
            </w:pPr>
            <w:r>
              <w:rPr>
                <w:rFonts w:cs="Arial"/>
                <w:b/>
                <w:bCs/>
                <w:sz w:val="18"/>
                <w:szCs w:val="18"/>
              </w:rPr>
              <w:t>Pass</w:t>
            </w:r>
          </w:p>
        </w:tc>
        <w:tc>
          <w:tcPr>
            <w:tcW w:w="1434" w:type="dxa"/>
            <w:shd w:val="clear" w:color="auto" w:fill="auto"/>
          </w:tcPr>
          <w:p w14:paraId="6E67E162" w14:textId="77777777" w:rsidR="00CB1CD8" w:rsidRPr="00815F46" w:rsidRDefault="00CB1CD8" w:rsidP="00CD7E08">
            <w:pPr>
              <w:rPr>
                <w:rFonts w:cs="Arial"/>
                <w:sz w:val="18"/>
                <w:szCs w:val="18"/>
              </w:rPr>
            </w:pPr>
          </w:p>
        </w:tc>
      </w:tr>
      <w:tr w:rsidR="003507E6" w:rsidRPr="00482062" w14:paraId="15F54076" w14:textId="77777777" w:rsidTr="00481D4B">
        <w:trPr>
          <w:trHeight w:val="611"/>
        </w:trPr>
        <w:tc>
          <w:tcPr>
            <w:tcW w:w="641" w:type="dxa"/>
            <w:shd w:val="clear" w:color="auto" w:fill="auto"/>
          </w:tcPr>
          <w:p w14:paraId="57F25B7B" w14:textId="3C094522" w:rsidR="003507E6" w:rsidRPr="00815F46" w:rsidRDefault="003507E6" w:rsidP="003507E6">
            <w:pPr>
              <w:rPr>
                <w:rFonts w:cs="Arial"/>
                <w:sz w:val="18"/>
                <w:szCs w:val="18"/>
              </w:rPr>
            </w:pPr>
            <w:r>
              <w:rPr>
                <w:rFonts w:cs="Arial"/>
                <w:sz w:val="18"/>
                <w:szCs w:val="18"/>
              </w:rPr>
              <w:t>28</w:t>
            </w:r>
          </w:p>
        </w:tc>
        <w:tc>
          <w:tcPr>
            <w:tcW w:w="1495" w:type="dxa"/>
            <w:shd w:val="clear" w:color="auto" w:fill="auto"/>
          </w:tcPr>
          <w:p w14:paraId="07AC57D3" w14:textId="4F86DA17" w:rsidR="003507E6" w:rsidRPr="00815F46" w:rsidRDefault="003507E6" w:rsidP="003507E6">
            <w:pPr>
              <w:rPr>
                <w:rFonts w:cs="Arial"/>
                <w:sz w:val="18"/>
                <w:szCs w:val="18"/>
              </w:rPr>
            </w:pPr>
            <w:r>
              <w:rPr>
                <w:rFonts w:cs="Arial"/>
                <w:sz w:val="18"/>
                <w:szCs w:val="18"/>
              </w:rPr>
              <w:t>Requirement 21</w:t>
            </w:r>
          </w:p>
        </w:tc>
        <w:tc>
          <w:tcPr>
            <w:tcW w:w="2659" w:type="dxa"/>
            <w:shd w:val="clear" w:color="auto" w:fill="auto"/>
          </w:tcPr>
          <w:p w14:paraId="79B200D5" w14:textId="172639E6" w:rsidR="003507E6" w:rsidRPr="00815F46" w:rsidRDefault="003507E6" w:rsidP="003507E6">
            <w:pPr>
              <w:rPr>
                <w:rFonts w:cs="Arial"/>
                <w:sz w:val="18"/>
                <w:szCs w:val="18"/>
              </w:rPr>
            </w:pPr>
            <w:r>
              <w:rPr>
                <w:rFonts w:cs="Arial"/>
                <w:sz w:val="18"/>
                <w:szCs w:val="18"/>
              </w:rPr>
              <w:t>Run mixture of passing and failing commands</w:t>
            </w:r>
          </w:p>
        </w:tc>
        <w:tc>
          <w:tcPr>
            <w:tcW w:w="2360" w:type="dxa"/>
            <w:shd w:val="clear" w:color="auto" w:fill="auto"/>
          </w:tcPr>
          <w:p w14:paraId="3CD6DAA6" w14:textId="2121477F" w:rsidR="003507E6" w:rsidRPr="00815F46" w:rsidRDefault="003507E6" w:rsidP="003507E6">
            <w:pPr>
              <w:rPr>
                <w:rFonts w:cs="Arial"/>
                <w:b/>
                <w:bCs/>
                <w:sz w:val="18"/>
                <w:szCs w:val="18"/>
              </w:rPr>
            </w:pPr>
            <w:r>
              <w:rPr>
                <w:rFonts w:cs="Arial"/>
                <w:sz w:val="18"/>
                <w:szCs w:val="18"/>
              </w:rPr>
              <w:t xml:space="preserve">Set up a series of commands where some expectations match actual </w:t>
            </w:r>
            <w:proofErr w:type="gramStart"/>
            <w:r>
              <w:rPr>
                <w:rFonts w:cs="Arial"/>
                <w:sz w:val="18"/>
                <w:szCs w:val="18"/>
              </w:rPr>
              <w:t>outputs</w:t>
            </w:r>
            <w:proofErr w:type="gramEnd"/>
            <w:r>
              <w:rPr>
                <w:rFonts w:cs="Arial"/>
                <w:sz w:val="18"/>
                <w:szCs w:val="18"/>
              </w:rPr>
              <w:t xml:space="preserve"> and some do not match</w:t>
            </w:r>
          </w:p>
        </w:tc>
        <w:tc>
          <w:tcPr>
            <w:tcW w:w="1757" w:type="dxa"/>
            <w:shd w:val="clear" w:color="auto" w:fill="auto"/>
          </w:tcPr>
          <w:p w14:paraId="198EE21B" w14:textId="20DB9B3A" w:rsidR="003507E6" w:rsidRPr="00815F46" w:rsidRDefault="003507E6" w:rsidP="003507E6">
            <w:pPr>
              <w:rPr>
                <w:rFonts w:cs="Arial"/>
                <w:sz w:val="18"/>
                <w:szCs w:val="18"/>
              </w:rPr>
            </w:pPr>
            <w:r>
              <w:rPr>
                <w:rFonts w:cs="Arial"/>
                <w:sz w:val="18"/>
                <w:szCs w:val="18"/>
              </w:rPr>
              <w:t>Failing commands highlighted in red, server fails, environment fails</w:t>
            </w:r>
          </w:p>
        </w:tc>
        <w:tc>
          <w:tcPr>
            <w:tcW w:w="1681" w:type="dxa"/>
            <w:shd w:val="clear" w:color="auto" w:fill="auto"/>
          </w:tcPr>
          <w:p w14:paraId="1984EA72" w14:textId="27591EBA" w:rsidR="003507E6" w:rsidRPr="00815F46" w:rsidRDefault="003507E6" w:rsidP="003507E6">
            <w:pPr>
              <w:rPr>
                <w:rFonts w:cs="Arial"/>
                <w:sz w:val="18"/>
                <w:szCs w:val="18"/>
              </w:rPr>
            </w:pPr>
            <w:r>
              <w:rPr>
                <w:rFonts w:cs="Arial"/>
                <w:sz w:val="18"/>
                <w:szCs w:val="18"/>
              </w:rPr>
              <w:t>Failing commands highlighted in red, server fails, environment fails</w:t>
            </w:r>
          </w:p>
        </w:tc>
        <w:tc>
          <w:tcPr>
            <w:tcW w:w="1404" w:type="dxa"/>
            <w:shd w:val="clear" w:color="auto" w:fill="auto"/>
          </w:tcPr>
          <w:p w14:paraId="1B22D994" w14:textId="751875B3" w:rsidR="003507E6" w:rsidRPr="00815F46" w:rsidRDefault="003507E6" w:rsidP="003507E6">
            <w:pPr>
              <w:rPr>
                <w:rFonts w:cs="Arial"/>
                <w:b/>
                <w:bCs/>
                <w:sz w:val="18"/>
                <w:szCs w:val="18"/>
              </w:rPr>
            </w:pPr>
            <w:r>
              <w:rPr>
                <w:rFonts w:cs="Arial"/>
                <w:b/>
                <w:bCs/>
                <w:sz w:val="18"/>
                <w:szCs w:val="18"/>
              </w:rPr>
              <w:t>Pass</w:t>
            </w:r>
          </w:p>
        </w:tc>
        <w:tc>
          <w:tcPr>
            <w:tcW w:w="1434" w:type="dxa"/>
            <w:shd w:val="clear" w:color="auto" w:fill="auto"/>
          </w:tcPr>
          <w:p w14:paraId="2301C527" w14:textId="77777777" w:rsidR="003507E6" w:rsidRPr="00815F46" w:rsidRDefault="003507E6" w:rsidP="003507E6">
            <w:pPr>
              <w:rPr>
                <w:rFonts w:cs="Arial"/>
                <w:sz w:val="18"/>
                <w:szCs w:val="18"/>
              </w:rPr>
            </w:pPr>
          </w:p>
        </w:tc>
      </w:tr>
      <w:tr w:rsidR="003507E6" w:rsidRPr="00482062" w14:paraId="4398F9DE" w14:textId="77777777" w:rsidTr="00481D4B">
        <w:trPr>
          <w:trHeight w:val="611"/>
        </w:trPr>
        <w:tc>
          <w:tcPr>
            <w:tcW w:w="641" w:type="dxa"/>
            <w:shd w:val="clear" w:color="auto" w:fill="auto"/>
          </w:tcPr>
          <w:p w14:paraId="52D71E5F" w14:textId="68FD9551" w:rsidR="003507E6" w:rsidRPr="00815F46" w:rsidRDefault="003507E6" w:rsidP="003507E6">
            <w:pPr>
              <w:rPr>
                <w:rFonts w:cs="Arial"/>
                <w:sz w:val="18"/>
                <w:szCs w:val="18"/>
              </w:rPr>
            </w:pPr>
            <w:r>
              <w:rPr>
                <w:rFonts w:cs="Arial"/>
                <w:sz w:val="18"/>
                <w:szCs w:val="18"/>
              </w:rPr>
              <w:t>29</w:t>
            </w:r>
          </w:p>
        </w:tc>
        <w:tc>
          <w:tcPr>
            <w:tcW w:w="1495" w:type="dxa"/>
            <w:shd w:val="clear" w:color="auto" w:fill="auto"/>
          </w:tcPr>
          <w:p w14:paraId="21B4FC47" w14:textId="37F682CD" w:rsidR="003507E6" w:rsidRPr="00815F46" w:rsidRDefault="003507E6" w:rsidP="003507E6">
            <w:pPr>
              <w:rPr>
                <w:rFonts w:cs="Arial"/>
                <w:sz w:val="18"/>
                <w:szCs w:val="18"/>
              </w:rPr>
            </w:pPr>
            <w:r>
              <w:rPr>
                <w:rFonts w:cs="Arial"/>
                <w:sz w:val="18"/>
                <w:szCs w:val="18"/>
              </w:rPr>
              <w:t>Requirement 21</w:t>
            </w:r>
          </w:p>
        </w:tc>
        <w:tc>
          <w:tcPr>
            <w:tcW w:w="2659" w:type="dxa"/>
            <w:shd w:val="clear" w:color="auto" w:fill="auto"/>
          </w:tcPr>
          <w:p w14:paraId="373EFA7F" w14:textId="41422738" w:rsidR="003507E6" w:rsidRPr="00815F46" w:rsidRDefault="003507E6" w:rsidP="003507E6">
            <w:pPr>
              <w:rPr>
                <w:rFonts w:cs="Arial"/>
                <w:sz w:val="18"/>
                <w:szCs w:val="18"/>
              </w:rPr>
            </w:pPr>
            <w:r>
              <w:rPr>
                <w:rFonts w:cs="Arial"/>
                <w:sz w:val="18"/>
                <w:szCs w:val="18"/>
              </w:rPr>
              <w:t xml:space="preserve">Run mixture of passing, </w:t>
            </w:r>
            <w:proofErr w:type="gramStart"/>
            <w:r>
              <w:rPr>
                <w:rFonts w:cs="Arial"/>
                <w:sz w:val="18"/>
                <w:szCs w:val="18"/>
              </w:rPr>
              <w:t>failing</w:t>
            </w:r>
            <w:proofErr w:type="gramEnd"/>
            <w:r>
              <w:rPr>
                <w:rFonts w:cs="Arial"/>
                <w:sz w:val="18"/>
                <w:szCs w:val="18"/>
              </w:rPr>
              <w:t xml:space="preserve"> and new commands</w:t>
            </w:r>
          </w:p>
        </w:tc>
        <w:tc>
          <w:tcPr>
            <w:tcW w:w="2360" w:type="dxa"/>
            <w:shd w:val="clear" w:color="auto" w:fill="auto"/>
          </w:tcPr>
          <w:p w14:paraId="061CB7A7" w14:textId="1619F0C1" w:rsidR="003507E6" w:rsidRPr="003507E6" w:rsidRDefault="003507E6" w:rsidP="003507E6">
            <w:pPr>
              <w:rPr>
                <w:rFonts w:cs="Arial"/>
                <w:sz w:val="18"/>
                <w:szCs w:val="18"/>
              </w:rPr>
            </w:pPr>
            <w:r>
              <w:rPr>
                <w:rFonts w:cs="Arial"/>
                <w:sz w:val="18"/>
                <w:szCs w:val="18"/>
              </w:rPr>
              <w:t xml:space="preserve">Add new command with </w:t>
            </w:r>
            <w:r w:rsidR="00B4092D">
              <w:rPr>
                <w:rFonts w:cs="Arial"/>
                <w:sz w:val="18"/>
                <w:szCs w:val="18"/>
              </w:rPr>
              <w:t xml:space="preserve">passing </w:t>
            </w:r>
            <w:r>
              <w:rPr>
                <w:rFonts w:cs="Arial"/>
                <w:sz w:val="18"/>
                <w:szCs w:val="18"/>
              </w:rPr>
              <w:t>expectation, amend existing expectation to fail</w:t>
            </w:r>
            <w:r w:rsidR="00B4092D">
              <w:rPr>
                <w:rFonts w:cs="Arial"/>
                <w:sz w:val="18"/>
                <w:szCs w:val="18"/>
              </w:rPr>
              <w:t xml:space="preserve"> and run environment</w:t>
            </w:r>
          </w:p>
        </w:tc>
        <w:tc>
          <w:tcPr>
            <w:tcW w:w="1757" w:type="dxa"/>
            <w:shd w:val="clear" w:color="auto" w:fill="auto"/>
          </w:tcPr>
          <w:p w14:paraId="7D44E5D1" w14:textId="77777777" w:rsidR="003507E6" w:rsidRDefault="00B4092D" w:rsidP="003507E6">
            <w:pPr>
              <w:rPr>
                <w:rFonts w:cs="Arial"/>
                <w:sz w:val="18"/>
                <w:szCs w:val="18"/>
              </w:rPr>
            </w:pPr>
            <w:r>
              <w:rPr>
                <w:rFonts w:cs="Arial"/>
                <w:sz w:val="18"/>
                <w:szCs w:val="18"/>
              </w:rPr>
              <w:t>New command passes, existing command fails</w:t>
            </w:r>
          </w:p>
          <w:p w14:paraId="0BF46252" w14:textId="77777777" w:rsidR="00B4092D" w:rsidRDefault="00B4092D" w:rsidP="003507E6">
            <w:pPr>
              <w:rPr>
                <w:rFonts w:cs="Arial"/>
                <w:sz w:val="18"/>
                <w:szCs w:val="18"/>
              </w:rPr>
            </w:pPr>
            <w:r>
              <w:rPr>
                <w:rFonts w:cs="Arial"/>
                <w:sz w:val="18"/>
                <w:szCs w:val="18"/>
              </w:rPr>
              <w:t>Server fails</w:t>
            </w:r>
          </w:p>
          <w:p w14:paraId="16BE2928" w14:textId="0DF25632" w:rsidR="00B4092D" w:rsidRPr="00815F46" w:rsidRDefault="00B4092D" w:rsidP="003507E6">
            <w:pPr>
              <w:rPr>
                <w:rFonts w:cs="Arial"/>
                <w:sz w:val="18"/>
                <w:szCs w:val="18"/>
              </w:rPr>
            </w:pPr>
            <w:r>
              <w:rPr>
                <w:rFonts w:cs="Arial"/>
                <w:sz w:val="18"/>
                <w:szCs w:val="18"/>
              </w:rPr>
              <w:t>Environment fails</w:t>
            </w:r>
          </w:p>
        </w:tc>
        <w:tc>
          <w:tcPr>
            <w:tcW w:w="1681" w:type="dxa"/>
            <w:shd w:val="clear" w:color="auto" w:fill="auto"/>
          </w:tcPr>
          <w:p w14:paraId="6F9ECA02" w14:textId="77777777" w:rsidR="00B4092D" w:rsidRDefault="00B4092D" w:rsidP="00B4092D">
            <w:pPr>
              <w:rPr>
                <w:rFonts w:cs="Arial"/>
                <w:sz w:val="18"/>
                <w:szCs w:val="18"/>
              </w:rPr>
            </w:pPr>
            <w:r>
              <w:rPr>
                <w:rFonts w:cs="Arial"/>
                <w:sz w:val="18"/>
                <w:szCs w:val="18"/>
              </w:rPr>
              <w:t>New command passes, existing command fails</w:t>
            </w:r>
          </w:p>
          <w:p w14:paraId="39B891C8" w14:textId="77777777" w:rsidR="00B4092D" w:rsidRDefault="00B4092D" w:rsidP="00B4092D">
            <w:pPr>
              <w:rPr>
                <w:rFonts w:cs="Arial"/>
                <w:sz w:val="18"/>
                <w:szCs w:val="18"/>
              </w:rPr>
            </w:pPr>
            <w:r>
              <w:rPr>
                <w:rFonts w:cs="Arial"/>
                <w:sz w:val="18"/>
                <w:szCs w:val="18"/>
              </w:rPr>
              <w:t>Server fails</w:t>
            </w:r>
          </w:p>
          <w:p w14:paraId="183DB2CF" w14:textId="78BD8496" w:rsidR="003507E6" w:rsidRPr="00815F46" w:rsidRDefault="00B4092D" w:rsidP="00B4092D">
            <w:pPr>
              <w:rPr>
                <w:rFonts w:cs="Arial"/>
                <w:sz w:val="18"/>
                <w:szCs w:val="18"/>
              </w:rPr>
            </w:pPr>
            <w:r>
              <w:rPr>
                <w:rFonts w:cs="Arial"/>
                <w:sz w:val="18"/>
                <w:szCs w:val="18"/>
              </w:rPr>
              <w:t>Environment fails</w:t>
            </w:r>
          </w:p>
        </w:tc>
        <w:tc>
          <w:tcPr>
            <w:tcW w:w="1404" w:type="dxa"/>
            <w:shd w:val="clear" w:color="auto" w:fill="auto"/>
          </w:tcPr>
          <w:p w14:paraId="1201696C" w14:textId="27FB8768" w:rsidR="003507E6" w:rsidRPr="00815F46" w:rsidRDefault="00B4092D" w:rsidP="003507E6">
            <w:pPr>
              <w:rPr>
                <w:rFonts w:cs="Arial"/>
                <w:b/>
                <w:bCs/>
                <w:sz w:val="18"/>
                <w:szCs w:val="18"/>
              </w:rPr>
            </w:pPr>
            <w:r>
              <w:rPr>
                <w:rFonts w:cs="Arial"/>
                <w:b/>
                <w:bCs/>
                <w:sz w:val="18"/>
                <w:szCs w:val="18"/>
              </w:rPr>
              <w:t>Pass</w:t>
            </w:r>
          </w:p>
        </w:tc>
        <w:tc>
          <w:tcPr>
            <w:tcW w:w="1434" w:type="dxa"/>
            <w:shd w:val="clear" w:color="auto" w:fill="auto"/>
          </w:tcPr>
          <w:p w14:paraId="5B360CE1" w14:textId="77777777" w:rsidR="003507E6" w:rsidRPr="00815F46" w:rsidRDefault="003507E6" w:rsidP="003507E6">
            <w:pPr>
              <w:rPr>
                <w:rFonts w:cs="Arial"/>
                <w:sz w:val="18"/>
                <w:szCs w:val="18"/>
              </w:rPr>
            </w:pPr>
          </w:p>
        </w:tc>
      </w:tr>
      <w:tr w:rsidR="003507E6" w:rsidRPr="00482062" w14:paraId="77A1D233" w14:textId="77777777" w:rsidTr="00481D4B">
        <w:trPr>
          <w:trHeight w:val="611"/>
        </w:trPr>
        <w:tc>
          <w:tcPr>
            <w:tcW w:w="641" w:type="dxa"/>
            <w:shd w:val="clear" w:color="auto" w:fill="auto"/>
          </w:tcPr>
          <w:p w14:paraId="73973DC9" w14:textId="46701999" w:rsidR="003507E6" w:rsidRPr="00815F46" w:rsidRDefault="003507E6" w:rsidP="003507E6">
            <w:pPr>
              <w:rPr>
                <w:rFonts w:cs="Arial"/>
                <w:sz w:val="18"/>
                <w:szCs w:val="18"/>
              </w:rPr>
            </w:pPr>
            <w:r>
              <w:rPr>
                <w:rFonts w:cs="Arial"/>
                <w:sz w:val="18"/>
                <w:szCs w:val="18"/>
              </w:rPr>
              <w:t>30</w:t>
            </w:r>
          </w:p>
        </w:tc>
        <w:tc>
          <w:tcPr>
            <w:tcW w:w="1495" w:type="dxa"/>
            <w:shd w:val="clear" w:color="auto" w:fill="auto"/>
          </w:tcPr>
          <w:p w14:paraId="0C2A3711" w14:textId="3F1906F3" w:rsidR="003507E6" w:rsidRPr="00815F46" w:rsidRDefault="003507E6" w:rsidP="003507E6">
            <w:pPr>
              <w:rPr>
                <w:rFonts w:cs="Arial"/>
                <w:sz w:val="18"/>
                <w:szCs w:val="18"/>
              </w:rPr>
            </w:pPr>
            <w:r>
              <w:rPr>
                <w:rFonts w:cs="Arial"/>
                <w:sz w:val="18"/>
                <w:szCs w:val="18"/>
              </w:rPr>
              <w:t>Requirement 21</w:t>
            </w:r>
          </w:p>
        </w:tc>
        <w:tc>
          <w:tcPr>
            <w:tcW w:w="2659" w:type="dxa"/>
            <w:shd w:val="clear" w:color="auto" w:fill="auto"/>
          </w:tcPr>
          <w:p w14:paraId="4A8F4225" w14:textId="11F80B8E" w:rsidR="003507E6" w:rsidRPr="00815F46" w:rsidRDefault="003507E6" w:rsidP="003507E6">
            <w:pPr>
              <w:rPr>
                <w:rFonts w:cs="Arial"/>
                <w:sz w:val="18"/>
                <w:szCs w:val="18"/>
              </w:rPr>
            </w:pPr>
            <w:r>
              <w:rPr>
                <w:rFonts w:cs="Arial"/>
                <w:sz w:val="18"/>
                <w:szCs w:val="18"/>
              </w:rPr>
              <w:t>Run with disconnected device</w:t>
            </w:r>
          </w:p>
        </w:tc>
        <w:tc>
          <w:tcPr>
            <w:tcW w:w="2360" w:type="dxa"/>
            <w:shd w:val="clear" w:color="auto" w:fill="auto"/>
          </w:tcPr>
          <w:p w14:paraId="74E95D68" w14:textId="1C6C45EC" w:rsidR="003507E6" w:rsidRPr="00B4092D" w:rsidRDefault="00B4092D" w:rsidP="003507E6">
            <w:pPr>
              <w:rPr>
                <w:rFonts w:cs="Arial"/>
                <w:sz w:val="18"/>
                <w:szCs w:val="18"/>
              </w:rPr>
            </w:pPr>
            <w:r>
              <w:rPr>
                <w:rFonts w:cs="Arial"/>
                <w:sz w:val="18"/>
                <w:szCs w:val="18"/>
              </w:rPr>
              <w:t>Disconnect a device and run environment</w:t>
            </w:r>
          </w:p>
        </w:tc>
        <w:tc>
          <w:tcPr>
            <w:tcW w:w="1757" w:type="dxa"/>
            <w:shd w:val="clear" w:color="auto" w:fill="auto"/>
          </w:tcPr>
          <w:p w14:paraId="37B14210" w14:textId="1ED440A0" w:rsidR="003507E6" w:rsidRPr="00815F46" w:rsidRDefault="00B4092D" w:rsidP="003507E6">
            <w:pPr>
              <w:rPr>
                <w:rFonts w:cs="Arial"/>
                <w:sz w:val="18"/>
                <w:szCs w:val="18"/>
              </w:rPr>
            </w:pPr>
            <w:r>
              <w:rPr>
                <w:rFonts w:cs="Arial"/>
                <w:sz w:val="18"/>
                <w:szCs w:val="18"/>
              </w:rPr>
              <w:t xml:space="preserve">Server shows as disconnected, all command </w:t>
            </w:r>
            <w:proofErr w:type="gramStart"/>
            <w:r>
              <w:rPr>
                <w:rFonts w:cs="Arial"/>
                <w:sz w:val="18"/>
                <w:szCs w:val="18"/>
              </w:rPr>
              <w:t>show</w:t>
            </w:r>
            <w:proofErr w:type="gramEnd"/>
            <w:r>
              <w:rPr>
                <w:rFonts w:cs="Arial"/>
                <w:sz w:val="18"/>
                <w:szCs w:val="18"/>
              </w:rPr>
              <w:t xml:space="preserve"> as failing with no actual output, environment fails</w:t>
            </w:r>
          </w:p>
        </w:tc>
        <w:tc>
          <w:tcPr>
            <w:tcW w:w="1681" w:type="dxa"/>
            <w:shd w:val="clear" w:color="auto" w:fill="auto"/>
          </w:tcPr>
          <w:p w14:paraId="26402D37" w14:textId="0EA8664E" w:rsidR="003507E6" w:rsidRPr="00815F46" w:rsidRDefault="00B4092D" w:rsidP="003507E6">
            <w:pPr>
              <w:rPr>
                <w:rFonts w:cs="Arial"/>
                <w:sz w:val="18"/>
                <w:szCs w:val="18"/>
              </w:rPr>
            </w:pPr>
            <w:r>
              <w:rPr>
                <w:rFonts w:cs="Arial"/>
                <w:sz w:val="18"/>
                <w:szCs w:val="18"/>
              </w:rPr>
              <w:t xml:space="preserve">Server shows as disconnected, all command </w:t>
            </w:r>
            <w:proofErr w:type="gramStart"/>
            <w:r>
              <w:rPr>
                <w:rFonts w:cs="Arial"/>
                <w:sz w:val="18"/>
                <w:szCs w:val="18"/>
              </w:rPr>
              <w:t>show</w:t>
            </w:r>
            <w:proofErr w:type="gramEnd"/>
            <w:r>
              <w:rPr>
                <w:rFonts w:cs="Arial"/>
                <w:sz w:val="18"/>
                <w:szCs w:val="18"/>
              </w:rPr>
              <w:t xml:space="preserve"> as failing with no actual output, environment fails</w:t>
            </w:r>
          </w:p>
        </w:tc>
        <w:tc>
          <w:tcPr>
            <w:tcW w:w="1404" w:type="dxa"/>
            <w:shd w:val="clear" w:color="auto" w:fill="auto"/>
          </w:tcPr>
          <w:p w14:paraId="071362D0" w14:textId="4C2B7287" w:rsidR="003507E6" w:rsidRPr="00815F46" w:rsidRDefault="00B4092D" w:rsidP="003507E6">
            <w:pPr>
              <w:rPr>
                <w:rFonts w:cs="Arial"/>
                <w:b/>
                <w:bCs/>
                <w:sz w:val="18"/>
                <w:szCs w:val="18"/>
              </w:rPr>
            </w:pPr>
            <w:r>
              <w:rPr>
                <w:rFonts w:cs="Arial"/>
                <w:b/>
                <w:bCs/>
                <w:sz w:val="18"/>
                <w:szCs w:val="18"/>
              </w:rPr>
              <w:t>Pass</w:t>
            </w:r>
          </w:p>
        </w:tc>
        <w:tc>
          <w:tcPr>
            <w:tcW w:w="1434" w:type="dxa"/>
            <w:shd w:val="clear" w:color="auto" w:fill="auto"/>
          </w:tcPr>
          <w:p w14:paraId="0DC27226" w14:textId="77777777" w:rsidR="003507E6" w:rsidRPr="00815F46" w:rsidRDefault="003507E6" w:rsidP="003507E6">
            <w:pPr>
              <w:rPr>
                <w:rFonts w:cs="Arial"/>
                <w:sz w:val="18"/>
                <w:szCs w:val="18"/>
              </w:rPr>
            </w:pPr>
          </w:p>
        </w:tc>
      </w:tr>
      <w:tr w:rsidR="003507E6" w:rsidRPr="00482062" w14:paraId="1E203740" w14:textId="77777777" w:rsidTr="00481D4B">
        <w:trPr>
          <w:trHeight w:val="611"/>
        </w:trPr>
        <w:tc>
          <w:tcPr>
            <w:tcW w:w="641" w:type="dxa"/>
            <w:shd w:val="clear" w:color="auto" w:fill="auto"/>
          </w:tcPr>
          <w:p w14:paraId="3A1D029E" w14:textId="7186551F" w:rsidR="003507E6" w:rsidRPr="00815F46" w:rsidRDefault="003507E6" w:rsidP="003507E6">
            <w:pPr>
              <w:rPr>
                <w:rFonts w:cs="Arial"/>
                <w:sz w:val="18"/>
                <w:szCs w:val="18"/>
              </w:rPr>
            </w:pPr>
            <w:r>
              <w:rPr>
                <w:rFonts w:cs="Arial"/>
                <w:sz w:val="18"/>
                <w:szCs w:val="18"/>
              </w:rPr>
              <w:t>31</w:t>
            </w:r>
          </w:p>
        </w:tc>
        <w:tc>
          <w:tcPr>
            <w:tcW w:w="1495" w:type="dxa"/>
            <w:shd w:val="clear" w:color="auto" w:fill="auto"/>
          </w:tcPr>
          <w:p w14:paraId="05FA47E9" w14:textId="508B8EBD" w:rsidR="003507E6" w:rsidRPr="00815F46" w:rsidRDefault="003507E6" w:rsidP="003507E6">
            <w:pPr>
              <w:rPr>
                <w:rFonts w:cs="Arial"/>
                <w:sz w:val="18"/>
                <w:szCs w:val="18"/>
              </w:rPr>
            </w:pPr>
            <w:r>
              <w:rPr>
                <w:rFonts w:cs="Arial"/>
                <w:sz w:val="18"/>
                <w:szCs w:val="18"/>
              </w:rPr>
              <w:t>Requirement 21</w:t>
            </w:r>
          </w:p>
        </w:tc>
        <w:tc>
          <w:tcPr>
            <w:tcW w:w="2659" w:type="dxa"/>
            <w:shd w:val="clear" w:color="auto" w:fill="auto"/>
          </w:tcPr>
          <w:p w14:paraId="6DA56752" w14:textId="6FCA9581" w:rsidR="003507E6" w:rsidRPr="00815F46" w:rsidRDefault="003507E6" w:rsidP="003507E6">
            <w:pPr>
              <w:rPr>
                <w:rFonts w:cs="Arial"/>
                <w:sz w:val="18"/>
                <w:szCs w:val="18"/>
              </w:rPr>
            </w:pPr>
            <w:r>
              <w:rPr>
                <w:rFonts w:cs="Arial"/>
                <w:sz w:val="18"/>
                <w:szCs w:val="18"/>
              </w:rPr>
              <w:t>Run with all devices disconnected</w:t>
            </w:r>
          </w:p>
        </w:tc>
        <w:tc>
          <w:tcPr>
            <w:tcW w:w="2360" w:type="dxa"/>
            <w:shd w:val="clear" w:color="auto" w:fill="auto"/>
          </w:tcPr>
          <w:p w14:paraId="7D799F09" w14:textId="04CC3C72" w:rsidR="003507E6" w:rsidRPr="00B4092D" w:rsidRDefault="00B4092D" w:rsidP="003507E6">
            <w:pPr>
              <w:rPr>
                <w:rFonts w:cs="Arial"/>
                <w:sz w:val="18"/>
                <w:szCs w:val="18"/>
              </w:rPr>
            </w:pPr>
            <w:r w:rsidRPr="00B4092D">
              <w:rPr>
                <w:rFonts w:cs="Arial"/>
                <w:sz w:val="18"/>
                <w:szCs w:val="18"/>
              </w:rPr>
              <w:t>Disconnect all devices</w:t>
            </w:r>
          </w:p>
        </w:tc>
        <w:tc>
          <w:tcPr>
            <w:tcW w:w="1757" w:type="dxa"/>
            <w:shd w:val="clear" w:color="auto" w:fill="auto"/>
          </w:tcPr>
          <w:p w14:paraId="3DD70BFD" w14:textId="38F24964" w:rsidR="003507E6" w:rsidRPr="00815F46" w:rsidRDefault="00B4092D" w:rsidP="003507E6">
            <w:pPr>
              <w:rPr>
                <w:rFonts w:cs="Arial"/>
                <w:sz w:val="18"/>
                <w:szCs w:val="18"/>
              </w:rPr>
            </w:pPr>
            <w:r>
              <w:rPr>
                <w:rFonts w:cs="Arial"/>
                <w:sz w:val="18"/>
                <w:szCs w:val="18"/>
              </w:rPr>
              <w:t>All commands fail, all servers fail, environment fails</w:t>
            </w:r>
          </w:p>
        </w:tc>
        <w:tc>
          <w:tcPr>
            <w:tcW w:w="1681" w:type="dxa"/>
            <w:shd w:val="clear" w:color="auto" w:fill="auto"/>
          </w:tcPr>
          <w:p w14:paraId="7DF3BC27" w14:textId="4A62BDC8" w:rsidR="003507E6" w:rsidRPr="00815F46" w:rsidRDefault="00B4092D" w:rsidP="003507E6">
            <w:pPr>
              <w:rPr>
                <w:rFonts w:cs="Arial"/>
                <w:sz w:val="18"/>
                <w:szCs w:val="18"/>
              </w:rPr>
            </w:pPr>
            <w:r>
              <w:rPr>
                <w:rFonts w:cs="Arial"/>
                <w:sz w:val="18"/>
                <w:szCs w:val="18"/>
              </w:rPr>
              <w:t>All commands fail, all servers fail, environment fails</w:t>
            </w:r>
          </w:p>
        </w:tc>
        <w:tc>
          <w:tcPr>
            <w:tcW w:w="1404" w:type="dxa"/>
            <w:shd w:val="clear" w:color="auto" w:fill="auto"/>
          </w:tcPr>
          <w:p w14:paraId="0A861CCE" w14:textId="53A73BEB" w:rsidR="003507E6" w:rsidRPr="00815F46" w:rsidRDefault="00B4092D" w:rsidP="003507E6">
            <w:pPr>
              <w:rPr>
                <w:rFonts w:cs="Arial"/>
                <w:b/>
                <w:bCs/>
                <w:sz w:val="18"/>
                <w:szCs w:val="18"/>
              </w:rPr>
            </w:pPr>
            <w:r>
              <w:rPr>
                <w:rFonts w:cs="Arial"/>
                <w:b/>
                <w:bCs/>
                <w:sz w:val="18"/>
                <w:szCs w:val="18"/>
              </w:rPr>
              <w:t>Pass</w:t>
            </w:r>
          </w:p>
        </w:tc>
        <w:tc>
          <w:tcPr>
            <w:tcW w:w="1434" w:type="dxa"/>
            <w:shd w:val="clear" w:color="auto" w:fill="auto"/>
          </w:tcPr>
          <w:p w14:paraId="560BCF65" w14:textId="77777777" w:rsidR="003507E6" w:rsidRPr="00815F46" w:rsidRDefault="003507E6" w:rsidP="003507E6">
            <w:pPr>
              <w:rPr>
                <w:rFonts w:cs="Arial"/>
                <w:sz w:val="18"/>
                <w:szCs w:val="18"/>
              </w:rPr>
            </w:pPr>
          </w:p>
        </w:tc>
      </w:tr>
      <w:tr w:rsidR="003507E6" w:rsidRPr="00482062" w14:paraId="705BC2E4" w14:textId="77777777" w:rsidTr="00481D4B">
        <w:trPr>
          <w:trHeight w:val="611"/>
        </w:trPr>
        <w:tc>
          <w:tcPr>
            <w:tcW w:w="641" w:type="dxa"/>
            <w:shd w:val="clear" w:color="auto" w:fill="auto"/>
          </w:tcPr>
          <w:p w14:paraId="0DF48632" w14:textId="3EC4F23D" w:rsidR="003507E6" w:rsidRPr="00815F46" w:rsidRDefault="003507E6" w:rsidP="003507E6">
            <w:pPr>
              <w:rPr>
                <w:rFonts w:cs="Arial"/>
                <w:sz w:val="18"/>
                <w:szCs w:val="18"/>
              </w:rPr>
            </w:pPr>
            <w:r>
              <w:rPr>
                <w:rFonts w:cs="Arial"/>
                <w:sz w:val="18"/>
                <w:szCs w:val="18"/>
              </w:rPr>
              <w:t>32</w:t>
            </w:r>
          </w:p>
        </w:tc>
        <w:tc>
          <w:tcPr>
            <w:tcW w:w="1495" w:type="dxa"/>
            <w:shd w:val="clear" w:color="auto" w:fill="auto"/>
          </w:tcPr>
          <w:p w14:paraId="78CCD4D9" w14:textId="2EE8F5CF" w:rsidR="003507E6" w:rsidRPr="00815F46" w:rsidRDefault="003507E6" w:rsidP="003507E6">
            <w:pPr>
              <w:rPr>
                <w:rFonts w:cs="Arial"/>
                <w:sz w:val="18"/>
                <w:szCs w:val="18"/>
              </w:rPr>
            </w:pPr>
            <w:r>
              <w:rPr>
                <w:rFonts w:cs="Arial"/>
                <w:sz w:val="18"/>
                <w:szCs w:val="18"/>
              </w:rPr>
              <w:t>Requirement 22</w:t>
            </w:r>
          </w:p>
        </w:tc>
        <w:tc>
          <w:tcPr>
            <w:tcW w:w="2659" w:type="dxa"/>
            <w:shd w:val="clear" w:color="auto" w:fill="auto"/>
          </w:tcPr>
          <w:p w14:paraId="650E7ADF" w14:textId="2CC91DCF" w:rsidR="003507E6" w:rsidRPr="00815F46" w:rsidRDefault="003507E6" w:rsidP="003507E6">
            <w:pPr>
              <w:rPr>
                <w:rFonts w:cs="Arial"/>
                <w:sz w:val="18"/>
                <w:szCs w:val="18"/>
              </w:rPr>
            </w:pPr>
            <w:r>
              <w:rPr>
                <w:rFonts w:cs="Arial"/>
                <w:sz w:val="18"/>
                <w:szCs w:val="18"/>
              </w:rPr>
              <w:t>Run with all devices connected</w:t>
            </w:r>
          </w:p>
        </w:tc>
        <w:tc>
          <w:tcPr>
            <w:tcW w:w="2360" w:type="dxa"/>
            <w:shd w:val="clear" w:color="auto" w:fill="auto"/>
          </w:tcPr>
          <w:p w14:paraId="778CA888" w14:textId="2016FA40" w:rsidR="003507E6" w:rsidRPr="00CC3167" w:rsidRDefault="003507E6" w:rsidP="003507E6">
            <w:pPr>
              <w:rPr>
                <w:rFonts w:cs="Arial"/>
                <w:sz w:val="18"/>
                <w:szCs w:val="18"/>
              </w:rPr>
            </w:pPr>
            <w:r>
              <w:rPr>
                <w:rFonts w:cs="Arial"/>
                <w:sz w:val="18"/>
                <w:szCs w:val="18"/>
              </w:rPr>
              <w:t>Run with all devices connected</w:t>
            </w:r>
          </w:p>
        </w:tc>
        <w:tc>
          <w:tcPr>
            <w:tcW w:w="1757" w:type="dxa"/>
            <w:shd w:val="clear" w:color="auto" w:fill="auto"/>
          </w:tcPr>
          <w:p w14:paraId="09C1FFD5" w14:textId="77777777" w:rsidR="003507E6" w:rsidRDefault="003507E6" w:rsidP="003507E6">
            <w:pPr>
              <w:rPr>
                <w:rFonts w:cs="Arial"/>
                <w:sz w:val="18"/>
                <w:szCs w:val="18"/>
              </w:rPr>
            </w:pPr>
            <w:r>
              <w:rPr>
                <w:rFonts w:cs="Arial"/>
                <w:sz w:val="18"/>
                <w:szCs w:val="18"/>
              </w:rPr>
              <w:t>Connection status pass</w:t>
            </w:r>
          </w:p>
          <w:p w14:paraId="6E06BDA8" w14:textId="77777777" w:rsidR="003507E6" w:rsidRDefault="003507E6" w:rsidP="003507E6">
            <w:pPr>
              <w:rPr>
                <w:rFonts w:cs="Arial"/>
                <w:sz w:val="18"/>
                <w:szCs w:val="18"/>
              </w:rPr>
            </w:pPr>
            <w:r>
              <w:rPr>
                <w:rFonts w:cs="Arial"/>
                <w:sz w:val="18"/>
                <w:szCs w:val="18"/>
              </w:rPr>
              <w:t>Commands update with pass/fail</w:t>
            </w:r>
          </w:p>
          <w:p w14:paraId="6A2A5C58" w14:textId="58DA95C3" w:rsidR="003507E6" w:rsidRPr="00815F46" w:rsidRDefault="003507E6" w:rsidP="003507E6">
            <w:pPr>
              <w:rPr>
                <w:rFonts w:cs="Arial"/>
                <w:sz w:val="18"/>
                <w:szCs w:val="18"/>
              </w:rPr>
            </w:pPr>
            <w:r>
              <w:rPr>
                <w:rFonts w:cs="Arial"/>
                <w:sz w:val="18"/>
                <w:szCs w:val="18"/>
              </w:rPr>
              <w:t>Server status &amp; environment status update with pass/fail</w:t>
            </w:r>
          </w:p>
        </w:tc>
        <w:tc>
          <w:tcPr>
            <w:tcW w:w="1681" w:type="dxa"/>
            <w:shd w:val="clear" w:color="auto" w:fill="auto"/>
          </w:tcPr>
          <w:p w14:paraId="2156DBBC" w14:textId="77777777" w:rsidR="003507E6" w:rsidRDefault="003507E6" w:rsidP="003507E6">
            <w:pPr>
              <w:rPr>
                <w:rFonts w:cs="Arial"/>
                <w:sz w:val="18"/>
                <w:szCs w:val="18"/>
              </w:rPr>
            </w:pPr>
            <w:r>
              <w:rPr>
                <w:rFonts w:cs="Arial"/>
                <w:sz w:val="18"/>
                <w:szCs w:val="18"/>
              </w:rPr>
              <w:t>Connection status pass</w:t>
            </w:r>
          </w:p>
          <w:p w14:paraId="1C388627" w14:textId="77777777" w:rsidR="003507E6" w:rsidRDefault="003507E6" w:rsidP="003507E6">
            <w:pPr>
              <w:rPr>
                <w:rFonts w:cs="Arial"/>
                <w:sz w:val="18"/>
                <w:szCs w:val="18"/>
              </w:rPr>
            </w:pPr>
            <w:r>
              <w:rPr>
                <w:rFonts w:cs="Arial"/>
                <w:sz w:val="18"/>
                <w:szCs w:val="18"/>
              </w:rPr>
              <w:t>Commands update with pass/fail</w:t>
            </w:r>
          </w:p>
          <w:p w14:paraId="76258E62" w14:textId="3F7F4B41" w:rsidR="003507E6" w:rsidRPr="00815F46" w:rsidRDefault="003507E6" w:rsidP="003507E6">
            <w:pPr>
              <w:rPr>
                <w:rFonts w:cs="Arial"/>
                <w:sz w:val="18"/>
                <w:szCs w:val="18"/>
              </w:rPr>
            </w:pPr>
            <w:r>
              <w:rPr>
                <w:rFonts w:cs="Arial"/>
                <w:sz w:val="18"/>
                <w:szCs w:val="18"/>
              </w:rPr>
              <w:t>Server status &amp; environment status update with pass/fail</w:t>
            </w:r>
          </w:p>
        </w:tc>
        <w:tc>
          <w:tcPr>
            <w:tcW w:w="1404" w:type="dxa"/>
            <w:shd w:val="clear" w:color="auto" w:fill="auto"/>
          </w:tcPr>
          <w:p w14:paraId="19D42D74" w14:textId="3C29751F" w:rsidR="003507E6" w:rsidRPr="00815F46" w:rsidRDefault="003507E6" w:rsidP="003507E6">
            <w:pPr>
              <w:rPr>
                <w:rFonts w:cs="Arial"/>
                <w:b/>
                <w:bCs/>
                <w:sz w:val="18"/>
                <w:szCs w:val="18"/>
              </w:rPr>
            </w:pPr>
            <w:r>
              <w:rPr>
                <w:rFonts w:cs="Arial"/>
                <w:b/>
                <w:bCs/>
                <w:sz w:val="18"/>
                <w:szCs w:val="18"/>
              </w:rPr>
              <w:t>Pass</w:t>
            </w:r>
          </w:p>
        </w:tc>
        <w:tc>
          <w:tcPr>
            <w:tcW w:w="1434" w:type="dxa"/>
            <w:shd w:val="clear" w:color="auto" w:fill="auto"/>
          </w:tcPr>
          <w:p w14:paraId="7BE08BAF" w14:textId="77777777" w:rsidR="003507E6" w:rsidRPr="00815F46" w:rsidRDefault="003507E6" w:rsidP="003507E6">
            <w:pPr>
              <w:rPr>
                <w:rFonts w:cs="Arial"/>
                <w:sz w:val="18"/>
                <w:szCs w:val="18"/>
              </w:rPr>
            </w:pPr>
          </w:p>
        </w:tc>
      </w:tr>
      <w:tr w:rsidR="003507E6" w:rsidRPr="00482062" w14:paraId="40053E77" w14:textId="77777777" w:rsidTr="00481D4B">
        <w:trPr>
          <w:trHeight w:val="611"/>
        </w:trPr>
        <w:tc>
          <w:tcPr>
            <w:tcW w:w="641" w:type="dxa"/>
            <w:shd w:val="clear" w:color="auto" w:fill="auto"/>
          </w:tcPr>
          <w:p w14:paraId="1B95B032" w14:textId="4388E364" w:rsidR="003507E6" w:rsidRPr="00815F46" w:rsidRDefault="003507E6" w:rsidP="003507E6">
            <w:pPr>
              <w:rPr>
                <w:rFonts w:cs="Arial"/>
                <w:sz w:val="18"/>
                <w:szCs w:val="18"/>
              </w:rPr>
            </w:pPr>
            <w:r>
              <w:rPr>
                <w:rFonts w:cs="Arial"/>
                <w:sz w:val="18"/>
                <w:szCs w:val="18"/>
              </w:rPr>
              <w:t>33</w:t>
            </w:r>
          </w:p>
        </w:tc>
        <w:tc>
          <w:tcPr>
            <w:tcW w:w="1495" w:type="dxa"/>
            <w:shd w:val="clear" w:color="auto" w:fill="auto"/>
          </w:tcPr>
          <w:p w14:paraId="69CC3833" w14:textId="77777777" w:rsidR="003507E6" w:rsidRDefault="003507E6" w:rsidP="003507E6">
            <w:pPr>
              <w:rPr>
                <w:rFonts w:cs="Arial"/>
                <w:sz w:val="18"/>
                <w:szCs w:val="18"/>
              </w:rPr>
            </w:pPr>
            <w:r>
              <w:rPr>
                <w:rFonts w:cs="Arial"/>
                <w:sz w:val="18"/>
                <w:szCs w:val="18"/>
              </w:rPr>
              <w:t>Requirement</w:t>
            </w:r>
          </w:p>
          <w:p w14:paraId="589539EA" w14:textId="1EF5B786" w:rsidR="003507E6" w:rsidRPr="00815F46" w:rsidRDefault="003507E6" w:rsidP="003507E6">
            <w:pPr>
              <w:rPr>
                <w:rFonts w:cs="Arial"/>
                <w:sz w:val="18"/>
                <w:szCs w:val="18"/>
              </w:rPr>
            </w:pPr>
            <w:r>
              <w:rPr>
                <w:rFonts w:cs="Arial"/>
                <w:sz w:val="18"/>
                <w:szCs w:val="18"/>
              </w:rPr>
              <w:t>22</w:t>
            </w:r>
          </w:p>
        </w:tc>
        <w:tc>
          <w:tcPr>
            <w:tcW w:w="2659" w:type="dxa"/>
            <w:shd w:val="clear" w:color="auto" w:fill="auto"/>
          </w:tcPr>
          <w:p w14:paraId="6FDBB859" w14:textId="588957AD" w:rsidR="003507E6" w:rsidRPr="00815F46" w:rsidRDefault="003507E6" w:rsidP="003507E6">
            <w:pPr>
              <w:rPr>
                <w:rFonts w:cs="Arial"/>
                <w:sz w:val="18"/>
                <w:szCs w:val="18"/>
              </w:rPr>
            </w:pPr>
            <w:r>
              <w:rPr>
                <w:rFonts w:cs="Arial"/>
                <w:sz w:val="18"/>
                <w:szCs w:val="18"/>
              </w:rPr>
              <w:t>Run with some devices disconnected</w:t>
            </w:r>
          </w:p>
        </w:tc>
        <w:tc>
          <w:tcPr>
            <w:tcW w:w="2360" w:type="dxa"/>
            <w:shd w:val="clear" w:color="auto" w:fill="auto"/>
          </w:tcPr>
          <w:p w14:paraId="5B3C0F37" w14:textId="0B837AE0" w:rsidR="003507E6" w:rsidRPr="00A35E56" w:rsidRDefault="003507E6" w:rsidP="003507E6">
            <w:pPr>
              <w:rPr>
                <w:rFonts w:cs="Arial"/>
                <w:sz w:val="18"/>
                <w:szCs w:val="18"/>
              </w:rPr>
            </w:pPr>
            <w:r>
              <w:rPr>
                <w:rFonts w:cs="Arial"/>
                <w:sz w:val="18"/>
                <w:szCs w:val="18"/>
              </w:rPr>
              <w:t>Disconnect a device and run environment</w:t>
            </w:r>
          </w:p>
        </w:tc>
        <w:tc>
          <w:tcPr>
            <w:tcW w:w="1757" w:type="dxa"/>
            <w:shd w:val="clear" w:color="auto" w:fill="auto"/>
          </w:tcPr>
          <w:p w14:paraId="4EB91A36" w14:textId="77777777" w:rsidR="003507E6" w:rsidRDefault="003507E6" w:rsidP="003507E6">
            <w:pPr>
              <w:rPr>
                <w:rFonts w:cs="Arial"/>
                <w:sz w:val="18"/>
                <w:szCs w:val="18"/>
              </w:rPr>
            </w:pPr>
            <w:r>
              <w:rPr>
                <w:rFonts w:cs="Arial"/>
                <w:sz w:val="18"/>
                <w:szCs w:val="18"/>
              </w:rPr>
              <w:t>All commands fail Server Fails</w:t>
            </w:r>
          </w:p>
          <w:p w14:paraId="0A02EBE8" w14:textId="77777777" w:rsidR="003507E6" w:rsidRDefault="003507E6" w:rsidP="003507E6">
            <w:pPr>
              <w:rPr>
                <w:rFonts w:cs="Arial"/>
                <w:sz w:val="18"/>
                <w:szCs w:val="18"/>
              </w:rPr>
            </w:pPr>
            <w:r>
              <w:rPr>
                <w:rFonts w:cs="Arial"/>
                <w:sz w:val="18"/>
                <w:szCs w:val="18"/>
              </w:rPr>
              <w:t>Environment fails</w:t>
            </w:r>
          </w:p>
          <w:p w14:paraId="2A208593" w14:textId="6A21393A" w:rsidR="003507E6" w:rsidRPr="00815F46" w:rsidRDefault="003507E6" w:rsidP="003507E6">
            <w:pPr>
              <w:rPr>
                <w:rFonts w:cs="Arial"/>
                <w:sz w:val="18"/>
                <w:szCs w:val="18"/>
              </w:rPr>
            </w:pPr>
            <w:r>
              <w:rPr>
                <w:rFonts w:cs="Arial"/>
                <w:sz w:val="18"/>
                <w:szCs w:val="18"/>
              </w:rPr>
              <w:t>Connection status set to fail on server and environment</w:t>
            </w:r>
          </w:p>
        </w:tc>
        <w:tc>
          <w:tcPr>
            <w:tcW w:w="1681" w:type="dxa"/>
            <w:shd w:val="clear" w:color="auto" w:fill="auto"/>
          </w:tcPr>
          <w:p w14:paraId="721027F6" w14:textId="77777777" w:rsidR="003507E6" w:rsidRDefault="003507E6" w:rsidP="003507E6">
            <w:pPr>
              <w:rPr>
                <w:rFonts w:cs="Arial"/>
                <w:sz w:val="18"/>
                <w:szCs w:val="18"/>
              </w:rPr>
            </w:pPr>
            <w:r>
              <w:rPr>
                <w:rFonts w:cs="Arial"/>
                <w:sz w:val="18"/>
                <w:szCs w:val="18"/>
              </w:rPr>
              <w:t>All commands fail Server Fails</w:t>
            </w:r>
          </w:p>
          <w:p w14:paraId="70D9EC3E" w14:textId="77777777" w:rsidR="003507E6" w:rsidRDefault="003507E6" w:rsidP="003507E6">
            <w:pPr>
              <w:rPr>
                <w:rFonts w:cs="Arial"/>
                <w:sz w:val="18"/>
                <w:szCs w:val="18"/>
              </w:rPr>
            </w:pPr>
            <w:r>
              <w:rPr>
                <w:rFonts w:cs="Arial"/>
                <w:sz w:val="18"/>
                <w:szCs w:val="18"/>
              </w:rPr>
              <w:t>Environment fails</w:t>
            </w:r>
          </w:p>
          <w:p w14:paraId="3CB13504" w14:textId="73490BAB" w:rsidR="003507E6" w:rsidRPr="00815F46" w:rsidRDefault="003507E6" w:rsidP="003507E6">
            <w:pPr>
              <w:rPr>
                <w:rFonts w:cs="Arial"/>
                <w:sz w:val="18"/>
                <w:szCs w:val="18"/>
              </w:rPr>
            </w:pPr>
            <w:r>
              <w:rPr>
                <w:rFonts w:cs="Arial"/>
                <w:sz w:val="18"/>
                <w:szCs w:val="18"/>
              </w:rPr>
              <w:t>Connection status set to fail on server and environment</w:t>
            </w:r>
          </w:p>
        </w:tc>
        <w:tc>
          <w:tcPr>
            <w:tcW w:w="1404" w:type="dxa"/>
            <w:shd w:val="clear" w:color="auto" w:fill="auto"/>
          </w:tcPr>
          <w:p w14:paraId="754BA168" w14:textId="6BF1E2FF" w:rsidR="003507E6" w:rsidRPr="00815F46" w:rsidRDefault="003507E6" w:rsidP="003507E6">
            <w:pPr>
              <w:rPr>
                <w:rFonts w:cs="Arial"/>
                <w:b/>
                <w:bCs/>
                <w:sz w:val="18"/>
                <w:szCs w:val="18"/>
              </w:rPr>
            </w:pPr>
            <w:r>
              <w:rPr>
                <w:rFonts w:cs="Arial"/>
                <w:b/>
                <w:bCs/>
                <w:sz w:val="18"/>
                <w:szCs w:val="18"/>
              </w:rPr>
              <w:t>Pass</w:t>
            </w:r>
          </w:p>
        </w:tc>
        <w:tc>
          <w:tcPr>
            <w:tcW w:w="1434" w:type="dxa"/>
            <w:shd w:val="clear" w:color="auto" w:fill="auto"/>
          </w:tcPr>
          <w:p w14:paraId="717C1381" w14:textId="77777777" w:rsidR="003507E6" w:rsidRPr="00815F46" w:rsidRDefault="003507E6" w:rsidP="003507E6">
            <w:pPr>
              <w:rPr>
                <w:rFonts w:cs="Arial"/>
                <w:sz w:val="18"/>
                <w:szCs w:val="18"/>
              </w:rPr>
            </w:pPr>
          </w:p>
        </w:tc>
      </w:tr>
      <w:tr w:rsidR="003507E6" w:rsidRPr="00482062" w14:paraId="2B5E9B7A" w14:textId="77777777" w:rsidTr="00481D4B">
        <w:trPr>
          <w:trHeight w:val="611"/>
        </w:trPr>
        <w:tc>
          <w:tcPr>
            <w:tcW w:w="641" w:type="dxa"/>
            <w:shd w:val="clear" w:color="auto" w:fill="auto"/>
          </w:tcPr>
          <w:p w14:paraId="4115FA1C" w14:textId="57790288" w:rsidR="003507E6" w:rsidRPr="00815F46" w:rsidRDefault="003507E6" w:rsidP="003507E6">
            <w:pPr>
              <w:rPr>
                <w:rFonts w:cs="Arial"/>
                <w:sz w:val="18"/>
                <w:szCs w:val="18"/>
              </w:rPr>
            </w:pPr>
            <w:r>
              <w:rPr>
                <w:rFonts w:cs="Arial"/>
                <w:sz w:val="18"/>
                <w:szCs w:val="18"/>
              </w:rPr>
              <w:t>34</w:t>
            </w:r>
          </w:p>
        </w:tc>
        <w:tc>
          <w:tcPr>
            <w:tcW w:w="1495" w:type="dxa"/>
            <w:shd w:val="clear" w:color="auto" w:fill="auto"/>
          </w:tcPr>
          <w:p w14:paraId="0328DA91" w14:textId="17885285" w:rsidR="003507E6" w:rsidRPr="00815F46" w:rsidRDefault="003507E6" w:rsidP="003507E6">
            <w:pPr>
              <w:rPr>
                <w:rFonts w:cs="Arial"/>
                <w:sz w:val="18"/>
                <w:szCs w:val="18"/>
              </w:rPr>
            </w:pPr>
            <w:r>
              <w:rPr>
                <w:rFonts w:cs="Arial"/>
                <w:sz w:val="18"/>
                <w:szCs w:val="18"/>
              </w:rPr>
              <w:t>Requirement 22</w:t>
            </w:r>
          </w:p>
        </w:tc>
        <w:tc>
          <w:tcPr>
            <w:tcW w:w="2659" w:type="dxa"/>
            <w:shd w:val="clear" w:color="auto" w:fill="auto"/>
          </w:tcPr>
          <w:p w14:paraId="5155B0B6" w14:textId="37D805EB" w:rsidR="003507E6" w:rsidRPr="00815F46" w:rsidRDefault="003507E6" w:rsidP="003507E6">
            <w:pPr>
              <w:rPr>
                <w:rFonts w:cs="Arial"/>
                <w:sz w:val="18"/>
                <w:szCs w:val="18"/>
              </w:rPr>
            </w:pPr>
            <w:r>
              <w:rPr>
                <w:rFonts w:cs="Arial"/>
                <w:sz w:val="18"/>
                <w:szCs w:val="18"/>
              </w:rPr>
              <w:t>Run with mixture of connected/ disconnected devices</w:t>
            </w:r>
          </w:p>
        </w:tc>
        <w:tc>
          <w:tcPr>
            <w:tcW w:w="2360" w:type="dxa"/>
            <w:shd w:val="clear" w:color="auto" w:fill="auto"/>
          </w:tcPr>
          <w:p w14:paraId="5F690D42" w14:textId="508916F9" w:rsidR="003507E6" w:rsidRPr="00B4092D" w:rsidRDefault="00B4092D" w:rsidP="003507E6">
            <w:pPr>
              <w:rPr>
                <w:rFonts w:cs="Arial"/>
                <w:sz w:val="18"/>
                <w:szCs w:val="18"/>
              </w:rPr>
            </w:pPr>
            <w:r>
              <w:rPr>
                <w:rFonts w:cs="Arial"/>
                <w:sz w:val="18"/>
                <w:szCs w:val="18"/>
              </w:rPr>
              <w:t>Disconnect some of the devices and run all environments</w:t>
            </w:r>
          </w:p>
        </w:tc>
        <w:tc>
          <w:tcPr>
            <w:tcW w:w="1757" w:type="dxa"/>
            <w:shd w:val="clear" w:color="auto" w:fill="auto"/>
          </w:tcPr>
          <w:p w14:paraId="5C2E9755" w14:textId="34C89CBB" w:rsidR="003507E6" w:rsidRPr="00815F46" w:rsidRDefault="00B4092D" w:rsidP="003507E6">
            <w:pPr>
              <w:rPr>
                <w:rFonts w:cs="Arial"/>
                <w:sz w:val="18"/>
                <w:szCs w:val="18"/>
              </w:rPr>
            </w:pPr>
            <w:r>
              <w:rPr>
                <w:rFonts w:cs="Arial"/>
                <w:sz w:val="18"/>
                <w:szCs w:val="18"/>
              </w:rPr>
              <w:t xml:space="preserve">Connection status of server and environments </w:t>
            </w:r>
            <w:r>
              <w:rPr>
                <w:rFonts w:cs="Arial"/>
                <w:sz w:val="18"/>
                <w:szCs w:val="18"/>
              </w:rPr>
              <w:lastRenderedPageBreak/>
              <w:t>should fail. All commands fail on disconnected devices</w:t>
            </w:r>
          </w:p>
        </w:tc>
        <w:tc>
          <w:tcPr>
            <w:tcW w:w="1681" w:type="dxa"/>
            <w:shd w:val="clear" w:color="auto" w:fill="auto"/>
          </w:tcPr>
          <w:p w14:paraId="02708979" w14:textId="10FBA0FB" w:rsidR="003507E6" w:rsidRPr="00815F46" w:rsidRDefault="00B4092D" w:rsidP="003507E6">
            <w:pPr>
              <w:rPr>
                <w:rFonts w:cs="Arial"/>
                <w:sz w:val="18"/>
                <w:szCs w:val="18"/>
              </w:rPr>
            </w:pPr>
            <w:r>
              <w:rPr>
                <w:rFonts w:cs="Arial"/>
                <w:sz w:val="18"/>
                <w:szCs w:val="18"/>
              </w:rPr>
              <w:lastRenderedPageBreak/>
              <w:t xml:space="preserve">Connection status of server and environments </w:t>
            </w:r>
            <w:r>
              <w:rPr>
                <w:rFonts w:cs="Arial"/>
                <w:sz w:val="18"/>
                <w:szCs w:val="18"/>
              </w:rPr>
              <w:lastRenderedPageBreak/>
              <w:t>should fail. All commands fail on disconnected devices</w:t>
            </w:r>
          </w:p>
        </w:tc>
        <w:tc>
          <w:tcPr>
            <w:tcW w:w="1404" w:type="dxa"/>
            <w:shd w:val="clear" w:color="auto" w:fill="auto"/>
          </w:tcPr>
          <w:p w14:paraId="3256A885" w14:textId="692489A5" w:rsidR="003507E6" w:rsidRPr="00815F46" w:rsidRDefault="002F37B1" w:rsidP="003507E6">
            <w:pPr>
              <w:rPr>
                <w:rFonts w:cs="Arial"/>
                <w:b/>
                <w:bCs/>
                <w:sz w:val="18"/>
                <w:szCs w:val="18"/>
              </w:rPr>
            </w:pPr>
            <w:r>
              <w:rPr>
                <w:rFonts w:cs="Arial"/>
                <w:b/>
                <w:bCs/>
                <w:sz w:val="18"/>
                <w:szCs w:val="18"/>
              </w:rPr>
              <w:lastRenderedPageBreak/>
              <w:t>Pass</w:t>
            </w:r>
          </w:p>
        </w:tc>
        <w:tc>
          <w:tcPr>
            <w:tcW w:w="1434" w:type="dxa"/>
            <w:shd w:val="clear" w:color="auto" w:fill="auto"/>
          </w:tcPr>
          <w:p w14:paraId="418BCDAF" w14:textId="77777777" w:rsidR="003507E6" w:rsidRPr="00815F46" w:rsidRDefault="003507E6" w:rsidP="003507E6">
            <w:pPr>
              <w:rPr>
                <w:rFonts w:cs="Arial"/>
                <w:sz w:val="18"/>
                <w:szCs w:val="18"/>
              </w:rPr>
            </w:pPr>
          </w:p>
        </w:tc>
      </w:tr>
      <w:tr w:rsidR="003507E6" w:rsidRPr="00482062" w14:paraId="363AE93E" w14:textId="77777777" w:rsidTr="00481D4B">
        <w:trPr>
          <w:trHeight w:val="611"/>
        </w:trPr>
        <w:tc>
          <w:tcPr>
            <w:tcW w:w="641" w:type="dxa"/>
            <w:shd w:val="clear" w:color="auto" w:fill="auto"/>
          </w:tcPr>
          <w:p w14:paraId="1048FF15" w14:textId="2DD99DBB" w:rsidR="003507E6" w:rsidRPr="00815F46" w:rsidRDefault="003507E6" w:rsidP="003507E6">
            <w:pPr>
              <w:rPr>
                <w:rFonts w:cs="Arial"/>
                <w:sz w:val="18"/>
                <w:szCs w:val="18"/>
              </w:rPr>
            </w:pPr>
            <w:r>
              <w:rPr>
                <w:rFonts w:cs="Arial"/>
                <w:sz w:val="18"/>
                <w:szCs w:val="18"/>
              </w:rPr>
              <w:t>35</w:t>
            </w:r>
          </w:p>
        </w:tc>
        <w:tc>
          <w:tcPr>
            <w:tcW w:w="1495" w:type="dxa"/>
            <w:shd w:val="clear" w:color="auto" w:fill="auto"/>
          </w:tcPr>
          <w:p w14:paraId="5B6E8EFC" w14:textId="0EA949A3" w:rsidR="003507E6" w:rsidRPr="00815F46" w:rsidRDefault="003507E6" w:rsidP="003507E6">
            <w:pPr>
              <w:rPr>
                <w:rFonts w:cs="Arial"/>
                <w:sz w:val="18"/>
                <w:szCs w:val="18"/>
              </w:rPr>
            </w:pPr>
            <w:r>
              <w:rPr>
                <w:rFonts w:cs="Arial"/>
                <w:sz w:val="18"/>
                <w:szCs w:val="18"/>
              </w:rPr>
              <w:t>Requirement 23, 24, 25, 26</w:t>
            </w:r>
          </w:p>
        </w:tc>
        <w:tc>
          <w:tcPr>
            <w:tcW w:w="2659" w:type="dxa"/>
            <w:shd w:val="clear" w:color="auto" w:fill="auto"/>
          </w:tcPr>
          <w:p w14:paraId="3B7048E4" w14:textId="5FCDA114" w:rsidR="003507E6" w:rsidRPr="00815F46" w:rsidRDefault="003507E6" w:rsidP="003507E6">
            <w:pPr>
              <w:rPr>
                <w:rFonts w:cs="Arial"/>
                <w:sz w:val="18"/>
                <w:szCs w:val="18"/>
              </w:rPr>
            </w:pPr>
            <w:r>
              <w:rPr>
                <w:rFonts w:cs="Arial"/>
                <w:sz w:val="18"/>
                <w:szCs w:val="18"/>
              </w:rPr>
              <w:t xml:space="preserve">Ensure failing commands detected correctly </w:t>
            </w:r>
            <w:proofErr w:type="gramStart"/>
            <w:r>
              <w:rPr>
                <w:rFonts w:cs="Arial"/>
                <w:sz w:val="18"/>
                <w:szCs w:val="18"/>
              </w:rPr>
              <w:t>and also</w:t>
            </w:r>
            <w:proofErr w:type="gramEnd"/>
            <w:r>
              <w:rPr>
                <w:rFonts w:cs="Arial"/>
                <w:sz w:val="18"/>
                <w:szCs w:val="18"/>
              </w:rPr>
              <w:t xml:space="preserve"> highlight server and environment as failing</w:t>
            </w:r>
          </w:p>
        </w:tc>
        <w:tc>
          <w:tcPr>
            <w:tcW w:w="2360" w:type="dxa"/>
            <w:shd w:val="clear" w:color="auto" w:fill="auto"/>
          </w:tcPr>
          <w:p w14:paraId="5DA92985" w14:textId="41510E8C" w:rsidR="003507E6" w:rsidRPr="008015F8" w:rsidRDefault="008015F8" w:rsidP="003507E6">
            <w:pPr>
              <w:rPr>
                <w:rFonts w:cs="Arial"/>
                <w:sz w:val="18"/>
                <w:szCs w:val="18"/>
              </w:rPr>
            </w:pPr>
            <w:r>
              <w:rPr>
                <w:rFonts w:cs="Arial"/>
                <w:sz w:val="18"/>
                <w:szCs w:val="18"/>
              </w:rPr>
              <w:t xml:space="preserve">Run commands and ensure failures are correctly identified at command, </w:t>
            </w:r>
            <w:proofErr w:type="gramStart"/>
            <w:r>
              <w:rPr>
                <w:rFonts w:cs="Arial"/>
                <w:sz w:val="18"/>
                <w:szCs w:val="18"/>
              </w:rPr>
              <w:t>server</w:t>
            </w:r>
            <w:proofErr w:type="gramEnd"/>
            <w:r>
              <w:rPr>
                <w:rFonts w:cs="Arial"/>
                <w:sz w:val="18"/>
                <w:szCs w:val="18"/>
              </w:rPr>
              <w:t xml:space="preserve"> and environment level</w:t>
            </w:r>
          </w:p>
        </w:tc>
        <w:tc>
          <w:tcPr>
            <w:tcW w:w="1757" w:type="dxa"/>
            <w:shd w:val="clear" w:color="auto" w:fill="auto"/>
          </w:tcPr>
          <w:p w14:paraId="3DAAB33A" w14:textId="04C43F32" w:rsidR="003507E6" w:rsidRPr="00815F46" w:rsidRDefault="002F37B1" w:rsidP="003507E6">
            <w:pPr>
              <w:rPr>
                <w:rFonts w:cs="Arial"/>
                <w:sz w:val="18"/>
                <w:szCs w:val="18"/>
              </w:rPr>
            </w:pPr>
            <w:r>
              <w:rPr>
                <w:rFonts w:cs="Arial"/>
                <w:sz w:val="18"/>
                <w:szCs w:val="18"/>
              </w:rPr>
              <w:t>Failures in commands trigger failure in server and environment</w:t>
            </w:r>
          </w:p>
        </w:tc>
        <w:tc>
          <w:tcPr>
            <w:tcW w:w="1681" w:type="dxa"/>
            <w:shd w:val="clear" w:color="auto" w:fill="auto"/>
          </w:tcPr>
          <w:p w14:paraId="58AA7EBA" w14:textId="6565DC9C" w:rsidR="003507E6" w:rsidRPr="00815F46" w:rsidRDefault="002F37B1" w:rsidP="003507E6">
            <w:pPr>
              <w:rPr>
                <w:rFonts w:cs="Arial"/>
                <w:sz w:val="18"/>
                <w:szCs w:val="18"/>
              </w:rPr>
            </w:pPr>
            <w:r>
              <w:rPr>
                <w:rFonts w:cs="Arial"/>
                <w:sz w:val="18"/>
                <w:szCs w:val="18"/>
              </w:rPr>
              <w:t>Failures in commands trigger failure in server and environment</w:t>
            </w:r>
          </w:p>
        </w:tc>
        <w:tc>
          <w:tcPr>
            <w:tcW w:w="1404" w:type="dxa"/>
            <w:shd w:val="clear" w:color="auto" w:fill="auto"/>
          </w:tcPr>
          <w:p w14:paraId="1FCC8A6D" w14:textId="28B3682C" w:rsidR="003507E6" w:rsidRPr="00815F46" w:rsidRDefault="002F37B1" w:rsidP="003507E6">
            <w:pPr>
              <w:rPr>
                <w:rFonts w:cs="Arial"/>
                <w:b/>
                <w:bCs/>
                <w:sz w:val="18"/>
                <w:szCs w:val="18"/>
              </w:rPr>
            </w:pPr>
            <w:r>
              <w:rPr>
                <w:rFonts w:cs="Arial"/>
                <w:b/>
                <w:bCs/>
                <w:sz w:val="18"/>
                <w:szCs w:val="18"/>
              </w:rPr>
              <w:t>Pass</w:t>
            </w:r>
          </w:p>
        </w:tc>
        <w:tc>
          <w:tcPr>
            <w:tcW w:w="1434" w:type="dxa"/>
            <w:shd w:val="clear" w:color="auto" w:fill="auto"/>
          </w:tcPr>
          <w:p w14:paraId="04E73DCF" w14:textId="77777777" w:rsidR="003507E6" w:rsidRPr="00815F46" w:rsidRDefault="003507E6" w:rsidP="003507E6">
            <w:pPr>
              <w:rPr>
                <w:rFonts w:cs="Arial"/>
                <w:sz w:val="18"/>
                <w:szCs w:val="18"/>
              </w:rPr>
            </w:pPr>
          </w:p>
        </w:tc>
      </w:tr>
      <w:tr w:rsidR="003507E6" w:rsidRPr="00482062" w14:paraId="74977B23" w14:textId="77777777" w:rsidTr="00481D4B">
        <w:trPr>
          <w:trHeight w:val="611"/>
        </w:trPr>
        <w:tc>
          <w:tcPr>
            <w:tcW w:w="641" w:type="dxa"/>
            <w:shd w:val="clear" w:color="auto" w:fill="auto"/>
          </w:tcPr>
          <w:p w14:paraId="3CD006ED" w14:textId="49BAD99A" w:rsidR="003507E6" w:rsidRDefault="003507E6" w:rsidP="003507E6">
            <w:pPr>
              <w:rPr>
                <w:rFonts w:cs="Arial"/>
                <w:sz w:val="18"/>
                <w:szCs w:val="18"/>
              </w:rPr>
            </w:pPr>
            <w:r>
              <w:rPr>
                <w:rFonts w:cs="Arial"/>
                <w:sz w:val="18"/>
                <w:szCs w:val="18"/>
              </w:rPr>
              <w:t>36</w:t>
            </w:r>
          </w:p>
        </w:tc>
        <w:tc>
          <w:tcPr>
            <w:tcW w:w="1495" w:type="dxa"/>
            <w:shd w:val="clear" w:color="auto" w:fill="auto"/>
          </w:tcPr>
          <w:p w14:paraId="13A68C9D" w14:textId="002A7C71" w:rsidR="003507E6" w:rsidRDefault="003507E6" w:rsidP="003507E6">
            <w:pPr>
              <w:rPr>
                <w:rFonts w:cs="Arial"/>
                <w:sz w:val="18"/>
                <w:szCs w:val="18"/>
              </w:rPr>
            </w:pPr>
            <w:r>
              <w:rPr>
                <w:rFonts w:cs="Arial"/>
                <w:sz w:val="18"/>
                <w:szCs w:val="18"/>
              </w:rPr>
              <w:t>Requirement 23, 24, 25, 26</w:t>
            </w:r>
          </w:p>
        </w:tc>
        <w:tc>
          <w:tcPr>
            <w:tcW w:w="2659" w:type="dxa"/>
            <w:shd w:val="clear" w:color="auto" w:fill="auto"/>
          </w:tcPr>
          <w:p w14:paraId="776D26B1" w14:textId="3B3DAB29" w:rsidR="003507E6" w:rsidRDefault="003507E6" w:rsidP="003507E6">
            <w:pPr>
              <w:rPr>
                <w:rFonts w:cs="Arial"/>
                <w:sz w:val="18"/>
                <w:szCs w:val="18"/>
              </w:rPr>
            </w:pPr>
            <w:r>
              <w:rPr>
                <w:rFonts w:cs="Arial"/>
                <w:sz w:val="18"/>
                <w:szCs w:val="18"/>
              </w:rPr>
              <w:t xml:space="preserve">Ensure passing commands detected correctly </w:t>
            </w:r>
            <w:proofErr w:type="gramStart"/>
            <w:r>
              <w:rPr>
                <w:rFonts w:cs="Arial"/>
                <w:sz w:val="18"/>
                <w:szCs w:val="18"/>
              </w:rPr>
              <w:t>and also</w:t>
            </w:r>
            <w:proofErr w:type="gramEnd"/>
            <w:r>
              <w:rPr>
                <w:rFonts w:cs="Arial"/>
                <w:sz w:val="18"/>
                <w:szCs w:val="18"/>
              </w:rPr>
              <w:t xml:space="preserve"> highlight server and environment as failing</w:t>
            </w:r>
          </w:p>
        </w:tc>
        <w:tc>
          <w:tcPr>
            <w:tcW w:w="2360" w:type="dxa"/>
            <w:shd w:val="clear" w:color="auto" w:fill="auto"/>
          </w:tcPr>
          <w:p w14:paraId="31725554" w14:textId="315AD917" w:rsidR="003507E6" w:rsidRPr="00815F46" w:rsidRDefault="008015F8" w:rsidP="003507E6">
            <w:pPr>
              <w:rPr>
                <w:rFonts w:cs="Arial"/>
                <w:b/>
                <w:bCs/>
                <w:sz w:val="18"/>
                <w:szCs w:val="18"/>
              </w:rPr>
            </w:pPr>
            <w:r>
              <w:rPr>
                <w:rFonts w:cs="Arial"/>
                <w:sz w:val="18"/>
                <w:szCs w:val="18"/>
              </w:rPr>
              <w:t xml:space="preserve">Run commands and ensure passes are correctly identified at command, </w:t>
            </w:r>
            <w:proofErr w:type="gramStart"/>
            <w:r>
              <w:rPr>
                <w:rFonts w:cs="Arial"/>
                <w:sz w:val="18"/>
                <w:szCs w:val="18"/>
              </w:rPr>
              <w:t>server</w:t>
            </w:r>
            <w:proofErr w:type="gramEnd"/>
            <w:r>
              <w:rPr>
                <w:rFonts w:cs="Arial"/>
                <w:sz w:val="18"/>
                <w:szCs w:val="18"/>
              </w:rPr>
              <w:t xml:space="preserve"> and environment level</w:t>
            </w:r>
          </w:p>
        </w:tc>
        <w:tc>
          <w:tcPr>
            <w:tcW w:w="1757" w:type="dxa"/>
            <w:shd w:val="clear" w:color="auto" w:fill="auto"/>
          </w:tcPr>
          <w:p w14:paraId="0A404944" w14:textId="727A9787" w:rsidR="003507E6" w:rsidRPr="00815F46" w:rsidRDefault="002F37B1" w:rsidP="003507E6">
            <w:pPr>
              <w:rPr>
                <w:rFonts w:cs="Arial"/>
                <w:sz w:val="18"/>
                <w:szCs w:val="18"/>
              </w:rPr>
            </w:pPr>
            <w:r>
              <w:rPr>
                <w:rFonts w:cs="Arial"/>
                <w:sz w:val="18"/>
                <w:szCs w:val="18"/>
              </w:rPr>
              <w:t>Passing commands create pass in server &amp; environment</w:t>
            </w:r>
          </w:p>
        </w:tc>
        <w:tc>
          <w:tcPr>
            <w:tcW w:w="1681" w:type="dxa"/>
            <w:shd w:val="clear" w:color="auto" w:fill="auto"/>
          </w:tcPr>
          <w:p w14:paraId="5F476FB2" w14:textId="16AF1B38" w:rsidR="003507E6" w:rsidRPr="00815F46" w:rsidRDefault="002F37B1" w:rsidP="003507E6">
            <w:pPr>
              <w:rPr>
                <w:rFonts w:cs="Arial"/>
                <w:sz w:val="18"/>
                <w:szCs w:val="18"/>
              </w:rPr>
            </w:pPr>
            <w:r>
              <w:rPr>
                <w:rFonts w:cs="Arial"/>
                <w:sz w:val="18"/>
                <w:szCs w:val="18"/>
              </w:rPr>
              <w:t>Passing commands create pass in server &amp; environment</w:t>
            </w:r>
          </w:p>
        </w:tc>
        <w:tc>
          <w:tcPr>
            <w:tcW w:w="1404" w:type="dxa"/>
            <w:shd w:val="clear" w:color="auto" w:fill="auto"/>
          </w:tcPr>
          <w:p w14:paraId="5294F021" w14:textId="0BE44B5C" w:rsidR="003507E6" w:rsidRPr="00815F46" w:rsidRDefault="002F37B1" w:rsidP="003507E6">
            <w:pPr>
              <w:rPr>
                <w:rFonts w:cs="Arial"/>
                <w:b/>
                <w:bCs/>
                <w:sz w:val="18"/>
                <w:szCs w:val="18"/>
              </w:rPr>
            </w:pPr>
            <w:r>
              <w:rPr>
                <w:rFonts w:cs="Arial"/>
                <w:b/>
                <w:bCs/>
                <w:sz w:val="18"/>
                <w:szCs w:val="18"/>
              </w:rPr>
              <w:t>Pass</w:t>
            </w:r>
          </w:p>
        </w:tc>
        <w:tc>
          <w:tcPr>
            <w:tcW w:w="1434" w:type="dxa"/>
            <w:shd w:val="clear" w:color="auto" w:fill="auto"/>
          </w:tcPr>
          <w:p w14:paraId="36CD147B" w14:textId="77777777" w:rsidR="003507E6" w:rsidRPr="00815F46" w:rsidRDefault="003507E6" w:rsidP="003507E6">
            <w:pPr>
              <w:rPr>
                <w:rFonts w:cs="Arial"/>
                <w:sz w:val="18"/>
                <w:szCs w:val="18"/>
              </w:rPr>
            </w:pPr>
          </w:p>
        </w:tc>
      </w:tr>
    </w:tbl>
    <w:p w14:paraId="11ADBCA6" w14:textId="77777777" w:rsidR="003040DE" w:rsidRDefault="003040DE" w:rsidP="003040DE">
      <w:pPr>
        <w:tabs>
          <w:tab w:val="left" w:pos="1110"/>
        </w:tabs>
        <w:rPr>
          <w:rFonts w:cs="Arial"/>
          <w:sz w:val="18"/>
          <w:szCs w:val="18"/>
        </w:rPr>
      </w:pPr>
    </w:p>
    <w:p w14:paraId="36173A2D" w14:textId="3657C331" w:rsidR="00481D4B" w:rsidRPr="00573FF6" w:rsidRDefault="00573FF6" w:rsidP="00573FF6">
      <w:pPr>
        <w:pStyle w:val="Heading1"/>
        <w:numPr>
          <w:ilvl w:val="0"/>
          <w:numId w:val="0"/>
        </w:numPr>
        <w:rPr>
          <w:rFonts w:cs="Arial"/>
        </w:rPr>
      </w:pPr>
      <w:bookmarkStart w:id="348" w:name="_Toc71728012"/>
      <w:bookmarkStart w:id="349" w:name="_Toc71728213"/>
      <w:r>
        <w:lastRenderedPageBreak/>
        <w:t xml:space="preserve">APPENDIX </w:t>
      </w:r>
      <w:r w:rsidR="00761537">
        <w:t>J</w:t>
      </w:r>
      <w:r>
        <w:t>: DEFECT LOGS</w:t>
      </w:r>
      <w:bookmarkEnd w:id="348"/>
      <w:bookmarkEnd w:id="349"/>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0"/>
        <w:gridCol w:w="871"/>
        <w:gridCol w:w="2723"/>
        <w:gridCol w:w="1850"/>
        <w:gridCol w:w="1531"/>
        <w:gridCol w:w="1344"/>
        <w:gridCol w:w="2343"/>
        <w:gridCol w:w="1134"/>
        <w:gridCol w:w="1983"/>
      </w:tblGrid>
      <w:tr w:rsidR="00117D94" w:rsidRPr="00117D94" w14:paraId="3B9FD860" w14:textId="31878361" w:rsidTr="00117D94">
        <w:trPr>
          <w:trHeight w:val="676"/>
        </w:trPr>
        <w:tc>
          <w:tcPr>
            <w:tcW w:w="930" w:type="dxa"/>
            <w:shd w:val="clear" w:color="auto" w:fill="auto"/>
          </w:tcPr>
          <w:p w14:paraId="22686005" w14:textId="77777777" w:rsidR="00481D4B" w:rsidRPr="00117D94" w:rsidRDefault="00481D4B" w:rsidP="003A3D41">
            <w:pPr>
              <w:rPr>
                <w:rFonts w:cs="Arial"/>
                <w:b/>
                <w:bCs/>
                <w:sz w:val="18"/>
                <w:szCs w:val="18"/>
              </w:rPr>
            </w:pPr>
            <w:r w:rsidRPr="00117D94">
              <w:rPr>
                <w:rFonts w:cs="Arial"/>
                <w:b/>
                <w:bCs/>
                <w:sz w:val="18"/>
                <w:szCs w:val="18"/>
              </w:rPr>
              <w:t>Defect ID</w:t>
            </w:r>
          </w:p>
        </w:tc>
        <w:tc>
          <w:tcPr>
            <w:tcW w:w="871" w:type="dxa"/>
            <w:shd w:val="clear" w:color="auto" w:fill="auto"/>
          </w:tcPr>
          <w:p w14:paraId="19386F8B" w14:textId="77777777" w:rsidR="00481D4B" w:rsidRPr="00117D94" w:rsidRDefault="00481D4B" w:rsidP="003A3D41">
            <w:pPr>
              <w:rPr>
                <w:rFonts w:cs="Arial"/>
                <w:b/>
                <w:bCs/>
                <w:sz w:val="18"/>
                <w:szCs w:val="18"/>
              </w:rPr>
            </w:pPr>
            <w:r w:rsidRPr="00117D94">
              <w:rPr>
                <w:rFonts w:cs="Arial"/>
                <w:b/>
                <w:bCs/>
                <w:sz w:val="18"/>
                <w:szCs w:val="18"/>
              </w:rPr>
              <w:t>Test Case ID</w:t>
            </w:r>
          </w:p>
        </w:tc>
        <w:tc>
          <w:tcPr>
            <w:tcW w:w="2723" w:type="dxa"/>
            <w:shd w:val="clear" w:color="auto" w:fill="auto"/>
          </w:tcPr>
          <w:p w14:paraId="251BE52A" w14:textId="77777777" w:rsidR="00481D4B" w:rsidRPr="00117D94" w:rsidRDefault="00481D4B" w:rsidP="003A3D41">
            <w:pPr>
              <w:rPr>
                <w:rFonts w:cs="Arial"/>
                <w:b/>
                <w:bCs/>
                <w:sz w:val="18"/>
                <w:szCs w:val="18"/>
              </w:rPr>
            </w:pPr>
            <w:r w:rsidRPr="00117D94">
              <w:rPr>
                <w:rFonts w:cs="Arial"/>
                <w:b/>
                <w:bCs/>
                <w:sz w:val="18"/>
                <w:szCs w:val="18"/>
              </w:rPr>
              <w:t>Defect Description</w:t>
            </w:r>
          </w:p>
        </w:tc>
        <w:tc>
          <w:tcPr>
            <w:tcW w:w="1850" w:type="dxa"/>
            <w:shd w:val="clear" w:color="auto" w:fill="auto"/>
          </w:tcPr>
          <w:p w14:paraId="3A33428B" w14:textId="77777777" w:rsidR="00481D4B" w:rsidRPr="00117D94" w:rsidRDefault="00481D4B" w:rsidP="003A3D41">
            <w:pPr>
              <w:rPr>
                <w:rFonts w:cs="Arial"/>
                <w:b/>
                <w:bCs/>
                <w:sz w:val="18"/>
                <w:szCs w:val="18"/>
              </w:rPr>
            </w:pPr>
            <w:r w:rsidRPr="00117D94">
              <w:rPr>
                <w:rFonts w:cs="Arial"/>
                <w:b/>
                <w:bCs/>
                <w:sz w:val="18"/>
                <w:szCs w:val="18"/>
              </w:rPr>
              <w:t>Test Data</w:t>
            </w:r>
          </w:p>
        </w:tc>
        <w:tc>
          <w:tcPr>
            <w:tcW w:w="1531" w:type="dxa"/>
            <w:shd w:val="clear" w:color="auto" w:fill="auto"/>
          </w:tcPr>
          <w:p w14:paraId="5B8C9082" w14:textId="77777777" w:rsidR="00481D4B" w:rsidRPr="00117D94" w:rsidRDefault="00481D4B" w:rsidP="003A3D41">
            <w:pPr>
              <w:rPr>
                <w:rFonts w:cs="Arial"/>
                <w:b/>
                <w:bCs/>
                <w:sz w:val="18"/>
                <w:szCs w:val="18"/>
              </w:rPr>
            </w:pPr>
            <w:r w:rsidRPr="00117D94">
              <w:rPr>
                <w:rFonts w:cs="Arial"/>
                <w:b/>
                <w:bCs/>
                <w:sz w:val="18"/>
                <w:szCs w:val="18"/>
              </w:rPr>
              <w:t>Expected Outcome</w:t>
            </w:r>
          </w:p>
        </w:tc>
        <w:tc>
          <w:tcPr>
            <w:tcW w:w="1344" w:type="dxa"/>
            <w:shd w:val="clear" w:color="auto" w:fill="auto"/>
          </w:tcPr>
          <w:p w14:paraId="3A90A60A" w14:textId="77777777" w:rsidR="00481D4B" w:rsidRPr="00117D94" w:rsidRDefault="00481D4B" w:rsidP="003A3D41">
            <w:pPr>
              <w:rPr>
                <w:rFonts w:cs="Arial"/>
                <w:b/>
                <w:bCs/>
                <w:sz w:val="18"/>
                <w:szCs w:val="18"/>
              </w:rPr>
            </w:pPr>
            <w:r w:rsidRPr="00117D94">
              <w:rPr>
                <w:rFonts w:cs="Arial"/>
                <w:b/>
                <w:bCs/>
                <w:sz w:val="18"/>
                <w:szCs w:val="18"/>
              </w:rPr>
              <w:t>Actual outcome</w:t>
            </w:r>
          </w:p>
        </w:tc>
        <w:tc>
          <w:tcPr>
            <w:tcW w:w="2343" w:type="dxa"/>
            <w:shd w:val="clear" w:color="auto" w:fill="auto"/>
          </w:tcPr>
          <w:p w14:paraId="318614CD" w14:textId="77777777" w:rsidR="00481D4B" w:rsidRPr="00117D94" w:rsidRDefault="00481D4B" w:rsidP="003A3D41">
            <w:pPr>
              <w:rPr>
                <w:rFonts w:cs="Arial"/>
                <w:b/>
                <w:bCs/>
                <w:sz w:val="18"/>
                <w:szCs w:val="18"/>
              </w:rPr>
            </w:pPr>
            <w:r w:rsidRPr="00117D94">
              <w:rPr>
                <w:rFonts w:cs="Arial"/>
                <w:b/>
                <w:bCs/>
                <w:sz w:val="18"/>
                <w:szCs w:val="18"/>
              </w:rPr>
              <w:t>Instruction to recreate</w:t>
            </w:r>
          </w:p>
        </w:tc>
        <w:tc>
          <w:tcPr>
            <w:tcW w:w="1134" w:type="dxa"/>
            <w:shd w:val="clear" w:color="auto" w:fill="auto"/>
          </w:tcPr>
          <w:p w14:paraId="7FD8CF91" w14:textId="77777777" w:rsidR="00481D4B" w:rsidRPr="00117D94" w:rsidRDefault="00481D4B" w:rsidP="003A3D41">
            <w:pPr>
              <w:rPr>
                <w:rFonts w:cs="Arial"/>
                <w:b/>
                <w:bCs/>
                <w:sz w:val="18"/>
                <w:szCs w:val="18"/>
              </w:rPr>
            </w:pPr>
            <w:r w:rsidRPr="00117D94">
              <w:rPr>
                <w:rFonts w:cs="Arial"/>
                <w:b/>
                <w:bCs/>
                <w:sz w:val="18"/>
                <w:szCs w:val="18"/>
              </w:rPr>
              <w:t>Defect Severity</w:t>
            </w:r>
          </w:p>
        </w:tc>
        <w:tc>
          <w:tcPr>
            <w:tcW w:w="1983" w:type="dxa"/>
            <w:shd w:val="clear" w:color="auto" w:fill="auto"/>
          </w:tcPr>
          <w:p w14:paraId="176CB8F3" w14:textId="77777777" w:rsidR="00481D4B" w:rsidRPr="00117D94" w:rsidRDefault="00481D4B" w:rsidP="003A3D41">
            <w:pPr>
              <w:rPr>
                <w:rFonts w:cs="Arial"/>
                <w:b/>
                <w:bCs/>
                <w:sz w:val="18"/>
                <w:szCs w:val="18"/>
              </w:rPr>
            </w:pPr>
            <w:r w:rsidRPr="00117D94">
              <w:rPr>
                <w:rFonts w:cs="Arial"/>
                <w:b/>
                <w:bCs/>
                <w:sz w:val="18"/>
                <w:szCs w:val="18"/>
              </w:rPr>
              <w:t>Resolved</w:t>
            </w:r>
          </w:p>
          <w:p w14:paraId="36C7E9E5" w14:textId="06C50610" w:rsidR="00481D4B" w:rsidRPr="00117D94" w:rsidRDefault="00481D4B" w:rsidP="003A3D41">
            <w:pPr>
              <w:rPr>
                <w:rFonts w:cs="Arial"/>
                <w:b/>
                <w:bCs/>
                <w:sz w:val="18"/>
                <w:szCs w:val="18"/>
              </w:rPr>
            </w:pPr>
            <w:r w:rsidRPr="00117D94">
              <w:rPr>
                <w:rFonts w:cs="Arial"/>
                <w:b/>
                <w:bCs/>
                <w:sz w:val="18"/>
                <w:szCs w:val="18"/>
              </w:rPr>
              <w:t>(Y/N) with branch</w:t>
            </w:r>
          </w:p>
        </w:tc>
      </w:tr>
      <w:tr w:rsidR="00117D94" w:rsidRPr="00117D94" w14:paraId="52BB23C4" w14:textId="2E64BEE0" w:rsidTr="00117D94">
        <w:trPr>
          <w:trHeight w:val="773"/>
        </w:trPr>
        <w:tc>
          <w:tcPr>
            <w:tcW w:w="930" w:type="dxa"/>
            <w:shd w:val="clear" w:color="auto" w:fill="FFFFFF"/>
          </w:tcPr>
          <w:p w14:paraId="7E3CA786" w14:textId="77777777" w:rsidR="00481D4B" w:rsidRPr="00117D94" w:rsidRDefault="00481D4B" w:rsidP="003A3D41">
            <w:pPr>
              <w:rPr>
                <w:rFonts w:cs="Arial"/>
                <w:sz w:val="18"/>
                <w:szCs w:val="18"/>
              </w:rPr>
            </w:pPr>
            <w:r w:rsidRPr="00117D94">
              <w:rPr>
                <w:rFonts w:cs="Arial"/>
                <w:sz w:val="18"/>
                <w:szCs w:val="18"/>
              </w:rPr>
              <w:t>1</w:t>
            </w:r>
          </w:p>
        </w:tc>
        <w:tc>
          <w:tcPr>
            <w:tcW w:w="871" w:type="dxa"/>
            <w:shd w:val="clear" w:color="auto" w:fill="FFFFFF"/>
          </w:tcPr>
          <w:p w14:paraId="77F3B8E9" w14:textId="68C2FF8B" w:rsidR="00481D4B" w:rsidRPr="00117D94" w:rsidRDefault="00481D4B" w:rsidP="003A3D41">
            <w:pPr>
              <w:rPr>
                <w:rFonts w:cs="Arial"/>
                <w:sz w:val="18"/>
                <w:szCs w:val="18"/>
              </w:rPr>
            </w:pPr>
            <w:r w:rsidRPr="00117D94">
              <w:rPr>
                <w:rFonts w:cs="Arial"/>
                <w:sz w:val="18"/>
                <w:szCs w:val="18"/>
              </w:rPr>
              <w:t>13</w:t>
            </w:r>
          </w:p>
        </w:tc>
        <w:tc>
          <w:tcPr>
            <w:tcW w:w="2723" w:type="dxa"/>
            <w:shd w:val="clear" w:color="auto" w:fill="FFFFFF"/>
          </w:tcPr>
          <w:p w14:paraId="5C09BEF3" w14:textId="4F513343" w:rsidR="00481D4B" w:rsidRPr="00117D94" w:rsidRDefault="00481D4B" w:rsidP="003A3D41">
            <w:pPr>
              <w:rPr>
                <w:rFonts w:cs="Arial"/>
                <w:sz w:val="18"/>
                <w:szCs w:val="18"/>
              </w:rPr>
            </w:pPr>
            <w:r w:rsidRPr="00117D94">
              <w:rPr>
                <w:rFonts w:cs="Arial"/>
                <w:sz w:val="18"/>
                <w:szCs w:val="18"/>
              </w:rPr>
              <w:t>Internal Server Error on viewing environments for new user</w:t>
            </w:r>
          </w:p>
        </w:tc>
        <w:tc>
          <w:tcPr>
            <w:tcW w:w="1850" w:type="dxa"/>
            <w:shd w:val="clear" w:color="auto" w:fill="FFFFFF"/>
          </w:tcPr>
          <w:p w14:paraId="684D35E8" w14:textId="2CD7205B" w:rsidR="00481D4B" w:rsidRPr="00117D94" w:rsidRDefault="00481D4B" w:rsidP="003A3D41">
            <w:pPr>
              <w:rPr>
                <w:rFonts w:cs="Arial"/>
                <w:sz w:val="18"/>
                <w:szCs w:val="18"/>
              </w:rPr>
            </w:pPr>
            <w:r w:rsidRPr="00117D94">
              <w:rPr>
                <w:rFonts w:cs="Arial"/>
                <w:sz w:val="18"/>
                <w:szCs w:val="18"/>
              </w:rPr>
              <w:t>Click “my environments” link</w:t>
            </w:r>
          </w:p>
        </w:tc>
        <w:tc>
          <w:tcPr>
            <w:tcW w:w="1531" w:type="dxa"/>
            <w:shd w:val="clear" w:color="auto" w:fill="FFFFFF"/>
          </w:tcPr>
          <w:p w14:paraId="7519E81C" w14:textId="231AE803" w:rsidR="00481D4B" w:rsidRPr="00117D94" w:rsidRDefault="00481D4B" w:rsidP="003A3D41">
            <w:pPr>
              <w:rPr>
                <w:rFonts w:cs="Arial"/>
                <w:sz w:val="18"/>
                <w:szCs w:val="18"/>
              </w:rPr>
            </w:pPr>
            <w:r w:rsidRPr="00117D94">
              <w:rPr>
                <w:rFonts w:cs="Arial"/>
                <w:sz w:val="18"/>
                <w:szCs w:val="18"/>
              </w:rPr>
              <w:t>User navigates to environments page with list of environments</w:t>
            </w:r>
          </w:p>
        </w:tc>
        <w:tc>
          <w:tcPr>
            <w:tcW w:w="1344" w:type="dxa"/>
            <w:shd w:val="clear" w:color="auto" w:fill="FFFFFF"/>
          </w:tcPr>
          <w:p w14:paraId="3C57275B" w14:textId="526EB48E" w:rsidR="00481D4B" w:rsidRPr="00117D94" w:rsidRDefault="00481D4B" w:rsidP="003A3D41">
            <w:pPr>
              <w:rPr>
                <w:rFonts w:cs="Arial"/>
                <w:sz w:val="18"/>
                <w:szCs w:val="18"/>
              </w:rPr>
            </w:pPr>
            <w:r w:rsidRPr="00117D94">
              <w:rPr>
                <w:rFonts w:cs="Arial"/>
                <w:sz w:val="18"/>
                <w:szCs w:val="18"/>
              </w:rPr>
              <w:t>Internal Server Error</w:t>
            </w:r>
          </w:p>
        </w:tc>
        <w:tc>
          <w:tcPr>
            <w:tcW w:w="2343" w:type="dxa"/>
            <w:shd w:val="clear" w:color="auto" w:fill="FFFFFF"/>
          </w:tcPr>
          <w:p w14:paraId="310AAFC6" w14:textId="3935D69A" w:rsidR="00481D4B" w:rsidRPr="00117D94" w:rsidRDefault="00481D4B" w:rsidP="003A3D41">
            <w:pPr>
              <w:rPr>
                <w:rFonts w:cs="Arial"/>
                <w:sz w:val="18"/>
                <w:szCs w:val="18"/>
              </w:rPr>
            </w:pPr>
            <w:r w:rsidRPr="00117D94">
              <w:rPr>
                <w:rFonts w:cs="Arial"/>
                <w:sz w:val="18"/>
                <w:szCs w:val="18"/>
              </w:rPr>
              <w:t>Login is a new user and navigate to “my environments”</w:t>
            </w:r>
          </w:p>
        </w:tc>
        <w:tc>
          <w:tcPr>
            <w:tcW w:w="1134" w:type="dxa"/>
            <w:shd w:val="clear" w:color="auto" w:fill="FFFFFF"/>
          </w:tcPr>
          <w:p w14:paraId="020613D4" w14:textId="655E5A6A" w:rsidR="00481D4B" w:rsidRPr="00117D94" w:rsidRDefault="00481D4B" w:rsidP="003A3D41">
            <w:pPr>
              <w:rPr>
                <w:rFonts w:cs="Arial"/>
                <w:sz w:val="18"/>
                <w:szCs w:val="18"/>
              </w:rPr>
            </w:pPr>
            <w:r w:rsidRPr="00117D94">
              <w:rPr>
                <w:rFonts w:cs="Arial"/>
                <w:sz w:val="18"/>
                <w:szCs w:val="18"/>
              </w:rPr>
              <w:t>High</w:t>
            </w:r>
          </w:p>
          <w:p w14:paraId="3E3357C6" w14:textId="6E46AB46" w:rsidR="00481D4B" w:rsidRPr="00117D94" w:rsidRDefault="00481D4B" w:rsidP="003A3D41">
            <w:pPr>
              <w:rPr>
                <w:rFonts w:cs="Arial"/>
                <w:sz w:val="18"/>
                <w:szCs w:val="18"/>
              </w:rPr>
            </w:pPr>
          </w:p>
        </w:tc>
        <w:tc>
          <w:tcPr>
            <w:tcW w:w="1983" w:type="dxa"/>
            <w:shd w:val="clear" w:color="auto" w:fill="FFFFFF"/>
          </w:tcPr>
          <w:p w14:paraId="14F0C747" w14:textId="27A97890" w:rsidR="00481D4B" w:rsidRPr="00117D94" w:rsidRDefault="00445EE4" w:rsidP="003A3D41">
            <w:pPr>
              <w:rPr>
                <w:rFonts w:cs="Arial"/>
                <w:sz w:val="18"/>
                <w:szCs w:val="18"/>
              </w:rPr>
            </w:pPr>
            <w:r w:rsidRPr="00117D94">
              <w:rPr>
                <w:rFonts w:cs="Arial"/>
                <w:sz w:val="18"/>
                <w:szCs w:val="18"/>
              </w:rPr>
              <w:t xml:space="preserve">Y </w:t>
            </w:r>
            <w:hyperlink r:id="rId79" w:history="1">
              <w:r w:rsidRPr="00117D94">
                <w:rPr>
                  <w:rStyle w:val="Hyperlink"/>
                  <w:rFonts w:cs="Arial"/>
                  <w:sz w:val="18"/>
                  <w:szCs w:val="18"/>
                </w:rPr>
                <w:t>https://github.com/Kytehill/habitat/tree/defect1_my_environments</w:t>
              </w:r>
            </w:hyperlink>
          </w:p>
          <w:p w14:paraId="69FB5231" w14:textId="5CB7DEF2" w:rsidR="00445EE4" w:rsidRPr="00117D94" w:rsidRDefault="00445EE4" w:rsidP="003A3D41">
            <w:pPr>
              <w:rPr>
                <w:rFonts w:cs="Arial"/>
                <w:sz w:val="18"/>
                <w:szCs w:val="18"/>
              </w:rPr>
            </w:pPr>
          </w:p>
        </w:tc>
      </w:tr>
      <w:tr w:rsidR="00117D94" w:rsidRPr="00117D94" w14:paraId="7E1762F5" w14:textId="77777777" w:rsidTr="00117D94">
        <w:trPr>
          <w:trHeight w:val="773"/>
        </w:trPr>
        <w:tc>
          <w:tcPr>
            <w:tcW w:w="930" w:type="dxa"/>
            <w:shd w:val="clear" w:color="auto" w:fill="FFFFFF"/>
          </w:tcPr>
          <w:p w14:paraId="06DFA4A6" w14:textId="4CCF8E08" w:rsidR="00481D4B" w:rsidRPr="00117D94" w:rsidRDefault="00790505" w:rsidP="003A3D41">
            <w:pPr>
              <w:rPr>
                <w:rFonts w:cs="Arial"/>
                <w:sz w:val="18"/>
                <w:szCs w:val="18"/>
              </w:rPr>
            </w:pPr>
            <w:r w:rsidRPr="00117D94">
              <w:rPr>
                <w:rFonts w:cs="Arial"/>
                <w:sz w:val="18"/>
                <w:szCs w:val="18"/>
              </w:rPr>
              <w:t>2</w:t>
            </w:r>
          </w:p>
        </w:tc>
        <w:tc>
          <w:tcPr>
            <w:tcW w:w="871" w:type="dxa"/>
            <w:shd w:val="clear" w:color="auto" w:fill="FFFFFF"/>
          </w:tcPr>
          <w:p w14:paraId="4CBC295A" w14:textId="03ACD5FC" w:rsidR="00481D4B" w:rsidRPr="00117D94" w:rsidRDefault="00790505" w:rsidP="003A3D41">
            <w:pPr>
              <w:rPr>
                <w:rFonts w:cs="Arial"/>
                <w:sz w:val="18"/>
                <w:szCs w:val="18"/>
              </w:rPr>
            </w:pPr>
            <w:r w:rsidRPr="00117D94">
              <w:rPr>
                <w:rFonts w:cs="Arial"/>
                <w:sz w:val="18"/>
                <w:szCs w:val="18"/>
              </w:rPr>
              <w:t>16</w:t>
            </w:r>
          </w:p>
        </w:tc>
        <w:tc>
          <w:tcPr>
            <w:tcW w:w="2723" w:type="dxa"/>
            <w:shd w:val="clear" w:color="auto" w:fill="FFFFFF"/>
          </w:tcPr>
          <w:p w14:paraId="698B529C" w14:textId="4F301030" w:rsidR="00481D4B" w:rsidRPr="00117D94" w:rsidRDefault="00790505" w:rsidP="003A3D41">
            <w:pPr>
              <w:rPr>
                <w:rFonts w:cs="Arial"/>
                <w:sz w:val="18"/>
                <w:szCs w:val="18"/>
              </w:rPr>
            </w:pPr>
            <w:r w:rsidRPr="00117D94">
              <w:rPr>
                <w:rFonts w:cs="Arial"/>
                <w:sz w:val="18"/>
                <w:szCs w:val="18"/>
              </w:rPr>
              <w:t>Internal server error when invalid timing added on edit environment</w:t>
            </w:r>
          </w:p>
        </w:tc>
        <w:tc>
          <w:tcPr>
            <w:tcW w:w="1850" w:type="dxa"/>
            <w:shd w:val="clear" w:color="auto" w:fill="FFFFFF"/>
          </w:tcPr>
          <w:p w14:paraId="00CC8063" w14:textId="62DDCFC6" w:rsidR="00790505" w:rsidRPr="00117D94" w:rsidRDefault="00790505" w:rsidP="00790505">
            <w:pPr>
              <w:rPr>
                <w:rFonts w:cs="Arial"/>
                <w:sz w:val="18"/>
                <w:szCs w:val="18"/>
              </w:rPr>
            </w:pPr>
            <w:r w:rsidRPr="00117D94">
              <w:rPr>
                <w:rFonts w:cs="Arial"/>
                <w:sz w:val="18"/>
                <w:szCs w:val="18"/>
              </w:rPr>
              <w:t>Click edit environment and update environment with text in timing field</w:t>
            </w:r>
          </w:p>
          <w:p w14:paraId="20ED209C" w14:textId="6BC41455" w:rsidR="00481D4B" w:rsidRPr="00117D94" w:rsidRDefault="00481D4B" w:rsidP="00790505">
            <w:pPr>
              <w:rPr>
                <w:rFonts w:cs="Arial"/>
                <w:sz w:val="18"/>
                <w:szCs w:val="18"/>
              </w:rPr>
            </w:pPr>
          </w:p>
        </w:tc>
        <w:tc>
          <w:tcPr>
            <w:tcW w:w="1531" w:type="dxa"/>
            <w:shd w:val="clear" w:color="auto" w:fill="FFFFFF"/>
          </w:tcPr>
          <w:p w14:paraId="4408D6C4" w14:textId="0EF2CC1A" w:rsidR="00481D4B" w:rsidRPr="00117D94" w:rsidRDefault="00790505" w:rsidP="003A3D41">
            <w:pPr>
              <w:rPr>
                <w:rFonts w:cs="Arial"/>
                <w:sz w:val="18"/>
                <w:szCs w:val="18"/>
              </w:rPr>
            </w:pPr>
            <w:r w:rsidRPr="00117D94">
              <w:rPr>
                <w:rFonts w:cs="Arial"/>
                <w:sz w:val="18"/>
                <w:szCs w:val="18"/>
              </w:rPr>
              <w:t>Error requesting integer between 0 and 120</w:t>
            </w:r>
          </w:p>
        </w:tc>
        <w:tc>
          <w:tcPr>
            <w:tcW w:w="1344" w:type="dxa"/>
            <w:shd w:val="clear" w:color="auto" w:fill="FFFFFF"/>
          </w:tcPr>
          <w:p w14:paraId="2223EBBB" w14:textId="36F069C9" w:rsidR="00481D4B" w:rsidRPr="00117D94" w:rsidRDefault="00CD7E08" w:rsidP="003A3D41">
            <w:pPr>
              <w:rPr>
                <w:rFonts w:cs="Arial"/>
                <w:sz w:val="18"/>
                <w:szCs w:val="18"/>
              </w:rPr>
            </w:pPr>
            <w:r w:rsidRPr="00117D94">
              <w:rPr>
                <w:rFonts w:cs="Arial"/>
                <w:sz w:val="18"/>
                <w:szCs w:val="18"/>
              </w:rPr>
              <w:t>Internal Server Error</w:t>
            </w:r>
          </w:p>
        </w:tc>
        <w:tc>
          <w:tcPr>
            <w:tcW w:w="2343" w:type="dxa"/>
            <w:shd w:val="clear" w:color="auto" w:fill="FFFFFF"/>
          </w:tcPr>
          <w:p w14:paraId="663A3F9D" w14:textId="77777777" w:rsidR="00CD7E08" w:rsidRPr="00117D94" w:rsidRDefault="00CD7E08" w:rsidP="00CD7E08">
            <w:pPr>
              <w:rPr>
                <w:rFonts w:cs="Arial"/>
                <w:sz w:val="18"/>
                <w:szCs w:val="18"/>
              </w:rPr>
            </w:pPr>
            <w:r w:rsidRPr="00117D94">
              <w:rPr>
                <w:rFonts w:cs="Arial"/>
                <w:sz w:val="18"/>
                <w:szCs w:val="18"/>
              </w:rPr>
              <w:t>Click edit environment and update environment with text in timing field</w:t>
            </w:r>
          </w:p>
          <w:p w14:paraId="57172632" w14:textId="77777777" w:rsidR="00481D4B" w:rsidRPr="00117D94" w:rsidRDefault="00481D4B" w:rsidP="003A3D41">
            <w:pPr>
              <w:rPr>
                <w:rFonts w:cs="Arial"/>
                <w:sz w:val="18"/>
                <w:szCs w:val="18"/>
              </w:rPr>
            </w:pPr>
          </w:p>
        </w:tc>
        <w:tc>
          <w:tcPr>
            <w:tcW w:w="1134" w:type="dxa"/>
            <w:shd w:val="clear" w:color="auto" w:fill="FFFFFF"/>
          </w:tcPr>
          <w:p w14:paraId="2E212E06" w14:textId="489E4C94" w:rsidR="00481D4B" w:rsidRPr="00117D94" w:rsidRDefault="00CD7E08" w:rsidP="003A3D41">
            <w:pPr>
              <w:rPr>
                <w:rFonts w:cs="Arial"/>
                <w:sz w:val="18"/>
                <w:szCs w:val="18"/>
              </w:rPr>
            </w:pPr>
            <w:r w:rsidRPr="00117D94">
              <w:rPr>
                <w:rFonts w:cs="Arial"/>
                <w:sz w:val="18"/>
                <w:szCs w:val="18"/>
              </w:rPr>
              <w:t>High</w:t>
            </w:r>
          </w:p>
        </w:tc>
        <w:tc>
          <w:tcPr>
            <w:tcW w:w="1983" w:type="dxa"/>
            <w:shd w:val="clear" w:color="auto" w:fill="FFFFFF"/>
          </w:tcPr>
          <w:p w14:paraId="2011139B" w14:textId="77777777" w:rsidR="00481D4B" w:rsidRPr="00117D94" w:rsidRDefault="00CD7E08" w:rsidP="003A3D41">
            <w:pPr>
              <w:rPr>
                <w:rFonts w:cs="Arial"/>
                <w:sz w:val="18"/>
                <w:szCs w:val="18"/>
              </w:rPr>
            </w:pPr>
            <w:r w:rsidRPr="00117D94">
              <w:rPr>
                <w:rFonts w:cs="Arial"/>
                <w:sz w:val="18"/>
                <w:szCs w:val="18"/>
              </w:rPr>
              <w:t>Y</w:t>
            </w:r>
          </w:p>
          <w:p w14:paraId="4D5FB3A8" w14:textId="23532FAC" w:rsidR="00CD7E08" w:rsidRPr="00117D94" w:rsidRDefault="003516B2" w:rsidP="003A3D41">
            <w:pPr>
              <w:rPr>
                <w:rFonts w:cs="Arial"/>
                <w:sz w:val="18"/>
                <w:szCs w:val="18"/>
              </w:rPr>
            </w:pPr>
            <w:hyperlink r:id="rId80" w:history="1">
              <w:r w:rsidR="00CD7E08" w:rsidRPr="00117D94">
                <w:rPr>
                  <w:rStyle w:val="Hyperlink"/>
                  <w:rFonts w:cs="Arial"/>
                  <w:sz w:val="18"/>
                  <w:szCs w:val="18"/>
                </w:rPr>
                <w:t>https://github.com/Kytehill/habitat/tree/defect2_timing_issue_edit_environment</w:t>
              </w:r>
            </w:hyperlink>
          </w:p>
          <w:p w14:paraId="49EF5832" w14:textId="64773CAD" w:rsidR="00CD7E08" w:rsidRPr="00117D94" w:rsidRDefault="00CD7E08" w:rsidP="003A3D41">
            <w:pPr>
              <w:rPr>
                <w:rFonts w:cs="Arial"/>
                <w:sz w:val="18"/>
                <w:szCs w:val="18"/>
              </w:rPr>
            </w:pPr>
          </w:p>
        </w:tc>
      </w:tr>
      <w:tr w:rsidR="00117D94" w:rsidRPr="00117D94" w14:paraId="6C5F375F" w14:textId="77777777" w:rsidTr="00117D94">
        <w:trPr>
          <w:trHeight w:val="773"/>
        </w:trPr>
        <w:tc>
          <w:tcPr>
            <w:tcW w:w="930" w:type="dxa"/>
            <w:shd w:val="clear" w:color="auto" w:fill="FFFFFF"/>
          </w:tcPr>
          <w:p w14:paraId="1F64BE62" w14:textId="6CE1A54E" w:rsidR="00481D4B" w:rsidRPr="00117D94" w:rsidRDefault="00676C02" w:rsidP="003A3D41">
            <w:pPr>
              <w:rPr>
                <w:rFonts w:cs="Arial"/>
                <w:sz w:val="18"/>
                <w:szCs w:val="18"/>
              </w:rPr>
            </w:pPr>
            <w:r w:rsidRPr="00117D94">
              <w:rPr>
                <w:rFonts w:cs="Arial"/>
                <w:sz w:val="18"/>
                <w:szCs w:val="18"/>
              </w:rPr>
              <w:t>3</w:t>
            </w:r>
          </w:p>
        </w:tc>
        <w:tc>
          <w:tcPr>
            <w:tcW w:w="871" w:type="dxa"/>
            <w:shd w:val="clear" w:color="auto" w:fill="FFFFFF"/>
          </w:tcPr>
          <w:p w14:paraId="76E870B8" w14:textId="4B85A4D8" w:rsidR="00481D4B" w:rsidRPr="00117D94" w:rsidRDefault="00676C02" w:rsidP="003A3D41">
            <w:pPr>
              <w:rPr>
                <w:rFonts w:cs="Arial"/>
                <w:sz w:val="18"/>
                <w:szCs w:val="18"/>
              </w:rPr>
            </w:pPr>
            <w:r w:rsidRPr="00117D94">
              <w:rPr>
                <w:rFonts w:cs="Arial"/>
                <w:sz w:val="18"/>
                <w:szCs w:val="18"/>
              </w:rPr>
              <w:t>21</w:t>
            </w:r>
          </w:p>
        </w:tc>
        <w:tc>
          <w:tcPr>
            <w:tcW w:w="2723" w:type="dxa"/>
            <w:shd w:val="clear" w:color="auto" w:fill="FFFFFF"/>
          </w:tcPr>
          <w:p w14:paraId="4E3928BF" w14:textId="3EF95CD1" w:rsidR="00481D4B" w:rsidRPr="00117D94" w:rsidRDefault="00676C02" w:rsidP="003A3D41">
            <w:pPr>
              <w:rPr>
                <w:rFonts w:cs="Arial"/>
                <w:sz w:val="18"/>
                <w:szCs w:val="18"/>
              </w:rPr>
            </w:pPr>
            <w:r w:rsidRPr="00117D94">
              <w:rPr>
                <w:rFonts w:cs="Arial"/>
                <w:sz w:val="18"/>
                <w:szCs w:val="18"/>
              </w:rPr>
              <w:t xml:space="preserve">Internal server error when invalid </w:t>
            </w:r>
            <w:proofErr w:type="spellStart"/>
            <w:r w:rsidRPr="00117D94">
              <w:rPr>
                <w:rFonts w:cs="Arial"/>
                <w:sz w:val="18"/>
                <w:szCs w:val="18"/>
              </w:rPr>
              <w:t>ip</w:t>
            </w:r>
            <w:proofErr w:type="spellEnd"/>
            <w:r w:rsidRPr="00117D94">
              <w:rPr>
                <w:rFonts w:cs="Arial"/>
                <w:sz w:val="18"/>
                <w:szCs w:val="18"/>
              </w:rPr>
              <w:t xml:space="preserve"> address used on editing server</w:t>
            </w:r>
          </w:p>
        </w:tc>
        <w:tc>
          <w:tcPr>
            <w:tcW w:w="1850" w:type="dxa"/>
            <w:shd w:val="clear" w:color="auto" w:fill="FFFFFF"/>
          </w:tcPr>
          <w:p w14:paraId="79929C7A" w14:textId="77777777" w:rsidR="00676C02" w:rsidRPr="00117D94" w:rsidRDefault="00676C02" w:rsidP="003A3D41">
            <w:pPr>
              <w:rPr>
                <w:rFonts w:cs="Arial"/>
                <w:sz w:val="18"/>
                <w:szCs w:val="18"/>
              </w:rPr>
            </w:pPr>
            <w:r w:rsidRPr="00117D94">
              <w:rPr>
                <w:rFonts w:cs="Arial"/>
                <w:sz w:val="18"/>
                <w:szCs w:val="18"/>
              </w:rPr>
              <w:t xml:space="preserve">Click edit server and update with invalid </w:t>
            </w:r>
            <w:proofErr w:type="spellStart"/>
            <w:r w:rsidRPr="00117D94">
              <w:rPr>
                <w:rFonts w:cs="Arial"/>
                <w:sz w:val="18"/>
                <w:szCs w:val="18"/>
              </w:rPr>
              <w:t>ip</w:t>
            </w:r>
            <w:proofErr w:type="spellEnd"/>
            <w:r w:rsidRPr="00117D94">
              <w:rPr>
                <w:rFonts w:cs="Arial"/>
                <w:sz w:val="18"/>
                <w:szCs w:val="18"/>
              </w:rPr>
              <w:t xml:space="preserve"> address:</w:t>
            </w:r>
          </w:p>
          <w:p w14:paraId="01DD026E" w14:textId="124F6AF7" w:rsidR="00676C02" w:rsidRPr="00117D94" w:rsidRDefault="00676C02" w:rsidP="003A3D41">
            <w:pPr>
              <w:rPr>
                <w:rFonts w:cs="Arial"/>
                <w:sz w:val="18"/>
                <w:szCs w:val="18"/>
              </w:rPr>
            </w:pPr>
            <w:r w:rsidRPr="00117D94">
              <w:rPr>
                <w:rFonts w:cs="Arial"/>
                <w:sz w:val="18"/>
                <w:szCs w:val="18"/>
              </w:rPr>
              <w:t>IP address: 192.x.x.x</w:t>
            </w:r>
          </w:p>
        </w:tc>
        <w:tc>
          <w:tcPr>
            <w:tcW w:w="1531" w:type="dxa"/>
            <w:shd w:val="clear" w:color="auto" w:fill="FFFFFF"/>
          </w:tcPr>
          <w:p w14:paraId="16B2DDAD" w14:textId="3A2B129B" w:rsidR="00481D4B" w:rsidRPr="00117D94" w:rsidRDefault="00676C02" w:rsidP="003A3D41">
            <w:pPr>
              <w:rPr>
                <w:rFonts w:cs="Arial"/>
                <w:sz w:val="18"/>
                <w:szCs w:val="18"/>
              </w:rPr>
            </w:pPr>
            <w:r w:rsidRPr="00117D94">
              <w:rPr>
                <w:rFonts w:cs="Arial"/>
                <w:sz w:val="18"/>
                <w:szCs w:val="18"/>
              </w:rPr>
              <w:t xml:space="preserve">Error to prompt for valid </w:t>
            </w:r>
            <w:proofErr w:type="spellStart"/>
            <w:r w:rsidRPr="00117D94">
              <w:rPr>
                <w:rFonts w:cs="Arial"/>
                <w:sz w:val="18"/>
                <w:szCs w:val="18"/>
              </w:rPr>
              <w:t>ip</w:t>
            </w:r>
            <w:proofErr w:type="spellEnd"/>
            <w:r w:rsidRPr="00117D94">
              <w:rPr>
                <w:rFonts w:cs="Arial"/>
                <w:sz w:val="18"/>
                <w:szCs w:val="18"/>
              </w:rPr>
              <w:t xml:space="preserve"> address</w:t>
            </w:r>
          </w:p>
        </w:tc>
        <w:tc>
          <w:tcPr>
            <w:tcW w:w="1344" w:type="dxa"/>
            <w:shd w:val="clear" w:color="auto" w:fill="FFFFFF"/>
          </w:tcPr>
          <w:p w14:paraId="66EEF3AA" w14:textId="74BE4302" w:rsidR="00481D4B" w:rsidRPr="00117D94" w:rsidRDefault="00676C02" w:rsidP="003A3D41">
            <w:pPr>
              <w:rPr>
                <w:rFonts w:cs="Arial"/>
                <w:sz w:val="18"/>
                <w:szCs w:val="18"/>
              </w:rPr>
            </w:pPr>
            <w:r w:rsidRPr="00117D94">
              <w:rPr>
                <w:rFonts w:cs="Arial"/>
                <w:sz w:val="18"/>
                <w:szCs w:val="18"/>
              </w:rPr>
              <w:t>Internal server error</w:t>
            </w:r>
          </w:p>
        </w:tc>
        <w:tc>
          <w:tcPr>
            <w:tcW w:w="2343" w:type="dxa"/>
            <w:shd w:val="clear" w:color="auto" w:fill="FFFFFF"/>
          </w:tcPr>
          <w:p w14:paraId="7997B0D7" w14:textId="77777777" w:rsidR="00676C02" w:rsidRPr="00117D94" w:rsidRDefault="00676C02" w:rsidP="00676C02">
            <w:pPr>
              <w:rPr>
                <w:rFonts w:cs="Arial"/>
                <w:sz w:val="18"/>
                <w:szCs w:val="18"/>
              </w:rPr>
            </w:pPr>
            <w:r w:rsidRPr="00117D94">
              <w:rPr>
                <w:rFonts w:cs="Arial"/>
                <w:sz w:val="18"/>
                <w:szCs w:val="18"/>
              </w:rPr>
              <w:t xml:space="preserve">Click edit server and update with invalid </w:t>
            </w:r>
            <w:proofErr w:type="spellStart"/>
            <w:r w:rsidRPr="00117D94">
              <w:rPr>
                <w:rFonts w:cs="Arial"/>
                <w:sz w:val="18"/>
                <w:szCs w:val="18"/>
              </w:rPr>
              <w:t>ip</w:t>
            </w:r>
            <w:proofErr w:type="spellEnd"/>
            <w:r w:rsidRPr="00117D94">
              <w:rPr>
                <w:rFonts w:cs="Arial"/>
                <w:sz w:val="18"/>
                <w:szCs w:val="18"/>
              </w:rPr>
              <w:t xml:space="preserve"> address:</w:t>
            </w:r>
          </w:p>
          <w:p w14:paraId="7806ABFA" w14:textId="4B682E4D" w:rsidR="00481D4B" w:rsidRPr="00117D94" w:rsidRDefault="00676C02" w:rsidP="00676C02">
            <w:pPr>
              <w:rPr>
                <w:rFonts w:cs="Arial"/>
                <w:sz w:val="18"/>
                <w:szCs w:val="18"/>
              </w:rPr>
            </w:pPr>
            <w:r w:rsidRPr="00117D94">
              <w:rPr>
                <w:rFonts w:cs="Arial"/>
                <w:sz w:val="18"/>
                <w:szCs w:val="18"/>
              </w:rPr>
              <w:t>IP address: 192.x.x.x</w:t>
            </w:r>
          </w:p>
        </w:tc>
        <w:tc>
          <w:tcPr>
            <w:tcW w:w="1134" w:type="dxa"/>
            <w:shd w:val="clear" w:color="auto" w:fill="FFFFFF"/>
          </w:tcPr>
          <w:p w14:paraId="33009340" w14:textId="478A5DA8" w:rsidR="00481D4B" w:rsidRPr="00117D94" w:rsidRDefault="00676C02" w:rsidP="003A3D41">
            <w:pPr>
              <w:rPr>
                <w:rFonts w:cs="Arial"/>
                <w:sz w:val="18"/>
                <w:szCs w:val="18"/>
              </w:rPr>
            </w:pPr>
            <w:r w:rsidRPr="00117D94">
              <w:rPr>
                <w:rFonts w:cs="Arial"/>
                <w:sz w:val="18"/>
                <w:szCs w:val="18"/>
              </w:rPr>
              <w:t>High</w:t>
            </w:r>
          </w:p>
        </w:tc>
        <w:tc>
          <w:tcPr>
            <w:tcW w:w="1983" w:type="dxa"/>
            <w:shd w:val="clear" w:color="auto" w:fill="FFFFFF"/>
          </w:tcPr>
          <w:p w14:paraId="49E9C8AB" w14:textId="77777777" w:rsidR="00481D4B" w:rsidRPr="00117D94" w:rsidRDefault="00676C02" w:rsidP="003A3D41">
            <w:pPr>
              <w:rPr>
                <w:rFonts w:cs="Arial"/>
                <w:sz w:val="18"/>
                <w:szCs w:val="18"/>
              </w:rPr>
            </w:pPr>
            <w:r w:rsidRPr="00117D94">
              <w:rPr>
                <w:rFonts w:cs="Arial"/>
                <w:sz w:val="18"/>
                <w:szCs w:val="18"/>
              </w:rPr>
              <w:t>Y</w:t>
            </w:r>
          </w:p>
          <w:p w14:paraId="18264FCE" w14:textId="36918BA4" w:rsidR="00676C02" w:rsidRPr="00117D94" w:rsidRDefault="003516B2" w:rsidP="003A3D41">
            <w:pPr>
              <w:rPr>
                <w:rFonts w:cs="Arial"/>
                <w:sz w:val="18"/>
                <w:szCs w:val="18"/>
              </w:rPr>
            </w:pPr>
            <w:hyperlink r:id="rId81" w:history="1">
              <w:r w:rsidR="00676C02" w:rsidRPr="00117D94">
                <w:rPr>
                  <w:rStyle w:val="Hyperlink"/>
                  <w:rFonts w:cs="Arial"/>
                  <w:sz w:val="18"/>
                  <w:szCs w:val="18"/>
                </w:rPr>
                <w:t>https://github.com/Kytehill/habitat/tree/defect3_Validation_issue_edit_server</w:t>
              </w:r>
            </w:hyperlink>
          </w:p>
          <w:p w14:paraId="381DDACA" w14:textId="58A6F588" w:rsidR="00676C02" w:rsidRPr="00117D94" w:rsidRDefault="00676C02" w:rsidP="003A3D41">
            <w:pPr>
              <w:rPr>
                <w:rFonts w:cs="Arial"/>
                <w:sz w:val="18"/>
                <w:szCs w:val="18"/>
              </w:rPr>
            </w:pPr>
          </w:p>
        </w:tc>
      </w:tr>
    </w:tbl>
    <w:p w14:paraId="1CC2A694" w14:textId="3F38A2C6" w:rsidR="00481D4B" w:rsidRPr="00481D4B" w:rsidRDefault="00481D4B" w:rsidP="00481D4B">
      <w:pPr>
        <w:tabs>
          <w:tab w:val="left" w:pos="1920"/>
        </w:tabs>
        <w:sectPr w:rsidR="00481D4B" w:rsidRPr="00481D4B" w:rsidSect="003D5F42">
          <w:pgSz w:w="16838" w:h="11906" w:orient="landscape" w:code="9"/>
          <w:pgMar w:top="1134" w:right="1135" w:bottom="1134" w:left="1135" w:header="709" w:footer="709" w:gutter="0"/>
          <w:cols w:space="720"/>
          <w:docGrid w:linePitch="299"/>
        </w:sectPr>
      </w:pPr>
    </w:p>
    <w:p w14:paraId="491B8135" w14:textId="3172865B" w:rsidR="00905ACD" w:rsidRDefault="00761537" w:rsidP="00761537">
      <w:pPr>
        <w:pStyle w:val="Heading1"/>
        <w:numPr>
          <w:ilvl w:val="0"/>
          <w:numId w:val="0"/>
        </w:numPr>
        <w:ind w:left="567" w:hanging="567"/>
        <w:rPr>
          <w:noProof/>
        </w:rPr>
      </w:pPr>
      <w:bookmarkStart w:id="350" w:name="_Toc71728013"/>
      <w:bookmarkStart w:id="351" w:name="_Toc71728214"/>
      <w:r>
        <w:rPr>
          <w:noProof/>
        </w:rPr>
        <w:lastRenderedPageBreak/>
        <w:t xml:space="preserve">APPENDIX </w:t>
      </w:r>
      <w:r w:rsidR="007F67DE">
        <w:rPr>
          <w:noProof/>
        </w:rPr>
        <w:t>K</w:t>
      </w:r>
      <w:r>
        <w:rPr>
          <w:noProof/>
        </w:rPr>
        <w:t xml:space="preserve">: ARTEFACT </w:t>
      </w:r>
      <w:r w:rsidR="00D32FEF">
        <w:rPr>
          <w:noProof/>
        </w:rPr>
        <w:t>C</w:t>
      </w:r>
      <w:r>
        <w:rPr>
          <w:noProof/>
        </w:rPr>
        <w:t>ONTENTS</w:t>
      </w:r>
      <w:bookmarkEnd w:id="350"/>
      <w:bookmarkEnd w:id="351"/>
    </w:p>
    <w:p w14:paraId="771A3D8B" w14:textId="5AD401E4" w:rsidR="00A06A76" w:rsidRPr="000B262A" w:rsidRDefault="00A06A76" w:rsidP="00A840C4"/>
    <w:sectPr w:rsidR="00A06A76" w:rsidRPr="000B262A" w:rsidSect="003D5F42">
      <w:pgSz w:w="11906" w:h="16838" w:code="9"/>
      <w:pgMar w:top="1135" w:right="1134" w:bottom="1135" w:left="1134"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3C0CE" w14:textId="77777777" w:rsidR="003516B2" w:rsidRDefault="003516B2">
      <w:r>
        <w:separator/>
      </w:r>
    </w:p>
  </w:endnote>
  <w:endnote w:type="continuationSeparator" w:id="0">
    <w:p w14:paraId="58AACEA5" w14:textId="77777777" w:rsidR="003516B2" w:rsidRDefault="00351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B09C3" w14:textId="77777777" w:rsidR="00094EC9" w:rsidRDefault="00094EC9" w:rsidP="001D0DCD">
    <w:pPr>
      <w:pStyle w:val="NoSpacing"/>
      <w:jc w:val="center"/>
    </w:pPr>
  </w:p>
  <w:p w14:paraId="08D25CC7" w14:textId="77777777" w:rsidR="00094EC9" w:rsidRPr="001D0DCD" w:rsidRDefault="00094EC9" w:rsidP="001D0DCD">
    <w:pPr>
      <w:pStyle w:val="NoSpacing"/>
      <w:jc w:val="center"/>
      <w:rPr>
        <w:sz w:val="18"/>
        <w:szCs w:val="18"/>
      </w:rPr>
    </w:pPr>
    <w:r w:rsidRPr="00A53775">
      <w:rPr>
        <w:sz w:val="18"/>
        <w:szCs w:val="18"/>
      </w:rPr>
      <w:t xml:space="preserve">Bournemouth University, </w:t>
    </w:r>
    <w:r>
      <w:rPr>
        <w:sz w:val="18"/>
        <w:szCs w:val="18"/>
      </w:rPr>
      <w:t xml:space="preserve">Department of </w:t>
    </w:r>
    <w:r w:rsidRPr="00A53775">
      <w:rPr>
        <w:sz w:val="18"/>
        <w:szCs w:val="18"/>
      </w:rPr>
      <w:t xml:space="preserve">Computing </w:t>
    </w:r>
    <w:r>
      <w:rPr>
        <w:sz w:val="18"/>
        <w:szCs w:val="18"/>
      </w:rPr>
      <w:t>and Informatics</w:t>
    </w:r>
    <w:r w:rsidRPr="00A53775">
      <w:rPr>
        <w:sz w:val="18"/>
        <w:szCs w:val="18"/>
      </w:rPr>
      <w:t>, Final Year Projec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CFB0F" w14:textId="77777777" w:rsidR="00094EC9" w:rsidRDefault="00094EC9" w:rsidP="001D0DCD">
    <w:pPr>
      <w:pStyle w:val="NoSpacing"/>
      <w:jc w:val="center"/>
    </w:pPr>
  </w:p>
  <w:p w14:paraId="54CE1AD8" w14:textId="63FA0F6F" w:rsidR="00094EC9" w:rsidRPr="00A53775" w:rsidRDefault="00094EC9" w:rsidP="00A53775">
    <w:pPr>
      <w:pStyle w:val="NoSpacing"/>
      <w:jc w:val="center"/>
      <w:rPr>
        <w:sz w:val="18"/>
        <w:szCs w:val="18"/>
      </w:rPr>
    </w:pPr>
    <w:r w:rsidRPr="00A53775">
      <w:rPr>
        <w:sz w:val="18"/>
        <w:szCs w:val="18"/>
      </w:rPr>
      <w:t xml:space="preserve">Bournemouth University, </w:t>
    </w:r>
    <w:r>
      <w:rPr>
        <w:sz w:val="18"/>
        <w:szCs w:val="18"/>
      </w:rPr>
      <w:t>Department of Computing and Informatics</w:t>
    </w:r>
    <w:r w:rsidRPr="00A53775">
      <w:rPr>
        <w:sz w:val="18"/>
        <w:szCs w:val="18"/>
      </w:rPr>
      <w:t>, Final Year Projec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579AD" w14:textId="0A6B49DD" w:rsidR="00094EC9" w:rsidRPr="002F45B5" w:rsidRDefault="00094EC9" w:rsidP="002F45B5">
    <w:pPr>
      <w:pStyle w:val="NoSpacing"/>
      <w:jc w:val="center"/>
      <w:rPr>
        <w:sz w:val="18"/>
        <w:szCs w:val="18"/>
      </w:rPr>
    </w:pPr>
    <w:r w:rsidRPr="00A53775">
      <w:rPr>
        <w:sz w:val="18"/>
        <w:szCs w:val="18"/>
      </w:rPr>
      <w:t xml:space="preserve">Bournemouth University, </w:t>
    </w:r>
    <w:r>
      <w:rPr>
        <w:sz w:val="18"/>
        <w:szCs w:val="18"/>
      </w:rPr>
      <w:t xml:space="preserve">Department of </w:t>
    </w:r>
    <w:r w:rsidRPr="00A53775">
      <w:rPr>
        <w:sz w:val="18"/>
        <w:szCs w:val="18"/>
      </w:rPr>
      <w:t xml:space="preserve">Computing </w:t>
    </w:r>
    <w:r>
      <w:rPr>
        <w:sz w:val="18"/>
        <w:szCs w:val="18"/>
      </w:rPr>
      <w:t>and Informatics</w:t>
    </w:r>
    <w:r w:rsidRPr="00A53775">
      <w:rPr>
        <w:sz w:val="18"/>
        <w:szCs w:val="18"/>
      </w:rPr>
      <w:t>, Final Year Projec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A1185" w14:textId="77777777" w:rsidR="00094EC9" w:rsidRDefault="003516B2" w:rsidP="004D60C5">
    <w:pPr>
      <w:pStyle w:val="NoSpacing"/>
      <w:jc w:val="center"/>
    </w:pPr>
    <w:r>
      <w:rPr>
        <w:noProof/>
      </w:rPr>
      <w:pict w14:anchorId="6BAA47E6">
        <v:line id="Line 1" o:spid="_x0000_s2049" style="position:absolute;left:0;text-align:left;z-index:1;visibility:visible" from="-.45pt,-12pt" to="480.3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" o:allowincell="f" strokeweight="1.5pt">
          <w10:wrap type="topAndBottom"/>
        </v:line>
      </w:pict>
    </w:r>
    <w:r w:rsidR="00094EC9" w:rsidRPr="00A53775">
      <w:rPr>
        <w:sz w:val="18"/>
        <w:szCs w:val="18"/>
      </w:rPr>
      <w:t>Bou</w:t>
    </w:r>
    <w:r w:rsidR="00094EC9">
      <w:rPr>
        <w:sz w:val="18"/>
        <w:szCs w:val="18"/>
      </w:rPr>
      <w:t>rnemouth University, Computing Framework</w:t>
    </w:r>
    <w:r w:rsidR="00094EC9" w:rsidRPr="00A53775">
      <w:rPr>
        <w:sz w:val="18"/>
        <w:szCs w:val="18"/>
      </w:rPr>
      <w:t>, Final Year Projec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2452E" w14:textId="77777777" w:rsidR="003516B2" w:rsidRDefault="003516B2">
      <w:r>
        <w:separator/>
      </w:r>
    </w:p>
  </w:footnote>
  <w:footnote w:type="continuationSeparator" w:id="0">
    <w:p w14:paraId="3E5BC7A2" w14:textId="77777777" w:rsidR="003516B2" w:rsidRDefault="00351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54F8E" w14:textId="77777777" w:rsidR="00094EC9" w:rsidRDefault="00094EC9">
    <w:pPr>
      <w:pStyle w:val="Header"/>
    </w:pPr>
    <w:r>
      <w:fldChar w:fldCharType="begin"/>
    </w:r>
    <w:r>
      <w:instrText xml:space="preserve"> PAGE  \* roman  \* MERGEFORMAT </w:instrText>
    </w:r>
    <w:r>
      <w:fldChar w:fldCharType="separate"/>
    </w:r>
    <w:r>
      <w:rPr>
        <w:noProof/>
      </w:rPr>
      <w:t>vi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13A64" w14:textId="77777777" w:rsidR="00094EC9" w:rsidRDefault="00094EC9">
    <w:pPr>
      <w:pStyle w:val="Header"/>
      <w:jc w:val="right"/>
    </w:pPr>
    <w:r>
      <w:fldChar w:fldCharType="begin"/>
    </w:r>
    <w:r>
      <w:instrText xml:space="preserve"> PAGE   \* MERGEFORMAT </w:instrText>
    </w:r>
    <w:r>
      <w:fldChar w:fldCharType="separate"/>
    </w:r>
    <w:r>
      <w:rPr>
        <w:noProof/>
      </w:rPr>
      <w:t>2</w:t>
    </w:r>
    <w:r>
      <w:rPr>
        <w:noProof/>
      </w:rPr>
      <w:fldChar w:fldCharType="end"/>
    </w:r>
  </w:p>
  <w:p w14:paraId="1FB8854A" w14:textId="77777777" w:rsidR="00094EC9" w:rsidRDefault="00094EC9" w:rsidP="004D60C5">
    <w:pPr>
      <w:pStyle w:val="NoSpaci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402BD" w14:textId="77777777" w:rsidR="00094EC9" w:rsidRDefault="00094EC9">
    <w:pPr>
      <w:pStyle w:val="Header"/>
    </w:pPr>
    <w:r>
      <w:fldChar w:fldCharType="begin"/>
    </w:r>
    <w:r>
      <w:instrText xml:space="preserve"> PAGE   \* MERGEFORMAT </w:instrText>
    </w:r>
    <w:r>
      <w:fldChar w:fldCharType="separate"/>
    </w:r>
    <w:r>
      <w:rPr>
        <w:noProof/>
      </w:rPr>
      <w:t>10</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9DA1B" w14:textId="77777777" w:rsidR="00094EC9" w:rsidRDefault="00094EC9" w:rsidP="0048563D">
    <w:pPr>
      <w:pStyle w:val="Header"/>
      <w:jc w:val="right"/>
    </w:pPr>
    <w:r>
      <w:fldChar w:fldCharType="begin"/>
    </w:r>
    <w:r>
      <w:instrText xml:space="preserve"> PAGE   \* MERGEFORMAT </w:instrText>
    </w:r>
    <w:r>
      <w:fldChar w:fldCharType="separate"/>
    </w:r>
    <w:r>
      <w:rPr>
        <w:noProof/>
      </w:rPr>
      <w:t>11</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80C21" w14:textId="77777777" w:rsidR="00094EC9" w:rsidRDefault="00094EC9" w:rsidP="001D0DCD">
    <w:pPr>
      <w:pStyle w:val="NoSpacing"/>
      <w:jc w:val="right"/>
    </w:pPr>
    <w:r>
      <w:fldChar w:fldCharType="begin"/>
    </w:r>
    <w:r>
      <w:instrText xml:space="preserve"> PAGE   \* MERGEFORMAT </w:instrText>
    </w:r>
    <w:r>
      <w:fldChar w:fldCharType="separate"/>
    </w:r>
    <w:r>
      <w:rPr>
        <w:noProof/>
      </w:rPr>
      <w:t>8</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83D"/>
    <w:multiLevelType w:val="hybridMultilevel"/>
    <w:tmpl w:val="91363282"/>
    <w:lvl w:ilvl="0" w:tplc="D6B0B6C0">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8D2E57"/>
    <w:multiLevelType w:val="hybridMultilevel"/>
    <w:tmpl w:val="0F4633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8E5839"/>
    <w:multiLevelType w:val="multilevel"/>
    <w:tmpl w:val="98AA161C"/>
    <w:lvl w:ilvl="0">
      <w:start w:val="1"/>
      <w:numFmt w:val="decimal"/>
      <w:lvlText w:val="%1"/>
      <w:lvlJc w:val="left"/>
      <w:pPr>
        <w:tabs>
          <w:tab w:val="num" w:pos="720"/>
        </w:tabs>
        <w:ind w:left="720" w:hanging="72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 w15:restartNumberingAfterBreak="0">
    <w:nsid w:val="10BE09BE"/>
    <w:multiLevelType w:val="hybridMultilevel"/>
    <w:tmpl w:val="D466D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C04431"/>
    <w:multiLevelType w:val="hybridMultilevel"/>
    <w:tmpl w:val="78A0FC8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AB6A4A"/>
    <w:multiLevelType w:val="hybridMultilevel"/>
    <w:tmpl w:val="95F0A6CA"/>
    <w:lvl w:ilvl="0" w:tplc="621C34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056F60"/>
    <w:multiLevelType w:val="hybridMultilevel"/>
    <w:tmpl w:val="29064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9B10FC"/>
    <w:multiLevelType w:val="hybridMultilevel"/>
    <w:tmpl w:val="A694F5C2"/>
    <w:lvl w:ilvl="0" w:tplc="08090001">
      <w:start w:val="1"/>
      <w:numFmt w:val="bullet"/>
      <w:lvlText w:val=""/>
      <w:lvlJc w:val="left"/>
      <w:pPr>
        <w:ind w:left="720" w:hanging="360"/>
      </w:pPr>
      <w:rPr>
        <w:rFonts w:ascii="Symbol" w:hAnsi="Symbol" w:hint="default"/>
      </w:rPr>
    </w:lvl>
    <w:lvl w:ilvl="1" w:tplc="D0B43FE6">
      <w:numFmt w:val="bullet"/>
      <w:lvlText w:val="•"/>
      <w:lvlJc w:val="left"/>
      <w:pPr>
        <w:ind w:left="1800" w:hanging="72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451356"/>
    <w:multiLevelType w:val="hybridMultilevel"/>
    <w:tmpl w:val="F0105898"/>
    <w:lvl w:ilvl="0" w:tplc="BACCB8B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061DCB"/>
    <w:multiLevelType w:val="multilevel"/>
    <w:tmpl w:val="C9EAC9FE"/>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0" w15:restartNumberingAfterBreak="0">
    <w:nsid w:val="3B5D2A26"/>
    <w:multiLevelType w:val="hybridMultilevel"/>
    <w:tmpl w:val="4B822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C4003D"/>
    <w:multiLevelType w:val="hybridMultilevel"/>
    <w:tmpl w:val="A998D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0B7EA6"/>
    <w:multiLevelType w:val="hybridMultilevel"/>
    <w:tmpl w:val="F0DA9206"/>
    <w:lvl w:ilvl="0" w:tplc="329867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4F68C5"/>
    <w:multiLevelType w:val="hybridMultilevel"/>
    <w:tmpl w:val="EB74589C"/>
    <w:lvl w:ilvl="0" w:tplc="FC9800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602F5F"/>
    <w:multiLevelType w:val="hybridMultilevel"/>
    <w:tmpl w:val="1D0802FC"/>
    <w:lvl w:ilvl="0" w:tplc="DAA0C65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A45438"/>
    <w:multiLevelType w:val="hybridMultilevel"/>
    <w:tmpl w:val="3F285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4B49F0"/>
    <w:multiLevelType w:val="hybridMultilevel"/>
    <w:tmpl w:val="42C4DC36"/>
    <w:lvl w:ilvl="0" w:tplc="0220C0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B20C5E"/>
    <w:multiLevelType w:val="hybridMultilevel"/>
    <w:tmpl w:val="2BD26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2"/>
  </w:num>
  <w:num w:numId="4">
    <w:abstractNumId w:val="3"/>
  </w:num>
  <w:num w:numId="5">
    <w:abstractNumId w:val="13"/>
  </w:num>
  <w:num w:numId="6">
    <w:abstractNumId w:val="0"/>
  </w:num>
  <w:num w:numId="7">
    <w:abstractNumId w:val="6"/>
  </w:num>
  <w:num w:numId="8">
    <w:abstractNumId w:val="11"/>
  </w:num>
  <w:num w:numId="9">
    <w:abstractNumId w:val="5"/>
  </w:num>
  <w:num w:numId="10">
    <w:abstractNumId w:val="9"/>
  </w:num>
  <w:num w:numId="11">
    <w:abstractNumId w:val="9"/>
  </w:num>
  <w:num w:numId="12">
    <w:abstractNumId w:val="9"/>
  </w:num>
  <w:num w:numId="13">
    <w:abstractNumId w:val="9"/>
  </w:num>
  <w:num w:numId="14">
    <w:abstractNumId w:val="4"/>
  </w:num>
  <w:num w:numId="15">
    <w:abstractNumId w:val="7"/>
  </w:num>
  <w:num w:numId="16">
    <w:abstractNumId w:val="1"/>
  </w:num>
  <w:num w:numId="17">
    <w:abstractNumId w:val="17"/>
  </w:num>
  <w:num w:numId="18">
    <w:abstractNumId w:val="15"/>
  </w:num>
  <w:num w:numId="19">
    <w:abstractNumId w:val="14"/>
  </w:num>
  <w:num w:numId="20">
    <w:abstractNumId w:val="10"/>
  </w:num>
  <w:num w:numId="21">
    <w:abstractNumId w:val="16"/>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efaultTabStop w:val="720"/>
  <w:displayHorizontalDrawingGridEvery w:val="0"/>
  <w:displayVerticalDrawingGridEvery w:val="0"/>
  <w:doNotUseMarginsForDrawingGridOrigin/>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E0NzWzNDY2tDQ1MbZU0lEKTi0uzszPAykwrAUAlvpD9CwAAAA="/>
  </w:docVars>
  <w:rsids>
    <w:rsidRoot w:val="00487D1A"/>
    <w:rsid w:val="000005AC"/>
    <w:rsid w:val="00002B44"/>
    <w:rsid w:val="00003CDD"/>
    <w:rsid w:val="000108A2"/>
    <w:rsid w:val="00013D41"/>
    <w:rsid w:val="00015A55"/>
    <w:rsid w:val="00022177"/>
    <w:rsid w:val="00023530"/>
    <w:rsid w:val="00023942"/>
    <w:rsid w:val="00025C0F"/>
    <w:rsid w:val="00026A8A"/>
    <w:rsid w:val="000273D8"/>
    <w:rsid w:val="00030AEE"/>
    <w:rsid w:val="0003115C"/>
    <w:rsid w:val="000417ED"/>
    <w:rsid w:val="0004276B"/>
    <w:rsid w:val="00043959"/>
    <w:rsid w:val="000449A9"/>
    <w:rsid w:val="00046662"/>
    <w:rsid w:val="0004681B"/>
    <w:rsid w:val="00046FD5"/>
    <w:rsid w:val="00047A3D"/>
    <w:rsid w:val="000510E4"/>
    <w:rsid w:val="00054A94"/>
    <w:rsid w:val="00055BAE"/>
    <w:rsid w:val="00057D14"/>
    <w:rsid w:val="000612A9"/>
    <w:rsid w:val="00062F7E"/>
    <w:rsid w:val="00063BA9"/>
    <w:rsid w:val="000643B2"/>
    <w:rsid w:val="0006694A"/>
    <w:rsid w:val="00066D44"/>
    <w:rsid w:val="00067E4D"/>
    <w:rsid w:val="0007030F"/>
    <w:rsid w:val="00071166"/>
    <w:rsid w:val="00074BE6"/>
    <w:rsid w:val="00075D02"/>
    <w:rsid w:val="00082110"/>
    <w:rsid w:val="000824F6"/>
    <w:rsid w:val="00084A1E"/>
    <w:rsid w:val="00087958"/>
    <w:rsid w:val="00087C84"/>
    <w:rsid w:val="000901E1"/>
    <w:rsid w:val="00090216"/>
    <w:rsid w:val="00090628"/>
    <w:rsid w:val="00090D55"/>
    <w:rsid w:val="000926CA"/>
    <w:rsid w:val="00092CD7"/>
    <w:rsid w:val="000939B0"/>
    <w:rsid w:val="00094E4A"/>
    <w:rsid w:val="00094EC9"/>
    <w:rsid w:val="00095F68"/>
    <w:rsid w:val="000961EF"/>
    <w:rsid w:val="000970C6"/>
    <w:rsid w:val="000A4B1C"/>
    <w:rsid w:val="000A4B8C"/>
    <w:rsid w:val="000B175C"/>
    <w:rsid w:val="000B25B7"/>
    <w:rsid w:val="000B262A"/>
    <w:rsid w:val="000B33C4"/>
    <w:rsid w:val="000B4FFF"/>
    <w:rsid w:val="000B70E9"/>
    <w:rsid w:val="000B7C20"/>
    <w:rsid w:val="000C06E0"/>
    <w:rsid w:val="000C0D84"/>
    <w:rsid w:val="000C3F11"/>
    <w:rsid w:val="000C583F"/>
    <w:rsid w:val="000D3313"/>
    <w:rsid w:val="000D5A4F"/>
    <w:rsid w:val="000E1FB9"/>
    <w:rsid w:val="000F0712"/>
    <w:rsid w:val="000F224C"/>
    <w:rsid w:val="000F41A5"/>
    <w:rsid w:val="000F47D4"/>
    <w:rsid w:val="001021F2"/>
    <w:rsid w:val="00102270"/>
    <w:rsid w:val="001045BE"/>
    <w:rsid w:val="00107479"/>
    <w:rsid w:val="0010777A"/>
    <w:rsid w:val="00107D23"/>
    <w:rsid w:val="00111E84"/>
    <w:rsid w:val="00111F18"/>
    <w:rsid w:val="0011381D"/>
    <w:rsid w:val="00117D94"/>
    <w:rsid w:val="00120122"/>
    <w:rsid w:val="00127769"/>
    <w:rsid w:val="00135292"/>
    <w:rsid w:val="001359E0"/>
    <w:rsid w:val="00137155"/>
    <w:rsid w:val="00142AC6"/>
    <w:rsid w:val="00142F08"/>
    <w:rsid w:val="001455F5"/>
    <w:rsid w:val="0014627C"/>
    <w:rsid w:val="00146899"/>
    <w:rsid w:val="00150765"/>
    <w:rsid w:val="00152970"/>
    <w:rsid w:val="00152BA9"/>
    <w:rsid w:val="001542CA"/>
    <w:rsid w:val="0015513C"/>
    <w:rsid w:val="00157704"/>
    <w:rsid w:val="00161157"/>
    <w:rsid w:val="001615C3"/>
    <w:rsid w:val="001619DE"/>
    <w:rsid w:val="0016699E"/>
    <w:rsid w:val="00172797"/>
    <w:rsid w:val="00173B70"/>
    <w:rsid w:val="00175FAE"/>
    <w:rsid w:val="00177C29"/>
    <w:rsid w:val="00181F0D"/>
    <w:rsid w:val="00185674"/>
    <w:rsid w:val="0018760E"/>
    <w:rsid w:val="0019649B"/>
    <w:rsid w:val="00197BBB"/>
    <w:rsid w:val="00197E80"/>
    <w:rsid w:val="001A0D7F"/>
    <w:rsid w:val="001A1627"/>
    <w:rsid w:val="001A5FF6"/>
    <w:rsid w:val="001A62C3"/>
    <w:rsid w:val="001A68D3"/>
    <w:rsid w:val="001B0846"/>
    <w:rsid w:val="001B13DF"/>
    <w:rsid w:val="001B2C7F"/>
    <w:rsid w:val="001B2E34"/>
    <w:rsid w:val="001B5023"/>
    <w:rsid w:val="001B7AAA"/>
    <w:rsid w:val="001C035F"/>
    <w:rsid w:val="001C0580"/>
    <w:rsid w:val="001C0634"/>
    <w:rsid w:val="001C17E1"/>
    <w:rsid w:val="001C2F55"/>
    <w:rsid w:val="001C4536"/>
    <w:rsid w:val="001D0DCD"/>
    <w:rsid w:val="001D1382"/>
    <w:rsid w:val="001D504C"/>
    <w:rsid w:val="001E01C6"/>
    <w:rsid w:val="001E3063"/>
    <w:rsid w:val="001E30B8"/>
    <w:rsid w:val="001E52A2"/>
    <w:rsid w:val="001F0744"/>
    <w:rsid w:val="001F2271"/>
    <w:rsid w:val="001F314E"/>
    <w:rsid w:val="001F5600"/>
    <w:rsid w:val="001F696A"/>
    <w:rsid w:val="001F7121"/>
    <w:rsid w:val="002006F1"/>
    <w:rsid w:val="0020388B"/>
    <w:rsid w:val="00205791"/>
    <w:rsid w:val="0020594E"/>
    <w:rsid w:val="00206665"/>
    <w:rsid w:val="0021097A"/>
    <w:rsid w:val="00211F3A"/>
    <w:rsid w:val="002123A4"/>
    <w:rsid w:val="00217184"/>
    <w:rsid w:val="00217738"/>
    <w:rsid w:val="00231FF9"/>
    <w:rsid w:val="00234C28"/>
    <w:rsid w:val="00240233"/>
    <w:rsid w:val="002408C0"/>
    <w:rsid w:val="00240DDB"/>
    <w:rsid w:val="00240DEF"/>
    <w:rsid w:val="00241236"/>
    <w:rsid w:val="00241FBE"/>
    <w:rsid w:val="00243333"/>
    <w:rsid w:val="002465B9"/>
    <w:rsid w:val="00247C8B"/>
    <w:rsid w:val="00250571"/>
    <w:rsid w:val="002525B7"/>
    <w:rsid w:val="002525BC"/>
    <w:rsid w:val="00255077"/>
    <w:rsid w:val="0026283B"/>
    <w:rsid w:val="002665D7"/>
    <w:rsid w:val="002722F7"/>
    <w:rsid w:val="00272317"/>
    <w:rsid w:val="00273C44"/>
    <w:rsid w:val="00274C73"/>
    <w:rsid w:val="00276129"/>
    <w:rsid w:val="00280CEC"/>
    <w:rsid w:val="00280FDF"/>
    <w:rsid w:val="0028109F"/>
    <w:rsid w:val="00283385"/>
    <w:rsid w:val="00284A84"/>
    <w:rsid w:val="00292119"/>
    <w:rsid w:val="00293734"/>
    <w:rsid w:val="00294EC0"/>
    <w:rsid w:val="00295430"/>
    <w:rsid w:val="00295682"/>
    <w:rsid w:val="002974CE"/>
    <w:rsid w:val="002A48B6"/>
    <w:rsid w:val="002A5FC8"/>
    <w:rsid w:val="002A6AB4"/>
    <w:rsid w:val="002B131A"/>
    <w:rsid w:val="002B3118"/>
    <w:rsid w:val="002B4077"/>
    <w:rsid w:val="002B5804"/>
    <w:rsid w:val="002B63FA"/>
    <w:rsid w:val="002C48C4"/>
    <w:rsid w:val="002C549F"/>
    <w:rsid w:val="002C7EAD"/>
    <w:rsid w:val="002D3508"/>
    <w:rsid w:val="002D7371"/>
    <w:rsid w:val="002D7DDA"/>
    <w:rsid w:val="002E108F"/>
    <w:rsid w:val="002E13D1"/>
    <w:rsid w:val="002E1879"/>
    <w:rsid w:val="002E1D68"/>
    <w:rsid w:val="002E2212"/>
    <w:rsid w:val="002E3D36"/>
    <w:rsid w:val="002E4F3B"/>
    <w:rsid w:val="002E610D"/>
    <w:rsid w:val="002E6E9C"/>
    <w:rsid w:val="002F1CE6"/>
    <w:rsid w:val="002F37B1"/>
    <w:rsid w:val="002F45B5"/>
    <w:rsid w:val="002F4853"/>
    <w:rsid w:val="002F49DD"/>
    <w:rsid w:val="002F4C6C"/>
    <w:rsid w:val="002F4D6F"/>
    <w:rsid w:val="002F52AC"/>
    <w:rsid w:val="002F5A08"/>
    <w:rsid w:val="002F7C86"/>
    <w:rsid w:val="00301A1C"/>
    <w:rsid w:val="003040DE"/>
    <w:rsid w:val="003110FA"/>
    <w:rsid w:val="003135D1"/>
    <w:rsid w:val="003143F4"/>
    <w:rsid w:val="00320AE2"/>
    <w:rsid w:val="00322B65"/>
    <w:rsid w:val="00325EA9"/>
    <w:rsid w:val="0032731B"/>
    <w:rsid w:val="003276AB"/>
    <w:rsid w:val="00330AC8"/>
    <w:rsid w:val="0033309A"/>
    <w:rsid w:val="00333BD6"/>
    <w:rsid w:val="00335591"/>
    <w:rsid w:val="00336554"/>
    <w:rsid w:val="003404BC"/>
    <w:rsid w:val="00341D0D"/>
    <w:rsid w:val="00342CCF"/>
    <w:rsid w:val="00343A35"/>
    <w:rsid w:val="003459E5"/>
    <w:rsid w:val="00346A3A"/>
    <w:rsid w:val="0034774F"/>
    <w:rsid w:val="003507E6"/>
    <w:rsid w:val="003516B2"/>
    <w:rsid w:val="00352CB1"/>
    <w:rsid w:val="00352D5D"/>
    <w:rsid w:val="003534AC"/>
    <w:rsid w:val="003551FB"/>
    <w:rsid w:val="00355D82"/>
    <w:rsid w:val="00357EFD"/>
    <w:rsid w:val="00357F2A"/>
    <w:rsid w:val="003612B6"/>
    <w:rsid w:val="0036185F"/>
    <w:rsid w:val="003622E4"/>
    <w:rsid w:val="00371814"/>
    <w:rsid w:val="0037362D"/>
    <w:rsid w:val="00373855"/>
    <w:rsid w:val="00377B1B"/>
    <w:rsid w:val="00392780"/>
    <w:rsid w:val="003935A2"/>
    <w:rsid w:val="00393B29"/>
    <w:rsid w:val="00393C04"/>
    <w:rsid w:val="0039415A"/>
    <w:rsid w:val="0039471E"/>
    <w:rsid w:val="003947AB"/>
    <w:rsid w:val="00394B39"/>
    <w:rsid w:val="003A2C47"/>
    <w:rsid w:val="003A3CB8"/>
    <w:rsid w:val="003A3D41"/>
    <w:rsid w:val="003A4FA8"/>
    <w:rsid w:val="003A79B5"/>
    <w:rsid w:val="003B14E6"/>
    <w:rsid w:val="003B1D67"/>
    <w:rsid w:val="003B2059"/>
    <w:rsid w:val="003B421F"/>
    <w:rsid w:val="003C2932"/>
    <w:rsid w:val="003C2D12"/>
    <w:rsid w:val="003C3F7D"/>
    <w:rsid w:val="003C43C2"/>
    <w:rsid w:val="003C4930"/>
    <w:rsid w:val="003C5BD7"/>
    <w:rsid w:val="003C717A"/>
    <w:rsid w:val="003D2B09"/>
    <w:rsid w:val="003D2BA1"/>
    <w:rsid w:val="003D352B"/>
    <w:rsid w:val="003D509A"/>
    <w:rsid w:val="003D5BF0"/>
    <w:rsid w:val="003D5F42"/>
    <w:rsid w:val="003D67D2"/>
    <w:rsid w:val="003E14FD"/>
    <w:rsid w:val="003E4C88"/>
    <w:rsid w:val="003E5363"/>
    <w:rsid w:val="003E619B"/>
    <w:rsid w:val="003E79D9"/>
    <w:rsid w:val="003E7BE7"/>
    <w:rsid w:val="003F110A"/>
    <w:rsid w:val="003F1F46"/>
    <w:rsid w:val="003F2A05"/>
    <w:rsid w:val="003F3452"/>
    <w:rsid w:val="003F3E79"/>
    <w:rsid w:val="003F507A"/>
    <w:rsid w:val="003F624E"/>
    <w:rsid w:val="00400FA7"/>
    <w:rsid w:val="00402AFE"/>
    <w:rsid w:val="004034C9"/>
    <w:rsid w:val="00404069"/>
    <w:rsid w:val="0040606D"/>
    <w:rsid w:val="004062AC"/>
    <w:rsid w:val="00406459"/>
    <w:rsid w:val="00407255"/>
    <w:rsid w:val="00411EF4"/>
    <w:rsid w:val="00412736"/>
    <w:rsid w:val="0041366E"/>
    <w:rsid w:val="0041499E"/>
    <w:rsid w:val="00415134"/>
    <w:rsid w:val="00415BC4"/>
    <w:rsid w:val="00415CEB"/>
    <w:rsid w:val="004247B4"/>
    <w:rsid w:val="0042552A"/>
    <w:rsid w:val="00425607"/>
    <w:rsid w:val="004261A4"/>
    <w:rsid w:val="00430748"/>
    <w:rsid w:val="00431121"/>
    <w:rsid w:val="0043149F"/>
    <w:rsid w:val="00432EEC"/>
    <w:rsid w:val="0044070E"/>
    <w:rsid w:val="0044126B"/>
    <w:rsid w:val="00442C9C"/>
    <w:rsid w:val="00442EE6"/>
    <w:rsid w:val="004434ED"/>
    <w:rsid w:val="00444240"/>
    <w:rsid w:val="004444AE"/>
    <w:rsid w:val="00445EE4"/>
    <w:rsid w:val="004510D4"/>
    <w:rsid w:val="00452D98"/>
    <w:rsid w:val="00453E7E"/>
    <w:rsid w:val="004544F4"/>
    <w:rsid w:val="00454ABA"/>
    <w:rsid w:val="00455BBF"/>
    <w:rsid w:val="00456C58"/>
    <w:rsid w:val="004572FE"/>
    <w:rsid w:val="00457A56"/>
    <w:rsid w:val="00457AC1"/>
    <w:rsid w:val="00462C9C"/>
    <w:rsid w:val="00462CCA"/>
    <w:rsid w:val="00463E29"/>
    <w:rsid w:val="00470ADC"/>
    <w:rsid w:val="004712A2"/>
    <w:rsid w:val="0047219B"/>
    <w:rsid w:val="00472435"/>
    <w:rsid w:val="004728C8"/>
    <w:rsid w:val="00476308"/>
    <w:rsid w:val="00477349"/>
    <w:rsid w:val="00480BD7"/>
    <w:rsid w:val="00480E94"/>
    <w:rsid w:val="004819F5"/>
    <w:rsid w:val="00481D4B"/>
    <w:rsid w:val="004823E1"/>
    <w:rsid w:val="00482D31"/>
    <w:rsid w:val="004835CB"/>
    <w:rsid w:val="0048401A"/>
    <w:rsid w:val="004846A8"/>
    <w:rsid w:val="00484F3D"/>
    <w:rsid w:val="0048563D"/>
    <w:rsid w:val="004856E9"/>
    <w:rsid w:val="00485EBA"/>
    <w:rsid w:val="00485FBE"/>
    <w:rsid w:val="00487D1A"/>
    <w:rsid w:val="00491EAA"/>
    <w:rsid w:val="004949B3"/>
    <w:rsid w:val="004961D4"/>
    <w:rsid w:val="00496DFD"/>
    <w:rsid w:val="004A2B9E"/>
    <w:rsid w:val="004A39BB"/>
    <w:rsid w:val="004A4E49"/>
    <w:rsid w:val="004A7BAF"/>
    <w:rsid w:val="004B0B9B"/>
    <w:rsid w:val="004B0F61"/>
    <w:rsid w:val="004B3232"/>
    <w:rsid w:val="004B33A1"/>
    <w:rsid w:val="004B609D"/>
    <w:rsid w:val="004C0FD3"/>
    <w:rsid w:val="004C32A1"/>
    <w:rsid w:val="004C4187"/>
    <w:rsid w:val="004C6BCD"/>
    <w:rsid w:val="004D2286"/>
    <w:rsid w:val="004D266D"/>
    <w:rsid w:val="004D3186"/>
    <w:rsid w:val="004D4ACE"/>
    <w:rsid w:val="004D60C5"/>
    <w:rsid w:val="004E1AA0"/>
    <w:rsid w:val="004E2B23"/>
    <w:rsid w:val="004E45A7"/>
    <w:rsid w:val="004E7D42"/>
    <w:rsid w:val="004F1DA3"/>
    <w:rsid w:val="004F2E68"/>
    <w:rsid w:val="004F3762"/>
    <w:rsid w:val="004F623B"/>
    <w:rsid w:val="004F6F03"/>
    <w:rsid w:val="004F771A"/>
    <w:rsid w:val="004F7E86"/>
    <w:rsid w:val="00500161"/>
    <w:rsid w:val="0050026A"/>
    <w:rsid w:val="0050316E"/>
    <w:rsid w:val="005059AA"/>
    <w:rsid w:val="00506B11"/>
    <w:rsid w:val="005117C9"/>
    <w:rsid w:val="00512FD6"/>
    <w:rsid w:val="005141A9"/>
    <w:rsid w:val="00520C7B"/>
    <w:rsid w:val="00521597"/>
    <w:rsid w:val="00524547"/>
    <w:rsid w:val="00524B3E"/>
    <w:rsid w:val="005329F0"/>
    <w:rsid w:val="00532BD3"/>
    <w:rsid w:val="00532BDB"/>
    <w:rsid w:val="00533304"/>
    <w:rsid w:val="0053498C"/>
    <w:rsid w:val="005349E9"/>
    <w:rsid w:val="00534DCF"/>
    <w:rsid w:val="00536F08"/>
    <w:rsid w:val="005418A1"/>
    <w:rsid w:val="005502EB"/>
    <w:rsid w:val="00551A8B"/>
    <w:rsid w:val="0055324F"/>
    <w:rsid w:val="00556180"/>
    <w:rsid w:val="00557B5C"/>
    <w:rsid w:val="00557BB9"/>
    <w:rsid w:val="00557C11"/>
    <w:rsid w:val="00560C16"/>
    <w:rsid w:val="00561814"/>
    <w:rsid w:val="005648F0"/>
    <w:rsid w:val="00564B02"/>
    <w:rsid w:val="0056709D"/>
    <w:rsid w:val="00572CEC"/>
    <w:rsid w:val="00573FF6"/>
    <w:rsid w:val="005744AD"/>
    <w:rsid w:val="00575AD4"/>
    <w:rsid w:val="00575BE5"/>
    <w:rsid w:val="00576550"/>
    <w:rsid w:val="00577BE8"/>
    <w:rsid w:val="00584F08"/>
    <w:rsid w:val="00586887"/>
    <w:rsid w:val="005874FD"/>
    <w:rsid w:val="005913A7"/>
    <w:rsid w:val="00591EBF"/>
    <w:rsid w:val="005A1539"/>
    <w:rsid w:val="005A480E"/>
    <w:rsid w:val="005B47A2"/>
    <w:rsid w:val="005B643B"/>
    <w:rsid w:val="005B770F"/>
    <w:rsid w:val="005B78E5"/>
    <w:rsid w:val="005B7A9C"/>
    <w:rsid w:val="005B7C75"/>
    <w:rsid w:val="005C5CAF"/>
    <w:rsid w:val="005C6518"/>
    <w:rsid w:val="005C68B3"/>
    <w:rsid w:val="005C7729"/>
    <w:rsid w:val="005C774A"/>
    <w:rsid w:val="005C7A45"/>
    <w:rsid w:val="005D6848"/>
    <w:rsid w:val="005D694A"/>
    <w:rsid w:val="005E168E"/>
    <w:rsid w:val="005E2117"/>
    <w:rsid w:val="005E3BF4"/>
    <w:rsid w:val="005E3E50"/>
    <w:rsid w:val="005E499F"/>
    <w:rsid w:val="005E7B4B"/>
    <w:rsid w:val="005E7D78"/>
    <w:rsid w:val="005F05BD"/>
    <w:rsid w:val="005F082E"/>
    <w:rsid w:val="005F271A"/>
    <w:rsid w:val="005F28D9"/>
    <w:rsid w:val="005F323F"/>
    <w:rsid w:val="005F47AB"/>
    <w:rsid w:val="005F4DF4"/>
    <w:rsid w:val="005F5801"/>
    <w:rsid w:val="005F5B3D"/>
    <w:rsid w:val="00603D13"/>
    <w:rsid w:val="00604DE6"/>
    <w:rsid w:val="006055D0"/>
    <w:rsid w:val="00607C7A"/>
    <w:rsid w:val="00610501"/>
    <w:rsid w:val="0061050F"/>
    <w:rsid w:val="006126DF"/>
    <w:rsid w:val="00616339"/>
    <w:rsid w:val="00620BCC"/>
    <w:rsid w:val="00620E37"/>
    <w:rsid w:val="00621069"/>
    <w:rsid w:val="00621183"/>
    <w:rsid w:val="006219C6"/>
    <w:rsid w:val="00621C19"/>
    <w:rsid w:val="006327A3"/>
    <w:rsid w:val="006336EE"/>
    <w:rsid w:val="00633F88"/>
    <w:rsid w:val="006341F2"/>
    <w:rsid w:val="00635347"/>
    <w:rsid w:val="00640AE2"/>
    <w:rsid w:val="006430C3"/>
    <w:rsid w:val="0064338E"/>
    <w:rsid w:val="00647868"/>
    <w:rsid w:val="00647F69"/>
    <w:rsid w:val="00654C37"/>
    <w:rsid w:val="00655569"/>
    <w:rsid w:val="00656296"/>
    <w:rsid w:val="006573D0"/>
    <w:rsid w:val="00660923"/>
    <w:rsid w:val="00660BAC"/>
    <w:rsid w:val="00663ECE"/>
    <w:rsid w:val="006673A2"/>
    <w:rsid w:val="006676EF"/>
    <w:rsid w:val="0067114C"/>
    <w:rsid w:val="00671E23"/>
    <w:rsid w:val="00672B76"/>
    <w:rsid w:val="00673564"/>
    <w:rsid w:val="006748F7"/>
    <w:rsid w:val="00676C02"/>
    <w:rsid w:val="00677244"/>
    <w:rsid w:val="00677475"/>
    <w:rsid w:val="00690565"/>
    <w:rsid w:val="006937A1"/>
    <w:rsid w:val="00693936"/>
    <w:rsid w:val="00694969"/>
    <w:rsid w:val="006962BA"/>
    <w:rsid w:val="006A0B63"/>
    <w:rsid w:val="006A0B82"/>
    <w:rsid w:val="006A0E8C"/>
    <w:rsid w:val="006A1B68"/>
    <w:rsid w:val="006A3DFA"/>
    <w:rsid w:val="006A3FA8"/>
    <w:rsid w:val="006A4085"/>
    <w:rsid w:val="006A4718"/>
    <w:rsid w:val="006A5F6C"/>
    <w:rsid w:val="006A7E7A"/>
    <w:rsid w:val="006B0D09"/>
    <w:rsid w:val="006B0DAA"/>
    <w:rsid w:val="006B0FFF"/>
    <w:rsid w:val="006B13EB"/>
    <w:rsid w:val="006B3B40"/>
    <w:rsid w:val="006B4669"/>
    <w:rsid w:val="006B539E"/>
    <w:rsid w:val="006B7465"/>
    <w:rsid w:val="006B76E2"/>
    <w:rsid w:val="006C11F3"/>
    <w:rsid w:val="006C1E82"/>
    <w:rsid w:val="006C250D"/>
    <w:rsid w:val="006C2C29"/>
    <w:rsid w:val="006C5292"/>
    <w:rsid w:val="006C602D"/>
    <w:rsid w:val="006C6D0C"/>
    <w:rsid w:val="006C76E7"/>
    <w:rsid w:val="006D0EF7"/>
    <w:rsid w:val="006D242E"/>
    <w:rsid w:val="006D3981"/>
    <w:rsid w:val="006E03B8"/>
    <w:rsid w:val="006E2381"/>
    <w:rsid w:val="006E35EC"/>
    <w:rsid w:val="006E3A00"/>
    <w:rsid w:val="006E3D7E"/>
    <w:rsid w:val="006E490F"/>
    <w:rsid w:val="006E5066"/>
    <w:rsid w:val="006E64B6"/>
    <w:rsid w:val="006F62D3"/>
    <w:rsid w:val="00703520"/>
    <w:rsid w:val="007062D3"/>
    <w:rsid w:val="0070707A"/>
    <w:rsid w:val="0071162A"/>
    <w:rsid w:val="007118FC"/>
    <w:rsid w:val="00711A79"/>
    <w:rsid w:val="00712B18"/>
    <w:rsid w:val="007154AF"/>
    <w:rsid w:val="00716260"/>
    <w:rsid w:val="00716AC3"/>
    <w:rsid w:val="007173D8"/>
    <w:rsid w:val="00720AC5"/>
    <w:rsid w:val="007235AA"/>
    <w:rsid w:val="00724A00"/>
    <w:rsid w:val="00724DA9"/>
    <w:rsid w:val="007263AE"/>
    <w:rsid w:val="0072761E"/>
    <w:rsid w:val="007330D4"/>
    <w:rsid w:val="007377B9"/>
    <w:rsid w:val="007408AC"/>
    <w:rsid w:val="007412FE"/>
    <w:rsid w:val="007441E7"/>
    <w:rsid w:val="00747837"/>
    <w:rsid w:val="007479F9"/>
    <w:rsid w:val="0075139A"/>
    <w:rsid w:val="00752CFF"/>
    <w:rsid w:val="007561C2"/>
    <w:rsid w:val="007579C5"/>
    <w:rsid w:val="00761537"/>
    <w:rsid w:val="007615BA"/>
    <w:rsid w:val="00763081"/>
    <w:rsid w:val="007633F1"/>
    <w:rsid w:val="00763ED5"/>
    <w:rsid w:val="00764E64"/>
    <w:rsid w:val="00764EB4"/>
    <w:rsid w:val="0076627A"/>
    <w:rsid w:val="00766636"/>
    <w:rsid w:val="00771F21"/>
    <w:rsid w:val="00774F2D"/>
    <w:rsid w:val="007752FB"/>
    <w:rsid w:val="00775C2B"/>
    <w:rsid w:val="00782820"/>
    <w:rsid w:val="00783D98"/>
    <w:rsid w:val="007857FB"/>
    <w:rsid w:val="00790165"/>
    <w:rsid w:val="00790505"/>
    <w:rsid w:val="0079258B"/>
    <w:rsid w:val="007926FF"/>
    <w:rsid w:val="007928F2"/>
    <w:rsid w:val="00792FCA"/>
    <w:rsid w:val="0079558C"/>
    <w:rsid w:val="007970AD"/>
    <w:rsid w:val="00797790"/>
    <w:rsid w:val="007A00EA"/>
    <w:rsid w:val="007A062B"/>
    <w:rsid w:val="007A35B2"/>
    <w:rsid w:val="007B40BE"/>
    <w:rsid w:val="007B4E04"/>
    <w:rsid w:val="007C2BDD"/>
    <w:rsid w:val="007C502D"/>
    <w:rsid w:val="007C566F"/>
    <w:rsid w:val="007C5D4F"/>
    <w:rsid w:val="007C6EBD"/>
    <w:rsid w:val="007D18C3"/>
    <w:rsid w:val="007D25EE"/>
    <w:rsid w:val="007D68FD"/>
    <w:rsid w:val="007E1C66"/>
    <w:rsid w:val="007E2396"/>
    <w:rsid w:val="007E4036"/>
    <w:rsid w:val="007E487A"/>
    <w:rsid w:val="007E5FE2"/>
    <w:rsid w:val="007E785F"/>
    <w:rsid w:val="007F551E"/>
    <w:rsid w:val="007F57CB"/>
    <w:rsid w:val="007F67DE"/>
    <w:rsid w:val="0080137F"/>
    <w:rsid w:val="008015F8"/>
    <w:rsid w:val="008018A0"/>
    <w:rsid w:val="0080340A"/>
    <w:rsid w:val="00803FD0"/>
    <w:rsid w:val="0080514E"/>
    <w:rsid w:val="00811E44"/>
    <w:rsid w:val="00812932"/>
    <w:rsid w:val="00813BCF"/>
    <w:rsid w:val="008144FB"/>
    <w:rsid w:val="00815F46"/>
    <w:rsid w:val="00817C6C"/>
    <w:rsid w:val="008231E6"/>
    <w:rsid w:val="008252DF"/>
    <w:rsid w:val="008312B7"/>
    <w:rsid w:val="00833F96"/>
    <w:rsid w:val="00835D57"/>
    <w:rsid w:val="00837A51"/>
    <w:rsid w:val="00837FA0"/>
    <w:rsid w:val="00842348"/>
    <w:rsid w:val="0084277D"/>
    <w:rsid w:val="00842B81"/>
    <w:rsid w:val="00847430"/>
    <w:rsid w:val="00850A89"/>
    <w:rsid w:val="0085274E"/>
    <w:rsid w:val="00853429"/>
    <w:rsid w:val="008543EA"/>
    <w:rsid w:val="00854A8C"/>
    <w:rsid w:val="008570EC"/>
    <w:rsid w:val="0086211A"/>
    <w:rsid w:val="0086639F"/>
    <w:rsid w:val="0087137D"/>
    <w:rsid w:val="0087358C"/>
    <w:rsid w:val="00873700"/>
    <w:rsid w:val="008739D2"/>
    <w:rsid w:val="0088096E"/>
    <w:rsid w:val="0088105A"/>
    <w:rsid w:val="0088299C"/>
    <w:rsid w:val="00884060"/>
    <w:rsid w:val="0088552C"/>
    <w:rsid w:val="008870D2"/>
    <w:rsid w:val="00887489"/>
    <w:rsid w:val="008877B7"/>
    <w:rsid w:val="00891244"/>
    <w:rsid w:val="00892419"/>
    <w:rsid w:val="008959E8"/>
    <w:rsid w:val="008965CE"/>
    <w:rsid w:val="00897EA4"/>
    <w:rsid w:val="008A1519"/>
    <w:rsid w:val="008A1F51"/>
    <w:rsid w:val="008A30A7"/>
    <w:rsid w:val="008A4D08"/>
    <w:rsid w:val="008A71DA"/>
    <w:rsid w:val="008A74A2"/>
    <w:rsid w:val="008B15BF"/>
    <w:rsid w:val="008B1943"/>
    <w:rsid w:val="008B1D7D"/>
    <w:rsid w:val="008B29D7"/>
    <w:rsid w:val="008B4127"/>
    <w:rsid w:val="008B4590"/>
    <w:rsid w:val="008B6B36"/>
    <w:rsid w:val="008C27A6"/>
    <w:rsid w:val="008C2E69"/>
    <w:rsid w:val="008C67A4"/>
    <w:rsid w:val="008C7525"/>
    <w:rsid w:val="008C7DA2"/>
    <w:rsid w:val="008D0FF9"/>
    <w:rsid w:val="008D331B"/>
    <w:rsid w:val="008D668F"/>
    <w:rsid w:val="008E6288"/>
    <w:rsid w:val="008E6899"/>
    <w:rsid w:val="008E6A37"/>
    <w:rsid w:val="008E6C48"/>
    <w:rsid w:val="008E6EFE"/>
    <w:rsid w:val="008F0943"/>
    <w:rsid w:val="008F2DDD"/>
    <w:rsid w:val="008F3B58"/>
    <w:rsid w:val="008F44E6"/>
    <w:rsid w:val="008F7DD6"/>
    <w:rsid w:val="00900E65"/>
    <w:rsid w:val="009023AB"/>
    <w:rsid w:val="00902497"/>
    <w:rsid w:val="00905ACD"/>
    <w:rsid w:val="00907860"/>
    <w:rsid w:val="0090792C"/>
    <w:rsid w:val="00907A2E"/>
    <w:rsid w:val="00907B96"/>
    <w:rsid w:val="009106D4"/>
    <w:rsid w:val="00911154"/>
    <w:rsid w:val="009126CF"/>
    <w:rsid w:val="00914667"/>
    <w:rsid w:val="009154D9"/>
    <w:rsid w:val="009161DE"/>
    <w:rsid w:val="00917A14"/>
    <w:rsid w:val="009207E6"/>
    <w:rsid w:val="00920B31"/>
    <w:rsid w:val="00922478"/>
    <w:rsid w:val="009232F4"/>
    <w:rsid w:val="00926FEC"/>
    <w:rsid w:val="00927D0F"/>
    <w:rsid w:val="00927F1D"/>
    <w:rsid w:val="00931170"/>
    <w:rsid w:val="00931819"/>
    <w:rsid w:val="00931B2D"/>
    <w:rsid w:val="00932B9C"/>
    <w:rsid w:val="00933672"/>
    <w:rsid w:val="009342C7"/>
    <w:rsid w:val="009348AC"/>
    <w:rsid w:val="009363C4"/>
    <w:rsid w:val="00946030"/>
    <w:rsid w:val="00951F87"/>
    <w:rsid w:val="009521F2"/>
    <w:rsid w:val="009562BC"/>
    <w:rsid w:val="0095728F"/>
    <w:rsid w:val="00960D93"/>
    <w:rsid w:val="009625C5"/>
    <w:rsid w:val="009625DB"/>
    <w:rsid w:val="00963C0E"/>
    <w:rsid w:val="00965A6F"/>
    <w:rsid w:val="009668A8"/>
    <w:rsid w:val="00975D66"/>
    <w:rsid w:val="009827C9"/>
    <w:rsid w:val="00982C31"/>
    <w:rsid w:val="009849CE"/>
    <w:rsid w:val="0098526A"/>
    <w:rsid w:val="00986892"/>
    <w:rsid w:val="00990336"/>
    <w:rsid w:val="0099516F"/>
    <w:rsid w:val="00995925"/>
    <w:rsid w:val="009972A8"/>
    <w:rsid w:val="009A1357"/>
    <w:rsid w:val="009A1B03"/>
    <w:rsid w:val="009A3F65"/>
    <w:rsid w:val="009A65D4"/>
    <w:rsid w:val="009B22E3"/>
    <w:rsid w:val="009B3F9B"/>
    <w:rsid w:val="009B4AAE"/>
    <w:rsid w:val="009B6FE0"/>
    <w:rsid w:val="009B70B8"/>
    <w:rsid w:val="009C1278"/>
    <w:rsid w:val="009C571D"/>
    <w:rsid w:val="009C5EE4"/>
    <w:rsid w:val="009C67C1"/>
    <w:rsid w:val="009C74B4"/>
    <w:rsid w:val="009C7DDF"/>
    <w:rsid w:val="009D02F9"/>
    <w:rsid w:val="009D06C4"/>
    <w:rsid w:val="009D2CD4"/>
    <w:rsid w:val="009D2E0D"/>
    <w:rsid w:val="009D4A3E"/>
    <w:rsid w:val="009D5495"/>
    <w:rsid w:val="009D5AB6"/>
    <w:rsid w:val="009D6EF0"/>
    <w:rsid w:val="009D6F74"/>
    <w:rsid w:val="009D7F1A"/>
    <w:rsid w:val="009E21D6"/>
    <w:rsid w:val="009E3488"/>
    <w:rsid w:val="009E593A"/>
    <w:rsid w:val="009F00A9"/>
    <w:rsid w:val="009F1760"/>
    <w:rsid w:val="009F27BF"/>
    <w:rsid w:val="009F2CCB"/>
    <w:rsid w:val="009F59DA"/>
    <w:rsid w:val="00A00943"/>
    <w:rsid w:val="00A06A76"/>
    <w:rsid w:val="00A06E47"/>
    <w:rsid w:val="00A07D5D"/>
    <w:rsid w:val="00A10917"/>
    <w:rsid w:val="00A11D95"/>
    <w:rsid w:val="00A149ED"/>
    <w:rsid w:val="00A14AA2"/>
    <w:rsid w:val="00A1575A"/>
    <w:rsid w:val="00A15D08"/>
    <w:rsid w:val="00A17460"/>
    <w:rsid w:val="00A20A6F"/>
    <w:rsid w:val="00A22B85"/>
    <w:rsid w:val="00A231D2"/>
    <w:rsid w:val="00A23642"/>
    <w:rsid w:val="00A24A93"/>
    <w:rsid w:val="00A30503"/>
    <w:rsid w:val="00A3280C"/>
    <w:rsid w:val="00A33445"/>
    <w:rsid w:val="00A34169"/>
    <w:rsid w:val="00A359C9"/>
    <w:rsid w:val="00A35E56"/>
    <w:rsid w:val="00A35E9F"/>
    <w:rsid w:val="00A411F4"/>
    <w:rsid w:val="00A42735"/>
    <w:rsid w:val="00A427FD"/>
    <w:rsid w:val="00A43BFA"/>
    <w:rsid w:val="00A476AC"/>
    <w:rsid w:val="00A500F2"/>
    <w:rsid w:val="00A50187"/>
    <w:rsid w:val="00A501AA"/>
    <w:rsid w:val="00A504A9"/>
    <w:rsid w:val="00A520DF"/>
    <w:rsid w:val="00A52DE2"/>
    <w:rsid w:val="00A53775"/>
    <w:rsid w:val="00A57E44"/>
    <w:rsid w:val="00A63157"/>
    <w:rsid w:val="00A63805"/>
    <w:rsid w:val="00A65674"/>
    <w:rsid w:val="00A65BB1"/>
    <w:rsid w:val="00A70716"/>
    <w:rsid w:val="00A70EEE"/>
    <w:rsid w:val="00A72110"/>
    <w:rsid w:val="00A73B45"/>
    <w:rsid w:val="00A7426C"/>
    <w:rsid w:val="00A74D47"/>
    <w:rsid w:val="00A77226"/>
    <w:rsid w:val="00A82AB6"/>
    <w:rsid w:val="00A82DDA"/>
    <w:rsid w:val="00A840C4"/>
    <w:rsid w:val="00A859EB"/>
    <w:rsid w:val="00A87979"/>
    <w:rsid w:val="00A87B5B"/>
    <w:rsid w:val="00A93313"/>
    <w:rsid w:val="00A950B0"/>
    <w:rsid w:val="00A95985"/>
    <w:rsid w:val="00AA033D"/>
    <w:rsid w:val="00AA0CEF"/>
    <w:rsid w:val="00AA386C"/>
    <w:rsid w:val="00AA3C3E"/>
    <w:rsid w:val="00AA5094"/>
    <w:rsid w:val="00AA5912"/>
    <w:rsid w:val="00AB269C"/>
    <w:rsid w:val="00AB2F35"/>
    <w:rsid w:val="00AB3B5B"/>
    <w:rsid w:val="00AB3EA8"/>
    <w:rsid w:val="00AC322E"/>
    <w:rsid w:val="00AC36CF"/>
    <w:rsid w:val="00AC3994"/>
    <w:rsid w:val="00AC7BA5"/>
    <w:rsid w:val="00AD02B1"/>
    <w:rsid w:val="00AD04D2"/>
    <w:rsid w:val="00AD516C"/>
    <w:rsid w:val="00AD6B35"/>
    <w:rsid w:val="00AD7D51"/>
    <w:rsid w:val="00AE04BB"/>
    <w:rsid w:val="00AE1840"/>
    <w:rsid w:val="00AE36E2"/>
    <w:rsid w:val="00AE4E93"/>
    <w:rsid w:val="00AF4451"/>
    <w:rsid w:val="00B00794"/>
    <w:rsid w:val="00B03732"/>
    <w:rsid w:val="00B07057"/>
    <w:rsid w:val="00B1163C"/>
    <w:rsid w:val="00B12BAF"/>
    <w:rsid w:val="00B13580"/>
    <w:rsid w:val="00B17027"/>
    <w:rsid w:val="00B1716F"/>
    <w:rsid w:val="00B238BE"/>
    <w:rsid w:val="00B23D35"/>
    <w:rsid w:val="00B247CF"/>
    <w:rsid w:val="00B25550"/>
    <w:rsid w:val="00B2586B"/>
    <w:rsid w:val="00B26B3D"/>
    <w:rsid w:val="00B273BF"/>
    <w:rsid w:val="00B27CA6"/>
    <w:rsid w:val="00B30EDC"/>
    <w:rsid w:val="00B31EFC"/>
    <w:rsid w:val="00B32956"/>
    <w:rsid w:val="00B348FC"/>
    <w:rsid w:val="00B404D7"/>
    <w:rsid w:val="00B4092D"/>
    <w:rsid w:val="00B41360"/>
    <w:rsid w:val="00B42696"/>
    <w:rsid w:val="00B43876"/>
    <w:rsid w:val="00B43DFA"/>
    <w:rsid w:val="00B463E8"/>
    <w:rsid w:val="00B478E8"/>
    <w:rsid w:val="00B47990"/>
    <w:rsid w:val="00B54CD5"/>
    <w:rsid w:val="00B55D3F"/>
    <w:rsid w:val="00B57430"/>
    <w:rsid w:val="00B57687"/>
    <w:rsid w:val="00B7121D"/>
    <w:rsid w:val="00B746B0"/>
    <w:rsid w:val="00B749E6"/>
    <w:rsid w:val="00B77AA7"/>
    <w:rsid w:val="00B80491"/>
    <w:rsid w:val="00B806CE"/>
    <w:rsid w:val="00B82D0A"/>
    <w:rsid w:val="00B830B3"/>
    <w:rsid w:val="00B86875"/>
    <w:rsid w:val="00B92289"/>
    <w:rsid w:val="00B93456"/>
    <w:rsid w:val="00B9531E"/>
    <w:rsid w:val="00B978D8"/>
    <w:rsid w:val="00BA0EA1"/>
    <w:rsid w:val="00BA1A5E"/>
    <w:rsid w:val="00BA2C88"/>
    <w:rsid w:val="00BA6C24"/>
    <w:rsid w:val="00BA7991"/>
    <w:rsid w:val="00BA7BF2"/>
    <w:rsid w:val="00BB0F98"/>
    <w:rsid w:val="00BB157C"/>
    <w:rsid w:val="00BB19F9"/>
    <w:rsid w:val="00BB1FA3"/>
    <w:rsid w:val="00BC132D"/>
    <w:rsid w:val="00BC25A9"/>
    <w:rsid w:val="00BC5994"/>
    <w:rsid w:val="00BC7FBA"/>
    <w:rsid w:val="00BD0A45"/>
    <w:rsid w:val="00BD5047"/>
    <w:rsid w:val="00BD5745"/>
    <w:rsid w:val="00BD6EC8"/>
    <w:rsid w:val="00BD78DE"/>
    <w:rsid w:val="00BE192E"/>
    <w:rsid w:val="00BE23D3"/>
    <w:rsid w:val="00BE297E"/>
    <w:rsid w:val="00BE2E8C"/>
    <w:rsid w:val="00BE6C85"/>
    <w:rsid w:val="00BE7579"/>
    <w:rsid w:val="00BE7CD8"/>
    <w:rsid w:val="00BF1BC0"/>
    <w:rsid w:val="00BF57A3"/>
    <w:rsid w:val="00BF5C01"/>
    <w:rsid w:val="00BF5E93"/>
    <w:rsid w:val="00BF62BA"/>
    <w:rsid w:val="00BF6477"/>
    <w:rsid w:val="00BF7013"/>
    <w:rsid w:val="00C00A65"/>
    <w:rsid w:val="00C014D1"/>
    <w:rsid w:val="00C01B89"/>
    <w:rsid w:val="00C01C2D"/>
    <w:rsid w:val="00C038DB"/>
    <w:rsid w:val="00C04217"/>
    <w:rsid w:val="00C06923"/>
    <w:rsid w:val="00C159E2"/>
    <w:rsid w:val="00C16CC2"/>
    <w:rsid w:val="00C17D52"/>
    <w:rsid w:val="00C2244E"/>
    <w:rsid w:val="00C2356D"/>
    <w:rsid w:val="00C2558B"/>
    <w:rsid w:val="00C30871"/>
    <w:rsid w:val="00C331D9"/>
    <w:rsid w:val="00C33C52"/>
    <w:rsid w:val="00C33DEB"/>
    <w:rsid w:val="00C3556B"/>
    <w:rsid w:val="00C361D8"/>
    <w:rsid w:val="00C37514"/>
    <w:rsid w:val="00C379F1"/>
    <w:rsid w:val="00C4102B"/>
    <w:rsid w:val="00C421D0"/>
    <w:rsid w:val="00C445CB"/>
    <w:rsid w:val="00C46A79"/>
    <w:rsid w:val="00C5131A"/>
    <w:rsid w:val="00C51CE9"/>
    <w:rsid w:val="00C6059E"/>
    <w:rsid w:val="00C641FD"/>
    <w:rsid w:val="00C6459C"/>
    <w:rsid w:val="00C657A7"/>
    <w:rsid w:val="00C70B15"/>
    <w:rsid w:val="00C74111"/>
    <w:rsid w:val="00C76B1C"/>
    <w:rsid w:val="00C771F4"/>
    <w:rsid w:val="00C82495"/>
    <w:rsid w:val="00C82CD3"/>
    <w:rsid w:val="00C8492F"/>
    <w:rsid w:val="00C86AFE"/>
    <w:rsid w:val="00C87CDA"/>
    <w:rsid w:val="00C903E2"/>
    <w:rsid w:val="00C91A8F"/>
    <w:rsid w:val="00C91F65"/>
    <w:rsid w:val="00C922EC"/>
    <w:rsid w:val="00C95076"/>
    <w:rsid w:val="00CA3367"/>
    <w:rsid w:val="00CA3B77"/>
    <w:rsid w:val="00CA738B"/>
    <w:rsid w:val="00CA7563"/>
    <w:rsid w:val="00CB025A"/>
    <w:rsid w:val="00CB161A"/>
    <w:rsid w:val="00CB1CD8"/>
    <w:rsid w:val="00CB1F25"/>
    <w:rsid w:val="00CB322D"/>
    <w:rsid w:val="00CB42BB"/>
    <w:rsid w:val="00CB68F7"/>
    <w:rsid w:val="00CB6D03"/>
    <w:rsid w:val="00CB730C"/>
    <w:rsid w:val="00CC0E3F"/>
    <w:rsid w:val="00CC1BB7"/>
    <w:rsid w:val="00CC3167"/>
    <w:rsid w:val="00CC43FE"/>
    <w:rsid w:val="00CC59FF"/>
    <w:rsid w:val="00CC740F"/>
    <w:rsid w:val="00CC7777"/>
    <w:rsid w:val="00CD074F"/>
    <w:rsid w:val="00CD352D"/>
    <w:rsid w:val="00CD5AB5"/>
    <w:rsid w:val="00CD7E08"/>
    <w:rsid w:val="00CE10F3"/>
    <w:rsid w:val="00CE2C0D"/>
    <w:rsid w:val="00CF3192"/>
    <w:rsid w:val="00CF3AD0"/>
    <w:rsid w:val="00CF750F"/>
    <w:rsid w:val="00D01267"/>
    <w:rsid w:val="00D01E97"/>
    <w:rsid w:val="00D02459"/>
    <w:rsid w:val="00D039BD"/>
    <w:rsid w:val="00D06461"/>
    <w:rsid w:val="00D07E6E"/>
    <w:rsid w:val="00D13226"/>
    <w:rsid w:val="00D137A6"/>
    <w:rsid w:val="00D13C20"/>
    <w:rsid w:val="00D15DDC"/>
    <w:rsid w:val="00D203D2"/>
    <w:rsid w:val="00D20CC3"/>
    <w:rsid w:val="00D23963"/>
    <w:rsid w:val="00D23F99"/>
    <w:rsid w:val="00D25945"/>
    <w:rsid w:val="00D26E4E"/>
    <w:rsid w:val="00D3173A"/>
    <w:rsid w:val="00D31857"/>
    <w:rsid w:val="00D31D00"/>
    <w:rsid w:val="00D32FEF"/>
    <w:rsid w:val="00D36216"/>
    <w:rsid w:val="00D456B1"/>
    <w:rsid w:val="00D475A9"/>
    <w:rsid w:val="00D47726"/>
    <w:rsid w:val="00D47AD7"/>
    <w:rsid w:val="00D50721"/>
    <w:rsid w:val="00D516B6"/>
    <w:rsid w:val="00D522AE"/>
    <w:rsid w:val="00D52FB8"/>
    <w:rsid w:val="00D5415D"/>
    <w:rsid w:val="00D55BF0"/>
    <w:rsid w:val="00D55DDF"/>
    <w:rsid w:val="00D57559"/>
    <w:rsid w:val="00D600E0"/>
    <w:rsid w:val="00D6282F"/>
    <w:rsid w:val="00D63091"/>
    <w:rsid w:val="00D631B5"/>
    <w:rsid w:val="00D64CA2"/>
    <w:rsid w:val="00D65482"/>
    <w:rsid w:val="00D7280B"/>
    <w:rsid w:val="00D76181"/>
    <w:rsid w:val="00D7678A"/>
    <w:rsid w:val="00D8373E"/>
    <w:rsid w:val="00D85048"/>
    <w:rsid w:val="00D86284"/>
    <w:rsid w:val="00D9160A"/>
    <w:rsid w:val="00D92483"/>
    <w:rsid w:val="00D9278E"/>
    <w:rsid w:val="00D93712"/>
    <w:rsid w:val="00D94006"/>
    <w:rsid w:val="00D947A0"/>
    <w:rsid w:val="00D94F11"/>
    <w:rsid w:val="00D976B1"/>
    <w:rsid w:val="00D97D1F"/>
    <w:rsid w:val="00DA0AAA"/>
    <w:rsid w:val="00DA1D21"/>
    <w:rsid w:val="00DA1E4B"/>
    <w:rsid w:val="00DA22D0"/>
    <w:rsid w:val="00DA5180"/>
    <w:rsid w:val="00DA689D"/>
    <w:rsid w:val="00DB21A8"/>
    <w:rsid w:val="00DB2909"/>
    <w:rsid w:val="00DB37B4"/>
    <w:rsid w:val="00DB5566"/>
    <w:rsid w:val="00DC4299"/>
    <w:rsid w:val="00DC6FDD"/>
    <w:rsid w:val="00DC75AC"/>
    <w:rsid w:val="00DD291F"/>
    <w:rsid w:val="00DD37C9"/>
    <w:rsid w:val="00DD48DD"/>
    <w:rsid w:val="00DD60EA"/>
    <w:rsid w:val="00DD754F"/>
    <w:rsid w:val="00DE011F"/>
    <w:rsid w:val="00DE2B13"/>
    <w:rsid w:val="00DE7414"/>
    <w:rsid w:val="00DE77C8"/>
    <w:rsid w:val="00DE7DEA"/>
    <w:rsid w:val="00DF6556"/>
    <w:rsid w:val="00DF6732"/>
    <w:rsid w:val="00DF6C91"/>
    <w:rsid w:val="00E01AB8"/>
    <w:rsid w:val="00E04CA4"/>
    <w:rsid w:val="00E0602E"/>
    <w:rsid w:val="00E10F5E"/>
    <w:rsid w:val="00E165F1"/>
    <w:rsid w:val="00E16D45"/>
    <w:rsid w:val="00E319A5"/>
    <w:rsid w:val="00E35001"/>
    <w:rsid w:val="00E3526A"/>
    <w:rsid w:val="00E356D6"/>
    <w:rsid w:val="00E359AC"/>
    <w:rsid w:val="00E360F0"/>
    <w:rsid w:val="00E37553"/>
    <w:rsid w:val="00E3762F"/>
    <w:rsid w:val="00E41DE4"/>
    <w:rsid w:val="00E4212E"/>
    <w:rsid w:val="00E433EB"/>
    <w:rsid w:val="00E4672D"/>
    <w:rsid w:val="00E5211B"/>
    <w:rsid w:val="00E5479C"/>
    <w:rsid w:val="00E61DA9"/>
    <w:rsid w:val="00E62277"/>
    <w:rsid w:val="00E645B9"/>
    <w:rsid w:val="00E66F2B"/>
    <w:rsid w:val="00E6712C"/>
    <w:rsid w:val="00E671D8"/>
    <w:rsid w:val="00E72356"/>
    <w:rsid w:val="00E74380"/>
    <w:rsid w:val="00E7488E"/>
    <w:rsid w:val="00E75CB2"/>
    <w:rsid w:val="00E80F2B"/>
    <w:rsid w:val="00E8110B"/>
    <w:rsid w:val="00E853FE"/>
    <w:rsid w:val="00E919E0"/>
    <w:rsid w:val="00E91B4A"/>
    <w:rsid w:val="00E92BA6"/>
    <w:rsid w:val="00E938A0"/>
    <w:rsid w:val="00E93D81"/>
    <w:rsid w:val="00E94686"/>
    <w:rsid w:val="00E95774"/>
    <w:rsid w:val="00E95C2E"/>
    <w:rsid w:val="00EA0D41"/>
    <w:rsid w:val="00EA1021"/>
    <w:rsid w:val="00EA13C1"/>
    <w:rsid w:val="00EA140D"/>
    <w:rsid w:val="00EA6A71"/>
    <w:rsid w:val="00EB0CA9"/>
    <w:rsid w:val="00EB100A"/>
    <w:rsid w:val="00EB4436"/>
    <w:rsid w:val="00EB4472"/>
    <w:rsid w:val="00EB6EEC"/>
    <w:rsid w:val="00EC0216"/>
    <w:rsid w:val="00EC05FC"/>
    <w:rsid w:val="00EC4277"/>
    <w:rsid w:val="00ED5FA6"/>
    <w:rsid w:val="00ED7120"/>
    <w:rsid w:val="00EE2F51"/>
    <w:rsid w:val="00EE6072"/>
    <w:rsid w:val="00EF415A"/>
    <w:rsid w:val="00EF60A5"/>
    <w:rsid w:val="00EF7388"/>
    <w:rsid w:val="00EF7749"/>
    <w:rsid w:val="00EF786F"/>
    <w:rsid w:val="00EF7990"/>
    <w:rsid w:val="00F01865"/>
    <w:rsid w:val="00F020F2"/>
    <w:rsid w:val="00F02FC2"/>
    <w:rsid w:val="00F04863"/>
    <w:rsid w:val="00F04C97"/>
    <w:rsid w:val="00F07EED"/>
    <w:rsid w:val="00F11BC0"/>
    <w:rsid w:val="00F125D5"/>
    <w:rsid w:val="00F13635"/>
    <w:rsid w:val="00F20058"/>
    <w:rsid w:val="00F211B1"/>
    <w:rsid w:val="00F2554C"/>
    <w:rsid w:val="00F26C65"/>
    <w:rsid w:val="00F31E0F"/>
    <w:rsid w:val="00F334C8"/>
    <w:rsid w:val="00F340FB"/>
    <w:rsid w:val="00F34BCA"/>
    <w:rsid w:val="00F35945"/>
    <w:rsid w:val="00F3761E"/>
    <w:rsid w:val="00F37F97"/>
    <w:rsid w:val="00F401DB"/>
    <w:rsid w:val="00F41DF5"/>
    <w:rsid w:val="00F442A2"/>
    <w:rsid w:val="00F44899"/>
    <w:rsid w:val="00F4655E"/>
    <w:rsid w:val="00F50C6C"/>
    <w:rsid w:val="00F50C74"/>
    <w:rsid w:val="00F52667"/>
    <w:rsid w:val="00F55CCC"/>
    <w:rsid w:val="00F61240"/>
    <w:rsid w:val="00F62309"/>
    <w:rsid w:val="00F62D27"/>
    <w:rsid w:val="00F63917"/>
    <w:rsid w:val="00F67C7E"/>
    <w:rsid w:val="00F7149A"/>
    <w:rsid w:val="00F721EB"/>
    <w:rsid w:val="00F729FB"/>
    <w:rsid w:val="00F74D06"/>
    <w:rsid w:val="00F75AB8"/>
    <w:rsid w:val="00F81EA7"/>
    <w:rsid w:val="00F8231D"/>
    <w:rsid w:val="00F84476"/>
    <w:rsid w:val="00F8460E"/>
    <w:rsid w:val="00F87CBD"/>
    <w:rsid w:val="00F917FD"/>
    <w:rsid w:val="00F931D5"/>
    <w:rsid w:val="00F96E3B"/>
    <w:rsid w:val="00F97529"/>
    <w:rsid w:val="00FB0A19"/>
    <w:rsid w:val="00FB0D3A"/>
    <w:rsid w:val="00FB2E01"/>
    <w:rsid w:val="00FB3EEC"/>
    <w:rsid w:val="00FB754C"/>
    <w:rsid w:val="00FB7ED5"/>
    <w:rsid w:val="00FC31A9"/>
    <w:rsid w:val="00FC59A9"/>
    <w:rsid w:val="00FC6640"/>
    <w:rsid w:val="00FC73AF"/>
    <w:rsid w:val="00FD068E"/>
    <w:rsid w:val="00FD07DA"/>
    <w:rsid w:val="00FD09D3"/>
    <w:rsid w:val="00FD2181"/>
    <w:rsid w:val="00FD3158"/>
    <w:rsid w:val="00FD5525"/>
    <w:rsid w:val="00FD5C66"/>
    <w:rsid w:val="00FD7F95"/>
    <w:rsid w:val="00FE4AF1"/>
    <w:rsid w:val="00FE67DD"/>
    <w:rsid w:val="00FE70CD"/>
    <w:rsid w:val="00FF3A3E"/>
    <w:rsid w:val="00FF7D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091C6B4D"/>
  <w15:chartTrackingRefBased/>
  <w15:docId w15:val="{D56CFD06-5007-4BF2-8B7D-59980C902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31B"/>
    <w:rPr>
      <w:rFonts w:ascii="Arial" w:hAnsi="Arial"/>
      <w:sz w:val="22"/>
      <w:lang w:eastAsia="zh-CN"/>
    </w:rPr>
  </w:style>
  <w:style w:type="paragraph" w:styleId="Heading1">
    <w:name w:val="heading 1"/>
    <w:basedOn w:val="Normal"/>
    <w:next w:val="Normal"/>
    <w:link w:val="Heading1Char"/>
    <w:qFormat/>
    <w:rsid w:val="00CA738B"/>
    <w:pPr>
      <w:keepNext/>
      <w:pageBreakBefore/>
      <w:numPr>
        <w:numId w:val="13"/>
      </w:numPr>
      <w:tabs>
        <w:tab w:val="num" w:pos="567"/>
      </w:tabs>
      <w:spacing w:before="240" w:after="60" w:line="276" w:lineRule="auto"/>
      <w:ind w:left="567" w:hanging="567"/>
      <w:outlineLvl w:val="0"/>
    </w:pPr>
    <w:rPr>
      <w:b/>
      <w:bCs/>
      <w:caps/>
      <w:kern w:val="28"/>
      <w:sz w:val="32"/>
    </w:rPr>
  </w:style>
  <w:style w:type="paragraph" w:styleId="Heading2">
    <w:name w:val="heading 2"/>
    <w:basedOn w:val="Normal"/>
    <w:next w:val="Normal"/>
    <w:qFormat/>
    <w:rsid w:val="00CA738B"/>
    <w:pPr>
      <w:keepNext/>
      <w:numPr>
        <w:ilvl w:val="1"/>
        <w:numId w:val="13"/>
      </w:numPr>
      <w:spacing w:before="240" w:after="60"/>
      <w:outlineLvl w:val="1"/>
    </w:pPr>
    <w:rPr>
      <w:b/>
      <w:sz w:val="28"/>
    </w:rPr>
  </w:style>
  <w:style w:type="paragraph" w:styleId="Heading3">
    <w:name w:val="heading 3"/>
    <w:basedOn w:val="Normal"/>
    <w:next w:val="Normal"/>
    <w:qFormat/>
    <w:rsid w:val="0032731B"/>
    <w:pPr>
      <w:keepNext/>
      <w:numPr>
        <w:ilvl w:val="2"/>
        <w:numId w:val="13"/>
      </w:numPr>
      <w:spacing w:before="240" w:after="60"/>
      <w:outlineLvl w:val="2"/>
    </w:pPr>
    <w:rPr>
      <w:b/>
    </w:rPr>
  </w:style>
  <w:style w:type="paragraph" w:styleId="Heading4">
    <w:name w:val="heading 4"/>
    <w:basedOn w:val="Normal"/>
    <w:next w:val="Normal"/>
    <w:qFormat/>
    <w:rsid w:val="0032731B"/>
    <w:pPr>
      <w:keepNext/>
      <w:numPr>
        <w:ilvl w:val="3"/>
        <w:numId w:val="13"/>
      </w:numPr>
      <w:spacing w:before="240" w:after="60"/>
      <w:outlineLvl w:val="3"/>
    </w:pPr>
  </w:style>
  <w:style w:type="paragraph" w:styleId="Heading5">
    <w:name w:val="heading 5"/>
    <w:basedOn w:val="Normal"/>
    <w:next w:val="Normal"/>
    <w:rsid w:val="00F04863"/>
    <w:pPr>
      <w:numPr>
        <w:ilvl w:val="4"/>
        <w:numId w:val="13"/>
      </w:numPr>
      <w:spacing w:before="240" w:after="60"/>
      <w:outlineLvl w:val="4"/>
    </w:pPr>
  </w:style>
  <w:style w:type="paragraph" w:styleId="Heading6">
    <w:name w:val="heading 6"/>
    <w:basedOn w:val="Normal"/>
    <w:next w:val="Normal"/>
    <w:rsid w:val="00F04863"/>
    <w:pPr>
      <w:numPr>
        <w:ilvl w:val="5"/>
        <w:numId w:val="13"/>
      </w:numPr>
      <w:spacing w:before="240" w:after="60"/>
      <w:outlineLvl w:val="5"/>
    </w:pPr>
  </w:style>
  <w:style w:type="paragraph" w:styleId="Heading7">
    <w:name w:val="heading 7"/>
    <w:basedOn w:val="Normal"/>
    <w:next w:val="Normal"/>
    <w:rsid w:val="00F04863"/>
    <w:pPr>
      <w:numPr>
        <w:ilvl w:val="6"/>
        <w:numId w:val="13"/>
      </w:numPr>
      <w:spacing w:before="240" w:after="60"/>
      <w:outlineLvl w:val="6"/>
    </w:pPr>
  </w:style>
  <w:style w:type="paragraph" w:styleId="Heading8">
    <w:name w:val="heading 8"/>
    <w:basedOn w:val="Normal"/>
    <w:next w:val="Normal"/>
    <w:rsid w:val="00F04863"/>
    <w:pPr>
      <w:numPr>
        <w:ilvl w:val="7"/>
        <w:numId w:val="13"/>
      </w:numPr>
      <w:spacing w:before="240" w:after="60"/>
      <w:outlineLvl w:val="7"/>
    </w:pPr>
  </w:style>
  <w:style w:type="paragraph" w:styleId="Heading9">
    <w:name w:val="heading 9"/>
    <w:basedOn w:val="Normal"/>
    <w:next w:val="Normal"/>
    <w:rsid w:val="00F04863"/>
    <w:pPr>
      <w:numPr>
        <w:ilvl w:val="8"/>
        <w:numId w:val="13"/>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emiHidden/>
  </w:style>
  <w:style w:type="paragraph" w:styleId="NoSpacing">
    <w:name w:val="No Spacing"/>
    <w:uiPriority w:val="1"/>
    <w:qFormat/>
    <w:rsid w:val="0032731B"/>
    <w:rPr>
      <w:rFonts w:ascii="Arial" w:hAnsi="Arial"/>
      <w:sz w:val="22"/>
      <w:lang w:eastAsia="zh-CN"/>
    </w:rPr>
  </w:style>
  <w:style w:type="paragraph" w:customStyle="1" w:styleId="CoverPage">
    <w:name w:val="CoverPage"/>
    <w:basedOn w:val="Normal"/>
    <w:next w:val="Normal"/>
    <w:pPr>
      <w:spacing w:after="240"/>
      <w:jc w:val="center"/>
    </w:pPr>
    <w:rPr>
      <w:b/>
      <w:caps/>
      <w:sz w:val="28"/>
    </w:rPr>
  </w:style>
  <w:style w:type="character" w:customStyle="1" w:styleId="HeaderChar">
    <w:name w:val="Header Char"/>
    <w:link w:val="Header"/>
    <w:uiPriority w:val="99"/>
    <w:rsid w:val="00A00943"/>
    <w:rPr>
      <w:rFonts w:ascii="Arial" w:hAnsi="Arial"/>
    </w:rPr>
  </w:style>
  <w:style w:type="paragraph" w:styleId="BalloonText">
    <w:name w:val="Balloon Text"/>
    <w:basedOn w:val="Normal"/>
    <w:link w:val="BalloonTextChar"/>
    <w:uiPriority w:val="99"/>
    <w:semiHidden/>
    <w:unhideWhenUsed/>
    <w:rsid w:val="00BE7CD8"/>
    <w:rPr>
      <w:rFonts w:ascii="Tahoma" w:hAnsi="Tahoma" w:cs="Tahoma"/>
      <w:sz w:val="16"/>
      <w:szCs w:val="16"/>
    </w:rPr>
  </w:style>
  <w:style w:type="character" w:customStyle="1" w:styleId="BalloonTextChar">
    <w:name w:val="Balloon Text Char"/>
    <w:link w:val="BalloonText"/>
    <w:uiPriority w:val="99"/>
    <w:semiHidden/>
    <w:rsid w:val="00BE7CD8"/>
    <w:rPr>
      <w:rFonts w:ascii="Tahoma" w:hAnsi="Tahoma" w:cs="Tahoma"/>
      <w:sz w:val="16"/>
      <w:szCs w:val="16"/>
    </w:rPr>
  </w:style>
  <w:style w:type="character" w:customStyle="1" w:styleId="FooterChar">
    <w:name w:val="Footer Char"/>
    <w:link w:val="Footer"/>
    <w:uiPriority w:val="99"/>
    <w:rsid w:val="001D0DCD"/>
    <w:rPr>
      <w:rFonts w:ascii="Arial" w:hAnsi="Arial"/>
      <w:sz w:val="22"/>
    </w:rPr>
  </w:style>
  <w:style w:type="character" w:styleId="CommentReference">
    <w:name w:val="annotation reference"/>
    <w:uiPriority w:val="99"/>
    <w:semiHidden/>
    <w:unhideWhenUsed/>
    <w:rsid w:val="005C5CAF"/>
    <w:rPr>
      <w:sz w:val="16"/>
      <w:szCs w:val="16"/>
    </w:rPr>
  </w:style>
  <w:style w:type="paragraph" w:styleId="CommentText">
    <w:name w:val="annotation text"/>
    <w:basedOn w:val="Normal"/>
    <w:link w:val="CommentTextChar"/>
    <w:uiPriority w:val="99"/>
    <w:semiHidden/>
    <w:unhideWhenUsed/>
    <w:rsid w:val="005C5CAF"/>
    <w:rPr>
      <w:sz w:val="20"/>
    </w:rPr>
  </w:style>
  <w:style w:type="character" w:customStyle="1" w:styleId="CommentTextChar">
    <w:name w:val="Comment Text Char"/>
    <w:link w:val="CommentText"/>
    <w:uiPriority w:val="99"/>
    <w:semiHidden/>
    <w:rsid w:val="005C5CAF"/>
    <w:rPr>
      <w:rFonts w:ascii="Arial" w:hAnsi="Arial"/>
    </w:rPr>
  </w:style>
  <w:style w:type="paragraph" w:styleId="CommentSubject">
    <w:name w:val="annotation subject"/>
    <w:basedOn w:val="CommentText"/>
    <w:next w:val="CommentText"/>
    <w:link w:val="CommentSubjectChar"/>
    <w:uiPriority w:val="99"/>
    <w:semiHidden/>
    <w:unhideWhenUsed/>
    <w:rsid w:val="005C5CAF"/>
    <w:rPr>
      <w:b/>
      <w:bCs/>
    </w:rPr>
  </w:style>
  <w:style w:type="character" w:customStyle="1" w:styleId="CommentSubjectChar">
    <w:name w:val="Comment Subject Char"/>
    <w:link w:val="CommentSubject"/>
    <w:uiPriority w:val="99"/>
    <w:semiHidden/>
    <w:rsid w:val="005C5CAF"/>
    <w:rPr>
      <w:rFonts w:ascii="Arial" w:hAnsi="Arial"/>
      <w:b/>
      <w:bCs/>
    </w:rPr>
  </w:style>
  <w:style w:type="paragraph" w:styleId="TOC1">
    <w:name w:val="toc 1"/>
    <w:basedOn w:val="Normal"/>
    <w:next w:val="Normal"/>
    <w:autoRedefine/>
    <w:uiPriority w:val="39"/>
    <w:unhideWhenUsed/>
    <w:rsid w:val="00412736"/>
    <w:pPr>
      <w:tabs>
        <w:tab w:val="left" w:pos="440"/>
        <w:tab w:val="right" w:leader="dot" w:pos="9628"/>
      </w:tabs>
      <w:spacing w:before="240"/>
    </w:pPr>
  </w:style>
  <w:style w:type="character" w:styleId="Hyperlink">
    <w:name w:val="Hyperlink"/>
    <w:uiPriority w:val="99"/>
    <w:unhideWhenUsed/>
    <w:rsid w:val="00BD6EC8"/>
    <w:rPr>
      <w:color w:val="0000FF"/>
      <w:u w:val="single"/>
    </w:rPr>
  </w:style>
  <w:style w:type="paragraph" w:styleId="TOCHeading">
    <w:name w:val="TOC Heading"/>
    <w:basedOn w:val="Heading1"/>
    <w:next w:val="Normal"/>
    <w:uiPriority w:val="39"/>
    <w:unhideWhenUsed/>
    <w:qFormat/>
    <w:rsid w:val="0032731B"/>
    <w:pPr>
      <w:keepLines/>
      <w:pageBreakBefore w:val="0"/>
      <w:numPr>
        <w:numId w:val="0"/>
      </w:numPr>
      <w:tabs>
        <w:tab w:val="num" w:pos="720"/>
        <w:tab w:val="num" w:pos="1145"/>
      </w:tabs>
      <w:spacing w:before="480" w:after="0"/>
      <w:outlineLvl w:val="9"/>
    </w:pPr>
    <w:rPr>
      <w:rFonts w:ascii="Cambria" w:eastAsia="SimSun" w:hAnsi="Cambria"/>
      <w:b w:val="0"/>
      <w:bCs w:val="0"/>
      <w:caps w:val="0"/>
      <w:color w:val="365F91"/>
      <w:kern w:val="0"/>
      <w:sz w:val="28"/>
      <w:szCs w:val="28"/>
      <w:lang w:val="en-US" w:eastAsia="ja-JP"/>
    </w:rPr>
  </w:style>
  <w:style w:type="paragraph" w:customStyle="1" w:styleId="15Spacing">
    <w:name w:val="1.5 Spacing"/>
    <w:basedOn w:val="Normal"/>
    <w:qFormat/>
    <w:rsid w:val="0032731B"/>
    <w:pPr>
      <w:spacing w:line="360" w:lineRule="auto"/>
    </w:pPr>
  </w:style>
  <w:style w:type="paragraph" w:customStyle="1" w:styleId="12Spacing">
    <w:name w:val="1.2 Spacing"/>
    <w:basedOn w:val="Normal"/>
    <w:qFormat/>
    <w:rsid w:val="0032731B"/>
    <w:pPr>
      <w:spacing w:line="288" w:lineRule="auto"/>
    </w:pPr>
  </w:style>
  <w:style w:type="paragraph" w:styleId="Caption">
    <w:name w:val="caption"/>
    <w:basedOn w:val="Normal"/>
    <w:next w:val="Normal"/>
    <w:uiPriority w:val="35"/>
    <w:unhideWhenUsed/>
    <w:qFormat/>
    <w:rsid w:val="008C27A6"/>
    <w:pPr>
      <w:spacing w:after="200"/>
      <w:jc w:val="center"/>
    </w:pPr>
    <w:rPr>
      <w:b/>
      <w:bCs/>
      <w:sz w:val="20"/>
      <w:szCs w:val="18"/>
    </w:rPr>
  </w:style>
  <w:style w:type="paragraph" w:styleId="TableofFigures">
    <w:name w:val="table of figures"/>
    <w:basedOn w:val="Normal"/>
    <w:next w:val="Normal"/>
    <w:uiPriority w:val="99"/>
    <w:unhideWhenUsed/>
    <w:rsid w:val="00D23F99"/>
  </w:style>
  <w:style w:type="character" w:styleId="FollowedHyperlink">
    <w:name w:val="FollowedHyperlink"/>
    <w:uiPriority w:val="99"/>
    <w:semiHidden/>
    <w:unhideWhenUsed/>
    <w:rsid w:val="006A0E8C"/>
    <w:rPr>
      <w:color w:val="800080"/>
      <w:u w:val="single"/>
    </w:rPr>
  </w:style>
  <w:style w:type="character" w:customStyle="1" w:styleId="Heading1Char">
    <w:name w:val="Heading 1 Char"/>
    <w:link w:val="Heading1"/>
    <w:rsid w:val="00CA738B"/>
    <w:rPr>
      <w:rFonts w:ascii="Arial" w:hAnsi="Arial"/>
      <w:b/>
      <w:bCs/>
      <w:caps/>
      <w:kern w:val="28"/>
      <w:sz w:val="32"/>
      <w:lang w:eastAsia="zh-CN"/>
    </w:rPr>
  </w:style>
  <w:style w:type="paragraph" w:styleId="TOC2">
    <w:name w:val="toc 2"/>
    <w:basedOn w:val="Normal"/>
    <w:next w:val="Normal"/>
    <w:autoRedefine/>
    <w:uiPriority w:val="39"/>
    <w:unhideWhenUsed/>
    <w:rsid w:val="00412736"/>
    <w:pPr>
      <w:tabs>
        <w:tab w:val="left" w:pos="880"/>
        <w:tab w:val="right" w:leader="dot" w:pos="9628"/>
      </w:tabs>
      <w:ind w:left="221"/>
    </w:pPr>
  </w:style>
  <w:style w:type="table" w:styleId="TableGrid">
    <w:name w:val="Table Grid"/>
    <w:basedOn w:val="TableNormal"/>
    <w:uiPriority w:val="39"/>
    <w:rsid w:val="00F465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CB025A"/>
    <w:rPr>
      <w:color w:val="605E5C"/>
      <w:shd w:val="clear" w:color="auto" w:fill="E1DFDD"/>
    </w:rPr>
  </w:style>
  <w:style w:type="character" w:styleId="Strong">
    <w:name w:val="Strong"/>
    <w:uiPriority w:val="22"/>
    <w:qFormat/>
    <w:rsid w:val="00620BCC"/>
    <w:rPr>
      <w:b/>
      <w:bCs/>
    </w:rPr>
  </w:style>
  <w:style w:type="paragraph" w:styleId="TOC3">
    <w:name w:val="toc 3"/>
    <w:basedOn w:val="Normal"/>
    <w:next w:val="Normal"/>
    <w:autoRedefine/>
    <w:uiPriority w:val="39"/>
    <w:unhideWhenUsed/>
    <w:rsid w:val="00D06461"/>
    <w:pPr>
      <w:ind w:left="440"/>
    </w:pPr>
  </w:style>
  <w:style w:type="paragraph" w:styleId="TOC4">
    <w:name w:val="toc 4"/>
    <w:basedOn w:val="Normal"/>
    <w:next w:val="Normal"/>
    <w:autoRedefine/>
    <w:uiPriority w:val="39"/>
    <w:unhideWhenUsed/>
    <w:rsid w:val="002D3508"/>
    <w:pPr>
      <w:spacing w:after="100" w:line="259" w:lineRule="auto"/>
      <w:ind w:left="660"/>
    </w:pPr>
    <w:rPr>
      <w:rFonts w:ascii="Calibri" w:hAnsi="Calibri"/>
      <w:szCs w:val="22"/>
      <w:lang w:eastAsia="en-GB"/>
    </w:rPr>
  </w:style>
  <w:style w:type="paragraph" w:styleId="TOC5">
    <w:name w:val="toc 5"/>
    <w:basedOn w:val="Normal"/>
    <w:next w:val="Normal"/>
    <w:autoRedefine/>
    <w:uiPriority w:val="39"/>
    <w:unhideWhenUsed/>
    <w:rsid w:val="002D3508"/>
    <w:pPr>
      <w:spacing w:after="100" w:line="259" w:lineRule="auto"/>
      <w:ind w:left="880"/>
    </w:pPr>
    <w:rPr>
      <w:rFonts w:ascii="Calibri" w:hAnsi="Calibri"/>
      <w:szCs w:val="22"/>
      <w:lang w:eastAsia="en-GB"/>
    </w:rPr>
  </w:style>
  <w:style w:type="paragraph" w:styleId="TOC6">
    <w:name w:val="toc 6"/>
    <w:basedOn w:val="Normal"/>
    <w:next w:val="Normal"/>
    <w:autoRedefine/>
    <w:uiPriority w:val="39"/>
    <w:unhideWhenUsed/>
    <w:rsid w:val="002D3508"/>
    <w:pPr>
      <w:spacing w:after="100" w:line="259" w:lineRule="auto"/>
      <w:ind w:left="1100"/>
    </w:pPr>
    <w:rPr>
      <w:rFonts w:ascii="Calibri" w:hAnsi="Calibri"/>
      <w:szCs w:val="22"/>
      <w:lang w:eastAsia="en-GB"/>
    </w:rPr>
  </w:style>
  <w:style w:type="paragraph" w:styleId="TOC7">
    <w:name w:val="toc 7"/>
    <w:basedOn w:val="Normal"/>
    <w:next w:val="Normal"/>
    <w:autoRedefine/>
    <w:uiPriority w:val="39"/>
    <w:unhideWhenUsed/>
    <w:rsid w:val="002D3508"/>
    <w:pPr>
      <w:spacing w:after="100" w:line="259" w:lineRule="auto"/>
      <w:ind w:left="1320"/>
    </w:pPr>
    <w:rPr>
      <w:rFonts w:ascii="Calibri" w:hAnsi="Calibri"/>
      <w:szCs w:val="22"/>
      <w:lang w:eastAsia="en-GB"/>
    </w:rPr>
  </w:style>
  <w:style w:type="paragraph" w:styleId="TOC8">
    <w:name w:val="toc 8"/>
    <w:basedOn w:val="Normal"/>
    <w:next w:val="Normal"/>
    <w:autoRedefine/>
    <w:uiPriority w:val="39"/>
    <w:unhideWhenUsed/>
    <w:rsid w:val="002D3508"/>
    <w:pPr>
      <w:spacing w:after="100" w:line="259" w:lineRule="auto"/>
      <w:ind w:left="1540"/>
    </w:pPr>
    <w:rPr>
      <w:rFonts w:ascii="Calibri" w:hAnsi="Calibri"/>
      <w:szCs w:val="22"/>
      <w:lang w:eastAsia="en-GB"/>
    </w:rPr>
  </w:style>
  <w:style w:type="paragraph" w:styleId="TOC9">
    <w:name w:val="toc 9"/>
    <w:basedOn w:val="Normal"/>
    <w:next w:val="Normal"/>
    <w:autoRedefine/>
    <w:uiPriority w:val="39"/>
    <w:unhideWhenUsed/>
    <w:rsid w:val="002D3508"/>
    <w:pPr>
      <w:spacing w:after="100" w:line="259" w:lineRule="auto"/>
      <w:ind w:left="1760"/>
    </w:pPr>
    <w:rPr>
      <w:rFonts w:ascii="Calibri" w:hAnsi="Calibri"/>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21703">
      <w:bodyDiv w:val="1"/>
      <w:marLeft w:val="0"/>
      <w:marRight w:val="0"/>
      <w:marTop w:val="0"/>
      <w:marBottom w:val="0"/>
      <w:divBdr>
        <w:top w:val="none" w:sz="0" w:space="0" w:color="auto"/>
        <w:left w:val="none" w:sz="0" w:space="0" w:color="auto"/>
        <w:bottom w:val="none" w:sz="0" w:space="0" w:color="auto"/>
        <w:right w:val="none" w:sz="0" w:space="0" w:color="auto"/>
      </w:divBdr>
    </w:div>
    <w:div w:id="482047664">
      <w:bodyDiv w:val="1"/>
      <w:marLeft w:val="0"/>
      <w:marRight w:val="0"/>
      <w:marTop w:val="0"/>
      <w:marBottom w:val="0"/>
      <w:divBdr>
        <w:top w:val="none" w:sz="0" w:space="0" w:color="auto"/>
        <w:left w:val="none" w:sz="0" w:space="0" w:color="auto"/>
        <w:bottom w:val="none" w:sz="0" w:space="0" w:color="auto"/>
        <w:right w:val="none" w:sz="0" w:space="0" w:color="auto"/>
      </w:divBdr>
      <w:divsChild>
        <w:div w:id="1049959230">
          <w:marLeft w:val="0"/>
          <w:marRight w:val="0"/>
          <w:marTop w:val="0"/>
          <w:marBottom w:val="0"/>
          <w:divBdr>
            <w:top w:val="none" w:sz="0" w:space="0" w:color="auto"/>
            <w:left w:val="none" w:sz="0" w:space="0" w:color="auto"/>
            <w:bottom w:val="none" w:sz="0" w:space="0" w:color="auto"/>
            <w:right w:val="none" w:sz="0" w:space="0" w:color="auto"/>
          </w:divBdr>
          <w:divsChild>
            <w:div w:id="979530985">
              <w:marLeft w:val="0"/>
              <w:marRight w:val="0"/>
              <w:marTop w:val="0"/>
              <w:marBottom w:val="0"/>
              <w:divBdr>
                <w:top w:val="none" w:sz="0" w:space="0" w:color="auto"/>
                <w:left w:val="none" w:sz="0" w:space="0" w:color="auto"/>
                <w:bottom w:val="none" w:sz="0" w:space="0" w:color="auto"/>
                <w:right w:val="none" w:sz="0" w:space="0" w:color="auto"/>
              </w:divBdr>
              <w:divsChild>
                <w:div w:id="1740859744">
                  <w:marLeft w:val="0"/>
                  <w:marRight w:val="0"/>
                  <w:marTop w:val="0"/>
                  <w:marBottom w:val="0"/>
                  <w:divBdr>
                    <w:top w:val="none" w:sz="0" w:space="0" w:color="auto"/>
                    <w:left w:val="none" w:sz="0" w:space="0" w:color="auto"/>
                    <w:bottom w:val="none" w:sz="0" w:space="0" w:color="auto"/>
                    <w:right w:val="none" w:sz="0" w:space="0" w:color="auto"/>
                  </w:divBdr>
                  <w:divsChild>
                    <w:div w:id="1983151232">
                      <w:marLeft w:val="0"/>
                      <w:marRight w:val="0"/>
                      <w:marTop w:val="0"/>
                      <w:marBottom w:val="0"/>
                      <w:divBdr>
                        <w:top w:val="none" w:sz="0" w:space="0" w:color="auto"/>
                        <w:left w:val="none" w:sz="0" w:space="0" w:color="auto"/>
                        <w:bottom w:val="none" w:sz="0" w:space="0" w:color="auto"/>
                        <w:right w:val="none" w:sz="0" w:space="0" w:color="auto"/>
                      </w:divBdr>
                      <w:divsChild>
                        <w:div w:id="1195194228">
                          <w:marLeft w:val="0"/>
                          <w:marRight w:val="0"/>
                          <w:marTop w:val="0"/>
                          <w:marBottom w:val="0"/>
                          <w:divBdr>
                            <w:top w:val="none" w:sz="0" w:space="0" w:color="auto"/>
                            <w:left w:val="none" w:sz="0" w:space="0" w:color="auto"/>
                            <w:bottom w:val="none" w:sz="0" w:space="0" w:color="auto"/>
                            <w:right w:val="none" w:sz="0" w:space="0" w:color="auto"/>
                          </w:divBdr>
                          <w:divsChild>
                            <w:div w:id="1273514004">
                              <w:marLeft w:val="0"/>
                              <w:marRight w:val="0"/>
                              <w:marTop w:val="0"/>
                              <w:marBottom w:val="0"/>
                              <w:divBdr>
                                <w:top w:val="none" w:sz="0" w:space="0" w:color="auto"/>
                                <w:left w:val="none" w:sz="0" w:space="0" w:color="auto"/>
                                <w:bottom w:val="none" w:sz="0" w:space="0" w:color="auto"/>
                                <w:right w:val="none" w:sz="0" w:space="0" w:color="auto"/>
                              </w:divBdr>
                              <w:divsChild>
                                <w:div w:id="415368401">
                                  <w:marLeft w:val="0"/>
                                  <w:marRight w:val="0"/>
                                  <w:marTop w:val="0"/>
                                  <w:marBottom w:val="0"/>
                                  <w:divBdr>
                                    <w:top w:val="none" w:sz="0" w:space="0" w:color="auto"/>
                                    <w:left w:val="none" w:sz="0" w:space="0" w:color="auto"/>
                                    <w:bottom w:val="none" w:sz="0" w:space="0" w:color="auto"/>
                                    <w:right w:val="none" w:sz="0" w:space="0" w:color="auto"/>
                                  </w:divBdr>
                                  <w:divsChild>
                                    <w:div w:id="1373530055">
                                      <w:marLeft w:val="0"/>
                                      <w:marRight w:val="0"/>
                                      <w:marTop w:val="0"/>
                                      <w:marBottom w:val="0"/>
                                      <w:divBdr>
                                        <w:top w:val="none" w:sz="0" w:space="0" w:color="auto"/>
                                        <w:left w:val="none" w:sz="0" w:space="0" w:color="auto"/>
                                        <w:bottom w:val="none" w:sz="0" w:space="0" w:color="auto"/>
                                        <w:right w:val="none" w:sz="0" w:space="0" w:color="auto"/>
                                      </w:divBdr>
                                    </w:div>
                                    <w:div w:id="139146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237045">
      <w:bodyDiv w:val="1"/>
      <w:marLeft w:val="0"/>
      <w:marRight w:val="0"/>
      <w:marTop w:val="0"/>
      <w:marBottom w:val="0"/>
      <w:divBdr>
        <w:top w:val="none" w:sz="0" w:space="0" w:color="auto"/>
        <w:left w:val="none" w:sz="0" w:space="0" w:color="auto"/>
        <w:bottom w:val="none" w:sz="0" w:space="0" w:color="auto"/>
        <w:right w:val="none" w:sz="0" w:space="0" w:color="auto"/>
      </w:divBdr>
    </w:div>
    <w:div w:id="1056709004">
      <w:bodyDiv w:val="1"/>
      <w:marLeft w:val="0"/>
      <w:marRight w:val="0"/>
      <w:marTop w:val="0"/>
      <w:marBottom w:val="0"/>
      <w:divBdr>
        <w:top w:val="none" w:sz="0" w:space="0" w:color="auto"/>
        <w:left w:val="none" w:sz="0" w:space="0" w:color="auto"/>
        <w:bottom w:val="none" w:sz="0" w:space="0" w:color="auto"/>
        <w:right w:val="none" w:sz="0" w:space="0" w:color="auto"/>
      </w:divBdr>
    </w:div>
    <w:div w:id="1422483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atlassian.com/devops/what-is-devops" TargetMode="External"/><Relationship Id="rId26" Type="http://schemas.openxmlformats.org/officeDocument/2006/relationships/image" Target="media/image9.png"/><Relationship Id="rId39" Type="http://schemas.openxmlformats.org/officeDocument/2006/relationships/hyperlink" Target="https://github.com/Kytehill/habitat" TargetMode="External"/><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hyperlink" Target="https://www.atlassian.com/agile/kanban" TargetMode="External"/><Relationship Id="rId47" Type="http://schemas.openxmlformats.org/officeDocument/2006/relationships/hyperlink" Target="https://www.theguardian.com/technology/2021/feb/23/solarwinds-hack-senate-hearing-microsoft" TargetMode="External"/><Relationship Id="rId50" Type="http://schemas.openxmlformats.org/officeDocument/2006/relationships/hyperlink" Target="https://www.capita.com/sites/g/files/nginej291/files/2020-08/Ponemon-Global-Cost-of-Data-Breach-Study-2020.pdf" TargetMode="External"/><Relationship Id="rId55" Type="http://schemas.openxmlformats.org/officeDocument/2006/relationships/hyperlink" Target="https://www.redhat.com/en/blog/red-hat-continues-lead-linux-server-market" TargetMode="External"/><Relationship Id="rId63" Type="http://schemas.openxmlformats.org/officeDocument/2006/relationships/image" Target="media/image26.png"/><Relationship Id="rId68" Type="http://schemas.openxmlformats.org/officeDocument/2006/relationships/footer" Target="footer4.xml"/><Relationship Id="rId76"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hyperlink" Target="https://www.agilebusiness.org/page/ProjectFramework_10_MoSCoWPrioritisation" TargetMode="External"/><Relationship Id="rId45" Type="http://schemas.openxmlformats.org/officeDocument/2006/relationships/hyperlink" Target="https://www.computerworld.com/article/2493041/air-force-scraps-massive-erp-project-after-racking-up--1b-in-costs.html" TargetMode="External"/><Relationship Id="rId53" Type="http://schemas.openxmlformats.org/officeDocument/2006/relationships/hyperlink" Target="https://www.palletsprojects.com/p/flask/" TargetMode="External"/><Relationship Id="rId58" Type="http://schemas.openxmlformats.org/officeDocument/2006/relationships/image" Target="media/image21.png"/><Relationship Id="rId66" Type="http://schemas.openxmlformats.org/officeDocument/2006/relationships/header" Target="header4.xml"/><Relationship Id="rId74" Type="http://schemas.openxmlformats.org/officeDocument/2006/relationships/image" Target="media/image33.png"/><Relationship Id="rId79" Type="http://schemas.openxmlformats.org/officeDocument/2006/relationships/hyperlink" Target="https://github.com/Kytehill/habitat/tree/defect1_my_environments" TargetMode="External"/><Relationship Id="rId5" Type="http://schemas.openxmlformats.org/officeDocument/2006/relationships/webSettings" Target="webSettings.xml"/><Relationship Id="rId61" Type="http://schemas.openxmlformats.org/officeDocument/2006/relationships/image" Target="media/image24.png"/><Relationship Id="rId82" Type="http://schemas.openxmlformats.org/officeDocument/2006/relationships/fontTable" Target="fontTable.xml"/><Relationship Id="rId10" Type="http://schemas.openxmlformats.org/officeDocument/2006/relationships/hyperlink" Target="file:///C:\Users\AParkhill\Documents\Uni\Project\docs\project_final.docx" TargetMode="External"/><Relationship Id="rId19"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hyperlink" Target="https://money.cnn.com/2015/07/08/investing/nyse-suspends-trading/" TargetMode="External"/><Relationship Id="rId52" Type="http://schemas.openxmlformats.org/officeDocument/2006/relationships/hyperlink" Target="https://flask.palletsprojects.com/en/1.1.x/foreword/" TargetMode="External"/><Relationship Id="rId60" Type="http://schemas.openxmlformats.org/officeDocument/2006/relationships/image" Target="media/image23.png"/><Relationship Id="rId65" Type="http://schemas.openxmlformats.org/officeDocument/2006/relationships/header" Target="header3.xml"/><Relationship Id="rId73" Type="http://schemas.openxmlformats.org/officeDocument/2006/relationships/image" Target="media/image32.png"/><Relationship Id="rId78" Type="http://schemas.openxmlformats.org/officeDocument/2006/relationships/hyperlink" Target="mailto:user2@user.com" TargetMode="External"/><Relationship Id="rId81" Type="http://schemas.openxmlformats.org/officeDocument/2006/relationships/hyperlink" Target="https://github.com/Kytehill/habitat/tree/defect3_Validation_issue_edit_server" TargetMode="External"/><Relationship Id="rId4" Type="http://schemas.openxmlformats.org/officeDocument/2006/relationships/settings" Target="settings.xml"/><Relationship Id="rId9" Type="http://schemas.openxmlformats.org/officeDocument/2006/relationships/hyperlink" Target="file:///C:\Users\AParkhill\Documents\Uni\Project\docs\project_final.docx" TargetMode="External"/><Relationship Id="rId14" Type="http://schemas.openxmlformats.org/officeDocument/2006/relationships/footer" Target="footer2.xml"/><Relationship Id="rId22" Type="http://schemas.openxmlformats.org/officeDocument/2006/relationships/hyperlink" Target="https://github.com/Kytehill/habitat/branches"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www.atlassian.com/agile/scrum" TargetMode="External"/><Relationship Id="rId48" Type="http://schemas.openxmlformats.org/officeDocument/2006/relationships/hyperlink" Target="https://www.guru99.com/software-engineering-prototyping-model.html" TargetMode="External"/><Relationship Id="rId56" Type="http://schemas.openxmlformats.org/officeDocument/2006/relationships/hyperlink" Target="https://www.ssh.com/academy/ssh" TargetMode="External"/><Relationship Id="rId64" Type="http://schemas.openxmlformats.org/officeDocument/2006/relationships/image" Target="media/image27.png"/><Relationship Id="rId69" Type="http://schemas.openxmlformats.org/officeDocument/2006/relationships/image" Target="media/image28.png"/><Relationship Id="rId77" Type="http://schemas.openxmlformats.org/officeDocument/2006/relationships/hyperlink" Target="mailto:user@user.com" TargetMode="External"/><Relationship Id="rId8" Type="http://schemas.openxmlformats.org/officeDocument/2006/relationships/image" Target="media/image1.jpeg"/><Relationship Id="rId51" Type="http://schemas.openxmlformats.org/officeDocument/2006/relationships/hyperlink" Target="https://www.jetbrains.com/lp/python-developers-survey-2020/" TargetMode="External"/><Relationship Id="rId72" Type="http://schemas.openxmlformats.org/officeDocument/2006/relationships/image" Target="media/image31.png"/><Relationship Id="rId80" Type="http://schemas.openxmlformats.org/officeDocument/2006/relationships/hyperlink" Target="https://github.com/Kytehill/habitat/tree/defect2_timing_issue_edit_environment"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www.atlassian.com/agile"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hyperlink" Target="https://www-935.ibm.com/services/multimedia/RLL12363USEN_2014_Forbes_Insights.pdf" TargetMode="External"/><Relationship Id="rId59" Type="http://schemas.openxmlformats.org/officeDocument/2006/relationships/image" Target="media/image22.png"/><Relationship Id="rId67" Type="http://schemas.openxmlformats.org/officeDocument/2006/relationships/header" Target="header5.xml"/><Relationship Id="rId20" Type="http://schemas.openxmlformats.org/officeDocument/2006/relationships/image" Target="media/image4.png"/><Relationship Id="rId41" Type="http://schemas.openxmlformats.org/officeDocument/2006/relationships/hyperlink" Target="https://www.atlassian.com/devops" TargetMode="External"/><Relationship Id="rId54" Type="http://schemas.openxmlformats.org/officeDocument/2006/relationships/hyperlink" Target="https://pypl.github.io/PYPL.html" TargetMode="External"/><Relationship Id="rId62" Type="http://schemas.openxmlformats.org/officeDocument/2006/relationships/image" Target="media/image25.png"/><Relationship Id="rId70" Type="http://schemas.openxmlformats.org/officeDocument/2006/relationships/image" Target="media/image29.png"/><Relationship Id="rId75" Type="http://schemas.openxmlformats.org/officeDocument/2006/relationships/image" Target="media/image3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github.com/Kytehill/habitat" TargetMode="External"/><Relationship Id="rId49" Type="http://schemas.openxmlformats.org/officeDocument/2006/relationships/hyperlink" Target="https://newsroom.ibm.com/2018-04-04-IBM-X-Force-Report-Fewer-Records-Breached-In-2017-As-Cybercriminals-Focused-On-Ransomware-And-Destructive-Attacks" TargetMode="External"/><Relationship Id="rId57" Type="http://schemas.openxmlformats.org/officeDocument/2006/relationships/hyperlink" Target="https://www.usability.gov/what-and-why/user-interface-desig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75768-EF16-4EA2-9840-E394307D4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5</TotalTime>
  <Pages>65</Pages>
  <Words>20778</Words>
  <Characters>11843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BU Computing and Informatics Final Year Dissertation Template</vt:lpstr>
    </vt:vector>
  </TitlesOfParts>
  <Company>Bournemouth University</Company>
  <LinksUpToDate>false</LinksUpToDate>
  <CharactersWithSpaces>138937</CharactersWithSpaces>
  <SharedDoc>false</SharedDoc>
  <HLinks>
    <vt:vector size="90" baseType="variant">
      <vt:variant>
        <vt:i4>4849755</vt:i4>
      </vt:variant>
      <vt:variant>
        <vt:i4>126</vt:i4>
      </vt:variant>
      <vt:variant>
        <vt:i4>0</vt:i4>
      </vt:variant>
      <vt:variant>
        <vt:i4>5</vt:i4>
      </vt:variant>
      <vt:variant>
        <vt:lpwstr>https://libguides.bournemouth.ac.uk/bu-referencing-harvard-style</vt:lpwstr>
      </vt:variant>
      <vt:variant>
        <vt:lpwstr/>
      </vt:variant>
      <vt:variant>
        <vt:i4>1310778</vt:i4>
      </vt:variant>
      <vt:variant>
        <vt:i4>101</vt:i4>
      </vt:variant>
      <vt:variant>
        <vt:i4>0</vt:i4>
      </vt:variant>
      <vt:variant>
        <vt:i4>5</vt:i4>
      </vt:variant>
      <vt:variant>
        <vt:lpwstr/>
      </vt:variant>
      <vt:variant>
        <vt:lpwstr>_Toc530571840</vt:lpwstr>
      </vt:variant>
      <vt:variant>
        <vt:i4>1245242</vt:i4>
      </vt:variant>
      <vt:variant>
        <vt:i4>95</vt:i4>
      </vt:variant>
      <vt:variant>
        <vt:i4>0</vt:i4>
      </vt:variant>
      <vt:variant>
        <vt:i4>5</vt:i4>
      </vt:variant>
      <vt:variant>
        <vt:lpwstr/>
      </vt:variant>
      <vt:variant>
        <vt:lpwstr>_Toc530571839</vt:lpwstr>
      </vt:variant>
      <vt:variant>
        <vt:i4>1245242</vt:i4>
      </vt:variant>
      <vt:variant>
        <vt:i4>89</vt:i4>
      </vt:variant>
      <vt:variant>
        <vt:i4>0</vt:i4>
      </vt:variant>
      <vt:variant>
        <vt:i4>5</vt:i4>
      </vt:variant>
      <vt:variant>
        <vt:lpwstr/>
      </vt:variant>
      <vt:variant>
        <vt:lpwstr>_Toc530571838</vt:lpwstr>
      </vt:variant>
      <vt:variant>
        <vt:i4>1245242</vt:i4>
      </vt:variant>
      <vt:variant>
        <vt:i4>83</vt:i4>
      </vt:variant>
      <vt:variant>
        <vt:i4>0</vt:i4>
      </vt:variant>
      <vt:variant>
        <vt:i4>5</vt:i4>
      </vt:variant>
      <vt:variant>
        <vt:lpwstr/>
      </vt:variant>
      <vt:variant>
        <vt:lpwstr>_Toc530571837</vt:lpwstr>
      </vt:variant>
      <vt:variant>
        <vt:i4>1245242</vt:i4>
      </vt:variant>
      <vt:variant>
        <vt:i4>77</vt:i4>
      </vt:variant>
      <vt:variant>
        <vt:i4>0</vt:i4>
      </vt:variant>
      <vt:variant>
        <vt:i4>5</vt:i4>
      </vt:variant>
      <vt:variant>
        <vt:lpwstr/>
      </vt:variant>
      <vt:variant>
        <vt:lpwstr>_Toc530571836</vt:lpwstr>
      </vt:variant>
      <vt:variant>
        <vt:i4>1245242</vt:i4>
      </vt:variant>
      <vt:variant>
        <vt:i4>71</vt:i4>
      </vt:variant>
      <vt:variant>
        <vt:i4>0</vt:i4>
      </vt:variant>
      <vt:variant>
        <vt:i4>5</vt:i4>
      </vt:variant>
      <vt:variant>
        <vt:lpwstr/>
      </vt:variant>
      <vt:variant>
        <vt:lpwstr>_Toc530571835</vt:lpwstr>
      </vt:variant>
      <vt:variant>
        <vt:i4>1900598</vt:i4>
      </vt:variant>
      <vt:variant>
        <vt:i4>62</vt:i4>
      </vt:variant>
      <vt:variant>
        <vt:i4>0</vt:i4>
      </vt:variant>
      <vt:variant>
        <vt:i4>5</vt:i4>
      </vt:variant>
      <vt:variant>
        <vt:lpwstr/>
      </vt:variant>
      <vt:variant>
        <vt:lpwstr>_Toc25835599</vt:lpwstr>
      </vt:variant>
      <vt:variant>
        <vt:i4>1835062</vt:i4>
      </vt:variant>
      <vt:variant>
        <vt:i4>56</vt:i4>
      </vt:variant>
      <vt:variant>
        <vt:i4>0</vt:i4>
      </vt:variant>
      <vt:variant>
        <vt:i4>5</vt:i4>
      </vt:variant>
      <vt:variant>
        <vt:lpwstr/>
      </vt:variant>
      <vt:variant>
        <vt:lpwstr>_Toc25835598</vt:lpwstr>
      </vt:variant>
      <vt:variant>
        <vt:i4>1245238</vt:i4>
      </vt:variant>
      <vt:variant>
        <vt:i4>50</vt:i4>
      </vt:variant>
      <vt:variant>
        <vt:i4>0</vt:i4>
      </vt:variant>
      <vt:variant>
        <vt:i4>5</vt:i4>
      </vt:variant>
      <vt:variant>
        <vt:lpwstr/>
      </vt:variant>
      <vt:variant>
        <vt:lpwstr>_Toc25835597</vt:lpwstr>
      </vt:variant>
      <vt:variant>
        <vt:i4>1179702</vt:i4>
      </vt:variant>
      <vt:variant>
        <vt:i4>44</vt:i4>
      </vt:variant>
      <vt:variant>
        <vt:i4>0</vt:i4>
      </vt:variant>
      <vt:variant>
        <vt:i4>5</vt:i4>
      </vt:variant>
      <vt:variant>
        <vt:lpwstr/>
      </vt:variant>
      <vt:variant>
        <vt:lpwstr>_Toc25835596</vt:lpwstr>
      </vt:variant>
      <vt:variant>
        <vt:i4>1114166</vt:i4>
      </vt:variant>
      <vt:variant>
        <vt:i4>38</vt:i4>
      </vt:variant>
      <vt:variant>
        <vt:i4>0</vt:i4>
      </vt:variant>
      <vt:variant>
        <vt:i4>5</vt:i4>
      </vt:variant>
      <vt:variant>
        <vt:lpwstr/>
      </vt:variant>
      <vt:variant>
        <vt:lpwstr>_Toc25835595</vt:lpwstr>
      </vt:variant>
      <vt:variant>
        <vt:i4>1048630</vt:i4>
      </vt:variant>
      <vt:variant>
        <vt:i4>32</vt:i4>
      </vt:variant>
      <vt:variant>
        <vt:i4>0</vt:i4>
      </vt:variant>
      <vt:variant>
        <vt:i4>5</vt:i4>
      </vt:variant>
      <vt:variant>
        <vt:lpwstr/>
      </vt:variant>
      <vt:variant>
        <vt:lpwstr>_Toc25835594</vt:lpwstr>
      </vt:variant>
      <vt:variant>
        <vt:i4>1507382</vt:i4>
      </vt:variant>
      <vt:variant>
        <vt:i4>26</vt:i4>
      </vt:variant>
      <vt:variant>
        <vt:i4>0</vt:i4>
      </vt:variant>
      <vt:variant>
        <vt:i4>5</vt:i4>
      </vt:variant>
      <vt:variant>
        <vt:lpwstr/>
      </vt:variant>
      <vt:variant>
        <vt:lpwstr>_Toc25835593</vt:lpwstr>
      </vt:variant>
      <vt:variant>
        <vt:i4>1441846</vt:i4>
      </vt:variant>
      <vt:variant>
        <vt:i4>20</vt:i4>
      </vt:variant>
      <vt:variant>
        <vt:i4>0</vt:i4>
      </vt:variant>
      <vt:variant>
        <vt:i4>5</vt:i4>
      </vt:variant>
      <vt:variant>
        <vt:lpwstr/>
      </vt:variant>
      <vt:variant>
        <vt:lpwstr>_Toc258355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 Computing and Informatics Final Year Dissertation Template</dc:title>
  <dc:subject/>
  <dc:creator>Nan,Jiang; Deniz Cetinkaya</dc:creator>
  <cp:keywords/>
  <dc:description/>
  <cp:lastModifiedBy>Andrew Parkhill</cp:lastModifiedBy>
  <cp:revision>47</cp:revision>
  <dcterms:created xsi:type="dcterms:W3CDTF">2020-09-08T23:20:00Z</dcterms:created>
  <dcterms:modified xsi:type="dcterms:W3CDTF">2021-05-1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bournemouth-university</vt:lpwstr>
  </property>
  <property fmtid="{D5CDD505-2E9C-101B-9397-08002B2CF9AE}" pid="9" name="Mendeley Recent Style Name 3_1">
    <vt:lpwstr>Bournemouth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710e31-d147-3a10-9f54-ec1d6fb5f6e6</vt:lpwstr>
  </property>
  <property fmtid="{D5CDD505-2E9C-101B-9397-08002B2CF9AE}" pid="24" name="Mendeley Citation Style_1">
    <vt:lpwstr>http://www.zotero.org/styles/harvard-bournemouth-university</vt:lpwstr>
  </property>
</Properties>
</file>